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A7FFB8" w14:textId="77777777" w:rsidR="002E2474" w:rsidRPr="007F57B7" w:rsidRDefault="002E2474" w:rsidP="00845FDA">
      <w:pPr>
        <w:tabs>
          <w:tab w:val="left" w:pos="1275"/>
        </w:tabs>
        <w:spacing w:line="360" w:lineRule="auto"/>
        <w:contextualSpacing/>
        <w:jc w:val="center"/>
        <w:rPr>
          <w:b/>
          <w:szCs w:val="24"/>
          <w:lang w:val="en-US"/>
        </w:rPr>
      </w:pPr>
      <w:bookmarkStart w:id="0" w:name="_GoBack"/>
      <w:bookmarkEnd w:id="0"/>
      <w:r w:rsidRPr="007F57B7">
        <w:rPr>
          <w:b/>
          <w:noProof/>
          <w:szCs w:val="24"/>
          <w:lang w:val="en-US"/>
        </w:rPr>
        <w:drawing>
          <wp:inline distT="0" distB="0" distL="0" distR="0" wp14:anchorId="657F5AD5" wp14:editId="61CC9CFB">
            <wp:extent cx="1897378" cy="1600200"/>
            <wp:effectExtent l="19050" t="0" r="7622" b="0"/>
            <wp:docPr id="19" name="Picture 1"/>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97379" cy="1600201"/>
                    </a:xfrm>
                    <a:prstGeom prst="rect">
                      <a:avLst/>
                    </a:prstGeom>
                  </pic:spPr>
                </pic:pic>
              </a:graphicData>
            </a:graphic>
          </wp:inline>
        </w:drawing>
      </w:r>
    </w:p>
    <w:p w14:paraId="370A1B13" w14:textId="77777777" w:rsidR="002E2474" w:rsidRPr="007F57B7" w:rsidRDefault="002E2474" w:rsidP="00845FDA">
      <w:pPr>
        <w:spacing w:line="360" w:lineRule="auto"/>
        <w:contextualSpacing/>
        <w:jc w:val="center"/>
        <w:rPr>
          <w:b/>
          <w:szCs w:val="24"/>
          <w:lang w:val="en-US"/>
        </w:rPr>
      </w:pPr>
      <w:bookmarkStart w:id="1" w:name="_Hlk5133742"/>
      <w:r w:rsidRPr="007F57B7">
        <w:rPr>
          <w:b/>
          <w:szCs w:val="24"/>
          <w:lang w:val="en-US"/>
        </w:rPr>
        <w:t xml:space="preserve">APPLICATION OF MECHATRONICS IN AGRICULTURE: </w:t>
      </w:r>
    </w:p>
    <w:p w14:paraId="19BD6A97" w14:textId="084CDDB5" w:rsidR="002E2474" w:rsidRPr="007F57B7" w:rsidRDefault="002E2474" w:rsidP="00845FDA">
      <w:pPr>
        <w:spacing w:line="360" w:lineRule="auto"/>
        <w:contextualSpacing/>
        <w:jc w:val="center"/>
        <w:rPr>
          <w:b/>
          <w:szCs w:val="24"/>
          <w:lang w:val="en-US"/>
        </w:rPr>
      </w:pPr>
      <w:r w:rsidRPr="007F57B7">
        <w:rPr>
          <w:b/>
          <w:szCs w:val="24"/>
          <w:lang w:val="en-US"/>
        </w:rPr>
        <w:t xml:space="preserve">A FOCUS ON IRRIGATION </w:t>
      </w:r>
      <w:r w:rsidR="00B726F4">
        <w:rPr>
          <w:b/>
          <w:szCs w:val="24"/>
          <w:lang w:val="en-US"/>
        </w:rPr>
        <w:t>(Version 2.0)</w:t>
      </w:r>
    </w:p>
    <w:bookmarkEnd w:id="1"/>
    <w:p w14:paraId="12AEEFA9" w14:textId="77777777" w:rsidR="002E2474" w:rsidRPr="007F57B7" w:rsidRDefault="002E2474" w:rsidP="00845FDA">
      <w:pPr>
        <w:spacing w:line="360" w:lineRule="auto"/>
        <w:contextualSpacing/>
        <w:jc w:val="center"/>
        <w:rPr>
          <w:szCs w:val="24"/>
          <w:lang w:val="en-US"/>
        </w:rPr>
      </w:pPr>
      <w:r w:rsidRPr="007F57B7">
        <w:rPr>
          <w:szCs w:val="24"/>
          <w:lang w:val="en-US"/>
        </w:rPr>
        <w:t>BY</w:t>
      </w:r>
    </w:p>
    <w:p w14:paraId="5C2CE0D6" w14:textId="77777777" w:rsidR="002E2474" w:rsidRPr="007F57B7" w:rsidRDefault="002E2474" w:rsidP="00845FDA">
      <w:pPr>
        <w:spacing w:line="360" w:lineRule="auto"/>
        <w:contextualSpacing/>
        <w:jc w:val="center"/>
        <w:rPr>
          <w:b/>
          <w:szCs w:val="24"/>
          <w:lang w:val="en-US"/>
        </w:rPr>
      </w:pPr>
      <w:r w:rsidRPr="007F57B7">
        <w:rPr>
          <w:b/>
          <w:szCs w:val="24"/>
          <w:lang w:val="en-US"/>
        </w:rPr>
        <w:t>ALELE FAMOUS</w:t>
      </w:r>
    </w:p>
    <w:p w14:paraId="40BA65A8" w14:textId="77777777" w:rsidR="002E2474" w:rsidRPr="007F57B7" w:rsidRDefault="002E2474" w:rsidP="00845FDA">
      <w:pPr>
        <w:spacing w:line="360" w:lineRule="auto"/>
        <w:contextualSpacing/>
        <w:jc w:val="center"/>
        <w:rPr>
          <w:szCs w:val="24"/>
          <w:lang w:val="en-US"/>
        </w:rPr>
      </w:pPr>
      <w:r w:rsidRPr="007F57B7">
        <w:rPr>
          <w:szCs w:val="24"/>
          <w:lang w:val="en-US"/>
        </w:rPr>
        <w:t>MATRICULATION NUMBER: 14CM017004</w:t>
      </w:r>
    </w:p>
    <w:p w14:paraId="49DAB7CC" w14:textId="77777777" w:rsidR="002E2474" w:rsidRPr="007F57B7" w:rsidRDefault="002E2474" w:rsidP="00845FDA">
      <w:pPr>
        <w:spacing w:line="360" w:lineRule="auto"/>
        <w:contextualSpacing/>
        <w:jc w:val="center"/>
        <w:rPr>
          <w:szCs w:val="24"/>
          <w:lang w:val="en-US"/>
        </w:rPr>
      </w:pPr>
    </w:p>
    <w:p w14:paraId="66C9D7D0" w14:textId="77777777" w:rsidR="002E2474" w:rsidRPr="007F57B7" w:rsidRDefault="002E2474" w:rsidP="00845FDA">
      <w:pPr>
        <w:spacing w:line="360" w:lineRule="auto"/>
        <w:contextualSpacing/>
        <w:jc w:val="center"/>
        <w:rPr>
          <w:b/>
          <w:szCs w:val="24"/>
          <w:lang w:val="en-US"/>
        </w:rPr>
      </w:pPr>
      <w:r w:rsidRPr="007F57B7">
        <w:rPr>
          <w:b/>
          <w:szCs w:val="24"/>
          <w:lang w:val="en-US"/>
        </w:rPr>
        <w:t>DARANIJO EMMANUEL</w:t>
      </w:r>
    </w:p>
    <w:p w14:paraId="68692412" w14:textId="77777777" w:rsidR="00152F8C" w:rsidRPr="007F57B7" w:rsidRDefault="002E2474" w:rsidP="00845FDA">
      <w:pPr>
        <w:spacing w:line="360" w:lineRule="auto"/>
        <w:contextualSpacing/>
        <w:jc w:val="center"/>
        <w:rPr>
          <w:szCs w:val="24"/>
          <w:lang w:val="en-US"/>
        </w:rPr>
      </w:pPr>
      <w:r w:rsidRPr="007F57B7">
        <w:rPr>
          <w:szCs w:val="24"/>
          <w:lang w:val="en-US"/>
        </w:rPr>
        <w:t>MATRICULATION NUMBER: 14CM017014</w:t>
      </w:r>
    </w:p>
    <w:p w14:paraId="2499BAC1" w14:textId="77777777" w:rsidR="008F0B56" w:rsidRPr="007F57B7" w:rsidRDefault="002E2474" w:rsidP="00845FDA">
      <w:pPr>
        <w:spacing w:line="360" w:lineRule="auto"/>
        <w:contextualSpacing/>
        <w:jc w:val="center"/>
        <w:rPr>
          <w:b/>
          <w:szCs w:val="24"/>
          <w:lang w:val="en-US"/>
        </w:rPr>
      </w:pPr>
      <w:r w:rsidRPr="007F57B7">
        <w:rPr>
          <w:b/>
          <w:szCs w:val="24"/>
          <w:lang w:val="en-US"/>
        </w:rPr>
        <w:t>&amp;</w:t>
      </w:r>
    </w:p>
    <w:p w14:paraId="389E4D63" w14:textId="77777777" w:rsidR="002E2474" w:rsidRPr="007F57B7" w:rsidRDefault="002E2474" w:rsidP="00845FDA">
      <w:pPr>
        <w:spacing w:line="360" w:lineRule="auto"/>
        <w:contextualSpacing/>
        <w:jc w:val="center"/>
        <w:rPr>
          <w:b/>
          <w:szCs w:val="24"/>
          <w:lang w:val="en-US"/>
        </w:rPr>
      </w:pPr>
      <w:r w:rsidRPr="007F57B7">
        <w:rPr>
          <w:b/>
          <w:szCs w:val="24"/>
          <w:lang w:val="en-US"/>
        </w:rPr>
        <w:t>ONYEUBANI PRECIOUS</w:t>
      </w:r>
    </w:p>
    <w:p w14:paraId="2C0BAF8D" w14:textId="77777777" w:rsidR="002E2474" w:rsidRPr="007F57B7" w:rsidRDefault="002E2474" w:rsidP="00845FDA">
      <w:pPr>
        <w:spacing w:line="360" w:lineRule="auto"/>
        <w:contextualSpacing/>
        <w:jc w:val="center"/>
        <w:rPr>
          <w:szCs w:val="24"/>
          <w:lang w:val="en-US"/>
        </w:rPr>
      </w:pPr>
      <w:r w:rsidRPr="007F57B7">
        <w:rPr>
          <w:szCs w:val="24"/>
          <w:lang w:val="en-US"/>
        </w:rPr>
        <w:t>MATRICULATION NUMBER: 14CM017064</w:t>
      </w:r>
    </w:p>
    <w:p w14:paraId="575A6CDE" w14:textId="77777777" w:rsidR="00152F8C" w:rsidRPr="007F57B7" w:rsidRDefault="00152F8C" w:rsidP="00845FDA">
      <w:pPr>
        <w:spacing w:line="360" w:lineRule="auto"/>
        <w:contextualSpacing/>
        <w:jc w:val="center"/>
        <w:rPr>
          <w:szCs w:val="24"/>
          <w:lang w:val="en-US"/>
        </w:rPr>
      </w:pPr>
    </w:p>
    <w:p w14:paraId="430F66C7" w14:textId="77777777" w:rsidR="002E2474" w:rsidRPr="007F57B7" w:rsidRDefault="002E2474" w:rsidP="00845FDA">
      <w:pPr>
        <w:spacing w:line="360" w:lineRule="auto"/>
        <w:contextualSpacing/>
        <w:jc w:val="center"/>
        <w:rPr>
          <w:szCs w:val="24"/>
          <w:lang w:val="en-US"/>
        </w:rPr>
      </w:pPr>
    </w:p>
    <w:p w14:paraId="40E6A9DF" w14:textId="77777777" w:rsidR="002E2474" w:rsidRPr="007F57B7" w:rsidRDefault="002E2474" w:rsidP="00845FDA">
      <w:pPr>
        <w:spacing w:line="360" w:lineRule="auto"/>
        <w:contextualSpacing/>
        <w:jc w:val="center"/>
        <w:rPr>
          <w:szCs w:val="24"/>
          <w:lang w:val="en-US"/>
        </w:rPr>
      </w:pPr>
      <w:r w:rsidRPr="007F57B7">
        <w:rPr>
          <w:szCs w:val="24"/>
          <w:lang w:val="en-US"/>
        </w:rPr>
        <w:t>A PROJECT REPORT SUBMITTED TO THE DEPARTMENT OF MECHANICAL ENGINEERING, COVENANT UNIVERSITY, OTA, OGUN STATE,</w:t>
      </w:r>
    </w:p>
    <w:p w14:paraId="6C0FB816" w14:textId="77777777" w:rsidR="002E2474" w:rsidRPr="007F57B7" w:rsidRDefault="002E2474" w:rsidP="00845FDA">
      <w:pPr>
        <w:spacing w:line="360" w:lineRule="auto"/>
        <w:contextualSpacing/>
        <w:jc w:val="center"/>
        <w:rPr>
          <w:szCs w:val="24"/>
          <w:lang w:val="en-US"/>
        </w:rPr>
      </w:pPr>
      <w:r w:rsidRPr="007F57B7">
        <w:rPr>
          <w:szCs w:val="24"/>
          <w:lang w:val="en-US"/>
        </w:rPr>
        <w:t xml:space="preserve"> NIGERIA.</w:t>
      </w:r>
    </w:p>
    <w:p w14:paraId="3216094C" w14:textId="77777777" w:rsidR="00152F8C" w:rsidRPr="007F57B7" w:rsidRDefault="00152F8C" w:rsidP="00845FDA">
      <w:pPr>
        <w:spacing w:line="360" w:lineRule="auto"/>
        <w:contextualSpacing/>
        <w:jc w:val="center"/>
        <w:rPr>
          <w:szCs w:val="24"/>
          <w:lang w:val="en-US"/>
        </w:rPr>
      </w:pPr>
    </w:p>
    <w:p w14:paraId="126F7244" w14:textId="77777777" w:rsidR="00152F8C" w:rsidRPr="007F57B7" w:rsidRDefault="002E2474" w:rsidP="00845FDA">
      <w:pPr>
        <w:spacing w:line="360" w:lineRule="auto"/>
        <w:contextualSpacing/>
        <w:jc w:val="center"/>
        <w:rPr>
          <w:szCs w:val="24"/>
          <w:lang w:val="en-US"/>
        </w:rPr>
      </w:pPr>
      <w:r w:rsidRPr="007F57B7">
        <w:rPr>
          <w:szCs w:val="24"/>
          <w:lang w:val="en-US"/>
        </w:rPr>
        <w:t>IN PARTIAL FUFILMENT OF THE REQUIREMENTS FOR A BACHELOR OF ENGINEERING DEGREE (B.ENG.) IN MECHANICAL ENGINEERING.</w:t>
      </w:r>
    </w:p>
    <w:p w14:paraId="587F6362" w14:textId="77777777" w:rsidR="00400475" w:rsidRPr="007F57B7" w:rsidRDefault="00400475" w:rsidP="00845FDA">
      <w:pPr>
        <w:spacing w:line="360" w:lineRule="auto"/>
        <w:contextualSpacing/>
        <w:jc w:val="center"/>
        <w:rPr>
          <w:szCs w:val="24"/>
          <w:lang w:val="en-US"/>
        </w:rPr>
      </w:pPr>
    </w:p>
    <w:p w14:paraId="2A1487C9" w14:textId="77777777" w:rsidR="00152F8C" w:rsidRPr="007F57B7" w:rsidRDefault="00152F8C" w:rsidP="00845FDA">
      <w:pPr>
        <w:spacing w:line="360" w:lineRule="auto"/>
        <w:contextualSpacing/>
        <w:jc w:val="center"/>
        <w:rPr>
          <w:szCs w:val="24"/>
          <w:lang w:val="en-US"/>
        </w:rPr>
      </w:pPr>
    </w:p>
    <w:p w14:paraId="70A9F40C" w14:textId="77777777" w:rsidR="00152F8C" w:rsidRPr="007F57B7" w:rsidRDefault="00152F8C" w:rsidP="00845FDA">
      <w:pPr>
        <w:spacing w:line="360" w:lineRule="auto"/>
        <w:contextualSpacing/>
        <w:jc w:val="center"/>
        <w:rPr>
          <w:szCs w:val="24"/>
          <w:lang w:val="en-US"/>
        </w:rPr>
      </w:pPr>
    </w:p>
    <w:p w14:paraId="43045BE2" w14:textId="77777777" w:rsidR="008F0B56" w:rsidRPr="007F57B7" w:rsidRDefault="002E2474" w:rsidP="00845FDA">
      <w:pPr>
        <w:spacing w:line="360" w:lineRule="auto"/>
        <w:contextualSpacing/>
        <w:jc w:val="center"/>
        <w:rPr>
          <w:szCs w:val="24"/>
          <w:lang w:val="en-US"/>
        </w:rPr>
      </w:pPr>
      <w:r w:rsidRPr="007F57B7">
        <w:rPr>
          <w:szCs w:val="24"/>
          <w:lang w:val="en-US"/>
        </w:rPr>
        <w:t>APRIL, 2019</w:t>
      </w:r>
    </w:p>
    <w:p w14:paraId="1945B9C2" w14:textId="77777777" w:rsidR="00152F8C" w:rsidRPr="007F57B7" w:rsidRDefault="00152F8C" w:rsidP="00845FDA">
      <w:pPr>
        <w:spacing w:line="360" w:lineRule="auto"/>
        <w:contextualSpacing/>
        <w:jc w:val="center"/>
        <w:rPr>
          <w:b/>
          <w:szCs w:val="24"/>
          <w:lang w:val="en-US"/>
        </w:rPr>
      </w:pPr>
    </w:p>
    <w:p w14:paraId="22F3F3FC" w14:textId="77777777" w:rsidR="00400475" w:rsidRPr="007F57B7" w:rsidRDefault="00400475" w:rsidP="00845FDA">
      <w:pPr>
        <w:spacing w:line="360" w:lineRule="auto"/>
        <w:contextualSpacing/>
        <w:jc w:val="center"/>
        <w:rPr>
          <w:b/>
          <w:szCs w:val="24"/>
          <w:lang w:val="en-US"/>
        </w:rPr>
      </w:pPr>
    </w:p>
    <w:p w14:paraId="03E3E058" w14:textId="77777777" w:rsidR="00400475" w:rsidRPr="007F57B7" w:rsidRDefault="00400475" w:rsidP="00845FDA">
      <w:pPr>
        <w:spacing w:line="360" w:lineRule="auto"/>
        <w:contextualSpacing/>
        <w:jc w:val="center"/>
        <w:rPr>
          <w:b/>
          <w:szCs w:val="24"/>
          <w:lang w:val="en-US"/>
        </w:rPr>
      </w:pPr>
    </w:p>
    <w:p w14:paraId="60DCCC8E" w14:textId="6A6CCFD5" w:rsidR="00F878EB" w:rsidRPr="007F57B7" w:rsidRDefault="00F878EB" w:rsidP="00845FDA">
      <w:pPr>
        <w:spacing w:line="360" w:lineRule="auto"/>
        <w:contextualSpacing/>
        <w:rPr>
          <w:b/>
          <w:szCs w:val="24"/>
          <w:lang w:val="en-US"/>
        </w:rPr>
      </w:pPr>
    </w:p>
    <w:p w14:paraId="11A05AF3" w14:textId="21621C6B" w:rsidR="00F878EB" w:rsidRPr="007F57B7" w:rsidRDefault="00F878EB" w:rsidP="00845FDA">
      <w:pPr>
        <w:pStyle w:val="Heading1"/>
        <w:numPr>
          <w:ilvl w:val="0"/>
          <w:numId w:val="0"/>
        </w:numPr>
        <w:rPr>
          <w:lang w:val="en-US"/>
        </w:rPr>
      </w:pPr>
      <w:bookmarkStart w:id="2" w:name="_Toc5170426"/>
      <w:r w:rsidRPr="007F57B7">
        <w:rPr>
          <w:lang w:val="en-US"/>
        </w:rPr>
        <w:lastRenderedPageBreak/>
        <w:t>DECLARATION</w:t>
      </w:r>
      <w:bookmarkEnd w:id="2"/>
    </w:p>
    <w:p w14:paraId="4BE8EC3E" w14:textId="77777777" w:rsidR="00F878EB" w:rsidRPr="007F57B7" w:rsidRDefault="00F878EB" w:rsidP="00845FDA">
      <w:pPr>
        <w:spacing w:line="360" w:lineRule="auto"/>
        <w:contextualSpacing/>
        <w:jc w:val="center"/>
        <w:rPr>
          <w:b/>
          <w:szCs w:val="24"/>
          <w:lang w:val="en-US"/>
        </w:rPr>
      </w:pPr>
    </w:p>
    <w:p w14:paraId="4FCDDD51" w14:textId="6638FBBB" w:rsidR="00F878EB" w:rsidRPr="007F57B7" w:rsidRDefault="00F878EB" w:rsidP="00845FDA">
      <w:pPr>
        <w:spacing w:line="360" w:lineRule="auto"/>
        <w:contextualSpacing/>
        <w:rPr>
          <w:szCs w:val="24"/>
          <w:lang w:val="en-US"/>
        </w:rPr>
      </w:pPr>
      <w:r w:rsidRPr="007F57B7">
        <w:rPr>
          <w:szCs w:val="24"/>
          <w:lang w:val="en-US"/>
        </w:rPr>
        <w:t>We hereby declare that this project on “Application of Mechatronics in Agriculture: A Focus on Irrigation II” is an original work done by us under the supervision of Prof. C. A. Bolu.</w:t>
      </w:r>
    </w:p>
    <w:p w14:paraId="27B03961" w14:textId="331E100C" w:rsidR="00F878EB" w:rsidRPr="007F57B7" w:rsidRDefault="00F878EB" w:rsidP="00845FDA">
      <w:pPr>
        <w:spacing w:line="360" w:lineRule="auto"/>
        <w:contextualSpacing/>
        <w:rPr>
          <w:szCs w:val="24"/>
          <w:lang w:val="en-US"/>
        </w:rPr>
      </w:pPr>
      <w:r w:rsidRPr="007F57B7">
        <w:rPr>
          <w:szCs w:val="24"/>
          <w:lang w:val="en-US"/>
        </w:rPr>
        <w:t>We also solemnly declare to the best of our knowledge, that this report has not been submitted here or elsewhere for award of a bachelor’s degree. All sources of knowledge used have been duly acknowledged.</w:t>
      </w:r>
    </w:p>
    <w:p w14:paraId="235A7168" w14:textId="77777777" w:rsidR="00F878EB" w:rsidRPr="007F57B7" w:rsidRDefault="00F878EB" w:rsidP="00845FDA">
      <w:pPr>
        <w:spacing w:line="360" w:lineRule="auto"/>
        <w:contextualSpacing/>
        <w:rPr>
          <w:szCs w:val="24"/>
          <w:lang w:val="en-US"/>
        </w:rPr>
      </w:pPr>
    </w:p>
    <w:p w14:paraId="51F43643" w14:textId="20D27990" w:rsidR="00F878EB" w:rsidRPr="007F57B7" w:rsidRDefault="00F878EB" w:rsidP="00845FDA">
      <w:pPr>
        <w:spacing w:line="360" w:lineRule="auto"/>
        <w:contextualSpacing/>
        <w:jc w:val="center"/>
        <w:rPr>
          <w:szCs w:val="24"/>
          <w:lang w:val="en-US"/>
        </w:rPr>
      </w:pPr>
    </w:p>
    <w:p w14:paraId="458E5F41" w14:textId="35BA9FC6" w:rsidR="00F878EB" w:rsidRPr="007F57B7" w:rsidRDefault="00F878EB" w:rsidP="00845FDA">
      <w:pPr>
        <w:spacing w:line="360" w:lineRule="auto"/>
        <w:contextualSpacing/>
        <w:jc w:val="center"/>
        <w:rPr>
          <w:szCs w:val="24"/>
          <w:lang w:val="en-US"/>
        </w:rPr>
      </w:pPr>
      <w:r w:rsidRPr="007F57B7">
        <w:rPr>
          <w:szCs w:val="24"/>
          <w:lang w:val="en-US"/>
        </w:rPr>
        <w:t xml:space="preserve">_____________________   </w:t>
      </w:r>
    </w:p>
    <w:p w14:paraId="2E96069F" w14:textId="7B4CD2D9" w:rsidR="00F878EB" w:rsidRPr="007F57B7" w:rsidRDefault="00F878EB" w:rsidP="00845FDA">
      <w:pPr>
        <w:spacing w:line="360" w:lineRule="auto"/>
        <w:contextualSpacing/>
        <w:jc w:val="center"/>
        <w:rPr>
          <w:szCs w:val="24"/>
          <w:lang w:val="en-US"/>
        </w:rPr>
      </w:pPr>
      <w:r w:rsidRPr="007F57B7">
        <w:rPr>
          <w:szCs w:val="24"/>
          <w:lang w:val="en-US"/>
        </w:rPr>
        <w:t>Signature &amp; Date</w:t>
      </w:r>
    </w:p>
    <w:p w14:paraId="4C88C712" w14:textId="6E6B93F5" w:rsidR="00F878EB" w:rsidRPr="007F57B7" w:rsidRDefault="00F878EB" w:rsidP="00845FDA">
      <w:pPr>
        <w:spacing w:line="360" w:lineRule="auto"/>
        <w:contextualSpacing/>
        <w:jc w:val="center"/>
        <w:rPr>
          <w:szCs w:val="24"/>
          <w:lang w:val="en-US"/>
        </w:rPr>
      </w:pPr>
      <w:r w:rsidRPr="007F57B7">
        <w:rPr>
          <w:szCs w:val="24"/>
          <w:lang w:val="en-US"/>
        </w:rPr>
        <w:t>Alele Famous</w:t>
      </w:r>
    </w:p>
    <w:p w14:paraId="3649D80E" w14:textId="2D840EBD" w:rsidR="00F878EB" w:rsidRPr="007F57B7" w:rsidRDefault="00F878EB" w:rsidP="00845FDA">
      <w:pPr>
        <w:spacing w:line="360" w:lineRule="auto"/>
        <w:contextualSpacing/>
        <w:jc w:val="center"/>
        <w:rPr>
          <w:szCs w:val="24"/>
          <w:lang w:val="en-US"/>
        </w:rPr>
      </w:pPr>
      <w:r w:rsidRPr="007F57B7">
        <w:rPr>
          <w:szCs w:val="24"/>
          <w:lang w:val="en-US"/>
        </w:rPr>
        <w:t>14CM014004</w:t>
      </w:r>
    </w:p>
    <w:p w14:paraId="6CFD1634" w14:textId="4449AB06" w:rsidR="00F878EB" w:rsidRPr="007F57B7" w:rsidRDefault="00F878EB" w:rsidP="00845FDA">
      <w:pPr>
        <w:spacing w:line="360" w:lineRule="auto"/>
        <w:contextualSpacing/>
        <w:jc w:val="center"/>
        <w:rPr>
          <w:szCs w:val="24"/>
          <w:lang w:val="en-US"/>
        </w:rPr>
      </w:pPr>
    </w:p>
    <w:p w14:paraId="5932E8E8" w14:textId="111E036C" w:rsidR="00F878EB" w:rsidRPr="007F57B7" w:rsidRDefault="00F878EB" w:rsidP="00845FDA">
      <w:pPr>
        <w:spacing w:line="360" w:lineRule="auto"/>
        <w:contextualSpacing/>
        <w:jc w:val="center"/>
        <w:rPr>
          <w:szCs w:val="24"/>
          <w:lang w:val="en-US"/>
        </w:rPr>
      </w:pPr>
    </w:p>
    <w:p w14:paraId="4775F25E" w14:textId="05F7A329" w:rsidR="00F878EB" w:rsidRPr="007F57B7" w:rsidRDefault="00F878EB" w:rsidP="00845FDA">
      <w:pPr>
        <w:spacing w:line="360" w:lineRule="auto"/>
        <w:contextualSpacing/>
        <w:jc w:val="center"/>
        <w:rPr>
          <w:szCs w:val="24"/>
          <w:lang w:val="en-US"/>
        </w:rPr>
      </w:pPr>
      <w:bookmarkStart w:id="3" w:name="_Hlk5133486"/>
      <w:r w:rsidRPr="007F57B7">
        <w:rPr>
          <w:szCs w:val="24"/>
          <w:lang w:val="en-US"/>
        </w:rPr>
        <w:t xml:space="preserve">_____________________   </w:t>
      </w:r>
    </w:p>
    <w:p w14:paraId="49F254BF" w14:textId="6FAAC9B5" w:rsidR="00F878EB" w:rsidRPr="007F57B7" w:rsidRDefault="00F878EB" w:rsidP="00845FDA">
      <w:pPr>
        <w:spacing w:line="360" w:lineRule="auto"/>
        <w:contextualSpacing/>
        <w:jc w:val="center"/>
        <w:rPr>
          <w:szCs w:val="24"/>
          <w:lang w:val="en-US"/>
        </w:rPr>
      </w:pPr>
      <w:r w:rsidRPr="007F57B7">
        <w:rPr>
          <w:szCs w:val="24"/>
          <w:lang w:val="en-US"/>
        </w:rPr>
        <w:t>Signature &amp; Date</w:t>
      </w:r>
    </w:p>
    <w:p w14:paraId="70A9FE0C" w14:textId="00755A71" w:rsidR="00F878EB" w:rsidRPr="007F57B7" w:rsidRDefault="00F878EB" w:rsidP="00845FDA">
      <w:pPr>
        <w:spacing w:line="360" w:lineRule="auto"/>
        <w:contextualSpacing/>
        <w:jc w:val="center"/>
        <w:rPr>
          <w:szCs w:val="24"/>
          <w:lang w:val="en-US"/>
        </w:rPr>
      </w:pPr>
      <w:r w:rsidRPr="007F57B7">
        <w:rPr>
          <w:szCs w:val="24"/>
          <w:lang w:val="en-US"/>
        </w:rPr>
        <w:t>Daranijo Emmanuel</w:t>
      </w:r>
    </w:p>
    <w:p w14:paraId="51B067E9" w14:textId="2FDB62F8" w:rsidR="005542B1" w:rsidRPr="007F57B7" w:rsidRDefault="00F878EB" w:rsidP="00845FDA">
      <w:pPr>
        <w:spacing w:line="360" w:lineRule="auto"/>
        <w:contextualSpacing/>
        <w:jc w:val="center"/>
        <w:rPr>
          <w:szCs w:val="24"/>
          <w:lang w:val="en-US"/>
        </w:rPr>
      </w:pPr>
      <w:r w:rsidRPr="007F57B7">
        <w:rPr>
          <w:szCs w:val="24"/>
          <w:lang w:val="en-US"/>
        </w:rPr>
        <w:t>14CM017014</w:t>
      </w:r>
    </w:p>
    <w:bookmarkEnd w:id="3"/>
    <w:p w14:paraId="4DC3DB33" w14:textId="77777777" w:rsidR="005542B1" w:rsidRPr="007F57B7" w:rsidRDefault="005542B1" w:rsidP="00845FDA">
      <w:pPr>
        <w:spacing w:line="360" w:lineRule="auto"/>
        <w:contextualSpacing/>
        <w:jc w:val="center"/>
        <w:rPr>
          <w:b/>
          <w:szCs w:val="24"/>
          <w:lang w:val="en-US"/>
        </w:rPr>
      </w:pPr>
    </w:p>
    <w:p w14:paraId="06A5B89F" w14:textId="77777777" w:rsidR="005542B1" w:rsidRPr="007F57B7" w:rsidRDefault="005542B1" w:rsidP="00845FDA">
      <w:pPr>
        <w:spacing w:line="360" w:lineRule="auto"/>
        <w:contextualSpacing/>
        <w:jc w:val="center"/>
        <w:rPr>
          <w:b/>
          <w:szCs w:val="24"/>
          <w:lang w:val="en-US"/>
        </w:rPr>
      </w:pPr>
    </w:p>
    <w:p w14:paraId="10C72CA4" w14:textId="77777777" w:rsidR="00F878EB" w:rsidRPr="007F57B7" w:rsidRDefault="00F878EB" w:rsidP="00845FDA">
      <w:pPr>
        <w:spacing w:line="360" w:lineRule="auto"/>
        <w:contextualSpacing/>
        <w:jc w:val="center"/>
        <w:rPr>
          <w:b/>
          <w:szCs w:val="24"/>
          <w:lang w:val="en-US"/>
        </w:rPr>
      </w:pPr>
      <w:r w:rsidRPr="007F57B7">
        <w:rPr>
          <w:b/>
          <w:szCs w:val="24"/>
          <w:lang w:val="en-US"/>
        </w:rPr>
        <w:t xml:space="preserve">_____________________   </w:t>
      </w:r>
    </w:p>
    <w:p w14:paraId="440859AF" w14:textId="267FCC7A" w:rsidR="00F878EB" w:rsidRPr="007F57B7" w:rsidRDefault="00F878EB" w:rsidP="00845FDA">
      <w:pPr>
        <w:spacing w:line="360" w:lineRule="auto"/>
        <w:contextualSpacing/>
        <w:jc w:val="center"/>
        <w:rPr>
          <w:szCs w:val="24"/>
          <w:lang w:val="en-US"/>
        </w:rPr>
      </w:pPr>
      <w:r w:rsidRPr="007F57B7">
        <w:rPr>
          <w:szCs w:val="24"/>
          <w:lang w:val="en-US"/>
        </w:rPr>
        <w:t>Signature &amp; Date</w:t>
      </w:r>
    </w:p>
    <w:p w14:paraId="0F655AB4" w14:textId="789AB8D4" w:rsidR="00F878EB" w:rsidRPr="007F57B7" w:rsidRDefault="00F878EB" w:rsidP="00845FDA">
      <w:pPr>
        <w:spacing w:line="360" w:lineRule="auto"/>
        <w:contextualSpacing/>
        <w:jc w:val="center"/>
        <w:rPr>
          <w:szCs w:val="24"/>
          <w:lang w:val="en-US"/>
        </w:rPr>
      </w:pPr>
      <w:r w:rsidRPr="007F57B7">
        <w:rPr>
          <w:szCs w:val="24"/>
          <w:lang w:val="en-US"/>
        </w:rPr>
        <w:t>Onyeubani Precious</w:t>
      </w:r>
    </w:p>
    <w:p w14:paraId="3AF608DE" w14:textId="73A523FA" w:rsidR="005542B1" w:rsidRPr="007F57B7" w:rsidRDefault="00F878EB" w:rsidP="00845FDA">
      <w:pPr>
        <w:spacing w:line="360" w:lineRule="auto"/>
        <w:contextualSpacing/>
        <w:jc w:val="center"/>
        <w:rPr>
          <w:szCs w:val="24"/>
          <w:lang w:val="en-US"/>
        </w:rPr>
      </w:pPr>
      <w:r w:rsidRPr="007F57B7">
        <w:rPr>
          <w:szCs w:val="24"/>
          <w:lang w:val="en-US"/>
        </w:rPr>
        <w:t>14CM017064</w:t>
      </w:r>
    </w:p>
    <w:p w14:paraId="3C2EE6A6" w14:textId="77777777" w:rsidR="005542B1" w:rsidRPr="007F57B7" w:rsidRDefault="005542B1" w:rsidP="00845FDA">
      <w:pPr>
        <w:spacing w:line="360" w:lineRule="auto"/>
        <w:contextualSpacing/>
        <w:jc w:val="center"/>
        <w:rPr>
          <w:b/>
          <w:szCs w:val="24"/>
          <w:lang w:val="en-US"/>
        </w:rPr>
      </w:pPr>
    </w:p>
    <w:p w14:paraId="0C1A8415" w14:textId="77777777" w:rsidR="005542B1" w:rsidRPr="007F57B7" w:rsidRDefault="005542B1" w:rsidP="00845FDA">
      <w:pPr>
        <w:spacing w:line="360" w:lineRule="auto"/>
        <w:contextualSpacing/>
        <w:jc w:val="center"/>
        <w:rPr>
          <w:b/>
          <w:szCs w:val="24"/>
          <w:lang w:val="en-US"/>
        </w:rPr>
      </w:pPr>
    </w:p>
    <w:p w14:paraId="5B11CDAF" w14:textId="77777777" w:rsidR="005542B1" w:rsidRPr="007F57B7" w:rsidRDefault="005542B1" w:rsidP="00845FDA">
      <w:pPr>
        <w:spacing w:line="360" w:lineRule="auto"/>
        <w:contextualSpacing/>
        <w:jc w:val="center"/>
        <w:rPr>
          <w:b/>
          <w:szCs w:val="24"/>
          <w:lang w:val="en-US"/>
        </w:rPr>
      </w:pPr>
    </w:p>
    <w:p w14:paraId="616762A8" w14:textId="77777777" w:rsidR="005542B1" w:rsidRPr="007F57B7" w:rsidRDefault="005542B1" w:rsidP="00845FDA">
      <w:pPr>
        <w:spacing w:line="360" w:lineRule="auto"/>
        <w:contextualSpacing/>
        <w:jc w:val="center"/>
        <w:rPr>
          <w:b/>
          <w:szCs w:val="24"/>
          <w:lang w:val="en-US"/>
        </w:rPr>
      </w:pPr>
    </w:p>
    <w:p w14:paraId="096B110C" w14:textId="77777777" w:rsidR="005542B1" w:rsidRPr="007F57B7" w:rsidRDefault="005542B1" w:rsidP="00845FDA">
      <w:pPr>
        <w:spacing w:line="360" w:lineRule="auto"/>
        <w:contextualSpacing/>
        <w:jc w:val="center"/>
        <w:rPr>
          <w:b/>
          <w:szCs w:val="24"/>
          <w:lang w:val="en-US"/>
        </w:rPr>
      </w:pPr>
    </w:p>
    <w:p w14:paraId="37BFCA35" w14:textId="77777777" w:rsidR="005542B1" w:rsidRPr="007F57B7" w:rsidRDefault="005542B1" w:rsidP="00845FDA">
      <w:pPr>
        <w:spacing w:line="360" w:lineRule="auto"/>
        <w:contextualSpacing/>
        <w:jc w:val="center"/>
        <w:rPr>
          <w:b/>
          <w:szCs w:val="24"/>
          <w:lang w:val="en-US"/>
        </w:rPr>
      </w:pPr>
    </w:p>
    <w:p w14:paraId="17DFECC7" w14:textId="77777777" w:rsidR="005542B1" w:rsidRPr="007F57B7" w:rsidRDefault="005542B1" w:rsidP="00845FDA">
      <w:pPr>
        <w:spacing w:line="360" w:lineRule="auto"/>
        <w:contextualSpacing/>
        <w:jc w:val="center"/>
        <w:rPr>
          <w:b/>
          <w:szCs w:val="24"/>
          <w:lang w:val="en-US"/>
        </w:rPr>
      </w:pPr>
    </w:p>
    <w:p w14:paraId="6F7D9C2E" w14:textId="77777777" w:rsidR="005542B1" w:rsidRPr="007F57B7" w:rsidRDefault="005542B1" w:rsidP="00845FDA">
      <w:pPr>
        <w:spacing w:line="360" w:lineRule="auto"/>
        <w:contextualSpacing/>
        <w:jc w:val="center"/>
        <w:rPr>
          <w:b/>
          <w:szCs w:val="24"/>
          <w:lang w:val="en-US"/>
        </w:rPr>
      </w:pPr>
    </w:p>
    <w:p w14:paraId="10DB5BE6" w14:textId="77777777" w:rsidR="005542B1" w:rsidRPr="007F57B7" w:rsidRDefault="005542B1" w:rsidP="00845FDA">
      <w:pPr>
        <w:spacing w:line="360" w:lineRule="auto"/>
        <w:contextualSpacing/>
        <w:rPr>
          <w:b/>
          <w:szCs w:val="24"/>
          <w:lang w:val="en-US"/>
        </w:rPr>
      </w:pPr>
    </w:p>
    <w:p w14:paraId="35629F82" w14:textId="0031C83C" w:rsidR="002E2474" w:rsidRPr="007F57B7" w:rsidRDefault="002E2474" w:rsidP="00845FDA">
      <w:pPr>
        <w:pStyle w:val="Heading1"/>
        <w:numPr>
          <w:ilvl w:val="0"/>
          <w:numId w:val="0"/>
        </w:numPr>
        <w:rPr>
          <w:lang w:val="en-US"/>
        </w:rPr>
      </w:pPr>
      <w:bookmarkStart w:id="4" w:name="_Toc5170427"/>
      <w:r w:rsidRPr="007F57B7">
        <w:rPr>
          <w:lang w:val="en-US"/>
        </w:rPr>
        <w:lastRenderedPageBreak/>
        <w:t>CERTIFICATION</w:t>
      </w:r>
      <w:bookmarkEnd w:id="4"/>
    </w:p>
    <w:p w14:paraId="238E1E96" w14:textId="77777777" w:rsidR="002E2474" w:rsidRPr="007F57B7" w:rsidRDefault="002E2474" w:rsidP="00845FDA">
      <w:pPr>
        <w:spacing w:line="360" w:lineRule="auto"/>
        <w:contextualSpacing/>
        <w:jc w:val="center"/>
        <w:rPr>
          <w:b/>
          <w:szCs w:val="24"/>
          <w:lang w:val="en-US"/>
        </w:rPr>
      </w:pPr>
    </w:p>
    <w:p w14:paraId="1E382A99" w14:textId="77777777" w:rsidR="002E2474" w:rsidRPr="007F57B7" w:rsidRDefault="002E2474" w:rsidP="00845FDA">
      <w:pPr>
        <w:spacing w:line="360" w:lineRule="auto"/>
        <w:contextualSpacing/>
        <w:rPr>
          <w:szCs w:val="24"/>
          <w:lang w:val="en-US"/>
        </w:rPr>
      </w:pPr>
      <w:r w:rsidRPr="007F57B7">
        <w:rPr>
          <w:szCs w:val="24"/>
          <w:lang w:val="en-US"/>
        </w:rPr>
        <w:t>This is to certify that this project was carried out by Daranijo Emmanuel, Onyeubani Precious and Alele Famous under our supervision in the department of Mechanical Engineering, Covenant University, Ota.</w:t>
      </w:r>
    </w:p>
    <w:p w14:paraId="6BC6FBB5" w14:textId="77777777" w:rsidR="00400475" w:rsidRPr="007F57B7" w:rsidRDefault="00400475" w:rsidP="00845FDA">
      <w:pPr>
        <w:spacing w:line="360" w:lineRule="auto"/>
        <w:contextualSpacing/>
        <w:rPr>
          <w:szCs w:val="24"/>
          <w:lang w:val="en-US"/>
        </w:rPr>
      </w:pPr>
    </w:p>
    <w:p w14:paraId="4BB33D93" w14:textId="77777777" w:rsidR="00400475" w:rsidRPr="007F57B7" w:rsidRDefault="00400475" w:rsidP="00845FDA">
      <w:pPr>
        <w:spacing w:line="360" w:lineRule="auto"/>
        <w:contextualSpacing/>
        <w:rPr>
          <w:szCs w:val="24"/>
          <w:lang w:val="en-US"/>
        </w:rPr>
      </w:pPr>
    </w:p>
    <w:p w14:paraId="364DFCC1" w14:textId="77777777" w:rsidR="00400475" w:rsidRPr="007F57B7" w:rsidRDefault="00400475" w:rsidP="00845FDA">
      <w:pPr>
        <w:spacing w:line="360" w:lineRule="auto"/>
        <w:contextualSpacing/>
        <w:rPr>
          <w:szCs w:val="24"/>
          <w:lang w:val="en-US"/>
        </w:rPr>
      </w:pPr>
    </w:p>
    <w:p w14:paraId="68E65579" w14:textId="77777777" w:rsidR="002E2474" w:rsidRPr="007F57B7" w:rsidRDefault="002E2474" w:rsidP="00845FDA">
      <w:pPr>
        <w:spacing w:line="360" w:lineRule="auto"/>
        <w:contextualSpacing/>
        <w:rPr>
          <w:szCs w:val="24"/>
          <w:lang w:val="en-US"/>
        </w:rPr>
      </w:pPr>
    </w:p>
    <w:p w14:paraId="6769E93B" w14:textId="71117079" w:rsidR="002E2474" w:rsidRPr="007F57B7" w:rsidRDefault="002E2474" w:rsidP="00845FDA">
      <w:pPr>
        <w:spacing w:line="360" w:lineRule="auto"/>
        <w:contextualSpacing/>
        <w:rPr>
          <w:szCs w:val="24"/>
          <w:lang w:val="en-US"/>
        </w:rPr>
      </w:pPr>
      <w:bookmarkStart w:id="5" w:name="_Hlk5133440"/>
      <w:r w:rsidRPr="007F57B7">
        <w:rPr>
          <w:szCs w:val="24"/>
          <w:lang w:val="en-US"/>
        </w:rPr>
        <w:t xml:space="preserve">_____________________   </w:t>
      </w:r>
      <w:bookmarkEnd w:id="5"/>
      <w:r w:rsidRPr="007F57B7">
        <w:rPr>
          <w:szCs w:val="24"/>
          <w:lang w:val="en-US"/>
        </w:rPr>
        <w:t xml:space="preserve">                                                               _____________________</w:t>
      </w:r>
    </w:p>
    <w:p w14:paraId="65257A50" w14:textId="77777777" w:rsidR="002E2474" w:rsidRPr="007F57B7" w:rsidRDefault="002E2474" w:rsidP="00845FDA">
      <w:pPr>
        <w:spacing w:line="360" w:lineRule="auto"/>
        <w:contextualSpacing/>
        <w:rPr>
          <w:szCs w:val="24"/>
          <w:lang w:val="en-US"/>
        </w:rPr>
      </w:pPr>
      <w:r w:rsidRPr="007F57B7">
        <w:rPr>
          <w:szCs w:val="24"/>
          <w:lang w:val="en-US"/>
        </w:rPr>
        <w:t>Prof. C.A. Bolu                                                                                                   Date</w:t>
      </w:r>
    </w:p>
    <w:p w14:paraId="69D22EE5" w14:textId="77777777" w:rsidR="002E2474" w:rsidRPr="007F57B7" w:rsidRDefault="002E2474" w:rsidP="00845FDA">
      <w:pPr>
        <w:spacing w:line="360" w:lineRule="auto"/>
        <w:contextualSpacing/>
        <w:rPr>
          <w:szCs w:val="24"/>
          <w:lang w:val="en-US"/>
        </w:rPr>
      </w:pPr>
      <w:r w:rsidRPr="007F57B7">
        <w:rPr>
          <w:szCs w:val="24"/>
          <w:lang w:val="en-US"/>
        </w:rPr>
        <w:t>Supervisor</w:t>
      </w:r>
    </w:p>
    <w:p w14:paraId="3F5DED3E" w14:textId="77777777" w:rsidR="00400475" w:rsidRPr="007F57B7" w:rsidRDefault="00400475" w:rsidP="00845FDA">
      <w:pPr>
        <w:spacing w:line="360" w:lineRule="auto"/>
        <w:contextualSpacing/>
        <w:rPr>
          <w:szCs w:val="24"/>
          <w:lang w:val="en-US"/>
        </w:rPr>
      </w:pPr>
    </w:p>
    <w:p w14:paraId="11634C80" w14:textId="77777777" w:rsidR="00400475" w:rsidRPr="007F57B7" w:rsidRDefault="00400475" w:rsidP="00845FDA">
      <w:pPr>
        <w:spacing w:line="360" w:lineRule="auto"/>
        <w:contextualSpacing/>
        <w:rPr>
          <w:szCs w:val="24"/>
          <w:lang w:val="en-US"/>
        </w:rPr>
      </w:pPr>
    </w:p>
    <w:p w14:paraId="297A9056" w14:textId="77777777" w:rsidR="002E2474" w:rsidRPr="007F57B7" w:rsidRDefault="002E2474" w:rsidP="00845FDA">
      <w:pPr>
        <w:spacing w:line="360" w:lineRule="auto"/>
        <w:contextualSpacing/>
        <w:rPr>
          <w:szCs w:val="24"/>
          <w:lang w:val="en-US"/>
        </w:rPr>
      </w:pPr>
    </w:p>
    <w:p w14:paraId="5DFFF1CE" w14:textId="77777777" w:rsidR="002E2474" w:rsidRPr="007F57B7" w:rsidRDefault="002E2474" w:rsidP="00845FDA">
      <w:pPr>
        <w:spacing w:line="360" w:lineRule="auto"/>
        <w:contextualSpacing/>
        <w:rPr>
          <w:szCs w:val="24"/>
          <w:lang w:val="en-US"/>
        </w:rPr>
      </w:pPr>
      <w:r w:rsidRPr="007F57B7">
        <w:rPr>
          <w:szCs w:val="24"/>
          <w:lang w:val="en-US"/>
        </w:rPr>
        <w:t>_____________________                                                                  _____________________</w:t>
      </w:r>
    </w:p>
    <w:p w14:paraId="3EEC5F60" w14:textId="77777777" w:rsidR="002E2474" w:rsidRPr="007F57B7" w:rsidRDefault="002E2474" w:rsidP="00845FDA">
      <w:pPr>
        <w:spacing w:line="360" w:lineRule="auto"/>
        <w:contextualSpacing/>
        <w:rPr>
          <w:szCs w:val="24"/>
          <w:lang w:val="en-US"/>
        </w:rPr>
      </w:pPr>
      <w:r w:rsidRPr="007F57B7">
        <w:rPr>
          <w:szCs w:val="24"/>
          <w:lang w:val="en-US"/>
        </w:rPr>
        <w:t>Prof. S. O. Oyedepo                                                                                             Date</w:t>
      </w:r>
    </w:p>
    <w:p w14:paraId="0D13C32A" w14:textId="77777777" w:rsidR="002E2474" w:rsidRPr="007F57B7" w:rsidRDefault="002E2474" w:rsidP="00845FDA">
      <w:pPr>
        <w:spacing w:line="360" w:lineRule="auto"/>
        <w:contextualSpacing/>
        <w:rPr>
          <w:b/>
          <w:szCs w:val="24"/>
          <w:lang w:val="en-US"/>
        </w:rPr>
      </w:pPr>
      <w:r w:rsidRPr="007F57B7">
        <w:rPr>
          <w:szCs w:val="24"/>
          <w:lang w:val="en-US"/>
        </w:rPr>
        <w:t>Head of Department</w:t>
      </w:r>
    </w:p>
    <w:p w14:paraId="4A32DB34" w14:textId="77777777" w:rsidR="002E2474" w:rsidRPr="007F57B7" w:rsidRDefault="002E2474" w:rsidP="00845FDA">
      <w:pPr>
        <w:spacing w:line="360" w:lineRule="auto"/>
        <w:contextualSpacing/>
        <w:rPr>
          <w:b/>
          <w:szCs w:val="24"/>
          <w:lang w:val="en-US"/>
        </w:rPr>
      </w:pPr>
      <w:r w:rsidRPr="007F57B7">
        <w:rPr>
          <w:b/>
          <w:szCs w:val="24"/>
          <w:lang w:val="en-US"/>
        </w:rPr>
        <w:br w:type="page"/>
      </w:r>
    </w:p>
    <w:p w14:paraId="1C103588" w14:textId="77777777" w:rsidR="002E2474" w:rsidRPr="007F57B7" w:rsidRDefault="002E2474" w:rsidP="00845FDA">
      <w:pPr>
        <w:pStyle w:val="Heading1"/>
        <w:numPr>
          <w:ilvl w:val="0"/>
          <w:numId w:val="0"/>
        </w:numPr>
        <w:rPr>
          <w:lang w:val="en-US"/>
        </w:rPr>
      </w:pPr>
      <w:bookmarkStart w:id="6" w:name="_Toc5170428"/>
      <w:r w:rsidRPr="007F57B7">
        <w:rPr>
          <w:lang w:val="en-US"/>
        </w:rPr>
        <w:t>DEDICATION</w:t>
      </w:r>
      <w:bookmarkEnd w:id="6"/>
    </w:p>
    <w:p w14:paraId="34E25B81" w14:textId="77777777" w:rsidR="00400475" w:rsidRPr="007F57B7" w:rsidRDefault="00400475" w:rsidP="00845FDA">
      <w:pPr>
        <w:spacing w:line="360" w:lineRule="auto"/>
        <w:contextualSpacing/>
        <w:jc w:val="center"/>
        <w:rPr>
          <w:b/>
          <w:szCs w:val="24"/>
          <w:lang w:val="en-US"/>
        </w:rPr>
      </w:pPr>
    </w:p>
    <w:p w14:paraId="6ADD2712" w14:textId="77777777" w:rsidR="002E2474" w:rsidRPr="007F57B7" w:rsidRDefault="002E2474" w:rsidP="00845FDA">
      <w:pPr>
        <w:spacing w:line="360" w:lineRule="auto"/>
        <w:contextualSpacing/>
        <w:rPr>
          <w:szCs w:val="24"/>
          <w:lang w:val="en-US"/>
        </w:rPr>
      </w:pPr>
      <w:r w:rsidRPr="007F57B7">
        <w:rPr>
          <w:szCs w:val="24"/>
          <w:lang w:val="en-US"/>
        </w:rPr>
        <w:t>We dedicate this project to the one who holds our past, present and tomorrow in His hands and knew us before our very existence.</w:t>
      </w:r>
    </w:p>
    <w:p w14:paraId="4130DB1E" w14:textId="77777777" w:rsidR="002E2474" w:rsidRPr="007F57B7" w:rsidRDefault="002E2474" w:rsidP="00845FDA">
      <w:pPr>
        <w:spacing w:line="360" w:lineRule="auto"/>
        <w:contextualSpacing/>
        <w:jc w:val="left"/>
        <w:rPr>
          <w:b/>
          <w:szCs w:val="24"/>
          <w:lang w:val="en-US"/>
        </w:rPr>
      </w:pPr>
      <w:r w:rsidRPr="007F57B7">
        <w:rPr>
          <w:szCs w:val="24"/>
          <w:lang w:val="en-US"/>
        </w:rPr>
        <w:t>We also dedicate this study to our families for their love and support throughout this project.</w:t>
      </w:r>
    </w:p>
    <w:p w14:paraId="0A52F83A" w14:textId="77777777" w:rsidR="002E2474" w:rsidRPr="007F57B7" w:rsidRDefault="002E2474" w:rsidP="00845FDA">
      <w:pPr>
        <w:spacing w:line="360" w:lineRule="auto"/>
        <w:contextualSpacing/>
        <w:rPr>
          <w:b/>
          <w:szCs w:val="24"/>
          <w:lang w:val="en-US"/>
        </w:rPr>
      </w:pPr>
      <w:r w:rsidRPr="007F57B7">
        <w:rPr>
          <w:b/>
          <w:szCs w:val="24"/>
          <w:lang w:val="en-US"/>
        </w:rPr>
        <w:br w:type="page"/>
      </w:r>
    </w:p>
    <w:p w14:paraId="2C0972E2" w14:textId="0893940A" w:rsidR="002E2474" w:rsidRPr="007F57B7" w:rsidRDefault="002E2474" w:rsidP="00845FDA">
      <w:pPr>
        <w:pStyle w:val="Heading1"/>
        <w:numPr>
          <w:ilvl w:val="0"/>
          <w:numId w:val="0"/>
        </w:numPr>
        <w:ind w:left="567"/>
        <w:rPr>
          <w:lang w:val="en-US"/>
        </w:rPr>
      </w:pPr>
      <w:bookmarkStart w:id="7" w:name="_Toc5170429"/>
      <w:r w:rsidRPr="007F57B7">
        <w:rPr>
          <w:lang w:val="en-US"/>
        </w:rPr>
        <w:t>ACKNOWLEDGEMENT</w:t>
      </w:r>
      <w:bookmarkEnd w:id="7"/>
    </w:p>
    <w:p w14:paraId="20A2E8B9" w14:textId="77777777" w:rsidR="00F878EB" w:rsidRPr="007F57B7" w:rsidRDefault="00F878EB" w:rsidP="00845FDA">
      <w:pPr>
        <w:spacing w:line="360" w:lineRule="auto"/>
        <w:contextualSpacing/>
        <w:jc w:val="center"/>
        <w:rPr>
          <w:b/>
          <w:szCs w:val="24"/>
          <w:lang w:val="en-US"/>
        </w:rPr>
      </w:pPr>
    </w:p>
    <w:p w14:paraId="01890938" w14:textId="77777777" w:rsidR="002E2474" w:rsidRPr="007F57B7" w:rsidRDefault="002E2474" w:rsidP="00845FDA">
      <w:pPr>
        <w:spacing w:line="360" w:lineRule="auto"/>
        <w:contextualSpacing/>
        <w:rPr>
          <w:szCs w:val="24"/>
          <w:lang w:val="en-US"/>
        </w:rPr>
      </w:pPr>
      <w:r w:rsidRPr="007F57B7">
        <w:rPr>
          <w:szCs w:val="24"/>
          <w:lang w:val="en-US"/>
        </w:rPr>
        <w:t>Our first and foremost gratitude is to our GOD Almighty who has been with us through it all, giving us strength to complete this project. To Him we owe the content and product of our intellectual capabilities.</w:t>
      </w:r>
    </w:p>
    <w:p w14:paraId="013356E8" w14:textId="7A2ABD00" w:rsidR="002E2474" w:rsidRPr="007F57B7" w:rsidRDefault="002E2474" w:rsidP="00845FDA">
      <w:pPr>
        <w:spacing w:line="360" w:lineRule="auto"/>
        <w:contextualSpacing/>
        <w:rPr>
          <w:szCs w:val="24"/>
          <w:lang w:val="en-US"/>
        </w:rPr>
      </w:pPr>
      <w:r w:rsidRPr="007F57B7">
        <w:rPr>
          <w:szCs w:val="24"/>
          <w:lang w:val="en-US"/>
        </w:rPr>
        <w:t xml:space="preserve">We would also like to acknowledge our deepest gratitude to our project supervisor, Prof. C. A. Bolu </w:t>
      </w:r>
      <w:r w:rsidR="00A953F4" w:rsidRPr="007F57B7">
        <w:rPr>
          <w:szCs w:val="24"/>
          <w:lang w:val="en-US"/>
        </w:rPr>
        <w:t>whose</w:t>
      </w:r>
      <w:r w:rsidRPr="007F57B7">
        <w:rPr>
          <w:szCs w:val="24"/>
          <w:lang w:val="en-US"/>
        </w:rPr>
        <w:t xml:space="preserve"> </w:t>
      </w:r>
      <w:r w:rsidR="00A953F4" w:rsidRPr="007F57B7">
        <w:rPr>
          <w:szCs w:val="24"/>
          <w:lang w:val="en-US"/>
        </w:rPr>
        <w:t>constant commitment and contribution has made this project a success and also Engr. Joseph Azeta for his contribution to the success of the project.</w:t>
      </w:r>
    </w:p>
    <w:p w14:paraId="2999A02E" w14:textId="77777777" w:rsidR="002E2474" w:rsidRPr="007F57B7" w:rsidRDefault="002E2474" w:rsidP="00845FDA">
      <w:pPr>
        <w:spacing w:line="360" w:lineRule="auto"/>
        <w:contextualSpacing/>
        <w:rPr>
          <w:szCs w:val="24"/>
          <w:lang w:val="en-US"/>
        </w:rPr>
      </w:pPr>
      <w:r w:rsidRPr="007F57B7">
        <w:rPr>
          <w:szCs w:val="24"/>
          <w:lang w:val="en-US"/>
        </w:rPr>
        <w:t>Special thanks go to the Department of Mechanical Engineering for their permission to use the facilities and equipments available at the department, which aided us to complete the project successfully.</w:t>
      </w:r>
    </w:p>
    <w:p w14:paraId="05A2D5E6" w14:textId="77777777" w:rsidR="002E2474" w:rsidRPr="007F57B7" w:rsidRDefault="002E2474" w:rsidP="00845FDA">
      <w:pPr>
        <w:spacing w:line="360" w:lineRule="auto"/>
        <w:contextualSpacing/>
        <w:rPr>
          <w:szCs w:val="24"/>
          <w:lang w:val="en-US"/>
        </w:rPr>
      </w:pPr>
      <w:r w:rsidRPr="007F57B7">
        <w:rPr>
          <w:szCs w:val="24"/>
          <w:lang w:val="en-US"/>
        </w:rPr>
        <w:t>Special appreciation goes to our loving parents, riding along with us on our academic journey as well as giving us the encouragement to pursue our dreams. Thank you.</w:t>
      </w:r>
    </w:p>
    <w:p w14:paraId="52F480D4" w14:textId="77777777" w:rsidR="002E2474" w:rsidRPr="007F57B7" w:rsidRDefault="002E2474" w:rsidP="00845FDA">
      <w:pPr>
        <w:spacing w:line="360" w:lineRule="auto"/>
        <w:contextualSpacing/>
        <w:rPr>
          <w:szCs w:val="24"/>
          <w:lang w:val="en-US"/>
        </w:rPr>
      </w:pPr>
      <w:r w:rsidRPr="007F57B7">
        <w:rPr>
          <w:szCs w:val="24"/>
          <w:lang w:val="en-US"/>
        </w:rPr>
        <w:br w:type="page"/>
      </w:r>
    </w:p>
    <w:p w14:paraId="08FF23EA" w14:textId="4E5B678A" w:rsidR="002E2474" w:rsidRPr="007F57B7" w:rsidRDefault="002E2474" w:rsidP="00845FDA">
      <w:pPr>
        <w:pStyle w:val="Heading1"/>
        <w:numPr>
          <w:ilvl w:val="0"/>
          <w:numId w:val="0"/>
        </w:numPr>
        <w:ind w:left="567"/>
      </w:pPr>
      <w:bookmarkStart w:id="8" w:name="_Toc5170430"/>
      <w:r w:rsidRPr="007F57B7">
        <w:t>ABSTRACT</w:t>
      </w:r>
      <w:bookmarkEnd w:id="8"/>
    </w:p>
    <w:p w14:paraId="562E2C01" w14:textId="0E5A7E5D" w:rsidR="00A953F4" w:rsidRPr="007F57B7" w:rsidRDefault="00A953F4" w:rsidP="00845FDA">
      <w:pPr>
        <w:spacing w:line="360" w:lineRule="auto"/>
        <w:contextualSpacing/>
        <w:rPr>
          <w:b/>
          <w:szCs w:val="24"/>
        </w:rPr>
      </w:pPr>
    </w:p>
    <w:p w14:paraId="79C1C782" w14:textId="176936FF" w:rsidR="00400475" w:rsidRPr="007F57B7" w:rsidRDefault="002D2B34" w:rsidP="00845FDA">
      <w:pPr>
        <w:spacing w:line="360" w:lineRule="auto"/>
        <w:contextualSpacing/>
        <w:rPr>
          <w:szCs w:val="24"/>
        </w:rPr>
      </w:pPr>
      <w:r w:rsidRPr="007F57B7">
        <w:rPr>
          <w:szCs w:val="24"/>
        </w:rPr>
        <w:t xml:space="preserve">Agriculture is an industry that uses a lot of water. Most of the time, this resource is not used efficiently and substantial amounts of water </w:t>
      </w:r>
      <w:r w:rsidR="00393A88" w:rsidRPr="007F57B7">
        <w:rPr>
          <w:szCs w:val="24"/>
        </w:rPr>
        <w:t>is</w:t>
      </w:r>
      <w:r w:rsidRPr="007F57B7">
        <w:rPr>
          <w:szCs w:val="24"/>
        </w:rPr>
        <w:t xml:space="preserve"> wasted. In the near future, these wastes will represent </w:t>
      </w:r>
      <w:r w:rsidR="006F4533" w:rsidRPr="007F57B7">
        <w:rPr>
          <w:szCs w:val="24"/>
        </w:rPr>
        <w:t>have great impact on the ecosystem which will also cause an increase in the cost of water</w:t>
      </w:r>
      <w:r w:rsidRPr="007F57B7">
        <w:rPr>
          <w:szCs w:val="24"/>
        </w:rPr>
        <w:t xml:space="preserve">. </w:t>
      </w:r>
      <w:r w:rsidR="00393A88" w:rsidRPr="007F57B7">
        <w:rPr>
          <w:szCs w:val="24"/>
        </w:rPr>
        <w:t>This project is focused on improving the irrigation process in agriculture through the application of mechatronics.</w:t>
      </w:r>
      <w:r w:rsidR="006F4533" w:rsidRPr="007F57B7">
        <w:rPr>
          <w:szCs w:val="24"/>
        </w:rPr>
        <w:t xml:space="preserve"> </w:t>
      </w:r>
      <w:r w:rsidRPr="007F57B7">
        <w:rPr>
          <w:szCs w:val="24"/>
        </w:rPr>
        <w:t xml:space="preserve">An automatic irrigation system </w:t>
      </w:r>
      <w:r w:rsidR="00393A88" w:rsidRPr="007F57B7">
        <w:rPr>
          <w:szCs w:val="24"/>
        </w:rPr>
        <w:t>is</w:t>
      </w:r>
      <w:r w:rsidR="00A953F4" w:rsidRPr="007F57B7">
        <w:rPr>
          <w:szCs w:val="24"/>
        </w:rPr>
        <w:t xml:space="preserve"> designed and developed by integrating several hardware and software features. The system </w:t>
      </w:r>
      <w:r w:rsidR="00393A88" w:rsidRPr="007F57B7">
        <w:rPr>
          <w:szCs w:val="24"/>
        </w:rPr>
        <w:t>is designed to d</w:t>
      </w:r>
      <w:r w:rsidR="00A953F4" w:rsidRPr="007F57B7">
        <w:rPr>
          <w:szCs w:val="24"/>
        </w:rPr>
        <w:t>etermine when exactly the soil of</w:t>
      </w:r>
      <w:r w:rsidR="00393A88" w:rsidRPr="007F57B7">
        <w:rPr>
          <w:szCs w:val="24"/>
        </w:rPr>
        <w:t xml:space="preserve"> </w:t>
      </w:r>
      <w:r w:rsidR="00A953F4" w:rsidRPr="007F57B7">
        <w:rPr>
          <w:szCs w:val="24"/>
        </w:rPr>
        <w:t>crop</w:t>
      </w:r>
      <w:r w:rsidR="00393A88" w:rsidRPr="007F57B7">
        <w:rPr>
          <w:szCs w:val="24"/>
        </w:rPr>
        <w:t>s</w:t>
      </w:r>
      <w:r w:rsidR="00A953F4" w:rsidRPr="007F57B7">
        <w:rPr>
          <w:szCs w:val="24"/>
        </w:rPr>
        <w:t xml:space="preserve"> need water</w:t>
      </w:r>
      <w:r w:rsidR="00393A88" w:rsidRPr="007F57B7">
        <w:rPr>
          <w:szCs w:val="24"/>
        </w:rPr>
        <w:t xml:space="preserve"> and d</w:t>
      </w:r>
      <w:r w:rsidR="00A953F4" w:rsidRPr="007F57B7">
        <w:rPr>
          <w:szCs w:val="24"/>
        </w:rPr>
        <w:t>eliver a controlled amount of water to the root zone of the crops based on the soil moisture state</w:t>
      </w:r>
      <w:r w:rsidR="00393A88" w:rsidRPr="007F57B7">
        <w:rPr>
          <w:szCs w:val="24"/>
        </w:rPr>
        <w:t xml:space="preserve">. The system is designed </w:t>
      </w:r>
      <w:r w:rsidR="00A953F4" w:rsidRPr="007F57B7">
        <w:rPr>
          <w:szCs w:val="24"/>
        </w:rPr>
        <w:t>to run 24/7 on renewable solar energy.</w:t>
      </w:r>
    </w:p>
    <w:p w14:paraId="1A0FC2C3" w14:textId="77777777" w:rsidR="00400475" w:rsidRPr="007F57B7" w:rsidRDefault="00400475" w:rsidP="00845FDA">
      <w:pPr>
        <w:spacing w:line="360" w:lineRule="auto"/>
        <w:contextualSpacing/>
        <w:rPr>
          <w:b/>
          <w:szCs w:val="24"/>
        </w:rPr>
      </w:pPr>
    </w:p>
    <w:p w14:paraId="69AF621E" w14:textId="77777777" w:rsidR="00400475" w:rsidRPr="007F57B7" w:rsidRDefault="00400475" w:rsidP="00845FDA">
      <w:pPr>
        <w:spacing w:line="360" w:lineRule="auto"/>
        <w:contextualSpacing/>
        <w:rPr>
          <w:b/>
          <w:szCs w:val="24"/>
        </w:rPr>
      </w:pPr>
    </w:p>
    <w:p w14:paraId="08540A58" w14:textId="77777777" w:rsidR="00400475" w:rsidRPr="007F57B7" w:rsidRDefault="00400475" w:rsidP="00845FDA">
      <w:pPr>
        <w:spacing w:line="360" w:lineRule="auto"/>
        <w:contextualSpacing/>
        <w:rPr>
          <w:b/>
          <w:szCs w:val="24"/>
        </w:rPr>
      </w:pPr>
    </w:p>
    <w:p w14:paraId="1B1D8599" w14:textId="77777777" w:rsidR="00400475" w:rsidRPr="007F57B7" w:rsidRDefault="00400475" w:rsidP="00845FDA">
      <w:pPr>
        <w:spacing w:line="360" w:lineRule="auto"/>
        <w:contextualSpacing/>
        <w:rPr>
          <w:b/>
          <w:szCs w:val="24"/>
        </w:rPr>
      </w:pPr>
    </w:p>
    <w:p w14:paraId="569AF7D4" w14:textId="77777777" w:rsidR="00400475" w:rsidRPr="007F57B7" w:rsidRDefault="00400475" w:rsidP="00845FDA">
      <w:pPr>
        <w:spacing w:line="360" w:lineRule="auto"/>
        <w:contextualSpacing/>
        <w:rPr>
          <w:b/>
          <w:szCs w:val="24"/>
        </w:rPr>
      </w:pPr>
    </w:p>
    <w:p w14:paraId="1222512B" w14:textId="77777777" w:rsidR="00400475" w:rsidRPr="007F57B7" w:rsidRDefault="00400475" w:rsidP="00845FDA">
      <w:pPr>
        <w:spacing w:line="360" w:lineRule="auto"/>
        <w:contextualSpacing/>
        <w:rPr>
          <w:b/>
          <w:szCs w:val="24"/>
        </w:rPr>
      </w:pPr>
    </w:p>
    <w:p w14:paraId="4990873B" w14:textId="77777777" w:rsidR="00400475" w:rsidRPr="007F57B7" w:rsidRDefault="00400475" w:rsidP="00845FDA">
      <w:pPr>
        <w:spacing w:line="360" w:lineRule="auto"/>
        <w:contextualSpacing/>
        <w:rPr>
          <w:b/>
          <w:szCs w:val="24"/>
        </w:rPr>
      </w:pPr>
    </w:p>
    <w:p w14:paraId="48A0CD82" w14:textId="77777777" w:rsidR="00400475" w:rsidRPr="007F57B7" w:rsidRDefault="00400475" w:rsidP="00845FDA">
      <w:pPr>
        <w:spacing w:line="360" w:lineRule="auto"/>
        <w:contextualSpacing/>
        <w:rPr>
          <w:b/>
          <w:szCs w:val="24"/>
        </w:rPr>
      </w:pPr>
    </w:p>
    <w:p w14:paraId="5BF8BD5B" w14:textId="77777777" w:rsidR="00400475" w:rsidRPr="007F57B7" w:rsidRDefault="00400475" w:rsidP="00845FDA">
      <w:pPr>
        <w:spacing w:line="360" w:lineRule="auto"/>
        <w:contextualSpacing/>
        <w:rPr>
          <w:b/>
          <w:szCs w:val="24"/>
        </w:rPr>
      </w:pPr>
    </w:p>
    <w:p w14:paraId="708530AF" w14:textId="77777777" w:rsidR="00400475" w:rsidRPr="007F57B7" w:rsidRDefault="00400475" w:rsidP="00845FDA">
      <w:pPr>
        <w:spacing w:line="360" w:lineRule="auto"/>
        <w:contextualSpacing/>
        <w:rPr>
          <w:b/>
          <w:szCs w:val="24"/>
        </w:rPr>
      </w:pPr>
    </w:p>
    <w:p w14:paraId="40A9A79B" w14:textId="77777777" w:rsidR="00400475" w:rsidRPr="007F57B7" w:rsidRDefault="00400475" w:rsidP="00845FDA">
      <w:pPr>
        <w:spacing w:line="360" w:lineRule="auto"/>
        <w:contextualSpacing/>
        <w:rPr>
          <w:b/>
          <w:szCs w:val="24"/>
        </w:rPr>
      </w:pPr>
    </w:p>
    <w:p w14:paraId="478FACDD" w14:textId="77777777" w:rsidR="00400475" w:rsidRPr="007F57B7" w:rsidRDefault="00400475" w:rsidP="00845FDA">
      <w:pPr>
        <w:spacing w:line="360" w:lineRule="auto"/>
        <w:contextualSpacing/>
        <w:rPr>
          <w:b/>
          <w:szCs w:val="24"/>
        </w:rPr>
      </w:pPr>
    </w:p>
    <w:p w14:paraId="6DE78608" w14:textId="77777777" w:rsidR="00400475" w:rsidRPr="007F57B7" w:rsidRDefault="00400475" w:rsidP="00845FDA">
      <w:pPr>
        <w:spacing w:line="360" w:lineRule="auto"/>
        <w:contextualSpacing/>
        <w:rPr>
          <w:b/>
          <w:szCs w:val="24"/>
        </w:rPr>
      </w:pPr>
    </w:p>
    <w:p w14:paraId="660DC263" w14:textId="77777777" w:rsidR="00400475" w:rsidRPr="007F57B7" w:rsidRDefault="00400475" w:rsidP="00845FDA">
      <w:pPr>
        <w:spacing w:line="360" w:lineRule="auto"/>
        <w:contextualSpacing/>
        <w:rPr>
          <w:b/>
          <w:szCs w:val="24"/>
        </w:rPr>
      </w:pPr>
    </w:p>
    <w:p w14:paraId="38E735F1" w14:textId="77777777" w:rsidR="00400475" w:rsidRPr="007F57B7" w:rsidRDefault="00400475" w:rsidP="00845FDA">
      <w:pPr>
        <w:spacing w:line="360" w:lineRule="auto"/>
        <w:contextualSpacing/>
        <w:rPr>
          <w:b/>
          <w:szCs w:val="24"/>
        </w:rPr>
      </w:pPr>
    </w:p>
    <w:p w14:paraId="190D408F" w14:textId="77777777" w:rsidR="00400475" w:rsidRPr="007F57B7" w:rsidRDefault="00400475" w:rsidP="00845FDA">
      <w:pPr>
        <w:spacing w:line="360" w:lineRule="auto"/>
        <w:contextualSpacing/>
        <w:rPr>
          <w:b/>
          <w:szCs w:val="24"/>
        </w:rPr>
      </w:pPr>
    </w:p>
    <w:p w14:paraId="2C7277E8" w14:textId="77777777" w:rsidR="00400475" w:rsidRPr="007F57B7" w:rsidRDefault="00400475" w:rsidP="00845FDA">
      <w:pPr>
        <w:spacing w:line="360" w:lineRule="auto"/>
        <w:contextualSpacing/>
        <w:rPr>
          <w:b/>
          <w:szCs w:val="24"/>
        </w:rPr>
      </w:pPr>
    </w:p>
    <w:p w14:paraId="3E6EBD79" w14:textId="77777777" w:rsidR="00400475" w:rsidRPr="007F57B7" w:rsidRDefault="00400475" w:rsidP="00845FDA">
      <w:pPr>
        <w:spacing w:line="360" w:lineRule="auto"/>
        <w:contextualSpacing/>
        <w:rPr>
          <w:b/>
          <w:szCs w:val="24"/>
        </w:rPr>
      </w:pPr>
    </w:p>
    <w:p w14:paraId="39679BA8" w14:textId="77777777" w:rsidR="00400475" w:rsidRPr="007F57B7" w:rsidRDefault="00400475" w:rsidP="00845FDA">
      <w:pPr>
        <w:spacing w:line="360" w:lineRule="auto"/>
        <w:contextualSpacing/>
        <w:rPr>
          <w:b/>
          <w:szCs w:val="24"/>
        </w:rPr>
      </w:pPr>
    </w:p>
    <w:p w14:paraId="56CB478F" w14:textId="77777777" w:rsidR="00400475" w:rsidRPr="007F57B7" w:rsidRDefault="00400475" w:rsidP="00845FDA">
      <w:pPr>
        <w:spacing w:line="360" w:lineRule="auto"/>
        <w:contextualSpacing/>
        <w:rPr>
          <w:b/>
          <w:szCs w:val="24"/>
        </w:rPr>
      </w:pPr>
    </w:p>
    <w:p w14:paraId="57D33D98" w14:textId="78F987F5" w:rsidR="00400475" w:rsidRDefault="00400475" w:rsidP="00845FDA">
      <w:pPr>
        <w:spacing w:line="360" w:lineRule="auto"/>
        <w:contextualSpacing/>
        <w:rPr>
          <w:b/>
          <w:szCs w:val="24"/>
        </w:rPr>
      </w:pPr>
    </w:p>
    <w:p w14:paraId="17E1BA1E" w14:textId="77777777" w:rsidR="00845FDA" w:rsidRPr="007F57B7" w:rsidRDefault="00845FDA" w:rsidP="00845FDA">
      <w:pPr>
        <w:spacing w:line="360" w:lineRule="auto"/>
        <w:contextualSpacing/>
        <w:rPr>
          <w:b/>
          <w:szCs w:val="24"/>
        </w:rPr>
      </w:pPr>
    </w:p>
    <w:p w14:paraId="5DEEE542" w14:textId="77777777" w:rsidR="00400475" w:rsidRPr="007F57B7" w:rsidRDefault="00400475" w:rsidP="00845FDA">
      <w:pPr>
        <w:spacing w:line="360" w:lineRule="auto"/>
        <w:contextualSpacing/>
        <w:rPr>
          <w:b/>
          <w:szCs w:val="24"/>
        </w:rPr>
      </w:pPr>
    </w:p>
    <w:p w14:paraId="3BD715CE" w14:textId="35192159" w:rsidR="00E5796D" w:rsidRPr="007F57B7" w:rsidRDefault="007F57B7" w:rsidP="00845FDA">
      <w:pPr>
        <w:spacing w:line="360" w:lineRule="auto"/>
        <w:contextualSpacing/>
        <w:jc w:val="center"/>
        <w:rPr>
          <w:b/>
          <w:szCs w:val="24"/>
        </w:rPr>
      </w:pPr>
      <w:r w:rsidRPr="007F57B7">
        <w:rPr>
          <w:b/>
          <w:szCs w:val="24"/>
        </w:rPr>
        <w:t>TABLE OF CONTENTS</w:t>
      </w:r>
    </w:p>
    <w:sdt>
      <w:sdtPr>
        <w:rPr>
          <w:b w:val="0"/>
          <w:szCs w:val="22"/>
        </w:rPr>
        <w:id w:val="1351601393"/>
        <w:docPartObj>
          <w:docPartGallery w:val="Table of Contents"/>
          <w:docPartUnique/>
        </w:docPartObj>
      </w:sdtPr>
      <w:sdtEndPr>
        <w:rPr>
          <w:bCs/>
          <w:noProof/>
        </w:rPr>
      </w:sdtEndPr>
      <w:sdtContent>
        <w:p w14:paraId="42C929B8" w14:textId="5B311E3A" w:rsidR="00475A1F" w:rsidRDefault="00475A1F" w:rsidP="00845FDA">
          <w:pPr>
            <w:pStyle w:val="TOCHeading"/>
            <w:jc w:val="both"/>
          </w:pPr>
        </w:p>
        <w:p w14:paraId="7F04BBF7" w14:textId="7A8D379B" w:rsidR="00C40CD2" w:rsidRDefault="00475A1F" w:rsidP="00845FDA">
          <w:pPr>
            <w:pStyle w:val="TOC1"/>
            <w:spacing w:after="0"/>
            <w:contextualSpacing/>
            <w:rPr>
              <w:rFonts w:asciiTheme="minorHAnsi" w:eastAsiaTheme="minorEastAsia" w:hAnsiTheme="minorHAnsi" w:cstheme="minorBidi"/>
              <w:b w:val="0"/>
              <w:sz w:val="22"/>
              <w:lang/>
            </w:rPr>
          </w:pPr>
          <w:r w:rsidRPr="004F48B3">
            <w:rPr>
              <w:szCs w:val="24"/>
            </w:rPr>
            <w:fldChar w:fldCharType="begin"/>
          </w:r>
          <w:r w:rsidRPr="004F48B3">
            <w:rPr>
              <w:szCs w:val="24"/>
            </w:rPr>
            <w:instrText xml:space="preserve"> TOC \o "1-3" \h \z \u </w:instrText>
          </w:r>
          <w:r w:rsidRPr="004F48B3">
            <w:rPr>
              <w:szCs w:val="24"/>
            </w:rPr>
            <w:fldChar w:fldCharType="separate"/>
          </w:r>
          <w:hyperlink w:anchor="_Toc5170426" w:history="1">
            <w:r w:rsidR="00C40CD2" w:rsidRPr="000E20F2">
              <w:rPr>
                <w:rStyle w:val="Hyperlink"/>
                <w:lang w:val="en-US"/>
              </w:rPr>
              <w:t>DECLARATION</w:t>
            </w:r>
            <w:r w:rsidR="00C40CD2">
              <w:rPr>
                <w:webHidden/>
              </w:rPr>
              <w:tab/>
            </w:r>
            <w:r w:rsidR="00C40CD2">
              <w:rPr>
                <w:webHidden/>
              </w:rPr>
              <w:fldChar w:fldCharType="begin"/>
            </w:r>
            <w:r w:rsidR="00C40CD2">
              <w:rPr>
                <w:webHidden/>
              </w:rPr>
              <w:instrText xml:space="preserve"> PAGEREF _Toc5170426 \h </w:instrText>
            </w:r>
            <w:r w:rsidR="00C40CD2">
              <w:rPr>
                <w:webHidden/>
              </w:rPr>
            </w:r>
            <w:r w:rsidR="00C40CD2">
              <w:rPr>
                <w:webHidden/>
              </w:rPr>
              <w:fldChar w:fldCharType="separate"/>
            </w:r>
            <w:r w:rsidR="00384A9A">
              <w:rPr>
                <w:webHidden/>
              </w:rPr>
              <w:t>ii</w:t>
            </w:r>
            <w:r w:rsidR="00C40CD2">
              <w:rPr>
                <w:webHidden/>
              </w:rPr>
              <w:fldChar w:fldCharType="end"/>
            </w:r>
          </w:hyperlink>
        </w:p>
        <w:p w14:paraId="73ABE00C" w14:textId="3FE63F6F" w:rsidR="00C40CD2" w:rsidRDefault="00402DCA" w:rsidP="00845FDA">
          <w:pPr>
            <w:pStyle w:val="TOC1"/>
            <w:spacing w:after="0"/>
            <w:contextualSpacing/>
            <w:rPr>
              <w:rFonts w:asciiTheme="minorHAnsi" w:eastAsiaTheme="minorEastAsia" w:hAnsiTheme="minorHAnsi" w:cstheme="minorBidi"/>
              <w:b w:val="0"/>
              <w:sz w:val="22"/>
              <w:lang/>
            </w:rPr>
          </w:pPr>
          <w:hyperlink w:anchor="_Toc5170427" w:history="1">
            <w:r w:rsidR="00C40CD2" w:rsidRPr="000E20F2">
              <w:rPr>
                <w:rStyle w:val="Hyperlink"/>
                <w:lang w:val="en-US"/>
              </w:rPr>
              <w:t>CERTIFICATION</w:t>
            </w:r>
            <w:r w:rsidR="00C40CD2">
              <w:rPr>
                <w:webHidden/>
              </w:rPr>
              <w:tab/>
            </w:r>
            <w:r w:rsidR="00C40CD2">
              <w:rPr>
                <w:webHidden/>
              </w:rPr>
              <w:fldChar w:fldCharType="begin"/>
            </w:r>
            <w:r w:rsidR="00C40CD2">
              <w:rPr>
                <w:webHidden/>
              </w:rPr>
              <w:instrText xml:space="preserve"> PAGEREF _Toc5170427 \h </w:instrText>
            </w:r>
            <w:r w:rsidR="00C40CD2">
              <w:rPr>
                <w:webHidden/>
              </w:rPr>
            </w:r>
            <w:r w:rsidR="00C40CD2">
              <w:rPr>
                <w:webHidden/>
              </w:rPr>
              <w:fldChar w:fldCharType="separate"/>
            </w:r>
            <w:r w:rsidR="00384A9A">
              <w:rPr>
                <w:webHidden/>
              </w:rPr>
              <w:t>iii</w:t>
            </w:r>
            <w:r w:rsidR="00C40CD2">
              <w:rPr>
                <w:webHidden/>
              </w:rPr>
              <w:fldChar w:fldCharType="end"/>
            </w:r>
          </w:hyperlink>
        </w:p>
        <w:p w14:paraId="23BF2D2A" w14:textId="7E170474" w:rsidR="00C40CD2" w:rsidRDefault="00402DCA" w:rsidP="00845FDA">
          <w:pPr>
            <w:pStyle w:val="TOC1"/>
            <w:spacing w:after="0"/>
            <w:contextualSpacing/>
            <w:rPr>
              <w:rFonts w:asciiTheme="minorHAnsi" w:eastAsiaTheme="minorEastAsia" w:hAnsiTheme="minorHAnsi" w:cstheme="minorBidi"/>
              <w:b w:val="0"/>
              <w:sz w:val="22"/>
              <w:lang/>
            </w:rPr>
          </w:pPr>
          <w:hyperlink w:anchor="_Toc5170428" w:history="1">
            <w:r w:rsidR="00C40CD2" w:rsidRPr="000E20F2">
              <w:rPr>
                <w:rStyle w:val="Hyperlink"/>
                <w:lang w:val="en-US"/>
              </w:rPr>
              <w:t>DEDICATION</w:t>
            </w:r>
            <w:r w:rsidR="00C40CD2">
              <w:rPr>
                <w:webHidden/>
              </w:rPr>
              <w:tab/>
            </w:r>
            <w:r w:rsidR="00C40CD2">
              <w:rPr>
                <w:webHidden/>
              </w:rPr>
              <w:fldChar w:fldCharType="begin"/>
            </w:r>
            <w:r w:rsidR="00C40CD2">
              <w:rPr>
                <w:webHidden/>
              </w:rPr>
              <w:instrText xml:space="preserve"> PAGEREF _Toc5170428 \h </w:instrText>
            </w:r>
            <w:r w:rsidR="00C40CD2">
              <w:rPr>
                <w:webHidden/>
              </w:rPr>
            </w:r>
            <w:r w:rsidR="00C40CD2">
              <w:rPr>
                <w:webHidden/>
              </w:rPr>
              <w:fldChar w:fldCharType="separate"/>
            </w:r>
            <w:r w:rsidR="00384A9A">
              <w:rPr>
                <w:webHidden/>
              </w:rPr>
              <w:t>iv</w:t>
            </w:r>
            <w:r w:rsidR="00C40CD2">
              <w:rPr>
                <w:webHidden/>
              </w:rPr>
              <w:fldChar w:fldCharType="end"/>
            </w:r>
          </w:hyperlink>
        </w:p>
        <w:p w14:paraId="78346106" w14:textId="7045D044" w:rsidR="00C40CD2" w:rsidRDefault="00402DCA" w:rsidP="00845FDA">
          <w:pPr>
            <w:pStyle w:val="TOC1"/>
            <w:spacing w:after="0"/>
            <w:contextualSpacing/>
            <w:rPr>
              <w:rFonts w:asciiTheme="minorHAnsi" w:eastAsiaTheme="minorEastAsia" w:hAnsiTheme="minorHAnsi" w:cstheme="minorBidi"/>
              <w:b w:val="0"/>
              <w:sz w:val="22"/>
              <w:lang/>
            </w:rPr>
          </w:pPr>
          <w:hyperlink w:anchor="_Toc5170429" w:history="1">
            <w:r w:rsidR="00C40CD2" w:rsidRPr="000E20F2">
              <w:rPr>
                <w:rStyle w:val="Hyperlink"/>
                <w:lang w:val="en-US"/>
              </w:rPr>
              <w:t>ACKNOWLEDGEMENT</w:t>
            </w:r>
            <w:r w:rsidR="00C40CD2">
              <w:rPr>
                <w:webHidden/>
              </w:rPr>
              <w:tab/>
            </w:r>
            <w:r w:rsidR="00C40CD2">
              <w:rPr>
                <w:webHidden/>
              </w:rPr>
              <w:fldChar w:fldCharType="begin"/>
            </w:r>
            <w:r w:rsidR="00C40CD2">
              <w:rPr>
                <w:webHidden/>
              </w:rPr>
              <w:instrText xml:space="preserve"> PAGEREF _Toc5170429 \h </w:instrText>
            </w:r>
            <w:r w:rsidR="00C40CD2">
              <w:rPr>
                <w:webHidden/>
              </w:rPr>
            </w:r>
            <w:r w:rsidR="00C40CD2">
              <w:rPr>
                <w:webHidden/>
              </w:rPr>
              <w:fldChar w:fldCharType="separate"/>
            </w:r>
            <w:r w:rsidR="00384A9A">
              <w:rPr>
                <w:webHidden/>
              </w:rPr>
              <w:t>v</w:t>
            </w:r>
            <w:r w:rsidR="00C40CD2">
              <w:rPr>
                <w:webHidden/>
              </w:rPr>
              <w:fldChar w:fldCharType="end"/>
            </w:r>
          </w:hyperlink>
        </w:p>
        <w:p w14:paraId="0C7B08F0" w14:textId="44A67B68" w:rsidR="00C40CD2" w:rsidRDefault="00402DCA" w:rsidP="00845FDA">
          <w:pPr>
            <w:pStyle w:val="TOC1"/>
            <w:spacing w:after="0"/>
            <w:contextualSpacing/>
            <w:rPr>
              <w:rFonts w:asciiTheme="minorHAnsi" w:eastAsiaTheme="minorEastAsia" w:hAnsiTheme="minorHAnsi" w:cstheme="minorBidi"/>
              <w:b w:val="0"/>
              <w:sz w:val="22"/>
              <w:lang/>
            </w:rPr>
          </w:pPr>
          <w:hyperlink w:anchor="_Toc5170430" w:history="1">
            <w:r w:rsidR="00C40CD2" w:rsidRPr="000E20F2">
              <w:rPr>
                <w:rStyle w:val="Hyperlink"/>
              </w:rPr>
              <w:t>ABSTRACT</w:t>
            </w:r>
            <w:r w:rsidR="00C40CD2">
              <w:rPr>
                <w:webHidden/>
              </w:rPr>
              <w:tab/>
            </w:r>
            <w:r w:rsidR="00C40CD2">
              <w:rPr>
                <w:webHidden/>
              </w:rPr>
              <w:fldChar w:fldCharType="begin"/>
            </w:r>
            <w:r w:rsidR="00C40CD2">
              <w:rPr>
                <w:webHidden/>
              </w:rPr>
              <w:instrText xml:space="preserve"> PAGEREF _Toc5170430 \h </w:instrText>
            </w:r>
            <w:r w:rsidR="00C40CD2">
              <w:rPr>
                <w:webHidden/>
              </w:rPr>
            </w:r>
            <w:r w:rsidR="00C40CD2">
              <w:rPr>
                <w:webHidden/>
              </w:rPr>
              <w:fldChar w:fldCharType="separate"/>
            </w:r>
            <w:r w:rsidR="00384A9A">
              <w:rPr>
                <w:webHidden/>
              </w:rPr>
              <w:t>vi</w:t>
            </w:r>
            <w:r w:rsidR="00C40CD2">
              <w:rPr>
                <w:webHidden/>
              </w:rPr>
              <w:fldChar w:fldCharType="end"/>
            </w:r>
          </w:hyperlink>
        </w:p>
        <w:p w14:paraId="67128613" w14:textId="40113B9A" w:rsidR="00C40CD2" w:rsidRDefault="00402DCA" w:rsidP="00845FDA">
          <w:pPr>
            <w:pStyle w:val="TOC1"/>
            <w:spacing w:after="0"/>
            <w:contextualSpacing/>
            <w:rPr>
              <w:rFonts w:asciiTheme="minorHAnsi" w:eastAsiaTheme="minorEastAsia" w:hAnsiTheme="minorHAnsi" w:cstheme="minorBidi"/>
              <w:b w:val="0"/>
              <w:sz w:val="22"/>
              <w:lang/>
            </w:rPr>
          </w:pPr>
          <w:hyperlink w:anchor="_Toc5170431" w:history="1">
            <w:r w:rsidR="00C40CD2" w:rsidRPr="000E20F2">
              <w:rPr>
                <w:rStyle w:val="Hyperlink"/>
                <w:lang w:val="en-US"/>
              </w:rPr>
              <w:t>LIST OF FIGURES</w:t>
            </w:r>
            <w:r w:rsidR="00C40CD2">
              <w:rPr>
                <w:webHidden/>
              </w:rPr>
              <w:tab/>
            </w:r>
            <w:r w:rsidR="00C40CD2">
              <w:rPr>
                <w:webHidden/>
              </w:rPr>
              <w:fldChar w:fldCharType="begin"/>
            </w:r>
            <w:r w:rsidR="00C40CD2">
              <w:rPr>
                <w:webHidden/>
              </w:rPr>
              <w:instrText xml:space="preserve"> PAGEREF _Toc5170431 \h </w:instrText>
            </w:r>
            <w:r w:rsidR="00C40CD2">
              <w:rPr>
                <w:webHidden/>
              </w:rPr>
            </w:r>
            <w:r w:rsidR="00C40CD2">
              <w:rPr>
                <w:webHidden/>
              </w:rPr>
              <w:fldChar w:fldCharType="separate"/>
            </w:r>
            <w:r w:rsidR="00384A9A">
              <w:rPr>
                <w:webHidden/>
              </w:rPr>
              <w:t>ix</w:t>
            </w:r>
            <w:r w:rsidR="00C40CD2">
              <w:rPr>
                <w:webHidden/>
              </w:rPr>
              <w:fldChar w:fldCharType="end"/>
            </w:r>
          </w:hyperlink>
        </w:p>
        <w:p w14:paraId="67FADACF" w14:textId="5420E35C" w:rsidR="00C40CD2" w:rsidRDefault="00402DCA" w:rsidP="00845FDA">
          <w:pPr>
            <w:pStyle w:val="TOC1"/>
            <w:spacing w:after="0"/>
            <w:contextualSpacing/>
          </w:pPr>
          <w:hyperlink w:anchor="_Toc5170432" w:history="1">
            <w:r w:rsidR="00C40CD2" w:rsidRPr="000E20F2">
              <w:rPr>
                <w:rStyle w:val="Hyperlink"/>
                <w:lang w:val="en-US"/>
              </w:rPr>
              <w:t>LIST OF TABLES</w:t>
            </w:r>
            <w:r w:rsidR="00C40CD2">
              <w:rPr>
                <w:webHidden/>
              </w:rPr>
              <w:tab/>
            </w:r>
            <w:r w:rsidR="00C40CD2">
              <w:rPr>
                <w:webHidden/>
              </w:rPr>
              <w:fldChar w:fldCharType="begin"/>
            </w:r>
            <w:r w:rsidR="00C40CD2">
              <w:rPr>
                <w:webHidden/>
              </w:rPr>
              <w:instrText xml:space="preserve"> PAGEREF _Toc5170432 \h </w:instrText>
            </w:r>
            <w:r w:rsidR="00C40CD2">
              <w:rPr>
                <w:webHidden/>
              </w:rPr>
            </w:r>
            <w:r w:rsidR="00C40CD2">
              <w:rPr>
                <w:webHidden/>
              </w:rPr>
              <w:fldChar w:fldCharType="separate"/>
            </w:r>
            <w:r w:rsidR="00384A9A">
              <w:rPr>
                <w:webHidden/>
              </w:rPr>
              <w:t>x</w:t>
            </w:r>
            <w:r w:rsidR="00C40CD2">
              <w:rPr>
                <w:webHidden/>
              </w:rPr>
              <w:fldChar w:fldCharType="end"/>
            </w:r>
          </w:hyperlink>
        </w:p>
        <w:p w14:paraId="1E9329EB" w14:textId="77777777" w:rsidR="00845FDA" w:rsidRPr="00845FDA" w:rsidRDefault="00845FDA" w:rsidP="00845FDA"/>
        <w:p w14:paraId="7E85EA2F" w14:textId="1B0046C6" w:rsidR="00C40CD2" w:rsidRPr="00845FDA" w:rsidRDefault="00402DCA" w:rsidP="00845FDA">
          <w:pPr>
            <w:pStyle w:val="TOC1"/>
            <w:spacing w:after="0"/>
            <w:contextualSpacing/>
            <w:rPr>
              <w:color w:val="0563C1" w:themeColor="hyperlink"/>
              <w:u w:val="single"/>
            </w:rPr>
          </w:pPr>
          <w:hyperlink w:anchor="_Toc5170433" w:history="1">
            <w:r w:rsidR="00C40CD2" w:rsidRPr="000E20F2">
              <w:rPr>
                <w:rStyle w:val="Hyperlink"/>
              </w:rPr>
              <w:t>CHAPTER ONE</w:t>
            </w:r>
            <w:r w:rsidR="00C40CD2">
              <w:rPr>
                <w:webHidden/>
              </w:rPr>
              <w:tab/>
            </w:r>
            <w:r w:rsidR="00C40CD2">
              <w:rPr>
                <w:webHidden/>
              </w:rPr>
              <w:fldChar w:fldCharType="begin"/>
            </w:r>
            <w:r w:rsidR="00C40CD2">
              <w:rPr>
                <w:webHidden/>
              </w:rPr>
              <w:instrText xml:space="preserve"> PAGEREF _Toc5170433 \h </w:instrText>
            </w:r>
            <w:r w:rsidR="00C40CD2">
              <w:rPr>
                <w:webHidden/>
              </w:rPr>
            </w:r>
            <w:r w:rsidR="00C40CD2">
              <w:rPr>
                <w:webHidden/>
              </w:rPr>
              <w:fldChar w:fldCharType="separate"/>
            </w:r>
            <w:r w:rsidR="00384A9A">
              <w:rPr>
                <w:webHidden/>
              </w:rPr>
              <w:t>1</w:t>
            </w:r>
            <w:r w:rsidR="00C40CD2">
              <w:rPr>
                <w:webHidden/>
              </w:rPr>
              <w:fldChar w:fldCharType="end"/>
            </w:r>
          </w:hyperlink>
        </w:p>
        <w:p w14:paraId="0C2846DC" w14:textId="6457A243" w:rsidR="00C40CD2" w:rsidRDefault="00402DCA" w:rsidP="00845FDA">
          <w:pPr>
            <w:pStyle w:val="TOC1"/>
            <w:spacing w:after="0"/>
            <w:contextualSpacing/>
            <w:rPr>
              <w:rFonts w:asciiTheme="minorHAnsi" w:eastAsiaTheme="minorEastAsia" w:hAnsiTheme="minorHAnsi" w:cstheme="minorBidi"/>
              <w:b w:val="0"/>
              <w:sz w:val="22"/>
              <w:lang/>
            </w:rPr>
          </w:pPr>
          <w:hyperlink w:anchor="_Toc5170434" w:history="1">
            <w:r w:rsidR="00C40CD2" w:rsidRPr="000E20F2">
              <w:rPr>
                <w:rStyle w:val="Hyperlink"/>
              </w:rPr>
              <w:t>1</w:t>
            </w:r>
            <w:r w:rsidR="00C40CD2">
              <w:rPr>
                <w:rFonts w:asciiTheme="minorHAnsi" w:eastAsiaTheme="minorEastAsia" w:hAnsiTheme="minorHAnsi" w:cstheme="minorBidi"/>
                <w:b w:val="0"/>
                <w:sz w:val="22"/>
                <w:lang/>
              </w:rPr>
              <w:tab/>
            </w:r>
            <w:r w:rsidR="00C40CD2" w:rsidRPr="000E20F2">
              <w:rPr>
                <w:rStyle w:val="Hyperlink"/>
              </w:rPr>
              <w:t>INTRODUCTION</w:t>
            </w:r>
            <w:r w:rsidR="00C40CD2">
              <w:rPr>
                <w:webHidden/>
              </w:rPr>
              <w:tab/>
            </w:r>
            <w:r w:rsidR="00C40CD2">
              <w:rPr>
                <w:webHidden/>
              </w:rPr>
              <w:fldChar w:fldCharType="begin"/>
            </w:r>
            <w:r w:rsidR="00C40CD2">
              <w:rPr>
                <w:webHidden/>
              </w:rPr>
              <w:instrText xml:space="preserve"> PAGEREF _Toc5170434 \h </w:instrText>
            </w:r>
            <w:r w:rsidR="00C40CD2">
              <w:rPr>
                <w:webHidden/>
              </w:rPr>
            </w:r>
            <w:r w:rsidR="00C40CD2">
              <w:rPr>
                <w:webHidden/>
              </w:rPr>
              <w:fldChar w:fldCharType="separate"/>
            </w:r>
            <w:r w:rsidR="00384A9A">
              <w:rPr>
                <w:webHidden/>
              </w:rPr>
              <w:t>1</w:t>
            </w:r>
            <w:r w:rsidR="00C40CD2">
              <w:rPr>
                <w:webHidden/>
              </w:rPr>
              <w:fldChar w:fldCharType="end"/>
            </w:r>
          </w:hyperlink>
        </w:p>
        <w:p w14:paraId="00331B80" w14:textId="34791BCB" w:rsidR="00C40CD2" w:rsidRDefault="00402DCA" w:rsidP="00845FDA">
          <w:pPr>
            <w:pStyle w:val="TOC2"/>
            <w:spacing w:after="0" w:line="360" w:lineRule="auto"/>
            <w:contextualSpacing/>
            <w:rPr>
              <w:rFonts w:asciiTheme="minorHAnsi" w:eastAsiaTheme="minorEastAsia" w:hAnsiTheme="minorHAnsi" w:cstheme="minorBidi"/>
              <w:b w:val="0"/>
              <w:sz w:val="22"/>
              <w:lang/>
            </w:rPr>
          </w:pPr>
          <w:hyperlink w:anchor="_Toc5170435" w:history="1">
            <w:r w:rsidR="00C40CD2" w:rsidRPr="000E20F2">
              <w:rPr>
                <w:rStyle w:val="Hyperlink"/>
              </w:rPr>
              <w:t>1.1</w:t>
            </w:r>
            <w:r w:rsidR="00C40CD2">
              <w:rPr>
                <w:rFonts w:asciiTheme="minorHAnsi" w:eastAsiaTheme="minorEastAsia" w:hAnsiTheme="minorHAnsi" w:cstheme="minorBidi"/>
                <w:b w:val="0"/>
                <w:sz w:val="22"/>
                <w:lang/>
              </w:rPr>
              <w:tab/>
            </w:r>
            <w:r w:rsidR="00C40CD2" w:rsidRPr="000E20F2">
              <w:rPr>
                <w:rStyle w:val="Hyperlink"/>
              </w:rPr>
              <w:t>BACKGROUND</w:t>
            </w:r>
            <w:r w:rsidR="00C40CD2">
              <w:rPr>
                <w:webHidden/>
              </w:rPr>
              <w:tab/>
            </w:r>
            <w:r w:rsidR="00C40CD2">
              <w:rPr>
                <w:webHidden/>
              </w:rPr>
              <w:fldChar w:fldCharType="begin"/>
            </w:r>
            <w:r w:rsidR="00C40CD2">
              <w:rPr>
                <w:webHidden/>
              </w:rPr>
              <w:instrText xml:space="preserve"> PAGEREF _Toc5170435 \h </w:instrText>
            </w:r>
            <w:r w:rsidR="00C40CD2">
              <w:rPr>
                <w:webHidden/>
              </w:rPr>
            </w:r>
            <w:r w:rsidR="00C40CD2">
              <w:rPr>
                <w:webHidden/>
              </w:rPr>
              <w:fldChar w:fldCharType="separate"/>
            </w:r>
            <w:r w:rsidR="00384A9A">
              <w:rPr>
                <w:webHidden/>
              </w:rPr>
              <w:t>1</w:t>
            </w:r>
            <w:r w:rsidR="00C40CD2">
              <w:rPr>
                <w:webHidden/>
              </w:rPr>
              <w:fldChar w:fldCharType="end"/>
            </w:r>
          </w:hyperlink>
        </w:p>
        <w:p w14:paraId="43B2AC1B" w14:textId="26A5D599" w:rsidR="00C40CD2" w:rsidRDefault="00402DCA" w:rsidP="00845FDA">
          <w:pPr>
            <w:pStyle w:val="TOC2"/>
            <w:spacing w:after="0" w:line="360" w:lineRule="auto"/>
            <w:contextualSpacing/>
            <w:rPr>
              <w:rFonts w:asciiTheme="minorHAnsi" w:eastAsiaTheme="minorEastAsia" w:hAnsiTheme="minorHAnsi" w:cstheme="minorBidi"/>
              <w:b w:val="0"/>
              <w:sz w:val="22"/>
              <w:lang/>
            </w:rPr>
          </w:pPr>
          <w:hyperlink w:anchor="_Toc5170436" w:history="1">
            <w:r w:rsidR="00C40CD2" w:rsidRPr="000E20F2">
              <w:rPr>
                <w:rStyle w:val="Hyperlink"/>
              </w:rPr>
              <w:t>1.2</w:t>
            </w:r>
            <w:r w:rsidR="00C40CD2">
              <w:rPr>
                <w:rFonts w:asciiTheme="minorHAnsi" w:eastAsiaTheme="minorEastAsia" w:hAnsiTheme="minorHAnsi" w:cstheme="minorBidi"/>
                <w:b w:val="0"/>
                <w:sz w:val="22"/>
                <w:lang/>
              </w:rPr>
              <w:tab/>
            </w:r>
            <w:r w:rsidR="00C40CD2" w:rsidRPr="000E20F2">
              <w:rPr>
                <w:rStyle w:val="Hyperlink"/>
              </w:rPr>
              <w:t>PROBLEM STATEMENT</w:t>
            </w:r>
            <w:r w:rsidR="00C40CD2">
              <w:rPr>
                <w:webHidden/>
              </w:rPr>
              <w:tab/>
            </w:r>
            <w:r w:rsidR="00C40CD2">
              <w:rPr>
                <w:webHidden/>
              </w:rPr>
              <w:fldChar w:fldCharType="begin"/>
            </w:r>
            <w:r w:rsidR="00C40CD2">
              <w:rPr>
                <w:webHidden/>
              </w:rPr>
              <w:instrText xml:space="preserve"> PAGEREF _Toc5170436 \h </w:instrText>
            </w:r>
            <w:r w:rsidR="00C40CD2">
              <w:rPr>
                <w:webHidden/>
              </w:rPr>
            </w:r>
            <w:r w:rsidR="00C40CD2">
              <w:rPr>
                <w:webHidden/>
              </w:rPr>
              <w:fldChar w:fldCharType="separate"/>
            </w:r>
            <w:r w:rsidR="00384A9A">
              <w:rPr>
                <w:webHidden/>
              </w:rPr>
              <w:t>5</w:t>
            </w:r>
            <w:r w:rsidR="00C40CD2">
              <w:rPr>
                <w:webHidden/>
              </w:rPr>
              <w:fldChar w:fldCharType="end"/>
            </w:r>
          </w:hyperlink>
        </w:p>
        <w:p w14:paraId="388160E7" w14:textId="753BAA03" w:rsidR="00C40CD2" w:rsidRDefault="00402DCA" w:rsidP="00845FDA">
          <w:pPr>
            <w:pStyle w:val="TOC2"/>
            <w:spacing w:after="0" w:line="360" w:lineRule="auto"/>
            <w:contextualSpacing/>
            <w:rPr>
              <w:rFonts w:asciiTheme="minorHAnsi" w:eastAsiaTheme="minorEastAsia" w:hAnsiTheme="minorHAnsi" w:cstheme="minorBidi"/>
              <w:b w:val="0"/>
              <w:sz w:val="22"/>
              <w:lang/>
            </w:rPr>
          </w:pPr>
          <w:hyperlink w:anchor="_Toc5170437" w:history="1">
            <w:r w:rsidR="00C40CD2" w:rsidRPr="000E20F2">
              <w:rPr>
                <w:rStyle w:val="Hyperlink"/>
              </w:rPr>
              <w:t>1.3</w:t>
            </w:r>
            <w:r w:rsidR="00C40CD2">
              <w:rPr>
                <w:rFonts w:asciiTheme="minorHAnsi" w:eastAsiaTheme="minorEastAsia" w:hAnsiTheme="minorHAnsi" w:cstheme="minorBidi"/>
                <w:b w:val="0"/>
                <w:sz w:val="22"/>
                <w:lang/>
              </w:rPr>
              <w:tab/>
            </w:r>
            <w:r w:rsidR="00C40CD2" w:rsidRPr="000E20F2">
              <w:rPr>
                <w:rStyle w:val="Hyperlink"/>
              </w:rPr>
              <w:t>AIM AND OBJECTIVES</w:t>
            </w:r>
            <w:r w:rsidR="00C40CD2">
              <w:rPr>
                <w:webHidden/>
              </w:rPr>
              <w:tab/>
            </w:r>
            <w:r w:rsidR="00C40CD2">
              <w:rPr>
                <w:webHidden/>
              </w:rPr>
              <w:fldChar w:fldCharType="begin"/>
            </w:r>
            <w:r w:rsidR="00C40CD2">
              <w:rPr>
                <w:webHidden/>
              </w:rPr>
              <w:instrText xml:space="preserve"> PAGEREF _Toc5170437 \h </w:instrText>
            </w:r>
            <w:r w:rsidR="00C40CD2">
              <w:rPr>
                <w:webHidden/>
              </w:rPr>
            </w:r>
            <w:r w:rsidR="00C40CD2">
              <w:rPr>
                <w:webHidden/>
              </w:rPr>
              <w:fldChar w:fldCharType="separate"/>
            </w:r>
            <w:r w:rsidR="00384A9A">
              <w:rPr>
                <w:webHidden/>
              </w:rPr>
              <w:t>6</w:t>
            </w:r>
            <w:r w:rsidR="00C40CD2">
              <w:rPr>
                <w:webHidden/>
              </w:rPr>
              <w:fldChar w:fldCharType="end"/>
            </w:r>
          </w:hyperlink>
        </w:p>
        <w:p w14:paraId="566F3EA8" w14:textId="597631E0"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38" w:history="1">
            <w:r w:rsidR="00C40CD2" w:rsidRPr="000E20F2">
              <w:rPr>
                <w:rStyle w:val="Hyperlink"/>
                <w:noProof/>
              </w:rPr>
              <w:t>1.3.1</w:t>
            </w:r>
            <w:r w:rsidR="00C40CD2">
              <w:rPr>
                <w:rFonts w:asciiTheme="minorHAnsi" w:eastAsiaTheme="minorEastAsia" w:hAnsiTheme="minorHAnsi" w:cstheme="minorBidi"/>
                <w:noProof/>
                <w:sz w:val="22"/>
                <w:lang/>
              </w:rPr>
              <w:tab/>
            </w:r>
            <w:r w:rsidR="00C40CD2" w:rsidRPr="000E20F2">
              <w:rPr>
                <w:rStyle w:val="Hyperlink"/>
                <w:noProof/>
              </w:rPr>
              <w:t>Aim</w:t>
            </w:r>
            <w:r w:rsidR="00C40CD2">
              <w:rPr>
                <w:noProof/>
                <w:webHidden/>
              </w:rPr>
              <w:tab/>
            </w:r>
            <w:r w:rsidR="00C40CD2">
              <w:rPr>
                <w:noProof/>
                <w:webHidden/>
              </w:rPr>
              <w:fldChar w:fldCharType="begin"/>
            </w:r>
            <w:r w:rsidR="00C40CD2">
              <w:rPr>
                <w:noProof/>
                <w:webHidden/>
              </w:rPr>
              <w:instrText xml:space="preserve"> PAGEREF _Toc5170438 \h </w:instrText>
            </w:r>
            <w:r w:rsidR="00C40CD2">
              <w:rPr>
                <w:noProof/>
                <w:webHidden/>
              </w:rPr>
            </w:r>
            <w:r w:rsidR="00C40CD2">
              <w:rPr>
                <w:noProof/>
                <w:webHidden/>
              </w:rPr>
              <w:fldChar w:fldCharType="separate"/>
            </w:r>
            <w:r w:rsidR="00384A9A">
              <w:rPr>
                <w:noProof/>
                <w:webHidden/>
              </w:rPr>
              <w:t>6</w:t>
            </w:r>
            <w:r w:rsidR="00C40CD2">
              <w:rPr>
                <w:noProof/>
                <w:webHidden/>
              </w:rPr>
              <w:fldChar w:fldCharType="end"/>
            </w:r>
          </w:hyperlink>
        </w:p>
        <w:p w14:paraId="04C38A7A" w14:textId="6F9C32D4"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39" w:history="1">
            <w:r w:rsidR="00C40CD2" w:rsidRPr="000E20F2">
              <w:rPr>
                <w:rStyle w:val="Hyperlink"/>
                <w:noProof/>
              </w:rPr>
              <w:t>1.3.2</w:t>
            </w:r>
            <w:r w:rsidR="00C40CD2">
              <w:rPr>
                <w:rFonts w:asciiTheme="minorHAnsi" w:eastAsiaTheme="minorEastAsia" w:hAnsiTheme="minorHAnsi" w:cstheme="minorBidi"/>
                <w:noProof/>
                <w:sz w:val="22"/>
                <w:lang/>
              </w:rPr>
              <w:tab/>
            </w:r>
            <w:r w:rsidR="00C40CD2" w:rsidRPr="000E20F2">
              <w:rPr>
                <w:rStyle w:val="Hyperlink"/>
                <w:noProof/>
              </w:rPr>
              <w:t>Objectives</w:t>
            </w:r>
            <w:r w:rsidR="00C40CD2">
              <w:rPr>
                <w:noProof/>
                <w:webHidden/>
              </w:rPr>
              <w:tab/>
            </w:r>
            <w:r w:rsidR="00C40CD2">
              <w:rPr>
                <w:noProof/>
                <w:webHidden/>
              </w:rPr>
              <w:fldChar w:fldCharType="begin"/>
            </w:r>
            <w:r w:rsidR="00C40CD2">
              <w:rPr>
                <w:noProof/>
                <w:webHidden/>
              </w:rPr>
              <w:instrText xml:space="preserve"> PAGEREF _Toc5170439 \h </w:instrText>
            </w:r>
            <w:r w:rsidR="00C40CD2">
              <w:rPr>
                <w:noProof/>
                <w:webHidden/>
              </w:rPr>
            </w:r>
            <w:r w:rsidR="00C40CD2">
              <w:rPr>
                <w:noProof/>
                <w:webHidden/>
              </w:rPr>
              <w:fldChar w:fldCharType="separate"/>
            </w:r>
            <w:r w:rsidR="00384A9A">
              <w:rPr>
                <w:noProof/>
                <w:webHidden/>
              </w:rPr>
              <w:t>6</w:t>
            </w:r>
            <w:r w:rsidR="00C40CD2">
              <w:rPr>
                <w:noProof/>
                <w:webHidden/>
              </w:rPr>
              <w:fldChar w:fldCharType="end"/>
            </w:r>
          </w:hyperlink>
        </w:p>
        <w:p w14:paraId="5CA41CD2" w14:textId="5E60BD78" w:rsidR="00C40CD2" w:rsidRDefault="00402DCA" w:rsidP="00845FDA">
          <w:pPr>
            <w:pStyle w:val="TOC2"/>
            <w:spacing w:after="0" w:line="360" w:lineRule="auto"/>
            <w:contextualSpacing/>
            <w:rPr>
              <w:rFonts w:asciiTheme="minorHAnsi" w:eastAsiaTheme="minorEastAsia" w:hAnsiTheme="minorHAnsi" w:cstheme="minorBidi"/>
              <w:b w:val="0"/>
              <w:sz w:val="22"/>
              <w:lang/>
            </w:rPr>
          </w:pPr>
          <w:hyperlink w:anchor="_Toc5170440" w:history="1">
            <w:r w:rsidR="00C40CD2" w:rsidRPr="000E20F2">
              <w:rPr>
                <w:rStyle w:val="Hyperlink"/>
              </w:rPr>
              <w:t>1.4</w:t>
            </w:r>
            <w:r w:rsidR="00C40CD2">
              <w:rPr>
                <w:rFonts w:asciiTheme="minorHAnsi" w:eastAsiaTheme="minorEastAsia" w:hAnsiTheme="minorHAnsi" w:cstheme="minorBidi"/>
                <w:b w:val="0"/>
                <w:sz w:val="22"/>
                <w:lang/>
              </w:rPr>
              <w:tab/>
            </w:r>
            <w:r w:rsidR="00C40CD2" w:rsidRPr="000E20F2">
              <w:rPr>
                <w:rStyle w:val="Hyperlink"/>
                <w:lang w:val="en-US"/>
              </w:rPr>
              <w:t>SCOPE</w:t>
            </w:r>
            <w:r w:rsidR="00C40CD2">
              <w:rPr>
                <w:webHidden/>
              </w:rPr>
              <w:tab/>
            </w:r>
            <w:r w:rsidR="00C40CD2">
              <w:rPr>
                <w:webHidden/>
              </w:rPr>
              <w:fldChar w:fldCharType="begin"/>
            </w:r>
            <w:r w:rsidR="00C40CD2">
              <w:rPr>
                <w:webHidden/>
              </w:rPr>
              <w:instrText xml:space="preserve"> PAGEREF _Toc5170440 \h </w:instrText>
            </w:r>
            <w:r w:rsidR="00C40CD2">
              <w:rPr>
                <w:webHidden/>
              </w:rPr>
            </w:r>
            <w:r w:rsidR="00C40CD2">
              <w:rPr>
                <w:webHidden/>
              </w:rPr>
              <w:fldChar w:fldCharType="separate"/>
            </w:r>
            <w:r w:rsidR="00384A9A">
              <w:rPr>
                <w:webHidden/>
              </w:rPr>
              <w:t>7</w:t>
            </w:r>
            <w:r w:rsidR="00C40CD2">
              <w:rPr>
                <w:webHidden/>
              </w:rPr>
              <w:fldChar w:fldCharType="end"/>
            </w:r>
          </w:hyperlink>
        </w:p>
        <w:p w14:paraId="1EF28E77" w14:textId="12AB4BA5" w:rsidR="00C40CD2" w:rsidRDefault="00402DCA" w:rsidP="00845FDA">
          <w:pPr>
            <w:pStyle w:val="TOC2"/>
            <w:spacing w:after="0" w:line="360" w:lineRule="auto"/>
            <w:contextualSpacing/>
            <w:rPr>
              <w:rFonts w:asciiTheme="minorHAnsi" w:eastAsiaTheme="minorEastAsia" w:hAnsiTheme="minorHAnsi" w:cstheme="minorBidi"/>
              <w:b w:val="0"/>
              <w:sz w:val="22"/>
              <w:lang/>
            </w:rPr>
          </w:pPr>
          <w:hyperlink w:anchor="_Toc5170441" w:history="1">
            <w:r w:rsidR="00C40CD2" w:rsidRPr="000E20F2">
              <w:rPr>
                <w:rStyle w:val="Hyperlink"/>
              </w:rPr>
              <w:t>1.5</w:t>
            </w:r>
            <w:r w:rsidR="00C40CD2">
              <w:rPr>
                <w:rFonts w:asciiTheme="minorHAnsi" w:eastAsiaTheme="minorEastAsia" w:hAnsiTheme="minorHAnsi" w:cstheme="minorBidi"/>
                <w:b w:val="0"/>
                <w:sz w:val="22"/>
                <w:lang/>
              </w:rPr>
              <w:tab/>
            </w:r>
            <w:r w:rsidR="00C40CD2" w:rsidRPr="000E20F2">
              <w:rPr>
                <w:rStyle w:val="Hyperlink"/>
                <w:lang w:val="en-US"/>
              </w:rPr>
              <w:t>LIMITATIONS</w:t>
            </w:r>
            <w:r w:rsidR="00C40CD2">
              <w:rPr>
                <w:webHidden/>
              </w:rPr>
              <w:tab/>
            </w:r>
            <w:r w:rsidR="00C40CD2">
              <w:rPr>
                <w:webHidden/>
              </w:rPr>
              <w:fldChar w:fldCharType="begin"/>
            </w:r>
            <w:r w:rsidR="00C40CD2">
              <w:rPr>
                <w:webHidden/>
              </w:rPr>
              <w:instrText xml:space="preserve"> PAGEREF _Toc5170441 \h </w:instrText>
            </w:r>
            <w:r w:rsidR="00C40CD2">
              <w:rPr>
                <w:webHidden/>
              </w:rPr>
            </w:r>
            <w:r w:rsidR="00C40CD2">
              <w:rPr>
                <w:webHidden/>
              </w:rPr>
              <w:fldChar w:fldCharType="separate"/>
            </w:r>
            <w:r w:rsidR="00384A9A">
              <w:rPr>
                <w:webHidden/>
              </w:rPr>
              <w:t>7</w:t>
            </w:r>
            <w:r w:rsidR="00C40CD2">
              <w:rPr>
                <w:webHidden/>
              </w:rPr>
              <w:fldChar w:fldCharType="end"/>
            </w:r>
          </w:hyperlink>
        </w:p>
        <w:p w14:paraId="5A502D77" w14:textId="1A1F3247" w:rsidR="00C40CD2" w:rsidRDefault="00402DCA" w:rsidP="00845FDA">
          <w:pPr>
            <w:pStyle w:val="TOC2"/>
            <w:spacing w:after="0" w:line="360" w:lineRule="auto"/>
            <w:contextualSpacing/>
            <w:rPr>
              <w:rStyle w:val="Hyperlink"/>
            </w:rPr>
          </w:pPr>
          <w:hyperlink w:anchor="_Toc5170442" w:history="1">
            <w:r w:rsidR="00C40CD2" w:rsidRPr="000E20F2">
              <w:rPr>
                <w:rStyle w:val="Hyperlink"/>
              </w:rPr>
              <w:t>1.6</w:t>
            </w:r>
            <w:r w:rsidR="00C40CD2">
              <w:rPr>
                <w:rFonts w:asciiTheme="minorHAnsi" w:eastAsiaTheme="minorEastAsia" w:hAnsiTheme="minorHAnsi" w:cstheme="minorBidi"/>
                <w:b w:val="0"/>
                <w:sz w:val="22"/>
                <w:lang/>
              </w:rPr>
              <w:tab/>
            </w:r>
            <w:r w:rsidR="00C40CD2" w:rsidRPr="000E20F2">
              <w:rPr>
                <w:rStyle w:val="Hyperlink"/>
                <w:lang w:val="en-US"/>
              </w:rPr>
              <w:t>JUSTIFICATION</w:t>
            </w:r>
            <w:r w:rsidR="00C40CD2">
              <w:rPr>
                <w:webHidden/>
              </w:rPr>
              <w:tab/>
            </w:r>
            <w:r w:rsidR="00C40CD2">
              <w:rPr>
                <w:webHidden/>
              </w:rPr>
              <w:fldChar w:fldCharType="begin"/>
            </w:r>
            <w:r w:rsidR="00C40CD2">
              <w:rPr>
                <w:webHidden/>
              </w:rPr>
              <w:instrText xml:space="preserve"> PAGEREF _Toc5170442 \h </w:instrText>
            </w:r>
            <w:r w:rsidR="00C40CD2">
              <w:rPr>
                <w:webHidden/>
              </w:rPr>
            </w:r>
            <w:r w:rsidR="00C40CD2">
              <w:rPr>
                <w:webHidden/>
              </w:rPr>
              <w:fldChar w:fldCharType="separate"/>
            </w:r>
            <w:r w:rsidR="00384A9A">
              <w:rPr>
                <w:webHidden/>
              </w:rPr>
              <w:t>7</w:t>
            </w:r>
            <w:r w:rsidR="00C40CD2">
              <w:rPr>
                <w:webHidden/>
              </w:rPr>
              <w:fldChar w:fldCharType="end"/>
            </w:r>
          </w:hyperlink>
        </w:p>
        <w:p w14:paraId="64D73AD5" w14:textId="77777777" w:rsidR="00C40CD2" w:rsidRPr="00C40CD2" w:rsidRDefault="00C40CD2" w:rsidP="00845FDA">
          <w:pPr>
            <w:spacing w:line="360" w:lineRule="auto"/>
            <w:contextualSpacing/>
            <w:rPr>
              <w:noProof/>
            </w:rPr>
          </w:pPr>
        </w:p>
        <w:p w14:paraId="50ED1DF3" w14:textId="44708862" w:rsidR="00C40CD2" w:rsidRDefault="00402DCA" w:rsidP="00845FDA">
          <w:pPr>
            <w:pStyle w:val="TOC1"/>
            <w:spacing w:after="0"/>
            <w:contextualSpacing/>
            <w:rPr>
              <w:rStyle w:val="Hyperlink"/>
            </w:rPr>
          </w:pPr>
          <w:hyperlink w:anchor="_Toc5170443" w:history="1">
            <w:r w:rsidR="00C40CD2" w:rsidRPr="000E20F2">
              <w:rPr>
                <w:rStyle w:val="Hyperlink"/>
              </w:rPr>
              <w:t>CHAPTER TWO</w:t>
            </w:r>
            <w:r w:rsidR="00C40CD2">
              <w:rPr>
                <w:webHidden/>
              </w:rPr>
              <w:tab/>
            </w:r>
            <w:r w:rsidR="00C40CD2">
              <w:rPr>
                <w:webHidden/>
              </w:rPr>
              <w:fldChar w:fldCharType="begin"/>
            </w:r>
            <w:r w:rsidR="00C40CD2">
              <w:rPr>
                <w:webHidden/>
              </w:rPr>
              <w:instrText xml:space="preserve"> PAGEREF _Toc5170443 \h </w:instrText>
            </w:r>
            <w:r w:rsidR="00C40CD2">
              <w:rPr>
                <w:webHidden/>
              </w:rPr>
            </w:r>
            <w:r w:rsidR="00C40CD2">
              <w:rPr>
                <w:webHidden/>
              </w:rPr>
              <w:fldChar w:fldCharType="separate"/>
            </w:r>
            <w:r w:rsidR="00384A9A">
              <w:rPr>
                <w:webHidden/>
              </w:rPr>
              <w:t>9</w:t>
            </w:r>
            <w:r w:rsidR="00C40CD2">
              <w:rPr>
                <w:webHidden/>
              </w:rPr>
              <w:fldChar w:fldCharType="end"/>
            </w:r>
          </w:hyperlink>
        </w:p>
        <w:p w14:paraId="79E39FD0" w14:textId="77777777" w:rsidR="00C40CD2" w:rsidRPr="00C40CD2" w:rsidRDefault="00C40CD2" w:rsidP="00845FDA">
          <w:pPr>
            <w:spacing w:line="360" w:lineRule="auto"/>
            <w:contextualSpacing/>
            <w:rPr>
              <w:noProof/>
            </w:rPr>
          </w:pPr>
        </w:p>
        <w:p w14:paraId="33A2C673" w14:textId="50EFC7FA" w:rsidR="00C40CD2" w:rsidRDefault="00402DCA" w:rsidP="00845FDA">
          <w:pPr>
            <w:pStyle w:val="TOC1"/>
            <w:spacing w:after="0"/>
            <w:contextualSpacing/>
            <w:rPr>
              <w:rFonts w:asciiTheme="minorHAnsi" w:eastAsiaTheme="minorEastAsia" w:hAnsiTheme="minorHAnsi" w:cstheme="minorBidi"/>
              <w:b w:val="0"/>
              <w:sz w:val="22"/>
              <w:lang/>
            </w:rPr>
          </w:pPr>
          <w:hyperlink w:anchor="_Toc5170444" w:history="1">
            <w:r w:rsidR="00C40CD2" w:rsidRPr="000E20F2">
              <w:rPr>
                <w:rStyle w:val="Hyperlink"/>
              </w:rPr>
              <w:t>2</w:t>
            </w:r>
            <w:r w:rsidR="00C40CD2">
              <w:rPr>
                <w:rFonts w:asciiTheme="minorHAnsi" w:eastAsiaTheme="minorEastAsia" w:hAnsiTheme="minorHAnsi" w:cstheme="minorBidi"/>
                <w:b w:val="0"/>
                <w:sz w:val="22"/>
                <w:lang/>
              </w:rPr>
              <w:tab/>
            </w:r>
            <w:r w:rsidR="00C40CD2" w:rsidRPr="000E20F2">
              <w:rPr>
                <w:rStyle w:val="Hyperlink"/>
              </w:rPr>
              <w:t>LITERATURE REVIEW</w:t>
            </w:r>
            <w:r w:rsidR="00C40CD2">
              <w:rPr>
                <w:webHidden/>
              </w:rPr>
              <w:tab/>
            </w:r>
            <w:r w:rsidR="00C40CD2">
              <w:rPr>
                <w:webHidden/>
              </w:rPr>
              <w:fldChar w:fldCharType="begin"/>
            </w:r>
            <w:r w:rsidR="00C40CD2">
              <w:rPr>
                <w:webHidden/>
              </w:rPr>
              <w:instrText xml:space="preserve"> PAGEREF _Toc5170444 \h </w:instrText>
            </w:r>
            <w:r w:rsidR="00C40CD2">
              <w:rPr>
                <w:webHidden/>
              </w:rPr>
            </w:r>
            <w:r w:rsidR="00C40CD2">
              <w:rPr>
                <w:webHidden/>
              </w:rPr>
              <w:fldChar w:fldCharType="separate"/>
            </w:r>
            <w:r w:rsidR="00384A9A">
              <w:rPr>
                <w:webHidden/>
              </w:rPr>
              <w:t>9</w:t>
            </w:r>
            <w:r w:rsidR="00C40CD2">
              <w:rPr>
                <w:webHidden/>
              </w:rPr>
              <w:fldChar w:fldCharType="end"/>
            </w:r>
          </w:hyperlink>
        </w:p>
        <w:p w14:paraId="06A3F516" w14:textId="7E4DA1A4" w:rsidR="00C40CD2" w:rsidRDefault="00402DCA" w:rsidP="00845FDA">
          <w:pPr>
            <w:pStyle w:val="TOC2"/>
            <w:spacing w:after="0" w:line="360" w:lineRule="auto"/>
            <w:contextualSpacing/>
            <w:rPr>
              <w:rFonts w:asciiTheme="minorHAnsi" w:eastAsiaTheme="minorEastAsia" w:hAnsiTheme="minorHAnsi" w:cstheme="minorBidi"/>
              <w:b w:val="0"/>
              <w:sz w:val="22"/>
              <w:lang/>
            </w:rPr>
          </w:pPr>
          <w:hyperlink w:anchor="_Toc5170445" w:history="1">
            <w:r w:rsidR="00C40CD2" w:rsidRPr="000E20F2">
              <w:rPr>
                <w:rStyle w:val="Hyperlink"/>
              </w:rPr>
              <w:t>2.1</w:t>
            </w:r>
            <w:r w:rsidR="00C40CD2">
              <w:rPr>
                <w:rFonts w:asciiTheme="minorHAnsi" w:eastAsiaTheme="minorEastAsia" w:hAnsiTheme="minorHAnsi" w:cstheme="minorBidi"/>
                <w:b w:val="0"/>
                <w:sz w:val="22"/>
                <w:lang/>
              </w:rPr>
              <w:tab/>
            </w:r>
            <w:r w:rsidR="00C40CD2" w:rsidRPr="000E20F2">
              <w:rPr>
                <w:rStyle w:val="Hyperlink"/>
              </w:rPr>
              <w:t>INTRODUCTION</w:t>
            </w:r>
            <w:r w:rsidR="00C40CD2">
              <w:rPr>
                <w:webHidden/>
              </w:rPr>
              <w:tab/>
            </w:r>
            <w:r w:rsidR="00C40CD2">
              <w:rPr>
                <w:webHidden/>
              </w:rPr>
              <w:fldChar w:fldCharType="begin"/>
            </w:r>
            <w:r w:rsidR="00C40CD2">
              <w:rPr>
                <w:webHidden/>
              </w:rPr>
              <w:instrText xml:space="preserve"> PAGEREF _Toc5170445 \h </w:instrText>
            </w:r>
            <w:r w:rsidR="00C40CD2">
              <w:rPr>
                <w:webHidden/>
              </w:rPr>
            </w:r>
            <w:r w:rsidR="00C40CD2">
              <w:rPr>
                <w:webHidden/>
              </w:rPr>
              <w:fldChar w:fldCharType="separate"/>
            </w:r>
            <w:r w:rsidR="00384A9A">
              <w:rPr>
                <w:webHidden/>
              </w:rPr>
              <w:t>9</w:t>
            </w:r>
            <w:r w:rsidR="00C40CD2">
              <w:rPr>
                <w:webHidden/>
              </w:rPr>
              <w:fldChar w:fldCharType="end"/>
            </w:r>
          </w:hyperlink>
        </w:p>
        <w:p w14:paraId="5AFDEF28" w14:textId="26FD689D" w:rsidR="00C40CD2" w:rsidRDefault="00402DCA" w:rsidP="00845FDA">
          <w:pPr>
            <w:pStyle w:val="TOC2"/>
            <w:spacing w:after="0" w:line="360" w:lineRule="auto"/>
            <w:contextualSpacing/>
            <w:rPr>
              <w:rFonts w:asciiTheme="minorHAnsi" w:eastAsiaTheme="minorEastAsia" w:hAnsiTheme="minorHAnsi" w:cstheme="minorBidi"/>
              <w:b w:val="0"/>
              <w:sz w:val="22"/>
              <w:lang/>
            </w:rPr>
          </w:pPr>
          <w:hyperlink w:anchor="_Toc5170446" w:history="1">
            <w:r w:rsidR="00C40CD2" w:rsidRPr="000E20F2">
              <w:rPr>
                <w:rStyle w:val="Hyperlink"/>
              </w:rPr>
              <w:t xml:space="preserve">2.2 </w:t>
            </w:r>
            <w:r w:rsidR="00C40CD2">
              <w:rPr>
                <w:rFonts w:asciiTheme="minorHAnsi" w:eastAsiaTheme="minorEastAsia" w:hAnsiTheme="minorHAnsi" w:cstheme="minorBidi"/>
                <w:b w:val="0"/>
                <w:sz w:val="22"/>
                <w:lang/>
              </w:rPr>
              <w:tab/>
            </w:r>
            <w:r w:rsidR="00C40CD2" w:rsidRPr="000E20F2">
              <w:rPr>
                <w:rStyle w:val="Hyperlink"/>
              </w:rPr>
              <w:t>APPLICATIONS OF MECHATRONICS IN AGRICULTURE</w:t>
            </w:r>
            <w:r w:rsidR="00C40CD2">
              <w:rPr>
                <w:webHidden/>
              </w:rPr>
              <w:tab/>
            </w:r>
            <w:r w:rsidR="00C40CD2">
              <w:rPr>
                <w:webHidden/>
              </w:rPr>
              <w:fldChar w:fldCharType="begin"/>
            </w:r>
            <w:r w:rsidR="00C40CD2">
              <w:rPr>
                <w:webHidden/>
              </w:rPr>
              <w:instrText xml:space="preserve"> PAGEREF _Toc5170446 \h </w:instrText>
            </w:r>
            <w:r w:rsidR="00C40CD2">
              <w:rPr>
                <w:webHidden/>
              </w:rPr>
            </w:r>
            <w:r w:rsidR="00C40CD2">
              <w:rPr>
                <w:webHidden/>
              </w:rPr>
              <w:fldChar w:fldCharType="separate"/>
            </w:r>
            <w:r w:rsidR="00384A9A">
              <w:rPr>
                <w:webHidden/>
              </w:rPr>
              <w:t>9</w:t>
            </w:r>
            <w:r w:rsidR="00C40CD2">
              <w:rPr>
                <w:webHidden/>
              </w:rPr>
              <w:fldChar w:fldCharType="end"/>
            </w:r>
          </w:hyperlink>
        </w:p>
        <w:p w14:paraId="5ACCCB23" w14:textId="2433D24A"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47" w:history="1">
            <w:r w:rsidR="00C40CD2" w:rsidRPr="000E20F2">
              <w:rPr>
                <w:rStyle w:val="Hyperlink"/>
                <w:noProof/>
              </w:rPr>
              <w:t xml:space="preserve">2.2.1 </w:t>
            </w:r>
            <w:r w:rsidR="00C40CD2">
              <w:rPr>
                <w:rFonts w:asciiTheme="minorHAnsi" w:eastAsiaTheme="minorEastAsia" w:hAnsiTheme="minorHAnsi" w:cstheme="minorBidi"/>
                <w:noProof/>
                <w:sz w:val="22"/>
                <w:lang/>
              </w:rPr>
              <w:tab/>
            </w:r>
            <w:r w:rsidR="00C40CD2" w:rsidRPr="000E20F2">
              <w:rPr>
                <w:rStyle w:val="Hyperlink"/>
                <w:noProof/>
              </w:rPr>
              <w:t>Precision Agriculture</w:t>
            </w:r>
            <w:r w:rsidR="00C40CD2">
              <w:rPr>
                <w:noProof/>
                <w:webHidden/>
              </w:rPr>
              <w:tab/>
            </w:r>
            <w:r w:rsidR="00C40CD2">
              <w:rPr>
                <w:noProof/>
                <w:webHidden/>
              </w:rPr>
              <w:fldChar w:fldCharType="begin"/>
            </w:r>
            <w:r w:rsidR="00C40CD2">
              <w:rPr>
                <w:noProof/>
                <w:webHidden/>
              </w:rPr>
              <w:instrText xml:space="preserve"> PAGEREF _Toc5170447 \h </w:instrText>
            </w:r>
            <w:r w:rsidR="00C40CD2">
              <w:rPr>
                <w:noProof/>
                <w:webHidden/>
              </w:rPr>
            </w:r>
            <w:r w:rsidR="00C40CD2">
              <w:rPr>
                <w:noProof/>
                <w:webHidden/>
              </w:rPr>
              <w:fldChar w:fldCharType="separate"/>
            </w:r>
            <w:r w:rsidR="00384A9A">
              <w:rPr>
                <w:noProof/>
                <w:webHidden/>
              </w:rPr>
              <w:t>10</w:t>
            </w:r>
            <w:r w:rsidR="00C40CD2">
              <w:rPr>
                <w:noProof/>
                <w:webHidden/>
              </w:rPr>
              <w:fldChar w:fldCharType="end"/>
            </w:r>
          </w:hyperlink>
        </w:p>
        <w:p w14:paraId="7D99F659" w14:textId="5C2C28C7"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48" w:history="1">
            <w:r w:rsidR="00C40CD2" w:rsidRPr="000E20F2">
              <w:rPr>
                <w:rStyle w:val="Hyperlink"/>
                <w:noProof/>
              </w:rPr>
              <w:t xml:space="preserve">2.2.2 </w:t>
            </w:r>
            <w:r w:rsidR="00C40CD2">
              <w:rPr>
                <w:rFonts w:asciiTheme="minorHAnsi" w:eastAsiaTheme="minorEastAsia" w:hAnsiTheme="minorHAnsi" w:cstheme="minorBidi"/>
                <w:noProof/>
                <w:sz w:val="22"/>
                <w:lang/>
              </w:rPr>
              <w:tab/>
            </w:r>
            <w:r w:rsidR="00C40CD2" w:rsidRPr="000E20F2">
              <w:rPr>
                <w:rStyle w:val="Hyperlink"/>
                <w:noProof/>
              </w:rPr>
              <w:t>Animal Production</w:t>
            </w:r>
            <w:r w:rsidR="00C40CD2">
              <w:rPr>
                <w:noProof/>
                <w:webHidden/>
              </w:rPr>
              <w:tab/>
            </w:r>
            <w:r w:rsidR="00C40CD2">
              <w:rPr>
                <w:noProof/>
                <w:webHidden/>
              </w:rPr>
              <w:fldChar w:fldCharType="begin"/>
            </w:r>
            <w:r w:rsidR="00C40CD2">
              <w:rPr>
                <w:noProof/>
                <w:webHidden/>
              </w:rPr>
              <w:instrText xml:space="preserve"> PAGEREF _Toc5170448 \h </w:instrText>
            </w:r>
            <w:r w:rsidR="00C40CD2">
              <w:rPr>
                <w:noProof/>
                <w:webHidden/>
              </w:rPr>
            </w:r>
            <w:r w:rsidR="00C40CD2">
              <w:rPr>
                <w:noProof/>
                <w:webHidden/>
              </w:rPr>
              <w:fldChar w:fldCharType="separate"/>
            </w:r>
            <w:r w:rsidR="00384A9A">
              <w:rPr>
                <w:noProof/>
                <w:webHidden/>
              </w:rPr>
              <w:t>10</w:t>
            </w:r>
            <w:r w:rsidR="00C40CD2">
              <w:rPr>
                <w:noProof/>
                <w:webHidden/>
              </w:rPr>
              <w:fldChar w:fldCharType="end"/>
            </w:r>
          </w:hyperlink>
        </w:p>
        <w:p w14:paraId="168C9F1C" w14:textId="1E95D64D"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49" w:history="1">
            <w:r w:rsidR="00C40CD2" w:rsidRPr="000E20F2">
              <w:rPr>
                <w:rStyle w:val="Hyperlink"/>
                <w:noProof/>
              </w:rPr>
              <w:t xml:space="preserve">2.2.3 </w:t>
            </w:r>
            <w:r w:rsidR="00C40CD2">
              <w:rPr>
                <w:rFonts w:asciiTheme="minorHAnsi" w:eastAsiaTheme="minorEastAsia" w:hAnsiTheme="minorHAnsi" w:cstheme="minorBidi"/>
                <w:noProof/>
                <w:sz w:val="22"/>
                <w:lang/>
              </w:rPr>
              <w:tab/>
            </w:r>
            <w:r w:rsidR="00C40CD2" w:rsidRPr="000E20F2">
              <w:rPr>
                <w:rStyle w:val="Hyperlink"/>
                <w:noProof/>
              </w:rPr>
              <w:t>Autonomous Tractors</w:t>
            </w:r>
            <w:r w:rsidR="00C40CD2">
              <w:rPr>
                <w:noProof/>
                <w:webHidden/>
              </w:rPr>
              <w:tab/>
            </w:r>
            <w:r w:rsidR="00C40CD2">
              <w:rPr>
                <w:noProof/>
                <w:webHidden/>
              </w:rPr>
              <w:fldChar w:fldCharType="begin"/>
            </w:r>
            <w:r w:rsidR="00C40CD2">
              <w:rPr>
                <w:noProof/>
                <w:webHidden/>
              </w:rPr>
              <w:instrText xml:space="preserve"> PAGEREF _Toc5170449 \h </w:instrText>
            </w:r>
            <w:r w:rsidR="00C40CD2">
              <w:rPr>
                <w:noProof/>
                <w:webHidden/>
              </w:rPr>
            </w:r>
            <w:r w:rsidR="00C40CD2">
              <w:rPr>
                <w:noProof/>
                <w:webHidden/>
              </w:rPr>
              <w:fldChar w:fldCharType="separate"/>
            </w:r>
            <w:r w:rsidR="00384A9A">
              <w:rPr>
                <w:noProof/>
                <w:webHidden/>
              </w:rPr>
              <w:t>11</w:t>
            </w:r>
            <w:r w:rsidR="00C40CD2">
              <w:rPr>
                <w:noProof/>
                <w:webHidden/>
              </w:rPr>
              <w:fldChar w:fldCharType="end"/>
            </w:r>
          </w:hyperlink>
        </w:p>
        <w:p w14:paraId="2BC0A281" w14:textId="5D93C349"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50" w:history="1">
            <w:r w:rsidR="00C40CD2" w:rsidRPr="000E20F2">
              <w:rPr>
                <w:rStyle w:val="Hyperlink"/>
                <w:noProof/>
              </w:rPr>
              <w:t xml:space="preserve">2.2.4 </w:t>
            </w:r>
            <w:r w:rsidR="00C40CD2">
              <w:rPr>
                <w:rFonts w:asciiTheme="minorHAnsi" w:eastAsiaTheme="minorEastAsia" w:hAnsiTheme="minorHAnsi" w:cstheme="minorBidi"/>
                <w:noProof/>
                <w:sz w:val="22"/>
                <w:lang/>
              </w:rPr>
              <w:tab/>
            </w:r>
            <w:r w:rsidR="00C40CD2" w:rsidRPr="000E20F2">
              <w:rPr>
                <w:rStyle w:val="Hyperlink"/>
                <w:noProof/>
              </w:rPr>
              <w:t>Crop Seeding</w:t>
            </w:r>
            <w:r w:rsidR="00C40CD2">
              <w:rPr>
                <w:noProof/>
                <w:webHidden/>
              </w:rPr>
              <w:tab/>
            </w:r>
            <w:r w:rsidR="00C40CD2">
              <w:rPr>
                <w:noProof/>
                <w:webHidden/>
              </w:rPr>
              <w:fldChar w:fldCharType="begin"/>
            </w:r>
            <w:r w:rsidR="00C40CD2">
              <w:rPr>
                <w:noProof/>
                <w:webHidden/>
              </w:rPr>
              <w:instrText xml:space="preserve"> PAGEREF _Toc5170450 \h </w:instrText>
            </w:r>
            <w:r w:rsidR="00C40CD2">
              <w:rPr>
                <w:noProof/>
                <w:webHidden/>
              </w:rPr>
            </w:r>
            <w:r w:rsidR="00C40CD2">
              <w:rPr>
                <w:noProof/>
                <w:webHidden/>
              </w:rPr>
              <w:fldChar w:fldCharType="separate"/>
            </w:r>
            <w:r w:rsidR="00384A9A">
              <w:rPr>
                <w:noProof/>
                <w:webHidden/>
              </w:rPr>
              <w:t>11</w:t>
            </w:r>
            <w:r w:rsidR="00C40CD2">
              <w:rPr>
                <w:noProof/>
                <w:webHidden/>
              </w:rPr>
              <w:fldChar w:fldCharType="end"/>
            </w:r>
          </w:hyperlink>
        </w:p>
        <w:p w14:paraId="18270496" w14:textId="0AA17679"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51" w:history="1">
            <w:r w:rsidR="00C40CD2" w:rsidRPr="000E20F2">
              <w:rPr>
                <w:rStyle w:val="Hyperlink"/>
                <w:noProof/>
              </w:rPr>
              <w:t xml:space="preserve">2.2.5 </w:t>
            </w:r>
            <w:r w:rsidR="00C40CD2">
              <w:rPr>
                <w:rFonts w:asciiTheme="minorHAnsi" w:eastAsiaTheme="minorEastAsia" w:hAnsiTheme="minorHAnsi" w:cstheme="minorBidi"/>
                <w:noProof/>
                <w:sz w:val="22"/>
                <w:lang/>
              </w:rPr>
              <w:tab/>
            </w:r>
            <w:r w:rsidR="00C40CD2" w:rsidRPr="000E20F2">
              <w:rPr>
                <w:rStyle w:val="Hyperlink"/>
                <w:noProof/>
              </w:rPr>
              <w:t>Crop Monitoring and Analysis</w:t>
            </w:r>
            <w:r w:rsidR="00C40CD2">
              <w:rPr>
                <w:noProof/>
                <w:webHidden/>
              </w:rPr>
              <w:tab/>
            </w:r>
            <w:r w:rsidR="00C40CD2">
              <w:rPr>
                <w:noProof/>
                <w:webHidden/>
              </w:rPr>
              <w:fldChar w:fldCharType="begin"/>
            </w:r>
            <w:r w:rsidR="00C40CD2">
              <w:rPr>
                <w:noProof/>
                <w:webHidden/>
              </w:rPr>
              <w:instrText xml:space="preserve"> PAGEREF _Toc5170451 \h </w:instrText>
            </w:r>
            <w:r w:rsidR="00C40CD2">
              <w:rPr>
                <w:noProof/>
                <w:webHidden/>
              </w:rPr>
            </w:r>
            <w:r w:rsidR="00C40CD2">
              <w:rPr>
                <w:noProof/>
                <w:webHidden/>
              </w:rPr>
              <w:fldChar w:fldCharType="separate"/>
            </w:r>
            <w:r w:rsidR="00384A9A">
              <w:rPr>
                <w:noProof/>
                <w:webHidden/>
              </w:rPr>
              <w:t>11</w:t>
            </w:r>
            <w:r w:rsidR="00C40CD2">
              <w:rPr>
                <w:noProof/>
                <w:webHidden/>
              </w:rPr>
              <w:fldChar w:fldCharType="end"/>
            </w:r>
          </w:hyperlink>
        </w:p>
        <w:p w14:paraId="2BE79A2D" w14:textId="2028B71E"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52" w:history="1">
            <w:r w:rsidR="00C40CD2" w:rsidRPr="000E20F2">
              <w:rPr>
                <w:rStyle w:val="Hyperlink"/>
                <w:noProof/>
              </w:rPr>
              <w:t xml:space="preserve">2.2.6 </w:t>
            </w:r>
            <w:r w:rsidR="00C40CD2">
              <w:rPr>
                <w:rFonts w:asciiTheme="minorHAnsi" w:eastAsiaTheme="minorEastAsia" w:hAnsiTheme="minorHAnsi" w:cstheme="minorBidi"/>
                <w:noProof/>
                <w:sz w:val="22"/>
                <w:lang/>
              </w:rPr>
              <w:tab/>
            </w:r>
            <w:r w:rsidR="00C40CD2" w:rsidRPr="000E20F2">
              <w:rPr>
                <w:rStyle w:val="Hyperlink"/>
                <w:noProof/>
              </w:rPr>
              <w:t>Crop Weeding and Spraying</w:t>
            </w:r>
            <w:r w:rsidR="00C40CD2">
              <w:rPr>
                <w:noProof/>
                <w:webHidden/>
              </w:rPr>
              <w:tab/>
            </w:r>
            <w:r w:rsidR="00C40CD2">
              <w:rPr>
                <w:noProof/>
                <w:webHidden/>
              </w:rPr>
              <w:fldChar w:fldCharType="begin"/>
            </w:r>
            <w:r w:rsidR="00C40CD2">
              <w:rPr>
                <w:noProof/>
                <w:webHidden/>
              </w:rPr>
              <w:instrText xml:space="preserve"> PAGEREF _Toc5170452 \h </w:instrText>
            </w:r>
            <w:r w:rsidR="00C40CD2">
              <w:rPr>
                <w:noProof/>
                <w:webHidden/>
              </w:rPr>
            </w:r>
            <w:r w:rsidR="00C40CD2">
              <w:rPr>
                <w:noProof/>
                <w:webHidden/>
              </w:rPr>
              <w:fldChar w:fldCharType="separate"/>
            </w:r>
            <w:r w:rsidR="00384A9A">
              <w:rPr>
                <w:noProof/>
                <w:webHidden/>
              </w:rPr>
              <w:t>12</w:t>
            </w:r>
            <w:r w:rsidR="00C40CD2">
              <w:rPr>
                <w:noProof/>
                <w:webHidden/>
              </w:rPr>
              <w:fldChar w:fldCharType="end"/>
            </w:r>
          </w:hyperlink>
        </w:p>
        <w:p w14:paraId="6F128637" w14:textId="5A3FDADA"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53" w:history="1">
            <w:r w:rsidR="00C40CD2" w:rsidRPr="000E20F2">
              <w:rPr>
                <w:rStyle w:val="Hyperlink"/>
                <w:noProof/>
              </w:rPr>
              <w:t xml:space="preserve">2.2.7 </w:t>
            </w:r>
            <w:r w:rsidR="00C40CD2">
              <w:rPr>
                <w:rFonts w:asciiTheme="minorHAnsi" w:eastAsiaTheme="minorEastAsia" w:hAnsiTheme="minorHAnsi" w:cstheme="minorBidi"/>
                <w:noProof/>
                <w:sz w:val="22"/>
                <w:lang/>
              </w:rPr>
              <w:tab/>
            </w:r>
            <w:r w:rsidR="00C40CD2" w:rsidRPr="000E20F2">
              <w:rPr>
                <w:rStyle w:val="Hyperlink"/>
                <w:noProof/>
              </w:rPr>
              <w:t>Crop Fertilization</w:t>
            </w:r>
            <w:r w:rsidR="00C40CD2">
              <w:rPr>
                <w:noProof/>
                <w:webHidden/>
              </w:rPr>
              <w:tab/>
            </w:r>
            <w:r w:rsidR="00C40CD2">
              <w:rPr>
                <w:noProof/>
                <w:webHidden/>
              </w:rPr>
              <w:fldChar w:fldCharType="begin"/>
            </w:r>
            <w:r w:rsidR="00C40CD2">
              <w:rPr>
                <w:noProof/>
                <w:webHidden/>
              </w:rPr>
              <w:instrText xml:space="preserve"> PAGEREF _Toc5170453 \h </w:instrText>
            </w:r>
            <w:r w:rsidR="00C40CD2">
              <w:rPr>
                <w:noProof/>
                <w:webHidden/>
              </w:rPr>
            </w:r>
            <w:r w:rsidR="00C40CD2">
              <w:rPr>
                <w:noProof/>
                <w:webHidden/>
              </w:rPr>
              <w:fldChar w:fldCharType="separate"/>
            </w:r>
            <w:r w:rsidR="00384A9A">
              <w:rPr>
                <w:noProof/>
                <w:webHidden/>
              </w:rPr>
              <w:t>13</w:t>
            </w:r>
            <w:r w:rsidR="00C40CD2">
              <w:rPr>
                <w:noProof/>
                <w:webHidden/>
              </w:rPr>
              <w:fldChar w:fldCharType="end"/>
            </w:r>
          </w:hyperlink>
        </w:p>
        <w:p w14:paraId="34B3CBF7" w14:textId="61B76DF5"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54" w:history="1">
            <w:r w:rsidR="00C40CD2" w:rsidRPr="000E20F2">
              <w:rPr>
                <w:rStyle w:val="Hyperlink"/>
                <w:noProof/>
              </w:rPr>
              <w:t xml:space="preserve">2.2.8 </w:t>
            </w:r>
            <w:r w:rsidR="00C40CD2">
              <w:rPr>
                <w:rFonts w:asciiTheme="minorHAnsi" w:eastAsiaTheme="minorEastAsia" w:hAnsiTheme="minorHAnsi" w:cstheme="minorBidi"/>
                <w:noProof/>
                <w:sz w:val="22"/>
                <w:lang/>
              </w:rPr>
              <w:tab/>
            </w:r>
            <w:r w:rsidR="00C40CD2" w:rsidRPr="000E20F2">
              <w:rPr>
                <w:rStyle w:val="Hyperlink"/>
                <w:noProof/>
              </w:rPr>
              <w:t>Irrigation</w:t>
            </w:r>
            <w:r w:rsidR="00C40CD2">
              <w:rPr>
                <w:noProof/>
                <w:webHidden/>
              </w:rPr>
              <w:tab/>
            </w:r>
            <w:r w:rsidR="00C40CD2">
              <w:rPr>
                <w:noProof/>
                <w:webHidden/>
              </w:rPr>
              <w:fldChar w:fldCharType="begin"/>
            </w:r>
            <w:r w:rsidR="00C40CD2">
              <w:rPr>
                <w:noProof/>
                <w:webHidden/>
              </w:rPr>
              <w:instrText xml:space="preserve"> PAGEREF _Toc5170454 \h </w:instrText>
            </w:r>
            <w:r w:rsidR="00C40CD2">
              <w:rPr>
                <w:noProof/>
                <w:webHidden/>
              </w:rPr>
            </w:r>
            <w:r w:rsidR="00C40CD2">
              <w:rPr>
                <w:noProof/>
                <w:webHidden/>
              </w:rPr>
              <w:fldChar w:fldCharType="separate"/>
            </w:r>
            <w:r w:rsidR="00384A9A">
              <w:rPr>
                <w:noProof/>
                <w:webHidden/>
              </w:rPr>
              <w:t>13</w:t>
            </w:r>
            <w:r w:rsidR="00C40CD2">
              <w:rPr>
                <w:noProof/>
                <w:webHidden/>
              </w:rPr>
              <w:fldChar w:fldCharType="end"/>
            </w:r>
          </w:hyperlink>
        </w:p>
        <w:p w14:paraId="70A4906E" w14:textId="52C66A34" w:rsidR="00C40CD2" w:rsidRDefault="00402DCA" w:rsidP="00845FDA">
          <w:pPr>
            <w:pStyle w:val="TOC2"/>
            <w:spacing w:after="0" w:line="360" w:lineRule="auto"/>
            <w:contextualSpacing/>
            <w:rPr>
              <w:rFonts w:asciiTheme="minorHAnsi" w:eastAsiaTheme="minorEastAsia" w:hAnsiTheme="minorHAnsi" w:cstheme="minorBidi"/>
              <w:b w:val="0"/>
              <w:sz w:val="22"/>
              <w:lang/>
            </w:rPr>
          </w:pPr>
          <w:hyperlink w:anchor="_Toc5170455" w:history="1">
            <w:r w:rsidR="00C40CD2" w:rsidRPr="000E20F2">
              <w:rPr>
                <w:rStyle w:val="Hyperlink"/>
              </w:rPr>
              <w:t xml:space="preserve">2.3 </w:t>
            </w:r>
            <w:r w:rsidR="00C40CD2">
              <w:rPr>
                <w:rFonts w:asciiTheme="minorHAnsi" w:eastAsiaTheme="minorEastAsia" w:hAnsiTheme="minorHAnsi" w:cstheme="minorBidi"/>
                <w:b w:val="0"/>
                <w:sz w:val="22"/>
                <w:lang/>
              </w:rPr>
              <w:tab/>
            </w:r>
            <w:r w:rsidR="00C40CD2" w:rsidRPr="000E20F2">
              <w:rPr>
                <w:rStyle w:val="Hyperlink"/>
              </w:rPr>
              <w:t>IRRIGATION</w:t>
            </w:r>
            <w:r w:rsidR="00C40CD2">
              <w:rPr>
                <w:webHidden/>
              </w:rPr>
              <w:tab/>
            </w:r>
            <w:r w:rsidR="00C40CD2">
              <w:rPr>
                <w:webHidden/>
              </w:rPr>
              <w:fldChar w:fldCharType="begin"/>
            </w:r>
            <w:r w:rsidR="00C40CD2">
              <w:rPr>
                <w:webHidden/>
              </w:rPr>
              <w:instrText xml:space="preserve"> PAGEREF _Toc5170455 \h </w:instrText>
            </w:r>
            <w:r w:rsidR="00C40CD2">
              <w:rPr>
                <w:webHidden/>
              </w:rPr>
            </w:r>
            <w:r w:rsidR="00C40CD2">
              <w:rPr>
                <w:webHidden/>
              </w:rPr>
              <w:fldChar w:fldCharType="separate"/>
            </w:r>
            <w:r w:rsidR="00384A9A">
              <w:rPr>
                <w:webHidden/>
              </w:rPr>
              <w:t>14</w:t>
            </w:r>
            <w:r w:rsidR="00C40CD2">
              <w:rPr>
                <w:webHidden/>
              </w:rPr>
              <w:fldChar w:fldCharType="end"/>
            </w:r>
          </w:hyperlink>
        </w:p>
        <w:p w14:paraId="7445B3A9" w14:textId="13E8D024"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56" w:history="1">
            <w:r w:rsidR="00C40CD2" w:rsidRPr="000E20F2">
              <w:rPr>
                <w:rStyle w:val="Hyperlink"/>
                <w:noProof/>
              </w:rPr>
              <w:t xml:space="preserve">2.3.1 </w:t>
            </w:r>
            <w:r w:rsidR="00C40CD2">
              <w:rPr>
                <w:rFonts w:asciiTheme="minorHAnsi" w:eastAsiaTheme="minorEastAsia" w:hAnsiTheme="minorHAnsi" w:cstheme="minorBidi"/>
                <w:noProof/>
                <w:sz w:val="22"/>
                <w:lang/>
              </w:rPr>
              <w:tab/>
            </w:r>
            <w:r w:rsidR="00C40CD2" w:rsidRPr="000E20F2">
              <w:rPr>
                <w:rStyle w:val="Hyperlink"/>
                <w:noProof/>
              </w:rPr>
              <w:t>Surface Irrigation</w:t>
            </w:r>
            <w:r w:rsidR="00C40CD2">
              <w:rPr>
                <w:noProof/>
                <w:webHidden/>
              </w:rPr>
              <w:tab/>
            </w:r>
            <w:r w:rsidR="00C40CD2">
              <w:rPr>
                <w:noProof/>
                <w:webHidden/>
              </w:rPr>
              <w:fldChar w:fldCharType="begin"/>
            </w:r>
            <w:r w:rsidR="00C40CD2">
              <w:rPr>
                <w:noProof/>
                <w:webHidden/>
              </w:rPr>
              <w:instrText xml:space="preserve"> PAGEREF _Toc5170456 \h </w:instrText>
            </w:r>
            <w:r w:rsidR="00C40CD2">
              <w:rPr>
                <w:noProof/>
                <w:webHidden/>
              </w:rPr>
            </w:r>
            <w:r w:rsidR="00C40CD2">
              <w:rPr>
                <w:noProof/>
                <w:webHidden/>
              </w:rPr>
              <w:fldChar w:fldCharType="separate"/>
            </w:r>
            <w:r w:rsidR="00384A9A">
              <w:rPr>
                <w:noProof/>
                <w:webHidden/>
              </w:rPr>
              <w:t>15</w:t>
            </w:r>
            <w:r w:rsidR="00C40CD2">
              <w:rPr>
                <w:noProof/>
                <w:webHidden/>
              </w:rPr>
              <w:fldChar w:fldCharType="end"/>
            </w:r>
          </w:hyperlink>
        </w:p>
        <w:p w14:paraId="310A4338" w14:textId="548616E9"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57" w:history="1">
            <w:r w:rsidR="00C40CD2" w:rsidRPr="000E20F2">
              <w:rPr>
                <w:rStyle w:val="Hyperlink"/>
                <w:noProof/>
              </w:rPr>
              <w:t xml:space="preserve">2.3.2 </w:t>
            </w:r>
            <w:r w:rsidR="00C40CD2">
              <w:rPr>
                <w:rFonts w:asciiTheme="minorHAnsi" w:eastAsiaTheme="minorEastAsia" w:hAnsiTheme="minorHAnsi" w:cstheme="minorBidi"/>
                <w:noProof/>
                <w:sz w:val="22"/>
                <w:lang/>
              </w:rPr>
              <w:tab/>
            </w:r>
            <w:r w:rsidR="00C40CD2" w:rsidRPr="000E20F2">
              <w:rPr>
                <w:rStyle w:val="Hyperlink"/>
                <w:noProof/>
              </w:rPr>
              <w:t>Sprinkler Irrigation</w:t>
            </w:r>
            <w:r w:rsidR="00C40CD2">
              <w:rPr>
                <w:noProof/>
                <w:webHidden/>
              </w:rPr>
              <w:tab/>
            </w:r>
            <w:r w:rsidR="00C40CD2">
              <w:rPr>
                <w:noProof/>
                <w:webHidden/>
              </w:rPr>
              <w:fldChar w:fldCharType="begin"/>
            </w:r>
            <w:r w:rsidR="00C40CD2">
              <w:rPr>
                <w:noProof/>
                <w:webHidden/>
              </w:rPr>
              <w:instrText xml:space="preserve"> PAGEREF _Toc5170457 \h </w:instrText>
            </w:r>
            <w:r w:rsidR="00C40CD2">
              <w:rPr>
                <w:noProof/>
                <w:webHidden/>
              </w:rPr>
            </w:r>
            <w:r w:rsidR="00C40CD2">
              <w:rPr>
                <w:noProof/>
                <w:webHidden/>
              </w:rPr>
              <w:fldChar w:fldCharType="separate"/>
            </w:r>
            <w:r w:rsidR="00384A9A">
              <w:rPr>
                <w:noProof/>
                <w:webHidden/>
              </w:rPr>
              <w:t>16</w:t>
            </w:r>
            <w:r w:rsidR="00C40CD2">
              <w:rPr>
                <w:noProof/>
                <w:webHidden/>
              </w:rPr>
              <w:fldChar w:fldCharType="end"/>
            </w:r>
          </w:hyperlink>
        </w:p>
        <w:p w14:paraId="71C199AD" w14:textId="5A5B8698"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58" w:history="1">
            <w:r w:rsidR="00C40CD2" w:rsidRPr="000E20F2">
              <w:rPr>
                <w:rStyle w:val="Hyperlink"/>
                <w:noProof/>
              </w:rPr>
              <w:t xml:space="preserve">2.3.3 </w:t>
            </w:r>
            <w:r w:rsidR="00C40CD2">
              <w:rPr>
                <w:rFonts w:asciiTheme="minorHAnsi" w:eastAsiaTheme="minorEastAsia" w:hAnsiTheme="minorHAnsi" w:cstheme="minorBidi"/>
                <w:noProof/>
                <w:sz w:val="22"/>
                <w:lang/>
              </w:rPr>
              <w:tab/>
            </w:r>
            <w:r w:rsidR="00C40CD2" w:rsidRPr="000E20F2">
              <w:rPr>
                <w:rStyle w:val="Hyperlink"/>
                <w:noProof/>
              </w:rPr>
              <w:t>Drip Irrigation</w:t>
            </w:r>
            <w:r w:rsidR="00C40CD2">
              <w:rPr>
                <w:noProof/>
                <w:webHidden/>
              </w:rPr>
              <w:tab/>
            </w:r>
            <w:r w:rsidR="00C40CD2">
              <w:rPr>
                <w:noProof/>
                <w:webHidden/>
              </w:rPr>
              <w:fldChar w:fldCharType="begin"/>
            </w:r>
            <w:r w:rsidR="00C40CD2">
              <w:rPr>
                <w:noProof/>
                <w:webHidden/>
              </w:rPr>
              <w:instrText xml:space="preserve"> PAGEREF _Toc5170458 \h </w:instrText>
            </w:r>
            <w:r w:rsidR="00C40CD2">
              <w:rPr>
                <w:noProof/>
                <w:webHidden/>
              </w:rPr>
            </w:r>
            <w:r w:rsidR="00C40CD2">
              <w:rPr>
                <w:noProof/>
                <w:webHidden/>
              </w:rPr>
              <w:fldChar w:fldCharType="separate"/>
            </w:r>
            <w:r w:rsidR="00384A9A">
              <w:rPr>
                <w:noProof/>
                <w:webHidden/>
              </w:rPr>
              <w:t>18</w:t>
            </w:r>
            <w:r w:rsidR="00C40CD2">
              <w:rPr>
                <w:noProof/>
                <w:webHidden/>
              </w:rPr>
              <w:fldChar w:fldCharType="end"/>
            </w:r>
          </w:hyperlink>
        </w:p>
        <w:p w14:paraId="2B3175FD" w14:textId="405A30FB" w:rsidR="00C40CD2" w:rsidRDefault="00402DCA" w:rsidP="00845FDA">
          <w:pPr>
            <w:pStyle w:val="TOC2"/>
            <w:spacing w:after="0" w:line="360" w:lineRule="auto"/>
            <w:contextualSpacing/>
            <w:rPr>
              <w:rStyle w:val="Hyperlink"/>
            </w:rPr>
          </w:pPr>
          <w:hyperlink w:anchor="_Toc5170459" w:history="1">
            <w:r w:rsidR="00C40CD2" w:rsidRPr="000E20F2">
              <w:rPr>
                <w:rStyle w:val="Hyperlink"/>
              </w:rPr>
              <w:t xml:space="preserve">2.4 </w:t>
            </w:r>
            <w:r w:rsidR="00C40CD2">
              <w:rPr>
                <w:rFonts w:asciiTheme="minorHAnsi" w:eastAsiaTheme="minorEastAsia" w:hAnsiTheme="minorHAnsi" w:cstheme="minorBidi"/>
                <w:b w:val="0"/>
                <w:sz w:val="22"/>
                <w:lang/>
              </w:rPr>
              <w:tab/>
            </w:r>
            <w:r w:rsidR="00C40CD2" w:rsidRPr="000E20F2">
              <w:rPr>
                <w:rStyle w:val="Hyperlink"/>
              </w:rPr>
              <w:t>REVIEW OF RELATED WORKS IN LITERATURE</w:t>
            </w:r>
            <w:r w:rsidR="00C40CD2">
              <w:rPr>
                <w:webHidden/>
              </w:rPr>
              <w:tab/>
            </w:r>
            <w:r w:rsidR="00C40CD2">
              <w:rPr>
                <w:webHidden/>
              </w:rPr>
              <w:fldChar w:fldCharType="begin"/>
            </w:r>
            <w:r w:rsidR="00C40CD2">
              <w:rPr>
                <w:webHidden/>
              </w:rPr>
              <w:instrText xml:space="preserve"> PAGEREF _Toc5170459 \h </w:instrText>
            </w:r>
            <w:r w:rsidR="00C40CD2">
              <w:rPr>
                <w:webHidden/>
              </w:rPr>
            </w:r>
            <w:r w:rsidR="00C40CD2">
              <w:rPr>
                <w:webHidden/>
              </w:rPr>
              <w:fldChar w:fldCharType="separate"/>
            </w:r>
            <w:r w:rsidR="00384A9A">
              <w:rPr>
                <w:webHidden/>
              </w:rPr>
              <w:t>19</w:t>
            </w:r>
            <w:r w:rsidR="00C40CD2">
              <w:rPr>
                <w:webHidden/>
              </w:rPr>
              <w:fldChar w:fldCharType="end"/>
            </w:r>
          </w:hyperlink>
        </w:p>
        <w:p w14:paraId="0E92F477" w14:textId="77777777" w:rsidR="00C40CD2" w:rsidRPr="00C40CD2" w:rsidRDefault="00C40CD2" w:rsidP="00845FDA">
          <w:pPr>
            <w:spacing w:line="360" w:lineRule="auto"/>
            <w:contextualSpacing/>
            <w:rPr>
              <w:noProof/>
            </w:rPr>
          </w:pPr>
        </w:p>
        <w:p w14:paraId="2388335E" w14:textId="66D0DCE7" w:rsidR="00C40CD2" w:rsidRDefault="00402DCA" w:rsidP="00845FDA">
          <w:pPr>
            <w:pStyle w:val="TOC1"/>
            <w:spacing w:after="0"/>
            <w:contextualSpacing/>
            <w:rPr>
              <w:rStyle w:val="Hyperlink"/>
            </w:rPr>
          </w:pPr>
          <w:hyperlink w:anchor="_Toc5170460" w:history="1">
            <w:r w:rsidR="00C40CD2" w:rsidRPr="000E20F2">
              <w:rPr>
                <w:rStyle w:val="Hyperlink"/>
                <w:lang w:val="en-US"/>
              </w:rPr>
              <w:t>CHAPTER THREE</w:t>
            </w:r>
            <w:r w:rsidR="00C40CD2">
              <w:rPr>
                <w:webHidden/>
              </w:rPr>
              <w:tab/>
            </w:r>
            <w:r w:rsidR="00C40CD2">
              <w:rPr>
                <w:webHidden/>
              </w:rPr>
              <w:fldChar w:fldCharType="begin"/>
            </w:r>
            <w:r w:rsidR="00C40CD2">
              <w:rPr>
                <w:webHidden/>
              </w:rPr>
              <w:instrText xml:space="preserve"> PAGEREF _Toc5170460 \h </w:instrText>
            </w:r>
            <w:r w:rsidR="00C40CD2">
              <w:rPr>
                <w:webHidden/>
              </w:rPr>
            </w:r>
            <w:r w:rsidR="00C40CD2">
              <w:rPr>
                <w:webHidden/>
              </w:rPr>
              <w:fldChar w:fldCharType="separate"/>
            </w:r>
            <w:r w:rsidR="00384A9A">
              <w:rPr>
                <w:webHidden/>
              </w:rPr>
              <w:t>23</w:t>
            </w:r>
            <w:r w:rsidR="00C40CD2">
              <w:rPr>
                <w:webHidden/>
              </w:rPr>
              <w:fldChar w:fldCharType="end"/>
            </w:r>
          </w:hyperlink>
        </w:p>
        <w:p w14:paraId="7B5948E1" w14:textId="77777777" w:rsidR="00C40CD2" w:rsidRPr="00C40CD2" w:rsidRDefault="00C40CD2" w:rsidP="00845FDA">
          <w:pPr>
            <w:spacing w:line="360" w:lineRule="auto"/>
            <w:contextualSpacing/>
            <w:rPr>
              <w:noProof/>
            </w:rPr>
          </w:pPr>
        </w:p>
        <w:p w14:paraId="3B27696D" w14:textId="17BFD80C" w:rsidR="00C40CD2" w:rsidRDefault="00402DCA" w:rsidP="00845FDA">
          <w:pPr>
            <w:pStyle w:val="TOC1"/>
            <w:spacing w:after="0"/>
            <w:contextualSpacing/>
            <w:rPr>
              <w:rFonts w:asciiTheme="minorHAnsi" w:eastAsiaTheme="minorEastAsia" w:hAnsiTheme="minorHAnsi" w:cstheme="minorBidi"/>
              <w:b w:val="0"/>
              <w:sz w:val="22"/>
              <w:lang/>
            </w:rPr>
          </w:pPr>
          <w:hyperlink w:anchor="_Toc5170461" w:history="1">
            <w:r w:rsidR="00C40CD2" w:rsidRPr="000E20F2">
              <w:rPr>
                <w:rStyle w:val="Hyperlink"/>
              </w:rPr>
              <w:t>3</w:t>
            </w:r>
            <w:r w:rsidR="00C40CD2">
              <w:rPr>
                <w:rFonts w:asciiTheme="minorHAnsi" w:eastAsiaTheme="minorEastAsia" w:hAnsiTheme="minorHAnsi" w:cstheme="minorBidi"/>
                <w:b w:val="0"/>
                <w:sz w:val="22"/>
                <w:lang/>
              </w:rPr>
              <w:tab/>
            </w:r>
            <w:r w:rsidR="00C40CD2" w:rsidRPr="000E20F2">
              <w:rPr>
                <w:rStyle w:val="Hyperlink"/>
              </w:rPr>
              <w:t>METHODOLOGY</w:t>
            </w:r>
            <w:r w:rsidR="00C40CD2">
              <w:rPr>
                <w:webHidden/>
              </w:rPr>
              <w:tab/>
            </w:r>
            <w:r w:rsidR="00C40CD2">
              <w:rPr>
                <w:webHidden/>
              </w:rPr>
              <w:fldChar w:fldCharType="begin"/>
            </w:r>
            <w:r w:rsidR="00C40CD2">
              <w:rPr>
                <w:webHidden/>
              </w:rPr>
              <w:instrText xml:space="preserve"> PAGEREF _Toc5170461 \h </w:instrText>
            </w:r>
            <w:r w:rsidR="00C40CD2">
              <w:rPr>
                <w:webHidden/>
              </w:rPr>
            </w:r>
            <w:r w:rsidR="00C40CD2">
              <w:rPr>
                <w:webHidden/>
              </w:rPr>
              <w:fldChar w:fldCharType="separate"/>
            </w:r>
            <w:r w:rsidR="00384A9A">
              <w:rPr>
                <w:webHidden/>
              </w:rPr>
              <w:t>23</w:t>
            </w:r>
            <w:r w:rsidR="00C40CD2">
              <w:rPr>
                <w:webHidden/>
              </w:rPr>
              <w:fldChar w:fldCharType="end"/>
            </w:r>
          </w:hyperlink>
        </w:p>
        <w:p w14:paraId="720450FD" w14:textId="08C50300" w:rsidR="00C40CD2" w:rsidRDefault="00402DCA" w:rsidP="00845FDA">
          <w:pPr>
            <w:pStyle w:val="TOC2"/>
            <w:spacing w:after="0" w:line="360" w:lineRule="auto"/>
            <w:contextualSpacing/>
            <w:rPr>
              <w:rFonts w:asciiTheme="minorHAnsi" w:eastAsiaTheme="minorEastAsia" w:hAnsiTheme="minorHAnsi" w:cstheme="minorBidi"/>
              <w:b w:val="0"/>
              <w:sz w:val="22"/>
              <w:lang/>
            </w:rPr>
          </w:pPr>
          <w:hyperlink w:anchor="_Toc5170462" w:history="1">
            <w:r w:rsidR="00C40CD2" w:rsidRPr="000E20F2">
              <w:rPr>
                <w:rStyle w:val="Hyperlink"/>
              </w:rPr>
              <w:t>3.1</w:t>
            </w:r>
            <w:r w:rsidR="00C40CD2">
              <w:rPr>
                <w:rFonts w:asciiTheme="minorHAnsi" w:eastAsiaTheme="minorEastAsia" w:hAnsiTheme="minorHAnsi" w:cstheme="minorBidi"/>
                <w:b w:val="0"/>
                <w:sz w:val="22"/>
                <w:lang/>
              </w:rPr>
              <w:tab/>
            </w:r>
            <w:r w:rsidR="00C40CD2" w:rsidRPr="000E20F2">
              <w:rPr>
                <w:rStyle w:val="Hyperlink"/>
              </w:rPr>
              <w:t>INTRODUCTION</w:t>
            </w:r>
            <w:r w:rsidR="00C40CD2">
              <w:rPr>
                <w:webHidden/>
              </w:rPr>
              <w:tab/>
            </w:r>
            <w:r w:rsidR="00C40CD2">
              <w:rPr>
                <w:webHidden/>
              </w:rPr>
              <w:fldChar w:fldCharType="begin"/>
            </w:r>
            <w:r w:rsidR="00C40CD2">
              <w:rPr>
                <w:webHidden/>
              </w:rPr>
              <w:instrText xml:space="preserve"> PAGEREF _Toc5170462 \h </w:instrText>
            </w:r>
            <w:r w:rsidR="00C40CD2">
              <w:rPr>
                <w:webHidden/>
              </w:rPr>
            </w:r>
            <w:r w:rsidR="00C40CD2">
              <w:rPr>
                <w:webHidden/>
              </w:rPr>
              <w:fldChar w:fldCharType="separate"/>
            </w:r>
            <w:r w:rsidR="00384A9A">
              <w:rPr>
                <w:webHidden/>
              </w:rPr>
              <w:t>23</w:t>
            </w:r>
            <w:r w:rsidR="00C40CD2">
              <w:rPr>
                <w:webHidden/>
              </w:rPr>
              <w:fldChar w:fldCharType="end"/>
            </w:r>
          </w:hyperlink>
        </w:p>
        <w:p w14:paraId="2AA3E44F" w14:textId="6570ADC4" w:rsidR="00C40CD2" w:rsidRDefault="00402DCA" w:rsidP="00845FDA">
          <w:pPr>
            <w:pStyle w:val="TOC2"/>
            <w:spacing w:after="0" w:line="360" w:lineRule="auto"/>
            <w:contextualSpacing/>
            <w:rPr>
              <w:rFonts w:asciiTheme="minorHAnsi" w:eastAsiaTheme="minorEastAsia" w:hAnsiTheme="minorHAnsi" w:cstheme="minorBidi"/>
              <w:b w:val="0"/>
              <w:sz w:val="22"/>
              <w:lang/>
            </w:rPr>
          </w:pPr>
          <w:hyperlink w:anchor="_Toc5170463" w:history="1">
            <w:r w:rsidR="00C40CD2" w:rsidRPr="000E20F2">
              <w:rPr>
                <w:rStyle w:val="Hyperlink"/>
              </w:rPr>
              <w:t>3.2</w:t>
            </w:r>
            <w:r w:rsidR="00C40CD2">
              <w:rPr>
                <w:rFonts w:asciiTheme="minorHAnsi" w:eastAsiaTheme="minorEastAsia" w:hAnsiTheme="minorHAnsi" w:cstheme="minorBidi"/>
                <w:b w:val="0"/>
                <w:sz w:val="22"/>
                <w:lang/>
              </w:rPr>
              <w:tab/>
            </w:r>
            <w:r w:rsidR="00C40CD2" w:rsidRPr="000E20F2">
              <w:rPr>
                <w:rStyle w:val="Hyperlink"/>
              </w:rPr>
              <w:t>MATERIALS</w:t>
            </w:r>
            <w:r w:rsidR="00C40CD2">
              <w:rPr>
                <w:webHidden/>
              </w:rPr>
              <w:tab/>
            </w:r>
            <w:r w:rsidR="00C40CD2">
              <w:rPr>
                <w:webHidden/>
              </w:rPr>
              <w:fldChar w:fldCharType="begin"/>
            </w:r>
            <w:r w:rsidR="00C40CD2">
              <w:rPr>
                <w:webHidden/>
              </w:rPr>
              <w:instrText xml:space="preserve"> PAGEREF _Toc5170463 \h </w:instrText>
            </w:r>
            <w:r w:rsidR="00C40CD2">
              <w:rPr>
                <w:webHidden/>
              </w:rPr>
            </w:r>
            <w:r w:rsidR="00C40CD2">
              <w:rPr>
                <w:webHidden/>
              </w:rPr>
              <w:fldChar w:fldCharType="separate"/>
            </w:r>
            <w:r w:rsidR="00384A9A">
              <w:rPr>
                <w:webHidden/>
              </w:rPr>
              <w:t>23</w:t>
            </w:r>
            <w:r w:rsidR="00C40CD2">
              <w:rPr>
                <w:webHidden/>
              </w:rPr>
              <w:fldChar w:fldCharType="end"/>
            </w:r>
          </w:hyperlink>
        </w:p>
        <w:p w14:paraId="6C7A81D7" w14:textId="2708F64A"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64" w:history="1">
            <w:r w:rsidR="00C40CD2" w:rsidRPr="000E20F2">
              <w:rPr>
                <w:rStyle w:val="Hyperlink"/>
                <w:noProof/>
              </w:rPr>
              <w:t>3.2.1</w:t>
            </w:r>
            <w:r w:rsidR="00C40CD2">
              <w:rPr>
                <w:rFonts w:asciiTheme="minorHAnsi" w:eastAsiaTheme="minorEastAsia" w:hAnsiTheme="minorHAnsi" w:cstheme="minorBidi"/>
                <w:noProof/>
                <w:sz w:val="22"/>
                <w:lang/>
              </w:rPr>
              <w:tab/>
            </w:r>
            <w:r w:rsidR="00C40CD2" w:rsidRPr="000E20F2">
              <w:rPr>
                <w:rStyle w:val="Hyperlink"/>
                <w:noProof/>
              </w:rPr>
              <w:t>Materials and Components Description</w:t>
            </w:r>
            <w:r w:rsidR="00C40CD2">
              <w:rPr>
                <w:noProof/>
                <w:webHidden/>
              </w:rPr>
              <w:tab/>
            </w:r>
            <w:r w:rsidR="00C40CD2">
              <w:rPr>
                <w:noProof/>
                <w:webHidden/>
              </w:rPr>
              <w:fldChar w:fldCharType="begin"/>
            </w:r>
            <w:r w:rsidR="00C40CD2">
              <w:rPr>
                <w:noProof/>
                <w:webHidden/>
              </w:rPr>
              <w:instrText xml:space="preserve"> PAGEREF _Toc5170464 \h </w:instrText>
            </w:r>
            <w:r w:rsidR="00C40CD2">
              <w:rPr>
                <w:noProof/>
                <w:webHidden/>
              </w:rPr>
            </w:r>
            <w:r w:rsidR="00C40CD2">
              <w:rPr>
                <w:noProof/>
                <w:webHidden/>
              </w:rPr>
              <w:fldChar w:fldCharType="separate"/>
            </w:r>
            <w:r w:rsidR="00384A9A">
              <w:rPr>
                <w:noProof/>
                <w:webHidden/>
              </w:rPr>
              <w:t>23</w:t>
            </w:r>
            <w:r w:rsidR="00C40CD2">
              <w:rPr>
                <w:noProof/>
                <w:webHidden/>
              </w:rPr>
              <w:fldChar w:fldCharType="end"/>
            </w:r>
          </w:hyperlink>
        </w:p>
        <w:p w14:paraId="32D3F876" w14:textId="4B75BFA8"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65" w:history="1">
            <w:r w:rsidR="00C40CD2" w:rsidRPr="000E20F2">
              <w:rPr>
                <w:rStyle w:val="Hyperlink"/>
                <w:noProof/>
              </w:rPr>
              <w:t>3.2.2</w:t>
            </w:r>
            <w:r w:rsidR="00C40CD2">
              <w:rPr>
                <w:rFonts w:asciiTheme="minorHAnsi" w:eastAsiaTheme="minorEastAsia" w:hAnsiTheme="minorHAnsi" w:cstheme="minorBidi"/>
                <w:noProof/>
                <w:sz w:val="22"/>
                <w:lang/>
              </w:rPr>
              <w:tab/>
            </w:r>
            <w:r w:rsidR="00C40CD2" w:rsidRPr="000E20F2">
              <w:rPr>
                <w:rStyle w:val="Hyperlink"/>
                <w:noProof/>
              </w:rPr>
              <w:t>Specification of Components</w:t>
            </w:r>
            <w:r w:rsidR="00C40CD2">
              <w:rPr>
                <w:noProof/>
                <w:webHidden/>
              </w:rPr>
              <w:tab/>
            </w:r>
            <w:r w:rsidR="00C40CD2">
              <w:rPr>
                <w:noProof/>
                <w:webHidden/>
              </w:rPr>
              <w:fldChar w:fldCharType="begin"/>
            </w:r>
            <w:r w:rsidR="00C40CD2">
              <w:rPr>
                <w:noProof/>
                <w:webHidden/>
              </w:rPr>
              <w:instrText xml:space="preserve"> PAGEREF _Toc5170465 \h </w:instrText>
            </w:r>
            <w:r w:rsidR="00C40CD2">
              <w:rPr>
                <w:noProof/>
                <w:webHidden/>
              </w:rPr>
            </w:r>
            <w:r w:rsidR="00C40CD2">
              <w:rPr>
                <w:noProof/>
                <w:webHidden/>
              </w:rPr>
              <w:fldChar w:fldCharType="separate"/>
            </w:r>
            <w:r w:rsidR="00384A9A">
              <w:rPr>
                <w:noProof/>
                <w:webHidden/>
              </w:rPr>
              <w:t>27</w:t>
            </w:r>
            <w:r w:rsidR="00C40CD2">
              <w:rPr>
                <w:noProof/>
                <w:webHidden/>
              </w:rPr>
              <w:fldChar w:fldCharType="end"/>
            </w:r>
          </w:hyperlink>
        </w:p>
        <w:p w14:paraId="08EF9B51" w14:textId="4E88BCF4" w:rsidR="00C40CD2" w:rsidRDefault="00402DCA" w:rsidP="00845FDA">
          <w:pPr>
            <w:pStyle w:val="TOC2"/>
            <w:spacing w:after="0" w:line="360" w:lineRule="auto"/>
            <w:contextualSpacing/>
            <w:rPr>
              <w:rFonts w:asciiTheme="minorHAnsi" w:eastAsiaTheme="minorEastAsia" w:hAnsiTheme="minorHAnsi" w:cstheme="minorBidi"/>
              <w:b w:val="0"/>
              <w:sz w:val="22"/>
              <w:lang/>
            </w:rPr>
          </w:pPr>
          <w:hyperlink w:anchor="_Toc5170466" w:history="1">
            <w:r w:rsidR="00C40CD2" w:rsidRPr="000E20F2">
              <w:rPr>
                <w:rStyle w:val="Hyperlink"/>
              </w:rPr>
              <w:t>3.3</w:t>
            </w:r>
            <w:r w:rsidR="00C40CD2">
              <w:rPr>
                <w:rFonts w:asciiTheme="minorHAnsi" w:eastAsiaTheme="minorEastAsia" w:hAnsiTheme="minorHAnsi" w:cstheme="minorBidi"/>
                <w:b w:val="0"/>
                <w:sz w:val="22"/>
                <w:lang/>
              </w:rPr>
              <w:tab/>
            </w:r>
            <w:r w:rsidR="00C40CD2" w:rsidRPr="000E20F2">
              <w:rPr>
                <w:rStyle w:val="Hyperlink"/>
              </w:rPr>
              <w:t>METHODS</w:t>
            </w:r>
            <w:r w:rsidR="00C40CD2">
              <w:rPr>
                <w:webHidden/>
              </w:rPr>
              <w:tab/>
            </w:r>
            <w:r w:rsidR="00C40CD2">
              <w:rPr>
                <w:webHidden/>
              </w:rPr>
              <w:fldChar w:fldCharType="begin"/>
            </w:r>
            <w:r w:rsidR="00C40CD2">
              <w:rPr>
                <w:webHidden/>
              </w:rPr>
              <w:instrText xml:space="preserve"> PAGEREF _Toc5170466 \h </w:instrText>
            </w:r>
            <w:r w:rsidR="00C40CD2">
              <w:rPr>
                <w:webHidden/>
              </w:rPr>
            </w:r>
            <w:r w:rsidR="00C40CD2">
              <w:rPr>
                <w:webHidden/>
              </w:rPr>
              <w:fldChar w:fldCharType="separate"/>
            </w:r>
            <w:r w:rsidR="00384A9A">
              <w:rPr>
                <w:webHidden/>
              </w:rPr>
              <w:t>33</w:t>
            </w:r>
            <w:r w:rsidR="00C40CD2">
              <w:rPr>
                <w:webHidden/>
              </w:rPr>
              <w:fldChar w:fldCharType="end"/>
            </w:r>
          </w:hyperlink>
        </w:p>
        <w:p w14:paraId="6B261ABC" w14:textId="34BF3E49"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67" w:history="1">
            <w:r w:rsidR="00C40CD2" w:rsidRPr="000E20F2">
              <w:rPr>
                <w:rStyle w:val="Hyperlink"/>
                <w:noProof/>
              </w:rPr>
              <w:t>3.3.1</w:t>
            </w:r>
            <w:r w:rsidR="00C40CD2">
              <w:rPr>
                <w:rFonts w:asciiTheme="minorHAnsi" w:eastAsiaTheme="minorEastAsia" w:hAnsiTheme="minorHAnsi" w:cstheme="minorBidi"/>
                <w:noProof/>
                <w:sz w:val="22"/>
                <w:lang/>
              </w:rPr>
              <w:tab/>
            </w:r>
            <w:r w:rsidR="00C40CD2" w:rsidRPr="000E20F2">
              <w:rPr>
                <w:rStyle w:val="Hyperlink"/>
                <w:noProof/>
              </w:rPr>
              <w:t>Section A</w:t>
            </w:r>
            <w:r w:rsidR="00C40CD2">
              <w:rPr>
                <w:noProof/>
                <w:webHidden/>
              </w:rPr>
              <w:tab/>
            </w:r>
            <w:r w:rsidR="00C40CD2">
              <w:rPr>
                <w:noProof/>
                <w:webHidden/>
              </w:rPr>
              <w:fldChar w:fldCharType="begin"/>
            </w:r>
            <w:r w:rsidR="00C40CD2">
              <w:rPr>
                <w:noProof/>
                <w:webHidden/>
              </w:rPr>
              <w:instrText xml:space="preserve"> PAGEREF _Toc5170467 \h </w:instrText>
            </w:r>
            <w:r w:rsidR="00C40CD2">
              <w:rPr>
                <w:noProof/>
                <w:webHidden/>
              </w:rPr>
            </w:r>
            <w:r w:rsidR="00C40CD2">
              <w:rPr>
                <w:noProof/>
                <w:webHidden/>
              </w:rPr>
              <w:fldChar w:fldCharType="separate"/>
            </w:r>
            <w:r w:rsidR="00384A9A">
              <w:rPr>
                <w:noProof/>
                <w:webHidden/>
              </w:rPr>
              <w:t>34</w:t>
            </w:r>
            <w:r w:rsidR="00C40CD2">
              <w:rPr>
                <w:noProof/>
                <w:webHidden/>
              </w:rPr>
              <w:fldChar w:fldCharType="end"/>
            </w:r>
          </w:hyperlink>
        </w:p>
        <w:p w14:paraId="2FDC93DC" w14:textId="53EE5607"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68" w:history="1">
            <w:r w:rsidR="00C40CD2" w:rsidRPr="000E20F2">
              <w:rPr>
                <w:rStyle w:val="Hyperlink"/>
                <w:noProof/>
              </w:rPr>
              <w:t>3.3.2</w:t>
            </w:r>
            <w:r w:rsidR="00C40CD2">
              <w:rPr>
                <w:rFonts w:asciiTheme="minorHAnsi" w:eastAsiaTheme="minorEastAsia" w:hAnsiTheme="minorHAnsi" w:cstheme="minorBidi"/>
                <w:noProof/>
                <w:sz w:val="22"/>
                <w:lang/>
              </w:rPr>
              <w:tab/>
            </w:r>
            <w:r w:rsidR="00C40CD2" w:rsidRPr="000E20F2">
              <w:rPr>
                <w:rStyle w:val="Hyperlink"/>
                <w:noProof/>
              </w:rPr>
              <w:t>Section B</w:t>
            </w:r>
            <w:r w:rsidR="00C40CD2">
              <w:rPr>
                <w:noProof/>
                <w:webHidden/>
              </w:rPr>
              <w:tab/>
            </w:r>
            <w:r w:rsidR="00C40CD2">
              <w:rPr>
                <w:noProof/>
                <w:webHidden/>
              </w:rPr>
              <w:fldChar w:fldCharType="begin"/>
            </w:r>
            <w:r w:rsidR="00C40CD2">
              <w:rPr>
                <w:noProof/>
                <w:webHidden/>
              </w:rPr>
              <w:instrText xml:space="preserve"> PAGEREF _Toc5170468 \h </w:instrText>
            </w:r>
            <w:r w:rsidR="00C40CD2">
              <w:rPr>
                <w:noProof/>
                <w:webHidden/>
              </w:rPr>
            </w:r>
            <w:r w:rsidR="00C40CD2">
              <w:rPr>
                <w:noProof/>
                <w:webHidden/>
              </w:rPr>
              <w:fldChar w:fldCharType="separate"/>
            </w:r>
            <w:r w:rsidR="00384A9A">
              <w:rPr>
                <w:noProof/>
                <w:webHidden/>
              </w:rPr>
              <w:t>39</w:t>
            </w:r>
            <w:r w:rsidR="00C40CD2">
              <w:rPr>
                <w:noProof/>
                <w:webHidden/>
              </w:rPr>
              <w:fldChar w:fldCharType="end"/>
            </w:r>
          </w:hyperlink>
        </w:p>
        <w:p w14:paraId="3C21389D" w14:textId="08ABAA15"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69" w:history="1">
            <w:r w:rsidR="00C40CD2" w:rsidRPr="000E20F2">
              <w:rPr>
                <w:rStyle w:val="Hyperlink"/>
                <w:noProof/>
              </w:rPr>
              <w:t>3.3.3</w:t>
            </w:r>
            <w:r w:rsidR="00C40CD2">
              <w:rPr>
                <w:rFonts w:asciiTheme="minorHAnsi" w:eastAsiaTheme="minorEastAsia" w:hAnsiTheme="minorHAnsi" w:cstheme="minorBidi"/>
                <w:noProof/>
                <w:sz w:val="22"/>
                <w:lang/>
              </w:rPr>
              <w:tab/>
            </w:r>
            <w:r w:rsidR="00C40CD2" w:rsidRPr="000E20F2">
              <w:rPr>
                <w:rStyle w:val="Hyperlink"/>
                <w:noProof/>
              </w:rPr>
              <w:t>Section C</w:t>
            </w:r>
            <w:r w:rsidR="00C40CD2">
              <w:rPr>
                <w:noProof/>
                <w:webHidden/>
              </w:rPr>
              <w:tab/>
            </w:r>
            <w:r w:rsidR="00C40CD2">
              <w:rPr>
                <w:noProof/>
                <w:webHidden/>
              </w:rPr>
              <w:fldChar w:fldCharType="begin"/>
            </w:r>
            <w:r w:rsidR="00C40CD2">
              <w:rPr>
                <w:noProof/>
                <w:webHidden/>
              </w:rPr>
              <w:instrText xml:space="preserve"> PAGEREF _Toc5170469 \h </w:instrText>
            </w:r>
            <w:r w:rsidR="00C40CD2">
              <w:rPr>
                <w:noProof/>
                <w:webHidden/>
              </w:rPr>
            </w:r>
            <w:r w:rsidR="00C40CD2">
              <w:rPr>
                <w:noProof/>
                <w:webHidden/>
              </w:rPr>
              <w:fldChar w:fldCharType="separate"/>
            </w:r>
            <w:r w:rsidR="00384A9A">
              <w:rPr>
                <w:noProof/>
                <w:webHidden/>
              </w:rPr>
              <w:t>41</w:t>
            </w:r>
            <w:r w:rsidR="00C40CD2">
              <w:rPr>
                <w:noProof/>
                <w:webHidden/>
              </w:rPr>
              <w:fldChar w:fldCharType="end"/>
            </w:r>
          </w:hyperlink>
        </w:p>
        <w:p w14:paraId="6185A2C5" w14:textId="2BF4253D"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70" w:history="1">
            <w:r w:rsidR="00C40CD2" w:rsidRPr="000E20F2">
              <w:rPr>
                <w:rStyle w:val="Hyperlink"/>
                <w:noProof/>
              </w:rPr>
              <w:t>3.3.4</w:t>
            </w:r>
            <w:r w:rsidR="00C40CD2">
              <w:rPr>
                <w:rFonts w:asciiTheme="minorHAnsi" w:eastAsiaTheme="minorEastAsia" w:hAnsiTheme="minorHAnsi" w:cstheme="minorBidi"/>
                <w:noProof/>
                <w:sz w:val="22"/>
                <w:lang/>
              </w:rPr>
              <w:tab/>
            </w:r>
            <w:r w:rsidR="00C40CD2" w:rsidRPr="000E20F2">
              <w:rPr>
                <w:rStyle w:val="Hyperlink"/>
                <w:noProof/>
              </w:rPr>
              <w:t>Section D</w:t>
            </w:r>
            <w:r w:rsidR="00C40CD2">
              <w:rPr>
                <w:noProof/>
                <w:webHidden/>
              </w:rPr>
              <w:tab/>
            </w:r>
            <w:r w:rsidR="00C40CD2">
              <w:rPr>
                <w:noProof/>
                <w:webHidden/>
              </w:rPr>
              <w:fldChar w:fldCharType="begin"/>
            </w:r>
            <w:r w:rsidR="00C40CD2">
              <w:rPr>
                <w:noProof/>
                <w:webHidden/>
              </w:rPr>
              <w:instrText xml:space="preserve"> PAGEREF _Toc5170470 \h </w:instrText>
            </w:r>
            <w:r w:rsidR="00C40CD2">
              <w:rPr>
                <w:noProof/>
                <w:webHidden/>
              </w:rPr>
            </w:r>
            <w:r w:rsidR="00C40CD2">
              <w:rPr>
                <w:noProof/>
                <w:webHidden/>
              </w:rPr>
              <w:fldChar w:fldCharType="separate"/>
            </w:r>
            <w:r w:rsidR="00384A9A">
              <w:rPr>
                <w:noProof/>
                <w:webHidden/>
              </w:rPr>
              <w:t>44</w:t>
            </w:r>
            <w:r w:rsidR="00C40CD2">
              <w:rPr>
                <w:noProof/>
                <w:webHidden/>
              </w:rPr>
              <w:fldChar w:fldCharType="end"/>
            </w:r>
          </w:hyperlink>
        </w:p>
        <w:p w14:paraId="5EC24132" w14:textId="1297E67C" w:rsidR="00C40CD2" w:rsidRDefault="00402DCA" w:rsidP="00845FDA">
          <w:pPr>
            <w:pStyle w:val="TOC3"/>
            <w:tabs>
              <w:tab w:val="left" w:pos="1320"/>
              <w:tab w:val="right" w:leader="dot" w:pos="8777"/>
            </w:tabs>
            <w:spacing w:after="0" w:line="360" w:lineRule="auto"/>
            <w:contextualSpacing/>
            <w:rPr>
              <w:rFonts w:asciiTheme="minorHAnsi" w:eastAsiaTheme="minorEastAsia" w:hAnsiTheme="minorHAnsi" w:cstheme="minorBidi"/>
              <w:noProof/>
              <w:sz w:val="22"/>
              <w:lang/>
            </w:rPr>
          </w:pPr>
          <w:hyperlink w:anchor="_Toc5170471" w:history="1">
            <w:r w:rsidR="00C40CD2" w:rsidRPr="000E20F2">
              <w:rPr>
                <w:rStyle w:val="Hyperlink"/>
                <w:noProof/>
              </w:rPr>
              <w:t>3.3.5</w:t>
            </w:r>
            <w:r w:rsidR="00C40CD2">
              <w:rPr>
                <w:rFonts w:asciiTheme="minorHAnsi" w:eastAsiaTheme="minorEastAsia" w:hAnsiTheme="minorHAnsi" w:cstheme="minorBidi"/>
                <w:noProof/>
                <w:sz w:val="22"/>
                <w:lang/>
              </w:rPr>
              <w:tab/>
            </w:r>
            <w:r w:rsidR="00C40CD2" w:rsidRPr="000E20F2">
              <w:rPr>
                <w:rStyle w:val="Hyperlink"/>
                <w:noProof/>
              </w:rPr>
              <w:t>Section E</w:t>
            </w:r>
            <w:r w:rsidR="00C40CD2">
              <w:rPr>
                <w:noProof/>
                <w:webHidden/>
              </w:rPr>
              <w:tab/>
            </w:r>
            <w:r w:rsidR="00C40CD2">
              <w:rPr>
                <w:noProof/>
                <w:webHidden/>
              </w:rPr>
              <w:fldChar w:fldCharType="begin"/>
            </w:r>
            <w:r w:rsidR="00C40CD2">
              <w:rPr>
                <w:noProof/>
                <w:webHidden/>
              </w:rPr>
              <w:instrText xml:space="preserve"> PAGEREF _Toc5170471 \h </w:instrText>
            </w:r>
            <w:r w:rsidR="00C40CD2">
              <w:rPr>
                <w:noProof/>
                <w:webHidden/>
              </w:rPr>
            </w:r>
            <w:r w:rsidR="00C40CD2">
              <w:rPr>
                <w:noProof/>
                <w:webHidden/>
              </w:rPr>
              <w:fldChar w:fldCharType="separate"/>
            </w:r>
            <w:r w:rsidR="00384A9A">
              <w:rPr>
                <w:noProof/>
                <w:webHidden/>
              </w:rPr>
              <w:t>54</w:t>
            </w:r>
            <w:r w:rsidR="00C40CD2">
              <w:rPr>
                <w:noProof/>
                <w:webHidden/>
              </w:rPr>
              <w:fldChar w:fldCharType="end"/>
            </w:r>
          </w:hyperlink>
        </w:p>
        <w:p w14:paraId="5D4C0F00" w14:textId="751403C2" w:rsidR="00C40CD2" w:rsidRDefault="00402DCA" w:rsidP="00845FDA">
          <w:pPr>
            <w:pStyle w:val="TOC3"/>
            <w:tabs>
              <w:tab w:val="left" w:pos="1320"/>
              <w:tab w:val="right" w:leader="dot" w:pos="8777"/>
            </w:tabs>
            <w:spacing w:after="0" w:line="360" w:lineRule="auto"/>
            <w:contextualSpacing/>
            <w:rPr>
              <w:rStyle w:val="Hyperlink"/>
              <w:noProof/>
            </w:rPr>
          </w:pPr>
          <w:hyperlink w:anchor="_Toc5170472" w:history="1">
            <w:r w:rsidR="00C40CD2" w:rsidRPr="000E20F2">
              <w:rPr>
                <w:rStyle w:val="Hyperlink"/>
                <w:noProof/>
              </w:rPr>
              <w:t>3.3.6</w:t>
            </w:r>
            <w:r w:rsidR="00C40CD2">
              <w:rPr>
                <w:rFonts w:asciiTheme="minorHAnsi" w:eastAsiaTheme="minorEastAsia" w:hAnsiTheme="minorHAnsi" w:cstheme="minorBidi"/>
                <w:noProof/>
                <w:sz w:val="22"/>
                <w:lang/>
              </w:rPr>
              <w:tab/>
            </w:r>
            <w:r w:rsidR="00C40CD2" w:rsidRPr="000E20F2">
              <w:rPr>
                <w:rStyle w:val="Hyperlink"/>
                <w:noProof/>
              </w:rPr>
              <w:t>Conclusion</w:t>
            </w:r>
            <w:r w:rsidR="00C40CD2">
              <w:rPr>
                <w:noProof/>
                <w:webHidden/>
              </w:rPr>
              <w:tab/>
            </w:r>
            <w:r w:rsidR="00C40CD2">
              <w:rPr>
                <w:noProof/>
                <w:webHidden/>
              </w:rPr>
              <w:fldChar w:fldCharType="begin"/>
            </w:r>
            <w:r w:rsidR="00C40CD2">
              <w:rPr>
                <w:noProof/>
                <w:webHidden/>
              </w:rPr>
              <w:instrText xml:space="preserve"> PAGEREF _Toc5170472 \h </w:instrText>
            </w:r>
            <w:r w:rsidR="00C40CD2">
              <w:rPr>
                <w:noProof/>
                <w:webHidden/>
              </w:rPr>
            </w:r>
            <w:r w:rsidR="00C40CD2">
              <w:rPr>
                <w:noProof/>
                <w:webHidden/>
              </w:rPr>
              <w:fldChar w:fldCharType="separate"/>
            </w:r>
            <w:r w:rsidR="00384A9A">
              <w:rPr>
                <w:noProof/>
                <w:webHidden/>
              </w:rPr>
              <w:t>55</w:t>
            </w:r>
            <w:r w:rsidR="00C40CD2">
              <w:rPr>
                <w:noProof/>
                <w:webHidden/>
              </w:rPr>
              <w:fldChar w:fldCharType="end"/>
            </w:r>
          </w:hyperlink>
        </w:p>
        <w:p w14:paraId="50830170" w14:textId="77777777" w:rsidR="00C40CD2" w:rsidRPr="00C40CD2" w:rsidRDefault="00C40CD2" w:rsidP="00845FDA">
          <w:pPr>
            <w:spacing w:line="360" w:lineRule="auto"/>
            <w:contextualSpacing/>
            <w:rPr>
              <w:noProof/>
            </w:rPr>
          </w:pPr>
        </w:p>
        <w:p w14:paraId="49E86C29" w14:textId="27900F64" w:rsidR="00C40CD2" w:rsidRDefault="00402DCA" w:rsidP="00845FDA">
          <w:pPr>
            <w:pStyle w:val="TOC1"/>
            <w:spacing w:after="0"/>
            <w:contextualSpacing/>
            <w:rPr>
              <w:rStyle w:val="Hyperlink"/>
            </w:rPr>
          </w:pPr>
          <w:hyperlink w:anchor="_Toc5170473" w:history="1">
            <w:r w:rsidR="00C40CD2" w:rsidRPr="000E20F2">
              <w:rPr>
                <w:rStyle w:val="Hyperlink"/>
                <w:lang w:val="en-US"/>
              </w:rPr>
              <w:t>CHAPTER FOUR</w:t>
            </w:r>
            <w:r w:rsidR="00C40CD2">
              <w:rPr>
                <w:webHidden/>
              </w:rPr>
              <w:tab/>
            </w:r>
            <w:r w:rsidR="00C40CD2">
              <w:rPr>
                <w:webHidden/>
              </w:rPr>
              <w:fldChar w:fldCharType="begin"/>
            </w:r>
            <w:r w:rsidR="00C40CD2">
              <w:rPr>
                <w:webHidden/>
              </w:rPr>
              <w:instrText xml:space="preserve"> PAGEREF _Toc5170473 \h </w:instrText>
            </w:r>
            <w:r w:rsidR="00C40CD2">
              <w:rPr>
                <w:webHidden/>
              </w:rPr>
            </w:r>
            <w:r w:rsidR="00C40CD2">
              <w:rPr>
                <w:webHidden/>
              </w:rPr>
              <w:fldChar w:fldCharType="separate"/>
            </w:r>
            <w:r w:rsidR="00384A9A">
              <w:rPr>
                <w:webHidden/>
              </w:rPr>
              <w:t>56</w:t>
            </w:r>
            <w:r w:rsidR="00C40CD2">
              <w:rPr>
                <w:webHidden/>
              </w:rPr>
              <w:fldChar w:fldCharType="end"/>
            </w:r>
          </w:hyperlink>
        </w:p>
        <w:p w14:paraId="5A50AE8D" w14:textId="77777777" w:rsidR="00C40CD2" w:rsidRPr="00C40CD2" w:rsidRDefault="00C40CD2" w:rsidP="00845FDA">
          <w:pPr>
            <w:spacing w:line="360" w:lineRule="auto"/>
            <w:contextualSpacing/>
            <w:rPr>
              <w:noProof/>
            </w:rPr>
          </w:pPr>
        </w:p>
        <w:p w14:paraId="748A2FB7" w14:textId="304E3D60" w:rsidR="00C40CD2" w:rsidRDefault="00402DCA" w:rsidP="00845FDA">
          <w:pPr>
            <w:pStyle w:val="TOC1"/>
            <w:spacing w:after="0"/>
            <w:contextualSpacing/>
            <w:rPr>
              <w:rFonts w:asciiTheme="minorHAnsi" w:eastAsiaTheme="minorEastAsia" w:hAnsiTheme="minorHAnsi" w:cstheme="minorBidi"/>
              <w:b w:val="0"/>
              <w:sz w:val="22"/>
              <w:lang/>
            </w:rPr>
          </w:pPr>
          <w:hyperlink w:anchor="_Toc5170474" w:history="1">
            <w:r w:rsidR="00C40CD2" w:rsidRPr="000E20F2">
              <w:rPr>
                <w:rStyle w:val="Hyperlink"/>
              </w:rPr>
              <w:t>4</w:t>
            </w:r>
            <w:r w:rsidR="00C40CD2">
              <w:rPr>
                <w:rFonts w:asciiTheme="minorHAnsi" w:eastAsiaTheme="minorEastAsia" w:hAnsiTheme="minorHAnsi" w:cstheme="minorBidi"/>
                <w:b w:val="0"/>
                <w:sz w:val="22"/>
                <w:lang/>
              </w:rPr>
              <w:tab/>
            </w:r>
            <w:r w:rsidR="00C40CD2" w:rsidRPr="000E20F2">
              <w:rPr>
                <w:rStyle w:val="Hyperlink"/>
              </w:rPr>
              <w:t>RESULTS &amp; DISCUSSION</w:t>
            </w:r>
            <w:r w:rsidR="00C40CD2">
              <w:rPr>
                <w:webHidden/>
              </w:rPr>
              <w:tab/>
            </w:r>
            <w:r w:rsidR="00C40CD2">
              <w:rPr>
                <w:webHidden/>
              </w:rPr>
              <w:fldChar w:fldCharType="begin"/>
            </w:r>
            <w:r w:rsidR="00C40CD2">
              <w:rPr>
                <w:webHidden/>
              </w:rPr>
              <w:instrText xml:space="preserve"> PAGEREF _Toc5170474 \h </w:instrText>
            </w:r>
            <w:r w:rsidR="00C40CD2">
              <w:rPr>
                <w:webHidden/>
              </w:rPr>
            </w:r>
            <w:r w:rsidR="00C40CD2">
              <w:rPr>
                <w:webHidden/>
              </w:rPr>
              <w:fldChar w:fldCharType="separate"/>
            </w:r>
            <w:r w:rsidR="00384A9A">
              <w:rPr>
                <w:webHidden/>
              </w:rPr>
              <w:t>56</w:t>
            </w:r>
            <w:r w:rsidR="00C40CD2">
              <w:rPr>
                <w:webHidden/>
              </w:rPr>
              <w:fldChar w:fldCharType="end"/>
            </w:r>
          </w:hyperlink>
        </w:p>
        <w:p w14:paraId="745582FA" w14:textId="2F893064" w:rsidR="00C40CD2" w:rsidRDefault="00402DCA" w:rsidP="00845FDA">
          <w:pPr>
            <w:pStyle w:val="TOC2"/>
            <w:spacing w:after="0" w:line="360" w:lineRule="auto"/>
            <w:contextualSpacing/>
            <w:rPr>
              <w:rFonts w:asciiTheme="minorHAnsi" w:eastAsiaTheme="minorEastAsia" w:hAnsiTheme="minorHAnsi" w:cstheme="minorBidi"/>
              <w:b w:val="0"/>
              <w:sz w:val="22"/>
              <w:lang/>
            </w:rPr>
          </w:pPr>
          <w:hyperlink w:anchor="_Toc5170475" w:history="1">
            <w:r w:rsidR="00C40CD2" w:rsidRPr="000E20F2">
              <w:rPr>
                <w:rStyle w:val="Hyperlink"/>
              </w:rPr>
              <w:t>4.1</w:t>
            </w:r>
            <w:r w:rsidR="00C40CD2">
              <w:rPr>
                <w:rFonts w:asciiTheme="minorHAnsi" w:eastAsiaTheme="minorEastAsia" w:hAnsiTheme="minorHAnsi" w:cstheme="minorBidi"/>
                <w:b w:val="0"/>
                <w:sz w:val="22"/>
                <w:lang/>
              </w:rPr>
              <w:tab/>
            </w:r>
            <w:r w:rsidR="00C40CD2" w:rsidRPr="000E20F2">
              <w:rPr>
                <w:rStyle w:val="Hyperlink"/>
              </w:rPr>
              <w:t>INTRODUCTION</w:t>
            </w:r>
            <w:r w:rsidR="00C40CD2">
              <w:rPr>
                <w:webHidden/>
              </w:rPr>
              <w:tab/>
            </w:r>
            <w:r w:rsidR="00C40CD2">
              <w:rPr>
                <w:webHidden/>
              </w:rPr>
              <w:fldChar w:fldCharType="begin"/>
            </w:r>
            <w:r w:rsidR="00C40CD2">
              <w:rPr>
                <w:webHidden/>
              </w:rPr>
              <w:instrText xml:space="preserve"> PAGEREF _Toc5170475 \h </w:instrText>
            </w:r>
            <w:r w:rsidR="00C40CD2">
              <w:rPr>
                <w:webHidden/>
              </w:rPr>
            </w:r>
            <w:r w:rsidR="00C40CD2">
              <w:rPr>
                <w:webHidden/>
              </w:rPr>
              <w:fldChar w:fldCharType="separate"/>
            </w:r>
            <w:r w:rsidR="00384A9A">
              <w:rPr>
                <w:webHidden/>
              </w:rPr>
              <w:t>56</w:t>
            </w:r>
            <w:r w:rsidR="00C40CD2">
              <w:rPr>
                <w:webHidden/>
              </w:rPr>
              <w:fldChar w:fldCharType="end"/>
            </w:r>
          </w:hyperlink>
        </w:p>
        <w:p w14:paraId="0F8EA8A2" w14:textId="7EC7AC0F" w:rsidR="00C40CD2" w:rsidRDefault="00402DCA" w:rsidP="00845FDA">
          <w:pPr>
            <w:pStyle w:val="TOC2"/>
            <w:spacing w:after="0" w:line="360" w:lineRule="auto"/>
            <w:contextualSpacing/>
            <w:rPr>
              <w:rStyle w:val="Hyperlink"/>
            </w:rPr>
          </w:pPr>
          <w:hyperlink w:anchor="_Toc5170476" w:history="1">
            <w:r w:rsidR="00C40CD2" w:rsidRPr="000E20F2">
              <w:rPr>
                <w:rStyle w:val="Hyperlink"/>
              </w:rPr>
              <w:t>4.2</w:t>
            </w:r>
            <w:r w:rsidR="00C40CD2">
              <w:rPr>
                <w:rFonts w:asciiTheme="minorHAnsi" w:eastAsiaTheme="minorEastAsia" w:hAnsiTheme="minorHAnsi" w:cstheme="minorBidi"/>
                <w:b w:val="0"/>
                <w:sz w:val="22"/>
                <w:lang/>
              </w:rPr>
              <w:tab/>
            </w:r>
            <w:r w:rsidR="00C40CD2" w:rsidRPr="000E20F2">
              <w:rPr>
                <w:rStyle w:val="Hyperlink"/>
              </w:rPr>
              <w:t>RESULTS</w:t>
            </w:r>
            <w:r w:rsidR="00C40CD2">
              <w:rPr>
                <w:webHidden/>
              </w:rPr>
              <w:tab/>
            </w:r>
            <w:r w:rsidR="00C40CD2">
              <w:rPr>
                <w:webHidden/>
              </w:rPr>
              <w:fldChar w:fldCharType="begin"/>
            </w:r>
            <w:r w:rsidR="00C40CD2">
              <w:rPr>
                <w:webHidden/>
              </w:rPr>
              <w:instrText xml:space="preserve"> PAGEREF _Toc5170476 \h </w:instrText>
            </w:r>
            <w:r w:rsidR="00C40CD2">
              <w:rPr>
                <w:webHidden/>
              </w:rPr>
            </w:r>
            <w:r w:rsidR="00C40CD2">
              <w:rPr>
                <w:webHidden/>
              </w:rPr>
              <w:fldChar w:fldCharType="separate"/>
            </w:r>
            <w:r w:rsidR="00384A9A">
              <w:rPr>
                <w:webHidden/>
              </w:rPr>
              <w:t>56</w:t>
            </w:r>
            <w:r w:rsidR="00C40CD2">
              <w:rPr>
                <w:webHidden/>
              </w:rPr>
              <w:fldChar w:fldCharType="end"/>
            </w:r>
          </w:hyperlink>
        </w:p>
        <w:p w14:paraId="3217470A" w14:textId="77777777" w:rsidR="00C40CD2" w:rsidRPr="00C40CD2" w:rsidRDefault="00C40CD2" w:rsidP="00845FDA">
          <w:pPr>
            <w:spacing w:line="360" w:lineRule="auto"/>
            <w:contextualSpacing/>
            <w:rPr>
              <w:noProof/>
            </w:rPr>
          </w:pPr>
        </w:p>
        <w:p w14:paraId="5A8B36AD" w14:textId="7D16589D" w:rsidR="00845FDA" w:rsidRPr="00845FDA" w:rsidRDefault="00402DCA" w:rsidP="00845FDA">
          <w:pPr>
            <w:pStyle w:val="TOC1"/>
            <w:spacing w:after="0"/>
            <w:contextualSpacing/>
          </w:pPr>
          <w:hyperlink w:anchor="_Toc5170477" w:history="1">
            <w:r w:rsidR="00C40CD2" w:rsidRPr="000E20F2">
              <w:rPr>
                <w:rStyle w:val="Hyperlink"/>
              </w:rPr>
              <w:t>CHAPTER FIVE</w:t>
            </w:r>
            <w:r w:rsidR="00C40CD2">
              <w:rPr>
                <w:webHidden/>
              </w:rPr>
              <w:tab/>
            </w:r>
            <w:r w:rsidR="00C40CD2">
              <w:rPr>
                <w:webHidden/>
              </w:rPr>
              <w:fldChar w:fldCharType="begin"/>
            </w:r>
            <w:r w:rsidR="00C40CD2">
              <w:rPr>
                <w:webHidden/>
              </w:rPr>
              <w:instrText xml:space="preserve"> PAGEREF _Toc5170477 \h </w:instrText>
            </w:r>
            <w:r w:rsidR="00C40CD2">
              <w:rPr>
                <w:webHidden/>
              </w:rPr>
            </w:r>
            <w:r w:rsidR="00C40CD2">
              <w:rPr>
                <w:webHidden/>
              </w:rPr>
              <w:fldChar w:fldCharType="separate"/>
            </w:r>
            <w:r w:rsidR="00384A9A">
              <w:rPr>
                <w:webHidden/>
              </w:rPr>
              <w:t>60</w:t>
            </w:r>
            <w:r w:rsidR="00C40CD2">
              <w:rPr>
                <w:webHidden/>
              </w:rPr>
              <w:fldChar w:fldCharType="end"/>
            </w:r>
          </w:hyperlink>
        </w:p>
        <w:p w14:paraId="583D84B3" w14:textId="40E5391D" w:rsidR="00C40CD2" w:rsidRDefault="00402DCA" w:rsidP="00845FDA">
          <w:pPr>
            <w:pStyle w:val="TOC1"/>
            <w:spacing w:after="0"/>
            <w:contextualSpacing/>
            <w:rPr>
              <w:rFonts w:asciiTheme="minorHAnsi" w:eastAsiaTheme="minorEastAsia" w:hAnsiTheme="minorHAnsi" w:cstheme="minorBidi"/>
              <w:b w:val="0"/>
              <w:sz w:val="22"/>
              <w:lang/>
            </w:rPr>
          </w:pPr>
          <w:hyperlink w:anchor="_Toc5170478" w:history="1">
            <w:r w:rsidR="00C40CD2" w:rsidRPr="000E20F2">
              <w:rPr>
                <w:rStyle w:val="Hyperlink"/>
              </w:rPr>
              <w:t>5</w:t>
            </w:r>
            <w:r w:rsidR="00C40CD2">
              <w:rPr>
                <w:rFonts w:asciiTheme="minorHAnsi" w:eastAsiaTheme="minorEastAsia" w:hAnsiTheme="minorHAnsi" w:cstheme="minorBidi"/>
                <w:b w:val="0"/>
                <w:sz w:val="22"/>
                <w:lang/>
              </w:rPr>
              <w:tab/>
            </w:r>
            <w:r w:rsidR="00C40CD2" w:rsidRPr="000E20F2">
              <w:rPr>
                <w:rStyle w:val="Hyperlink"/>
              </w:rPr>
              <w:t>CONCLUSION AND RECOMMENDATIONS</w:t>
            </w:r>
            <w:r w:rsidR="00C40CD2">
              <w:rPr>
                <w:webHidden/>
              </w:rPr>
              <w:tab/>
            </w:r>
            <w:r w:rsidR="00C40CD2">
              <w:rPr>
                <w:webHidden/>
              </w:rPr>
              <w:fldChar w:fldCharType="begin"/>
            </w:r>
            <w:r w:rsidR="00C40CD2">
              <w:rPr>
                <w:webHidden/>
              </w:rPr>
              <w:instrText xml:space="preserve"> PAGEREF _Toc5170478 \h </w:instrText>
            </w:r>
            <w:r w:rsidR="00C40CD2">
              <w:rPr>
                <w:webHidden/>
              </w:rPr>
            </w:r>
            <w:r w:rsidR="00C40CD2">
              <w:rPr>
                <w:webHidden/>
              </w:rPr>
              <w:fldChar w:fldCharType="separate"/>
            </w:r>
            <w:r w:rsidR="00384A9A">
              <w:rPr>
                <w:webHidden/>
              </w:rPr>
              <w:t>60</w:t>
            </w:r>
            <w:r w:rsidR="00C40CD2">
              <w:rPr>
                <w:webHidden/>
              </w:rPr>
              <w:fldChar w:fldCharType="end"/>
            </w:r>
          </w:hyperlink>
        </w:p>
        <w:p w14:paraId="4B18B40C" w14:textId="30B8E35F" w:rsidR="00C40CD2" w:rsidRDefault="00402DCA" w:rsidP="00845FDA">
          <w:pPr>
            <w:pStyle w:val="TOC2"/>
            <w:spacing w:after="0" w:line="360" w:lineRule="auto"/>
            <w:contextualSpacing/>
            <w:rPr>
              <w:rFonts w:asciiTheme="minorHAnsi" w:eastAsiaTheme="minorEastAsia" w:hAnsiTheme="minorHAnsi" w:cstheme="minorBidi"/>
              <w:b w:val="0"/>
              <w:sz w:val="22"/>
              <w:lang/>
            </w:rPr>
          </w:pPr>
          <w:hyperlink w:anchor="_Toc5170479" w:history="1">
            <w:r w:rsidR="00C40CD2" w:rsidRPr="000E20F2">
              <w:rPr>
                <w:rStyle w:val="Hyperlink"/>
              </w:rPr>
              <w:t>5.1</w:t>
            </w:r>
            <w:r w:rsidR="00C40CD2">
              <w:rPr>
                <w:rFonts w:asciiTheme="minorHAnsi" w:eastAsiaTheme="minorEastAsia" w:hAnsiTheme="minorHAnsi" w:cstheme="minorBidi"/>
                <w:b w:val="0"/>
                <w:sz w:val="22"/>
                <w:lang/>
              </w:rPr>
              <w:tab/>
            </w:r>
            <w:r w:rsidR="00C40CD2" w:rsidRPr="000E20F2">
              <w:rPr>
                <w:rStyle w:val="Hyperlink"/>
              </w:rPr>
              <w:t>INTRODUCTION</w:t>
            </w:r>
            <w:r w:rsidR="00C40CD2">
              <w:rPr>
                <w:webHidden/>
              </w:rPr>
              <w:tab/>
            </w:r>
            <w:r w:rsidR="00C40CD2">
              <w:rPr>
                <w:webHidden/>
              </w:rPr>
              <w:fldChar w:fldCharType="begin"/>
            </w:r>
            <w:r w:rsidR="00C40CD2">
              <w:rPr>
                <w:webHidden/>
              </w:rPr>
              <w:instrText xml:space="preserve"> PAGEREF _Toc5170479 \h </w:instrText>
            </w:r>
            <w:r w:rsidR="00C40CD2">
              <w:rPr>
                <w:webHidden/>
              </w:rPr>
            </w:r>
            <w:r w:rsidR="00C40CD2">
              <w:rPr>
                <w:webHidden/>
              </w:rPr>
              <w:fldChar w:fldCharType="separate"/>
            </w:r>
            <w:r w:rsidR="00384A9A">
              <w:rPr>
                <w:webHidden/>
              </w:rPr>
              <w:t>60</w:t>
            </w:r>
            <w:r w:rsidR="00C40CD2">
              <w:rPr>
                <w:webHidden/>
              </w:rPr>
              <w:fldChar w:fldCharType="end"/>
            </w:r>
          </w:hyperlink>
        </w:p>
        <w:p w14:paraId="0DC01537" w14:textId="157DF850" w:rsidR="00C40CD2" w:rsidRDefault="00402DCA" w:rsidP="00845FDA">
          <w:pPr>
            <w:pStyle w:val="TOC2"/>
            <w:spacing w:after="0" w:line="360" w:lineRule="auto"/>
            <w:contextualSpacing/>
            <w:rPr>
              <w:rFonts w:asciiTheme="minorHAnsi" w:eastAsiaTheme="minorEastAsia" w:hAnsiTheme="minorHAnsi" w:cstheme="minorBidi"/>
              <w:b w:val="0"/>
              <w:sz w:val="22"/>
              <w:lang/>
            </w:rPr>
          </w:pPr>
          <w:hyperlink w:anchor="_Toc5170480" w:history="1">
            <w:r w:rsidR="00C40CD2" w:rsidRPr="000E20F2">
              <w:rPr>
                <w:rStyle w:val="Hyperlink"/>
              </w:rPr>
              <w:t>5.2</w:t>
            </w:r>
            <w:r w:rsidR="00C40CD2">
              <w:rPr>
                <w:rFonts w:asciiTheme="minorHAnsi" w:eastAsiaTheme="minorEastAsia" w:hAnsiTheme="minorHAnsi" w:cstheme="minorBidi"/>
                <w:b w:val="0"/>
                <w:sz w:val="22"/>
                <w:lang/>
              </w:rPr>
              <w:tab/>
            </w:r>
            <w:r w:rsidR="00C40CD2" w:rsidRPr="000E20F2">
              <w:rPr>
                <w:rStyle w:val="Hyperlink"/>
              </w:rPr>
              <w:t>CONCLUSION</w:t>
            </w:r>
            <w:r w:rsidR="00C40CD2">
              <w:rPr>
                <w:webHidden/>
              </w:rPr>
              <w:tab/>
            </w:r>
            <w:r w:rsidR="00C40CD2">
              <w:rPr>
                <w:webHidden/>
              </w:rPr>
              <w:fldChar w:fldCharType="begin"/>
            </w:r>
            <w:r w:rsidR="00C40CD2">
              <w:rPr>
                <w:webHidden/>
              </w:rPr>
              <w:instrText xml:space="preserve"> PAGEREF _Toc5170480 \h </w:instrText>
            </w:r>
            <w:r w:rsidR="00C40CD2">
              <w:rPr>
                <w:webHidden/>
              </w:rPr>
            </w:r>
            <w:r w:rsidR="00C40CD2">
              <w:rPr>
                <w:webHidden/>
              </w:rPr>
              <w:fldChar w:fldCharType="separate"/>
            </w:r>
            <w:r w:rsidR="00384A9A">
              <w:rPr>
                <w:webHidden/>
              </w:rPr>
              <w:t>60</w:t>
            </w:r>
            <w:r w:rsidR="00C40CD2">
              <w:rPr>
                <w:webHidden/>
              </w:rPr>
              <w:fldChar w:fldCharType="end"/>
            </w:r>
          </w:hyperlink>
        </w:p>
        <w:p w14:paraId="1D3463AC" w14:textId="059243CD" w:rsidR="00C40CD2" w:rsidRPr="00845FDA" w:rsidRDefault="00402DCA" w:rsidP="00845FDA">
          <w:pPr>
            <w:pStyle w:val="TOC2"/>
            <w:spacing w:after="0" w:line="360" w:lineRule="auto"/>
            <w:contextualSpacing/>
            <w:rPr>
              <w:color w:val="0563C1" w:themeColor="hyperlink"/>
              <w:u w:val="single"/>
            </w:rPr>
          </w:pPr>
          <w:hyperlink w:anchor="_Toc5170481" w:history="1">
            <w:r w:rsidR="00C40CD2" w:rsidRPr="000E20F2">
              <w:rPr>
                <w:rStyle w:val="Hyperlink"/>
              </w:rPr>
              <w:t>5.3</w:t>
            </w:r>
            <w:r w:rsidR="00C40CD2">
              <w:rPr>
                <w:rFonts w:asciiTheme="minorHAnsi" w:eastAsiaTheme="minorEastAsia" w:hAnsiTheme="minorHAnsi" w:cstheme="minorBidi"/>
                <w:b w:val="0"/>
                <w:sz w:val="22"/>
                <w:lang/>
              </w:rPr>
              <w:tab/>
            </w:r>
            <w:r w:rsidR="00C40CD2" w:rsidRPr="000E20F2">
              <w:rPr>
                <w:rStyle w:val="Hyperlink"/>
              </w:rPr>
              <w:t>RECOMMENDATIONS</w:t>
            </w:r>
            <w:r w:rsidR="00C40CD2">
              <w:rPr>
                <w:webHidden/>
              </w:rPr>
              <w:tab/>
            </w:r>
            <w:r w:rsidR="00C40CD2">
              <w:rPr>
                <w:webHidden/>
              </w:rPr>
              <w:fldChar w:fldCharType="begin"/>
            </w:r>
            <w:r w:rsidR="00C40CD2">
              <w:rPr>
                <w:webHidden/>
              </w:rPr>
              <w:instrText xml:space="preserve"> PAGEREF _Toc5170481 \h </w:instrText>
            </w:r>
            <w:r w:rsidR="00C40CD2">
              <w:rPr>
                <w:webHidden/>
              </w:rPr>
            </w:r>
            <w:r w:rsidR="00C40CD2">
              <w:rPr>
                <w:webHidden/>
              </w:rPr>
              <w:fldChar w:fldCharType="separate"/>
            </w:r>
            <w:r w:rsidR="00384A9A">
              <w:rPr>
                <w:webHidden/>
              </w:rPr>
              <w:t>61</w:t>
            </w:r>
            <w:r w:rsidR="00C40CD2">
              <w:rPr>
                <w:webHidden/>
              </w:rPr>
              <w:fldChar w:fldCharType="end"/>
            </w:r>
          </w:hyperlink>
        </w:p>
        <w:p w14:paraId="53C05467" w14:textId="422FAC95" w:rsidR="00C40CD2" w:rsidRDefault="00402DCA" w:rsidP="00845FDA">
          <w:pPr>
            <w:pStyle w:val="TOC1"/>
            <w:spacing w:after="0"/>
            <w:contextualSpacing/>
            <w:rPr>
              <w:rFonts w:asciiTheme="minorHAnsi" w:eastAsiaTheme="minorEastAsia" w:hAnsiTheme="minorHAnsi" w:cstheme="minorBidi"/>
              <w:b w:val="0"/>
              <w:sz w:val="22"/>
              <w:lang/>
            </w:rPr>
          </w:pPr>
          <w:hyperlink w:anchor="_Toc5170483" w:history="1">
            <w:r w:rsidR="00C40CD2" w:rsidRPr="000E20F2">
              <w:rPr>
                <w:rStyle w:val="Hyperlink"/>
                <w:shd w:val="clear" w:color="auto" w:fill="FFFFFF"/>
              </w:rPr>
              <w:t>BIBLIOGRAPHY</w:t>
            </w:r>
            <w:r w:rsidR="00C40CD2">
              <w:rPr>
                <w:webHidden/>
              </w:rPr>
              <w:tab/>
            </w:r>
            <w:r w:rsidR="00C40CD2">
              <w:rPr>
                <w:webHidden/>
              </w:rPr>
              <w:fldChar w:fldCharType="begin"/>
            </w:r>
            <w:r w:rsidR="00C40CD2">
              <w:rPr>
                <w:webHidden/>
              </w:rPr>
              <w:instrText xml:space="preserve"> PAGEREF _Toc5170483 \h </w:instrText>
            </w:r>
            <w:r w:rsidR="00C40CD2">
              <w:rPr>
                <w:webHidden/>
              </w:rPr>
            </w:r>
            <w:r w:rsidR="00C40CD2">
              <w:rPr>
                <w:webHidden/>
              </w:rPr>
              <w:fldChar w:fldCharType="separate"/>
            </w:r>
            <w:r w:rsidR="00384A9A">
              <w:rPr>
                <w:webHidden/>
              </w:rPr>
              <w:t>62</w:t>
            </w:r>
            <w:r w:rsidR="00C40CD2">
              <w:rPr>
                <w:webHidden/>
              </w:rPr>
              <w:fldChar w:fldCharType="end"/>
            </w:r>
          </w:hyperlink>
        </w:p>
        <w:p w14:paraId="2E9F8729" w14:textId="77777777" w:rsidR="00845FDA" w:rsidRDefault="00475A1F" w:rsidP="00845FDA">
          <w:pPr>
            <w:spacing w:line="360" w:lineRule="auto"/>
            <w:contextualSpacing/>
            <w:rPr>
              <w:bCs/>
              <w:noProof/>
            </w:rPr>
          </w:pPr>
          <w:r w:rsidRPr="004F48B3">
            <w:rPr>
              <w:b/>
              <w:bCs/>
              <w:noProof/>
              <w:szCs w:val="24"/>
            </w:rPr>
            <w:fldChar w:fldCharType="end"/>
          </w:r>
        </w:p>
      </w:sdtContent>
    </w:sdt>
    <w:bookmarkStart w:id="9" w:name="_Toc5170431" w:displacedByCustomXml="prev"/>
    <w:p w14:paraId="22CEFA6C" w14:textId="01302246" w:rsidR="00E66658" w:rsidRPr="00845FDA" w:rsidRDefault="00E66658" w:rsidP="00845FDA">
      <w:pPr>
        <w:pStyle w:val="Heading1"/>
        <w:numPr>
          <w:ilvl w:val="0"/>
          <w:numId w:val="0"/>
        </w:numPr>
      </w:pPr>
      <w:r w:rsidRPr="007F57B7">
        <w:rPr>
          <w:lang w:val="en-US"/>
        </w:rPr>
        <w:t>LIST OF FIGURES</w:t>
      </w:r>
      <w:bookmarkEnd w:id="9"/>
    </w:p>
    <w:p w14:paraId="5C2FC27A" w14:textId="77777777" w:rsidR="00E5796D" w:rsidRPr="007F57B7" w:rsidRDefault="00E5796D" w:rsidP="00845FDA">
      <w:pPr>
        <w:spacing w:line="360" w:lineRule="auto"/>
        <w:contextualSpacing/>
        <w:jc w:val="center"/>
        <w:rPr>
          <w:b/>
          <w:szCs w:val="24"/>
          <w:lang w:val="en-US"/>
        </w:rPr>
      </w:pPr>
    </w:p>
    <w:p w14:paraId="5D514D99" w14:textId="792A3986" w:rsidR="00E5796D" w:rsidRDefault="00E5796D" w:rsidP="00845FDA">
      <w:pPr>
        <w:pStyle w:val="TableofFigures"/>
        <w:tabs>
          <w:tab w:val="right" w:leader="dot" w:pos="8777"/>
        </w:tabs>
        <w:spacing w:line="360" w:lineRule="auto"/>
        <w:contextualSpacing/>
        <w:rPr>
          <w:noProof/>
        </w:rPr>
      </w:pPr>
      <w:r>
        <w:rPr>
          <w:b/>
          <w:szCs w:val="24"/>
          <w:lang w:val="en-US"/>
        </w:rPr>
        <w:fldChar w:fldCharType="begin"/>
      </w:r>
      <w:r>
        <w:rPr>
          <w:b/>
          <w:szCs w:val="24"/>
          <w:lang w:val="en-US"/>
        </w:rPr>
        <w:instrText xml:space="preserve"> TOC \h \z \t "Heading 5" \c </w:instrText>
      </w:r>
      <w:r>
        <w:rPr>
          <w:b/>
          <w:szCs w:val="24"/>
          <w:lang w:val="en-US"/>
        </w:rPr>
        <w:fldChar w:fldCharType="separate"/>
      </w:r>
      <w:hyperlink w:anchor="_Toc5153248" w:history="1">
        <w:r w:rsidRPr="00497D20">
          <w:rPr>
            <w:rStyle w:val="Hyperlink"/>
            <w:noProof/>
          </w:rPr>
          <w:t>Figure 3.1: Flow chart of Irrigation Mechanism</w:t>
        </w:r>
        <w:r>
          <w:rPr>
            <w:noProof/>
            <w:webHidden/>
          </w:rPr>
          <w:tab/>
        </w:r>
        <w:r>
          <w:rPr>
            <w:noProof/>
            <w:webHidden/>
          </w:rPr>
          <w:fldChar w:fldCharType="begin"/>
        </w:r>
        <w:r>
          <w:rPr>
            <w:noProof/>
            <w:webHidden/>
          </w:rPr>
          <w:instrText xml:space="preserve"> PAGEREF _Toc5153248 \h </w:instrText>
        </w:r>
        <w:r>
          <w:rPr>
            <w:noProof/>
            <w:webHidden/>
          </w:rPr>
        </w:r>
        <w:r>
          <w:rPr>
            <w:noProof/>
            <w:webHidden/>
          </w:rPr>
          <w:fldChar w:fldCharType="separate"/>
        </w:r>
        <w:r w:rsidR="00384A9A">
          <w:rPr>
            <w:noProof/>
            <w:webHidden/>
          </w:rPr>
          <w:t>33</w:t>
        </w:r>
        <w:r>
          <w:rPr>
            <w:noProof/>
            <w:webHidden/>
          </w:rPr>
          <w:fldChar w:fldCharType="end"/>
        </w:r>
      </w:hyperlink>
    </w:p>
    <w:p w14:paraId="131AE0B8" w14:textId="357208BF" w:rsidR="00E5796D" w:rsidRDefault="00402DCA" w:rsidP="00845FDA">
      <w:pPr>
        <w:pStyle w:val="TableofFigures"/>
        <w:tabs>
          <w:tab w:val="right" w:leader="dot" w:pos="8777"/>
        </w:tabs>
        <w:spacing w:line="360" w:lineRule="auto"/>
        <w:contextualSpacing/>
        <w:rPr>
          <w:noProof/>
        </w:rPr>
      </w:pPr>
      <w:hyperlink w:anchor="_Toc5153249" w:history="1">
        <w:r w:rsidR="00E5796D" w:rsidRPr="00497D20">
          <w:rPr>
            <w:rStyle w:val="Hyperlink"/>
            <w:noProof/>
          </w:rPr>
          <w:t>Figure 3.2: Farm Land</w:t>
        </w:r>
        <w:r w:rsidR="00E5796D">
          <w:rPr>
            <w:noProof/>
            <w:webHidden/>
          </w:rPr>
          <w:tab/>
        </w:r>
        <w:r w:rsidR="00E5796D">
          <w:rPr>
            <w:noProof/>
            <w:webHidden/>
          </w:rPr>
          <w:fldChar w:fldCharType="begin"/>
        </w:r>
        <w:r w:rsidR="00E5796D">
          <w:rPr>
            <w:noProof/>
            <w:webHidden/>
          </w:rPr>
          <w:instrText xml:space="preserve"> PAGEREF _Toc5153249 \h </w:instrText>
        </w:r>
        <w:r w:rsidR="00E5796D">
          <w:rPr>
            <w:noProof/>
            <w:webHidden/>
          </w:rPr>
        </w:r>
        <w:r w:rsidR="00E5796D">
          <w:rPr>
            <w:noProof/>
            <w:webHidden/>
          </w:rPr>
          <w:fldChar w:fldCharType="separate"/>
        </w:r>
        <w:r w:rsidR="00384A9A">
          <w:rPr>
            <w:noProof/>
            <w:webHidden/>
          </w:rPr>
          <w:t>38</w:t>
        </w:r>
        <w:r w:rsidR="00E5796D">
          <w:rPr>
            <w:noProof/>
            <w:webHidden/>
          </w:rPr>
          <w:fldChar w:fldCharType="end"/>
        </w:r>
      </w:hyperlink>
    </w:p>
    <w:p w14:paraId="092BA92C" w14:textId="3F89DFDF" w:rsidR="00E5796D" w:rsidRDefault="00402DCA" w:rsidP="00845FDA">
      <w:pPr>
        <w:pStyle w:val="TableofFigures"/>
        <w:tabs>
          <w:tab w:val="right" w:leader="dot" w:pos="8777"/>
        </w:tabs>
        <w:spacing w:line="360" w:lineRule="auto"/>
        <w:contextualSpacing/>
        <w:rPr>
          <w:noProof/>
        </w:rPr>
      </w:pPr>
      <w:hyperlink w:anchor="_Toc5153250" w:history="1">
        <w:r w:rsidR="00E5796D" w:rsidRPr="00497D20">
          <w:rPr>
            <w:rStyle w:val="Hyperlink"/>
            <w:noProof/>
          </w:rPr>
          <w:t>Figure 3.3: Sensing Unit Schematic</w:t>
        </w:r>
        <w:r w:rsidR="00E5796D">
          <w:rPr>
            <w:noProof/>
            <w:webHidden/>
          </w:rPr>
          <w:tab/>
        </w:r>
        <w:r w:rsidR="00E5796D">
          <w:rPr>
            <w:noProof/>
            <w:webHidden/>
          </w:rPr>
          <w:fldChar w:fldCharType="begin"/>
        </w:r>
        <w:r w:rsidR="00E5796D">
          <w:rPr>
            <w:noProof/>
            <w:webHidden/>
          </w:rPr>
          <w:instrText xml:space="preserve"> PAGEREF _Toc5153250 \h </w:instrText>
        </w:r>
        <w:r w:rsidR="00E5796D">
          <w:rPr>
            <w:noProof/>
            <w:webHidden/>
          </w:rPr>
        </w:r>
        <w:r w:rsidR="00E5796D">
          <w:rPr>
            <w:noProof/>
            <w:webHidden/>
          </w:rPr>
          <w:fldChar w:fldCharType="separate"/>
        </w:r>
        <w:r w:rsidR="00384A9A">
          <w:rPr>
            <w:noProof/>
            <w:webHidden/>
          </w:rPr>
          <w:t>42</w:t>
        </w:r>
        <w:r w:rsidR="00E5796D">
          <w:rPr>
            <w:noProof/>
            <w:webHidden/>
          </w:rPr>
          <w:fldChar w:fldCharType="end"/>
        </w:r>
      </w:hyperlink>
    </w:p>
    <w:p w14:paraId="6B05A48B" w14:textId="67870166" w:rsidR="00E5796D" w:rsidRDefault="00402DCA" w:rsidP="00845FDA">
      <w:pPr>
        <w:pStyle w:val="TableofFigures"/>
        <w:tabs>
          <w:tab w:val="right" w:leader="dot" w:pos="8777"/>
        </w:tabs>
        <w:spacing w:line="360" w:lineRule="auto"/>
        <w:contextualSpacing/>
        <w:rPr>
          <w:noProof/>
        </w:rPr>
      </w:pPr>
      <w:hyperlink w:anchor="_Toc5153251" w:history="1">
        <w:r w:rsidR="00E5796D" w:rsidRPr="00497D20">
          <w:rPr>
            <w:rStyle w:val="Hyperlink"/>
            <w:noProof/>
          </w:rPr>
          <w:t>Figure 3.4: NRF24L01+ Module</w:t>
        </w:r>
        <w:r w:rsidR="00E5796D">
          <w:rPr>
            <w:noProof/>
            <w:webHidden/>
          </w:rPr>
          <w:tab/>
        </w:r>
        <w:r w:rsidR="00E5796D">
          <w:rPr>
            <w:noProof/>
            <w:webHidden/>
          </w:rPr>
          <w:fldChar w:fldCharType="begin"/>
        </w:r>
        <w:r w:rsidR="00E5796D">
          <w:rPr>
            <w:noProof/>
            <w:webHidden/>
          </w:rPr>
          <w:instrText xml:space="preserve"> PAGEREF _Toc5153251 \h </w:instrText>
        </w:r>
        <w:r w:rsidR="00E5796D">
          <w:rPr>
            <w:noProof/>
            <w:webHidden/>
          </w:rPr>
        </w:r>
        <w:r w:rsidR="00E5796D">
          <w:rPr>
            <w:noProof/>
            <w:webHidden/>
          </w:rPr>
          <w:fldChar w:fldCharType="separate"/>
        </w:r>
        <w:r w:rsidR="00384A9A">
          <w:rPr>
            <w:noProof/>
            <w:webHidden/>
          </w:rPr>
          <w:t>42</w:t>
        </w:r>
        <w:r w:rsidR="00E5796D">
          <w:rPr>
            <w:noProof/>
            <w:webHidden/>
          </w:rPr>
          <w:fldChar w:fldCharType="end"/>
        </w:r>
      </w:hyperlink>
    </w:p>
    <w:p w14:paraId="5286651A" w14:textId="58BC9CFF" w:rsidR="00E5796D" w:rsidRDefault="00402DCA" w:rsidP="00845FDA">
      <w:pPr>
        <w:pStyle w:val="TableofFigures"/>
        <w:tabs>
          <w:tab w:val="right" w:leader="dot" w:pos="8777"/>
        </w:tabs>
        <w:spacing w:line="360" w:lineRule="auto"/>
        <w:contextualSpacing/>
        <w:rPr>
          <w:noProof/>
        </w:rPr>
      </w:pPr>
      <w:hyperlink w:anchor="_Toc5153252" w:history="1">
        <w:r w:rsidR="00E5796D" w:rsidRPr="00497D20">
          <w:rPr>
            <w:rStyle w:val="Hyperlink"/>
            <w:noProof/>
            <w:lang w:val="en-US"/>
          </w:rPr>
          <w:t>Figure 3.5: Control Module Schematic</w:t>
        </w:r>
        <w:r w:rsidR="00E5796D">
          <w:rPr>
            <w:noProof/>
            <w:webHidden/>
          </w:rPr>
          <w:tab/>
        </w:r>
        <w:r w:rsidR="00E5796D">
          <w:rPr>
            <w:noProof/>
            <w:webHidden/>
          </w:rPr>
          <w:fldChar w:fldCharType="begin"/>
        </w:r>
        <w:r w:rsidR="00E5796D">
          <w:rPr>
            <w:noProof/>
            <w:webHidden/>
          </w:rPr>
          <w:instrText xml:space="preserve"> PAGEREF _Toc5153252 \h </w:instrText>
        </w:r>
        <w:r w:rsidR="00E5796D">
          <w:rPr>
            <w:noProof/>
            <w:webHidden/>
          </w:rPr>
        </w:r>
        <w:r w:rsidR="00E5796D">
          <w:rPr>
            <w:noProof/>
            <w:webHidden/>
          </w:rPr>
          <w:fldChar w:fldCharType="separate"/>
        </w:r>
        <w:r w:rsidR="00384A9A">
          <w:rPr>
            <w:noProof/>
            <w:webHidden/>
          </w:rPr>
          <w:t>43</w:t>
        </w:r>
        <w:r w:rsidR="00E5796D">
          <w:rPr>
            <w:noProof/>
            <w:webHidden/>
          </w:rPr>
          <w:fldChar w:fldCharType="end"/>
        </w:r>
      </w:hyperlink>
    </w:p>
    <w:p w14:paraId="08E172FC" w14:textId="608DA325" w:rsidR="00E5796D" w:rsidRDefault="00402DCA" w:rsidP="00845FDA">
      <w:pPr>
        <w:pStyle w:val="TableofFigures"/>
        <w:tabs>
          <w:tab w:val="right" w:leader="dot" w:pos="8777"/>
        </w:tabs>
        <w:spacing w:line="360" w:lineRule="auto"/>
        <w:contextualSpacing/>
        <w:rPr>
          <w:noProof/>
        </w:rPr>
      </w:pPr>
      <w:hyperlink w:anchor="_Toc5153253" w:history="1">
        <w:r w:rsidR="00E5796D" w:rsidRPr="00497D20">
          <w:rPr>
            <w:rStyle w:val="Hyperlink"/>
            <w:noProof/>
          </w:rPr>
          <w:t>Figure 3.6: Power supply module</w:t>
        </w:r>
        <w:r w:rsidR="00E5796D">
          <w:rPr>
            <w:noProof/>
            <w:webHidden/>
          </w:rPr>
          <w:tab/>
        </w:r>
        <w:r w:rsidR="00E5796D">
          <w:rPr>
            <w:noProof/>
            <w:webHidden/>
          </w:rPr>
          <w:fldChar w:fldCharType="begin"/>
        </w:r>
        <w:r w:rsidR="00E5796D">
          <w:rPr>
            <w:noProof/>
            <w:webHidden/>
          </w:rPr>
          <w:instrText xml:space="preserve"> PAGEREF _Toc5153253 \h </w:instrText>
        </w:r>
        <w:r w:rsidR="00E5796D">
          <w:rPr>
            <w:noProof/>
            <w:webHidden/>
          </w:rPr>
        </w:r>
        <w:r w:rsidR="00E5796D">
          <w:rPr>
            <w:noProof/>
            <w:webHidden/>
          </w:rPr>
          <w:fldChar w:fldCharType="separate"/>
        </w:r>
        <w:r w:rsidR="00384A9A">
          <w:rPr>
            <w:noProof/>
            <w:webHidden/>
          </w:rPr>
          <w:t>55</w:t>
        </w:r>
        <w:r w:rsidR="00E5796D">
          <w:rPr>
            <w:noProof/>
            <w:webHidden/>
          </w:rPr>
          <w:fldChar w:fldCharType="end"/>
        </w:r>
      </w:hyperlink>
    </w:p>
    <w:p w14:paraId="4C04ED89" w14:textId="2CE81E72" w:rsidR="00E5796D" w:rsidRDefault="00402DCA" w:rsidP="00845FDA">
      <w:pPr>
        <w:pStyle w:val="TableofFigures"/>
        <w:tabs>
          <w:tab w:val="right" w:leader="dot" w:pos="8777"/>
        </w:tabs>
        <w:spacing w:line="360" w:lineRule="auto"/>
        <w:contextualSpacing/>
        <w:rPr>
          <w:noProof/>
        </w:rPr>
      </w:pPr>
      <w:hyperlink w:anchor="_Toc5153254" w:history="1">
        <w:r w:rsidR="00E5796D" w:rsidRPr="00497D20">
          <w:rPr>
            <w:rStyle w:val="Hyperlink"/>
            <w:noProof/>
          </w:rPr>
          <w:t>Figure 3.7: 3D model of the system</w:t>
        </w:r>
        <w:r w:rsidR="00E5796D">
          <w:rPr>
            <w:noProof/>
            <w:webHidden/>
          </w:rPr>
          <w:tab/>
        </w:r>
        <w:r w:rsidR="00E5796D">
          <w:rPr>
            <w:noProof/>
            <w:webHidden/>
          </w:rPr>
          <w:fldChar w:fldCharType="begin"/>
        </w:r>
        <w:r w:rsidR="00E5796D">
          <w:rPr>
            <w:noProof/>
            <w:webHidden/>
          </w:rPr>
          <w:instrText xml:space="preserve"> PAGEREF _Toc5153254 \h </w:instrText>
        </w:r>
        <w:r w:rsidR="00E5796D">
          <w:rPr>
            <w:noProof/>
            <w:webHidden/>
          </w:rPr>
        </w:r>
        <w:r w:rsidR="00E5796D">
          <w:rPr>
            <w:noProof/>
            <w:webHidden/>
          </w:rPr>
          <w:fldChar w:fldCharType="separate"/>
        </w:r>
        <w:r w:rsidR="00384A9A">
          <w:rPr>
            <w:noProof/>
            <w:webHidden/>
          </w:rPr>
          <w:t>55</w:t>
        </w:r>
        <w:r w:rsidR="00E5796D">
          <w:rPr>
            <w:noProof/>
            <w:webHidden/>
          </w:rPr>
          <w:fldChar w:fldCharType="end"/>
        </w:r>
      </w:hyperlink>
    </w:p>
    <w:p w14:paraId="74197F40" w14:textId="669CC9E4" w:rsidR="00E5796D" w:rsidRDefault="00402DCA" w:rsidP="00845FDA">
      <w:pPr>
        <w:pStyle w:val="TableofFigures"/>
        <w:tabs>
          <w:tab w:val="right" w:leader="dot" w:pos="8777"/>
        </w:tabs>
        <w:spacing w:line="360" w:lineRule="auto"/>
        <w:contextualSpacing/>
        <w:rPr>
          <w:noProof/>
        </w:rPr>
      </w:pPr>
      <w:hyperlink w:anchor="_Toc5153255" w:history="1">
        <w:r w:rsidR="00E5796D" w:rsidRPr="00497D20">
          <w:rPr>
            <w:rStyle w:val="Hyperlink"/>
            <w:noProof/>
          </w:rPr>
          <w:t>Figure 4.1: Brain box of the system</w:t>
        </w:r>
        <w:r w:rsidR="00E5796D">
          <w:rPr>
            <w:noProof/>
            <w:webHidden/>
          </w:rPr>
          <w:tab/>
        </w:r>
        <w:r w:rsidR="00E5796D">
          <w:rPr>
            <w:noProof/>
            <w:webHidden/>
          </w:rPr>
          <w:fldChar w:fldCharType="begin"/>
        </w:r>
        <w:r w:rsidR="00E5796D">
          <w:rPr>
            <w:noProof/>
            <w:webHidden/>
          </w:rPr>
          <w:instrText xml:space="preserve"> PAGEREF _Toc5153255 \h </w:instrText>
        </w:r>
        <w:r w:rsidR="00E5796D">
          <w:rPr>
            <w:noProof/>
            <w:webHidden/>
          </w:rPr>
        </w:r>
        <w:r w:rsidR="00E5796D">
          <w:rPr>
            <w:noProof/>
            <w:webHidden/>
          </w:rPr>
          <w:fldChar w:fldCharType="separate"/>
        </w:r>
        <w:r w:rsidR="00384A9A">
          <w:rPr>
            <w:noProof/>
            <w:webHidden/>
          </w:rPr>
          <w:t>56</w:t>
        </w:r>
        <w:r w:rsidR="00E5796D">
          <w:rPr>
            <w:noProof/>
            <w:webHidden/>
          </w:rPr>
          <w:fldChar w:fldCharType="end"/>
        </w:r>
      </w:hyperlink>
    </w:p>
    <w:p w14:paraId="1133BC54" w14:textId="3FCD25B9" w:rsidR="00E5796D" w:rsidRDefault="00402DCA" w:rsidP="00845FDA">
      <w:pPr>
        <w:pStyle w:val="TableofFigures"/>
        <w:tabs>
          <w:tab w:val="right" w:leader="dot" w:pos="8777"/>
        </w:tabs>
        <w:spacing w:line="360" w:lineRule="auto"/>
        <w:contextualSpacing/>
        <w:rPr>
          <w:noProof/>
        </w:rPr>
      </w:pPr>
      <w:hyperlink w:anchor="_Toc5153256" w:history="1">
        <w:r w:rsidR="00E5796D" w:rsidRPr="00497D20">
          <w:rPr>
            <w:rStyle w:val="Hyperlink"/>
            <w:noProof/>
          </w:rPr>
          <w:t>Figure 4.2: Water Storage Tank</w:t>
        </w:r>
        <w:r w:rsidR="00E5796D">
          <w:rPr>
            <w:noProof/>
            <w:webHidden/>
          </w:rPr>
          <w:tab/>
        </w:r>
        <w:r w:rsidR="00E5796D">
          <w:rPr>
            <w:noProof/>
            <w:webHidden/>
          </w:rPr>
          <w:fldChar w:fldCharType="begin"/>
        </w:r>
        <w:r w:rsidR="00E5796D">
          <w:rPr>
            <w:noProof/>
            <w:webHidden/>
          </w:rPr>
          <w:instrText xml:space="preserve"> PAGEREF _Toc5153256 \h </w:instrText>
        </w:r>
        <w:r w:rsidR="00E5796D">
          <w:rPr>
            <w:noProof/>
            <w:webHidden/>
          </w:rPr>
        </w:r>
        <w:r w:rsidR="00E5796D">
          <w:rPr>
            <w:noProof/>
            <w:webHidden/>
          </w:rPr>
          <w:fldChar w:fldCharType="separate"/>
        </w:r>
        <w:r w:rsidR="00384A9A">
          <w:rPr>
            <w:noProof/>
            <w:webHidden/>
          </w:rPr>
          <w:t>57</w:t>
        </w:r>
        <w:r w:rsidR="00E5796D">
          <w:rPr>
            <w:noProof/>
            <w:webHidden/>
          </w:rPr>
          <w:fldChar w:fldCharType="end"/>
        </w:r>
      </w:hyperlink>
    </w:p>
    <w:p w14:paraId="08CCA295" w14:textId="24E75EB5" w:rsidR="00E5796D" w:rsidRDefault="00402DCA" w:rsidP="00845FDA">
      <w:pPr>
        <w:pStyle w:val="TableofFigures"/>
        <w:tabs>
          <w:tab w:val="right" w:leader="dot" w:pos="8777"/>
        </w:tabs>
        <w:spacing w:line="360" w:lineRule="auto"/>
        <w:contextualSpacing/>
        <w:rPr>
          <w:noProof/>
        </w:rPr>
      </w:pPr>
      <w:hyperlink w:anchor="_Toc5153257" w:history="1">
        <w:r w:rsidR="00E5796D" w:rsidRPr="00497D20">
          <w:rPr>
            <w:rStyle w:val="Hyperlink"/>
            <w:noProof/>
          </w:rPr>
          <w:t>Figure 4.3: Solenoid Valve (Installed)</w:t>
        </w:r>
        <w:r w:rsidR="00E5796D">
          <w:rPr>
            <w:noProof/>
            <w:webHidden/>
          </w:rPr>
          <w:tab/>
        </w:r>
        <w:r w:rsidR="00E5796D">
          <w:rPr>
            <w:noProof/>
            <w:webHidden/>
          </w:rPr>
          <w:fldChar w:fldCharType="begin"/>
        </w:r>
        <w:r w:rsidR="00E5796D">
          <w:rPr>
            <w:noProof/>
            <w:webHidden/>
          </w:rPr>
          <w:instrText xml:space="preserve"> PAGEREF _Toc5153257 \h </w:instrText>
        </w:r>
        <w:r w:rsidR="00E5796D">
          <w:rPr>
            <w:noProof/>
            <w:webHidden/>
          </w:rPr>
        </w:r>
        <w:r w:rsidR="00E5796D">
          <w:rPr>
            <w:noProof/>
            <w:webHidden/>
          </w:rPr>
          <w:fldChar w:fldCharType="separate"/>
        </w:r>
        <w:r w:rsidR="00384A9A">
          <w:rPr>
            <w:noProof/>
            <w:webHidden/>
          </w:rPr>
          <w:t>57</w:t>
        </w:r>
        <w:r w:rsidR="00E5796D">
          <w:rPr>
            <w:noProof/>
            <w:webHidden/>
          </w:rPr>
          <w:fldChar w:fldCharType="end"/>
        </w:r>
      </w:hyperlink>
    </w:p>
    <w:p w14:paraId="2D85ED38" w14:textId="50E4FBF6" w:rsidR="00E5796D" w:rsidRDefault="00402DCA" w:rsidP="00845FDA">
      <w:pPr>
        <w:pStyle w:val="TableofFigures"/>
        <w:tabs>
          <w:tab w:val="right" w:leader="dot" w:pos="8777"/>
        </w:tabs>
        <w:spacing w:line="360" w:lineRule="auto"/>
        <w:contextualSpacing/>
        <w:rPr>
          <w:noProof/>
        </w:rPr>
      </w:pPr>
      <w:hyperlink w:anchor="_Toc5153258" w:history="1">
        <w:r w:rsidR="00E5796D" w:rsidRPr="00497D20">
          <w:rPr>
            <w:rStyle w:val="Hyperlink"/>
            <w:noProof/>
          </w:rPr>
          <w:t>Figure 4.4: Solar Panel (Installed)</w:t>
        </w:r>
        <w:r w:rsidR="00E5796D">
          <w:rPr>
            <w:noProof/>
            <w:webHidden/>
          </w:rPr>
          <w:tab/>
        </w:r>
        <w:r w:rsidR="00E5796D">
          <w:rPr>
            <w:noProof/>
            <w:webHidden/>
          </w:rPr>
          <w:fldChar w:fldCharType="begin"/>
        </w:r>
        <w:r w:rsidR="00E5796D">
          <w:rPr>
            <w:noProof/>
            <w:webHidden/>
          </w:rPr>
          <w:instrText xml:space="preserve"> PAGEREF _Toc5153258 \h </w:instrText>
        </w:r>
        <w:r w:rsidR="00E5796D">
          <w:rPr>
            <w:noProof/>
            <w:webHidden/>
          </w:rPr>
        </w:r>
        <w:r w:rsidR="00E5796D">
          <w:rPr>
            <w:noProof/>
            <w:webHidden/>
          </w:rPr>
          <w:fldChar w:fldCharType="separate"/>
        </w:r>
        <w:r w:rsidR="00384A9A">
          <w:rPr>
            <w:noProof/>
            <w:webHidden/>
          </w:rPr>
          <w:t>58</w:t>
        </w:r>
        <w:r w:rsidR="00E5796D">
          <w:rPr>
            <w:noProof/>
            <w:webHidden/>
          </w:rPr>
          <w:fldChar w:fldCharType="end"/>
        </w:r>
      </w:hyperlink>
    </w:p>
    <w:p w14:paraId="05EA54F0" w14:textId="3703E749" w:rsidR="00E5796D" w:rsidRDefault="00402DCA" w:rsidP="00845FDA">
      <w:pPr>
        <w:pStyle w:val="TableofFigures"/>
        <w:tabs>
          <w:tab w:val="right" w:leader="dot" w:pos="8777"/>
        </w:tabs>
        <w:spacing w:line="360" w:lineRule="auto"/>
        <w:contextualSpacing/>
        <w:rPr>
          <w:noProof/>
        </w:rPr>
      </w:pPr>
      <w:hyperlink w:anchor="_Toc5153259" w:history="1">
        <w:r w:rsidR="00E5796D" w:rsidRPr="00497D20">
          <w:rPr>
            <w:rStyle w:val="Hyperlink"/>
            <w:noProof/>
          </w:rPr>
          <w:t>Figure 4.5: Sensor box with distributed sensors</w:t>
        </w:r>
        <w:r w:rsidR="00E5796D">
          <w:rPr>
            <w:noProof/>
            <w:webHidden/>
          </w:rPr>
          <w:tab/>
        </w:r>
        <w:r w:rsidR="00E5796D">
          <w:rPr>
            <w:noProof/>
            <w:webHidden/>
          </w:rPr>
          <w:fldChar w:fldCharType="begin"/>
        </w:r>
        <w:r w:rsidR="00E5796D">
          <w:rPr>
            <w:noProof/>
            <w:webHidden/>
          </w:rPr>
          <w:instrText xml:space="preserve"> PAGEREF _Toc5153259 \h </w:instrText>
        </w:r>
        <w:r w:rsidR="00E5796D">
          <w:rPr>
            <w:noProof/>
            <w:webHidden/>
          </w:rPr>
        </w:r>
        <w:r w:rsidR="00E5796D">
          <w:rPr>
            <w:noProof/>
            <w:webHidden/>
          </w:rPr>
          <w:fldChar w:fldCharType="separate"/>
        </w:r>
        <w:r w:rsidR="00384A9A">
          <w:rPr>
            <w:noProof/>
            <w:webHidden/>
          </w:rPr>
          <w:t>58</w:t>
        </w:r>
        <w:r w:rsidR="00E5796D">
          <w:rPr>
            <w:noProof/>
            <w:webHidden/>
          </w:rPr>
          <w:fldChar w:fldCharType="end"/>
        </w:r>
      </w:hyperlink>
    </w:p>
    <w:p w14:paraId="09C93BA1" w14:textId="63E103ED" w:rsidR="00E5796D" w:rsidRDefault="00402DCA" w:rsidP="00845FDA">
      <w:pPr>
        <w:pStyle w:val="TableofFigures"/>
        <w:tabs>
          <w:tab w:val="right" w:leader="dot" w:pos="8777"/>
        </w:tabs>
        <w:spacing w:line="360" w:lineRule="auto"/>
        <w:contextualSpacing/>
        <w:rPr>
          <w:noProof/>
        </w:rPr>
      </w:pPr>
      <w:hyperlink w:anchor="_Toc5153260" w:history="1">
        <w:r w:rsidR="00E5796D" w:rsidRPr="00497D20">
          <w:rPr>
            <w:rStyle w:val="Hyperlink"/>
            <w:noProof/>
          </w:rPr>
          <w:t>Figure 4.6: Automated irrigation system</w:t>
        </w:r>
        <w:r w:rsidR="00E5796D">
          <w:rPr>
            <w:noProof/>
            <w:webHidden/>
          </w:rPr>
          <w:tab/>
        </w:r>
        <w:r w:rsidR="00E5796D">
          <w:rPr>
            <w:noProof/>
            <w:webHidden/>
          </w:rPr>
          <w:fldChar w:fldCharType="begin"/>
        </w:r>
        <w:r w:rsidR="00E5796D">
          <w:rPr>
            <w:noProof/>
            <w:webHidden/>
          </w:rPr>
          <w:instrText xml:space="preserve"> PAGEREF _Toc5153260 \h </w:instrText>
        </w:r>
        <w:r w:rsidR="00E5796D">
          <w:rPr>
            <w:noProof/>
            <w:webHidden/>
          </w:rPr>
        </w:r>
        <w:r w:rsidR="00E5796D">
          <w:rPr>
            <w:noProof/>
            <w:webHidden/>
          </w:rPr>
          <w:fldChar w:fldCharType="separate"/>
        </w:r>
        <w:r w:rsidR="00384A9A">
          <w:rPr>
            <w:noProof/>
            <w:webHidden/>
          </w:rPr>
          <w:t>59</w:t>
        </w:r>
        <w:r w:rsidR="00E5796D">
          <w:rPr>
            <w:noProof/>
            <w:webHidden/>
          </w:rPr>
          <w:fldChar w:fldCharType="end"/>
        </w:r>
      </w:hyperlink>
    </w:p>
    <w:p w14:paraId="7969C86A" w14:textId="6ED048F5" w:rsidR="00E66658" w:rsidRPr="007F57B7" w:rsidRDefault="00E5796D" w:rsidP="00845FDA">
      <w:pPr>
        <w:spacing w:line="360" w:lineRule="auto"/>
        <w:contextualSpacing/>
        <w:rPr>
          <w:b/>
          <w:szCs w:val="24"/>
          <w:lang w:val="en-US"/>
        </w:rPr>
      </w:pPr>
      <w:r>
        <w:rPr>
          <w:b/>
          <w:szCs w:val="24"/>
          <w:lang w:val="en-US"/>
        </w:rPr>
        <w:fldChar w:fldCharType="end"/>
      </w:r>
    </w:p>
    <w:p w14:paraId="6A3A79C6" w14:textId="77777777" w:rsidR="00E66658" w:rsidRPr="007F57B7" w:rsidRDefault="00E66658" w:rsidP="00845FDA">
      <w:pPr>
        <w:spacing w:line="360" w:lineRule="auto"/>
        <w:contextualSpacing/>
        <w:rPr>
          <w:b/>
          <w:szCs w:val="24"/>
          <w:lang w:val="en-US"/>
        </w:rPr>
      </w:pPr>
    </w:p>
    <w:p w14:paraId="605E9717" w14:textId="77777777" w:rsidR="00E66658" w:rsidRPr="007F57B7" w:rsidRDefault="00E66658" w:rsidP="00845FDA">
      <w:pPr>
        <w:spacing w:line="360" w:lineRule="auto"/>
        <w:contextualSpacing/>
        <w:rPr>
          <w:b/>
          <w:szCs w:val="24"/>
          <w:lang w:val="en-US"/>
        </w:rPr>
      </w:pPr>
    </w:p>
    <w:p w14:paraId="27D7385B" w14:textId="77777777" w:rsidR="00E66658" w:rsidRPr="007F57B7" w:rsidRDefault="00E66658" w:rsidP="00845FDA">
      <w:pPr>
        <w:spacing w:line="360" w:lineRule="auto"/>
        <w:contextualSpacing/>
        <w:rPr>
          <w:b/>
          <w:szCs w:val="24"/>
          <w:lang w:val="en-US"/>
        </w:rPr>
      </w:pPr>
    </w:p>
    <w:p w14:paraId="0699BD39" w14:textId="77777777" w:rsidR="00E66658" w:rsidRPr="007F57B7" w:rsidRDefault="00E66658" w:rsidP="00845FDA">
      <w:pPr>
        <w:spacing w:line="360" w:lineRule="auto"/>
        <w:contextualSpacing/>
        <w:rPr>
          <w:b/>
          <w:szCs w:val="24"/>
          <w:lang w:val="en-US"/>
        </w:rPr>
      </w:pPr>
    </w:p>
    <w:p w14:paraId="52FCF618" w14:textId="77777777" w:rsidR="00E66658" w:rsidRPr="007F57B7" w:rsidRDefault="00E66658" w:rsidP="00845FDA">
      <w:pPr>
        <w:spacing w:line="360" w:lineRule="auto"/>
        <w:contextualSpacing/>
        <w:rPr>
          <w:b/>
          <w:szCs w:val="24"/>
          <w:lang w:val="en-US"/>
        </w:rPr>
      </w:pPr>
    </w:p>
    <w:p w14:paraId="4D79CE02" w14:textId="77777777" w:rsidR="00E66658" w:rsidRPr="007F57B7" w:rsidRDefault="00E66658" w:rsidP="00845FDA">
      <w:pPr>
        <w:spacing w:line="360" w:lineRule="auto"/>
        <w:contextualSpacing/>
        <w:rPr>
          <w:b/>
          <w:szCs w:val="24"/>
          <w:lang w:val="en-US"/>
        </w:rPr>
      </w:pPr>
    </w:p>
    <w:p w14:paraId="54E11404" w14:textId="77777777" w:rsidR="00E66658" w:rsidRPr="007F57B7" w:rsidRDefault="00E66658" w:rsidP="00845FDA">
      <w:pPr>
        <w:spacing w:line="360" w:lineRule="auto"/>
        <w:contextualSpacing/>
        <w:rPr>
          <w:b/>
          <w:szCs w:val="24"/>
          <w:lang w:val="en-US"/>
        </w:rPr>
      </w:pPr>
    </w:p>
    <w:p w14:paraId="59C9CFDE" w14:textId="77777777" w:rsidR="00E66658" w:rsidRPr="007F57B7" w:rsidRDefault="00E66658" w:rsidP="00845FDA">
      <w:pPr>
        <w:spacing w:line="360" w:lineRule="auto"/>
        <w:contextualSpacing/>
        <w:rPr>
          <w:b/>
          <w:szCs w:val="24"/>
          <w:lang w:val="en-US"/>
        </w:rPr>
      </w:pPr>
    </w:p>
    <w:p w14:paraId="2E385F80" w14:textId="77777777" w:rsidR="00E66658" w:rsidRPr="007F57B7" w:rsidRDefault="00E66658" w:rsidP="00845FDA">
      <w:pPr>
        <w:spacing w:line="360" w:lineRule="auto"/>
        <w:contextualSpacing/>
        <w:rPr>
          <w:b/>
          <w:szCs w:val="24"/>
          <w:lang w:val="en-US"/>
        </w:rPr>
      </w:pPr>
    </w:p>
    <w:p w14:paraId="43B481E6" w14:textId="77777777" w:rsidR="00E66658" w:rsidRPr="007F57B7" w:rsidRDefault="00E66658" w:rsidP="00845FDA">
      <w:pPr>
        <w:spacing w:line="360" w:lineRule="auto"/>
        <w:contextualSpacing/>
        <w:rPr>
          <w:b/>
          <w:szCs w:val="24"/>
          <w:lang w:val="en-US"/>
        </w:rPr>
      </w:pPr>
    </w:p>
    <w:p w14:paraId="7EE82A92" w14:textId="77777777" w:rsidR="00E66658" w:rsidRPr="007F57B7" w:rsidRDefault="00E66658" w:rsidP="00845FDA">
      <w:pPr>
        <w:spacing w:line="360" w:lineRule="auto"/>
        <w:contextualSpacing/>
        <w:rPr>
          <w:b/>
          <w:szCs w:val="24"/>
          <w:lang w:val="en-US"/>
        </w:rPr>
      </w:pPr>
    </w:p>
    <w:p w14:paraId="2BB610F6" w14:textId="77777777" w:rsidR="00E66658" w:rsidRPr="007F57B7" w:rsidRDefault="00E66658" w:rsidP="00845FDA">
      <w:pPr>
        <w:spacing w:line="360" w:lineRule="auto"/>
        <w:contextualSpacing/>
        <w:rPr>
          <w:b/>
          <w:szCs w:val="24"/>
          <w:lang w:val="en-US"/>
        </w:rPr>
      </w:pPr>
    </w:p>
    <w:p w14:paraId="1E1E7AB4" w14:textId="07E218C9" w:rsidR="00FA314F" w:rsidRDefault="00FA314F" w:rsidP="00845FDA">
      <w:pPr>
        <w:spacing w:line="360" w:lineRule="auto"/>
        <w:contextualSpacing/>
        <w:rPr>
          <w:b/>
          <w:szCs w:val="24"/>
          <w:lang w:val="en-US"/>
        </w:rPr>
      </w:pPr>
    </w:p>
    <w:p w14:paraId="07DD9B0F" w14:textId="5B923F3A" w:rsidR="00B726F4" w:rsidRDefault="00B726F4" w:rsidP="00845FDA">
      <w:pPr>
        <w:spacing w:line="360" w:lineRule="auto"/>
        <w:contextualSpacing/>
        <w:rPr>
          <w:b/>
          <w:szCs w:val="24"/>
          <w:lang w:val="en-US"/>
        </w:rPr>
      </w:pPr>
    </w:p>
    <w:p w14:paraId="1490776E" w14:textId="054264E5" w:rsidR="00B726F4" w:rsidRDefault="00B726F4" w:rsidP="00845FDA">
      <w:pPr>
        <w:spacing w:line="360" w:lineRule="auto"/>
        <w:contextualSpacing/>
        <w:rPr>
          <w:b/>
          <w:szCs w:val="24"/>
          <w:lang w:val="en-US"/>
        </w:rPr>
      </w:pPr>
    </w:p>
    <w:p w14:paraId="5F2565EE" w14:textId="77777777" w:rsidR="00B726F4" w:rsidRDefault="00B726F4" w:rsidP="00845FDA">
      <w:pPr>
        <w:spacing w:line="360" w:lineRule="auto"/>
        <w:contextualSpacing/>
        <w:rPr>
          <w:b/>
          <w:szCs w:val="24"/>
          <w:lang w:val="en-US"/>
        </w:rPr>
      </w:pPr>
    </w:p>
    <w:p w14:paraId="0F779DB9" w14:textId="77777777" w:rsidR="00845FDA" w:rsidRDefault="00845FDA" w:rsidP="00845FDA">
      <w:pPr>
        <w:spacing w:line="360" w:lineRule="auto"/>
        <w:contextualSpacing/>
        <w:rPr>
          <w:b/>
          <w:szCs w:val="24"/>
          <w:lang w:val="en-US"/>
        </w:rPr>
      </w:pPr>
    </w:p>
    <w:p w14:paraId="445CBED5" w14:textId="77777777" w:rsidR="008D7564" w:rsidRDefault="008D7564" w:rsidP="00845FDA">
      <w:pPr>
        <w:pStyle w:val="Heading1"/>
        <w:numPr>
          <w:ilvl w:val="0"/>
          <w:numId w:val="0"/>
        </w:numPr>
        <w:ind w:left="720"/>
        <w:rPr>
          <w:lang w:val="en-US"/>
        </w:rPr>
      </w:pPr>
      <w:bookmarkStart w:id="10" w:name="_Toc5170432"/>
    </w:p>
    <w:p w14:paraId="4148D992" w14:textId="65713DCD" w:rsidR="008500A0" w:rsidRDefault="008500A0" w:rsidP="00845FDA">
      <w:pPr>
        <w:pStyle w:val="Heading1"/>
        <w:numPr>
          <w:ilvl w:val="0"/>
          <w:numId w:val="0"/>
        </w:numPr>
        <w:ind w:left="720"/>
        <w:rPr>
          <w:lang w:val="en-US"/>
        </w:rPr>
      </w:pPr>
      <w:r w:rsidRPr="007F57B7">
        <w:rPr>
          <w:lang w:val="en-US"/>
        </w:rPr>
        <w:t>LIST OF TABLES</w:t>
      </w:r>
      <w:bookmarkEnd w:id="10"/>
    </w:p>
    <w:p w14:paraId="4F55CFC0" w14:textId="77777777" w:rsidR="00CB3748" w:rsidRDefault="00CB3748" w:rsidP="00845FDA">
      <w:pPr>
        <w:spacing w:line="360" w:lineRule="auto"/>
        <w:contextualSpacing/>
        <w:jc w:val="center"/>
        <w:rPr>
          <w:b/>
          <w:szCs w:val="24"/>
          <w:lang w:val="en-US"/>
        </w:rPr>
      </w:pPr>
    </w:p>
    <w:p w14:paraId="57DB9E33" w14:textId="71E027F1" w:rsidR="00CB3748" w:rsidRDefault="00CB3748" w:rsidP="00845FDA">
      <w:pPr>
        <w:pStyle w:val="TableofFigures"/>
        <w:tabs>
          <w:tab w:val="right" w:leader="dot" w:pos="8777"/>
        </w:tabs>
        <w:spacing w:line="360" w:lineRule="auto"/>
        <w:contextualSpacing/>
        <w:rPr>
          <w:rFonts w:asciiTheme="minorHAnsi" w:eastAsiaTheme="minorEastAsia" w:hAnsiTheme="minorHAnsi" w:cstheme="minorBidi"/>
          <w:noProof/>
          <w:sz w:val="22"/>
          <w:lang/>
        </w:rPr>
      </w:pPr>
      <w:r>
        <w:rPr>
          <w:b/>
          <w:szCs w:val="24"/>
          <w:lang w:val="en-US"/>
        </w:rPr>
        <w:fldChar w:fldCharType="begin"/>
      </w:r>
      <w:r>
        <w:rPr>
          <w:b/>
          <w:szCs w:val="24"/>
          <w:lang w:val="en-US"/>
        </w:rPr>
        <w:instrText xml:space="preserve"> TOC \h \z \t "TOC Heading" \c </w:instrText>
      </w:r>
      <w:r>
        <w:rPr>
          <w:b/>
          <w:szCs w:val="24"/>
          <w:lang w:val="en-US"/>
        </w:rPr>
        <w:fldChar w:fldCharType="separate"/>
      </w:r>
      <w:hyperlink w:anchor="_Toc5153638" w:history="1">
        <w:r w:rsidRPr="00744C0C">
          <w:rPr>
            <w:rStyle w:val="Hyperlink"/>
            <w:noProof/>
          </w:rPr>
          <w:t>Table 3.1: Soil Moisture Sensor Specification</w:t>
        </w:r>
        <w:r>
          <w:rPr>
            <w:noProof/>
            <w:webHidden/>
          </w:rPr>
          <w:tab/>
        </w:r>
        <w:r>
          <w:rPr>
            <w:noProof/>
            <w:webHidden/>
          </w:rPr>
          <w:fldChar w:fldCharType="begin"/>
        </w:r>
        <w:r>
          <w:rPr>
            <w:noProof/>
            <w:webHidden/>
          </w:rPr>
          <w:instrText xml:space="preserve"> PAGEREF _Toc5153638 \h </w:instrText>
        </w:r>
        <w:r>
          <w:rPr>
            <w:noProof/>
            <w:webHidden/>
          </w:rPr>
        </w:r>
        <w:r>
          <w:rPr>
            <w:noProof/>
            <w:webHidden/>
          </w:rPr>
          <w:fldChar w:fldCharType="separate"/>
        </w:r>
        <w:r w:rsidR="00384A9A">
          <w:rPr>
            <w:noProof/>
            <w:webHidden/>
          </w:rPr>
          <w:t>27</w:t>
        </w:r>
        <w:r>
          <w:rPr>
            <w:noProof/>
            <w:webHidden/>
          </w:rPr>
          <w:fldChar w:fldCharType="end"/>
        </w:r>
      </w:hyperlink>
    </w:p>
    <w:p w14:paraId="1F50F4A1" w14:textId="448EEC11" w:rsidR="00CB3748" w:rsidRDefault="00402DCA" w:rsidP="00845FDA">
      <w:pPr>
        <w:pStyle w:val="TableofFigures"/>
        <w:tabs>
          <w:tab w:val="right" w:leader="dot" w:pos="8777"/>
        </w:tabs>
        <w:spacing w:line="360" w:lineRule="auto"/>
        <w:contextualSpacing/>
        <w:rPr>
          <w:rFonts w:asciiTheme="minorHAnsi" w:eastAsiaTheme="minorEastAsia" w:hAnsiTheme="minorHAnsi" w:cstheme="minorBidi"/>
          <w:noProof/>
          <w:sz w:val="22"/>
          <w:lang/>
        </w:rPr>
      </w:pPr>
      <w:hyperlink w:anchor="_Toc5153639" w:history="1">
        <w:r w:rsidR="00CB3748" w:rsidRPr="00744C0C">
          <w:rPr>
            <w:rStyle w:val="Hyperlink"/>
            <w:noProof/>
          </w:rPr>
          <w:t>Table 3.2: Arduino UNO (Atmega328P) Specification</w:t>
        </w:r>
        <w:r w:rsidR="00CB3748">
          <w:rPr>
            <w:noProof/>
            <w:webHidden/>
          </w:rPr>
          <w:tab/>
        </w:r>
        <w:r w:rsidR="00CB3748">
          <w:rPr>
            <w:noProof/>
            <w:webHidden/>
          </w:rPr>
          <w:fldChar w:fldCharType="begin"/>
        </w:r>
        <w:r w:rsidR="00CB3748">
          <w:rPr>
            <w:noProof/>
            <w:webHidden/>
          </w:rPr>
          <w:instrText xml:space="preserve"> PAGEREF _Toc5153639 \h </w:instrText>
        </w:r>
        <w:r w:rsidR="00CB3748">
          <w:rPr>
            <w:noProof/>
            <w:webHidden/>
          </w:rPr>
        </w:r>
        <w:r w:rsidR="00CB3748">
          <w:rPr>
            <w:noProof/>
            <w:webHidden/>
          </w:rPr>
          <w:fldChar w:fldCharType="separate"/>
        </w:r>
        <w:r w:rsidR="00384A9A">
          <w:rPr>
            <w:noProof/>
            <w:webHidden/>
          </w:rPr>
          <w:t>27</w:t>
        </w:r>
        <w:r w:rsidR="00CB3748">
          <w:rPr>
            <w:noProof/>
            <w:webHidden/>
          </w:rPr>
          <w:fldChar w:fldCharType="end"/>
        </w:r>
      </w:hyperlink>
    </w:p>
    <w:p w14:paraId="7FC57FC1" w14:textId="271CCF88" w:rsidR="00CB3748" w:rsidRDefault="00402DCA" w:rsidP="00845FDA">
      <w:pPr>
        <w:pStyle w:val="TableofFigures"/>
        <w:tabs>
          <w:tab w:val="right" w:leader="dot" w:pos="8777"/>
        </w:tabs>
        <w:spacing w:line="360" w:lineRule="auto"/>
        <w:contextualSpacing/>
        <w:rPr>
          <w:rFonts w:asciiTheme="minorHAnsi" w:eastAsiaTheme="minorEastAsia" w:hAnsiTheme="minorHAnsi" w:cstheme="minorBidi"/>
          <w:noProof/>
          <w:sz w:val="22"/>
          <w:lang/>
        </w:rPr>
      </w:pPr>
      <w:hyperlink w:anchor="_Toc5153640" w:history="1">
        <w:r w:rsidR="00CB3748" w:rsidRPr="00744C0C">
          <w:rPr>
            <w:rStyle w:val="Hyperlink"/>
            <w:noProof/>
          </w:rPr>
          <w:t>Table 3.3: 8 Channel Relay Specification</w:t>
        </w:r>
        <w:r w:rsidR="00CB3748">
          <w:rPr>
            <w:noProof/>
            <w:webHidden/>
          </w:rPr>
          <w:tab/>
        </w:r>
        <w:r w:rsidR="00CB3748">
          <w:rPr>
            <w:noProof/>
            <w:webHidden/>
          </w:rPr>
          <w:fldChar w:fldCharType="begin"/>
        </w:r>
        <w:r w:rsidR="00CB3748">
          <w:rPr>
            <w:noProof/>
            <w:webHidden/>
          </w:rPr>
          <w:instrText xml:space="preserve"> PAGEREF _Toc5153640 \h </w:instrText>
        </w:r>
        <w:r w:rsidR="00CB3748">
          <w:rPr>
            <w:noProof/>
            <w:webHidden/>
          </w:rPr>
        </w:r>
        <w:r w:rsidR="00CB3748">
          <w:rPr>
            <w:noProof/>
            <w:webHidden/>
          </w:rPr>
          <w:fldChar w:fldCharType="separate"/>
        </w:r>
        <w:r w:rsidR="00384A9A">
          <w:rPr>
            <w:noProof/>
            <w:webHidden/>
          </w:rPr>
          <w:t>28</w:t>
        </w:r>
        <w:r w:rsidR="00CB3748">
          <w:rPr>
            <w:noProof/>
            <w:webHidden/>
          </w:rPr>
          <w:fldChar w:fldCharType="end"/>
        </w:r>
      </w:hyperlink>
    </w:p>
    <w:p w14:paraId="56C302F4" w14:textId="4AE4578A" w:rsidR="00CB3748" w:rsidRDefault="00402DCA" w:rsidP="00845FDA">
      <w:pPr>
        <w:pStyle w:val="TableofFigures"/>
        <w:tabs>
          <w:tab w:val="right" w:leader="dot" w:pos="8777"/>
        </w:tabs>
        <w:spacing w:line="360" w:lineRule="auto"/>
        <w:contextualSpacing/>
        <w:rPr>
          <w:rFonts w:asciiTheme="minorHAnsi" w:eastAsiaTheme="minorEastAsia" w:hAnsiTheme="minorHAnsi" w:cstheme="minorBidi"/>
          <w:noProof/>
          <w:sz w:val="22"/>
          <w:lang/>
        </w:rPr>
      </w:pPr>
      <w:hyperlink w:anchor="_Toc5153641" w:history="1">
        <w:r w:rsidR="00CB3748" w:rsidRPr="00744C0C">
          <w:rPr>
            <w:rStyle w:val="Hyperlink"/>
            <w:noProof/>
          </w:rPr>
          <w:t>Table 3.4: Solenoid Valve (AQT12SL) Specification</w:t>
        </w:r>
        <w:r w:rsidR="00CB3748">
          <w:rPr>
            <w:noProof/>
            <w:webHidden/>
          </w:rPr>
          <w:tab/>
        </w:r>
        <w:r w:rsidR="00CB3748">
          <w:rPr>
            <w:noProof/>
            <w:webHidden/>
          </w:rPr>
          <w:fldChar w:fldCharType="begin"/>
        </w:r>
        <w:r w:rsidR="00CB3748">
          <w:rPr>
            <w:noProof/>
            <w:webHidden/>
          </w:rPr>
          <w:instrText xml:space="preserve"> PAGEREF _Toc5153641 \h </w:instrText>
        </w:r>
        <w:r w:rsidR="00CB3748">
          <w:rPr>
            <w:noProof/>
            <w:webHidden/>
          </w:rPr>
        </w:r>
        <w:r w:rsidR="00CB3748">
          <w:rPr>
            <w:noProof/>
            <w:webHidden/>
          </w:rPr>
          <w:fldChar w:fldCharType="separate"/>
        </w:r>
        <w:r w:rsidR="00384A9A">
          <w:rPr>
            <w:noProof/>
            <w:webHidden/>
          </w:rPr>
          <w:t>28</w:t>
        </w:r>
        <w:r w:rsidR="00CB3748">
          <w:rPr>
            <w:noProof/>
            <w:webHidden/>
          </w:rPr>
          <w:fldChar w:fldCharType="end"/>
        </w:r>
      </w:hyperlink>
    </w:p>
    <w:p w14:paraId="12551D97" w14:textId="3CAB0815" w:rsidR="00CB3748" w:rsidRDefault="00402DCA" w:rsidP="00845FDA">
      <w:pPr>
        <w:pStyle w:val="TableofFigures"/>
        <w:tabs>
          <w:tab w:val="right" w:leader="dot" w:pos="8777"/>
        </w:tabs>
        <w:spacing w:line="360" w:lineRule="auto"/>
        <w:contextualSpacing/>
        <w:rPr>
          <w:rFonts w:asciiTheme="minorHAnsi" w:eastAsiaTheme="minorEastAsia" w:hAnsiTheme="minorHAnsi" w:cstheme="minorBidi"/>
          <w:noProof/>
          <w:sz w:val="22"/>
          <w:lang/>
        </w:rPr>
      </w:pPr>
      <w:hyperlink w:anchor="_Toc5153642" w:history="1">
        <w:r w:rsidR="00CB3748" w:rsidRPr="00744C0C">
          <w:rPr>
            <w:rStyle w:val="Hyperlink"/>
            <w:noProof/>
          </w:rPr>
          <w:t>Table 3.5: Alphanumeric LCD (16x2) Specification</w:t>
        </w:r>
        <w:r w:rsidR="00CB3748">
          <w:rPr>
            <w:noProof/>
            <w:webHidden/>
          </w:rPr>
          <w:tab/>
        </w:r>
        <w:r w:rsidR="00CB3748">
          <w:rPr>
            <w:noProof/>
            <w:webHidden/>
          </w:rPr>
          <w:fldChar w:fldCharType="begin"/>
        </w:r>
        <w:r w:rsidR="00CB3748">
          <w:rPr>
            <w:noProof/>
            <w:webHidden/>
          </w:rPr>
          <w:instrText xml:space="preserve"> PAGEREF _Toc5153642 \h </w:instrText>
        </w:r>
        <w:r w:rsidR="00CB3748">
          <w:rPr>
            <w:noProof/>
            <w:webHidden/>
          </w:rPr>
        </w:r>
        <w:r w:rsidR="00CB3748">
          <w:rPr>
            <w:noProof/>
            <w:webHidden/>
          </w:rPr>
          <w:fldChar w:fldCharType="separate"/>
        </w:r>
        <w:r w:rsidR="00384A9A">
          <w:rPr>
            <w:noProof/>
            <w:webHidden/>
          </w:rPr>
          <w:t>29</w:t>
        </w:r>
        <w:r w:rsidR="00CB3748">
          <w:rPr>
            <w:noProof/>
            <w:webHidden/>
          </w:rPr>
          <w:fldChar w:fldCharType="end"/>
        </w:r>
      </w:hyperlink>
    </w:p>
    <w:p w14:paraId="665CE040" w14:textId="30EB01E5" w:rsidR="00CB3748" w:rsidRDefault="00402DCA" w:rsidP="00845FDA">
      <w:pPr>
        <w:pStyle w:val="TableofFigures"/>
        <w:tabs>
          <w:tab w:val="right" w:leader="dot" w:pos="8777"/>
        </w:tabs>
        <w:spacing w:line="360" w:lineRule="auto"/>
        <w:contextualSpacing/>
        <w:rPr>
          <w:rFonts w:asciiTheme="minorHAnsi" w:eastAsiaTheme="minorEastAsia" w:hAnsiTheme="minorHAnsi" w:cstheme="minorBidi"/>
          <w:noProof/>
          <w:sz w:val="22"/>
          <w:lang/>
        </w:rPr>
      </w:pPr>
      <w:hyperlink w:anchor="_Toc5153643" w:history="1">
        <w:r w:rsidR="00CB3748" w:rsidRPr="00744C0C">
          <w:rPr>
            <w:rStyle w:val="Hyperlink"/>
            <w:noProof/>
          </w:rPr>
          <w:t>Table 3.6: Arduino Mega (Microcontroller – Atmega328P) Specifications</w:t>
        </w:r>
        <w:r w:rsidR="00CB3748">
          <w:rPr>
            <w:noProof/>
            <w:webHidden/>
          </w:rPr>
          <w:tab/>
        </w:r>
        <w:r w:rsidR="00CB3748">
          <w:rPr>
            <w:noProof/>
            <w:webHidden/>
          </w:rPr>
          <w:fldChar w:fldCharType="begin"/>
        </w:r>
        <w:r w:rsidR="00CB3748">
          <w:rPr>
            <w:noProof/>
            <w:webHidden/>
          </w:rPr>
          <w:instrText xml:space="preserve"> PAGEREF _Toc5153643 \h </w:instrText>
        </w:r>
        <w:r w:rsidR="00CB3748">
          <w:rPr>
            <w:noProof/>
            <w:webHidden/>
          </w:rPr>
        </w:r>
        <w:r w:rsidR="00CB3748">
          <w:rPr>
            <w:noProof/>
            <w:webHidden/>
          </w:rPr>
          <w:fldChar w:fldCharType="separate"/>
        </w:r>
        <w:r w:rsidR="00384A9A">
          <w:rPr>
            <w:noProof/>
            <w:webHidden/>
          </w:rPr>
          <w:t>30</w:t>
        </w:r>
        <w:r w:rsidR="00CB3748">
          <w:rPr>
            <w:noProof/>
            <w:webHidden/>
          </w:rPr>
          <w:fldChar w:fldCharType="end"/>
        </w:r>
      </w:hyperlink>
    </w:p>
    <w:p w14:paraId="1413F283" w14:textId="1F66B406" w:rsidR="00CB3748" w:rsidRDefault="00402DCA" w:rsidP="00845FDA">
      <w:pPr>
        <w:pStyle w:val="TableofFigures"/>
        <w:tabs>
          <w:tab w:val="right" w:leader="dot" w:pos="8777"/>
        </w:tabs>
        <w:spacing w:line="360" w:lineRule="auto"/>
        <w:contextualSpacing/>
        <w:rPr>
          <w:rFonts w:asciiTheme="minorHAnsi" w:eastAsiaTheme="minorEastAsia" w:hAnsiTheme="minorHAnsi" w:cstheme="minorBidi"/>
          <w:noProof/>
          <w:sz w:val="22"/>
          <w:lang/>
        </w:rPr>
      </w:pPr>
      <w:hyperlink w:anchor="_Toc5153644" w:history="1">
        <w:r w:rsidR="00CB3748" w:rsidRPr="00744C0C">
          <w:rPr>
            <w:rStyle w:val="Hyperlink"/>
            <w:noProof/>
          </w:rPr>
          <w:t>Table 3.7: DHT11 Sensor Specification</w:t>
        </w:r>
        <w:r w:rsidR="00CB3748">
          <w:rPr>
            <w:noProof/>
            <w:webHidden/>
          </w:rPr>
          <w:tab/>
        </w:r>
        <w:r w:rsidR="00CB3748">
          <w:rPr>
            <w:noProof/>
            <w:webHidden/>
          </w:rPr>
          <w:fldChar w:fldCharType="begin"/>
        </w:r>
        <w:r w:rsidR="00CB3748">
          <w:rPr>
            <w:noProof/>
            <w:webHidden/>
          </w:rPr>
          <w:instrText xml:space="preserve"> PAGEREF _Toc5153644 \h </w:instrText>
        </w:r>
        <w:r w:rsidR="00CB3748">
          <w:rPr>
            <w:noProof/>
            <w:webHidden/>
          </w:rPr>
        </w:r>
        <w:r w:rsidR="00CB3748">
          <w:rPr>
            <w:noProof/>
            <w:webHidden/>
          </w:rPr>
          <w:fldChar w:fldCharType="separate"/>
        </w:r>
        <w:r w:rsidR="00384A9A">
          <w:rPr>
            <w:noProof/>
            <w:webHidden/>
          </w:rPr>
          <w:t>31</w:t>
        </w:r>
        <w:r w:rsidR="00CB3748">
          <w:rPr>
            <w:noProof/>
            <w:webHidden/>
          </w:rPr>
          <w:fldChar w:fldCharType="end"/>
        </w:r>
      </w:hyperlink>
    </w:p>
    <w:p w14:paraId="5C4B3759" w14:textId="3EA695EA" w:rsidR="00CB3748" w:rsidRDefault="00402DCA" w:rsidP="00845FDA">
      <w:pPr>
        <w:pStyle w:val="TableofFigures"/>
        <w:tabs>
          <w:tab w:val="right" w:leader="dot" w:pos="8777"/>
        </w:tabs>
        <w:spacing w:line="360" w:lineRule="auto"/>
        <w:contextualSpacing/>
        <w:rPr>
          <w:rFonts w:asciiTheme="minorHAnsi" w:eastAsiaTheme="minorEastAsia" w:hAnsiTheme="minorHAnsi" w:cstheme="minorBidi"/>
          <w:noProof/>
          <w:sz w:val="22"/>
          <w:lang/>
        </w:rPr>
      </w:pPr>
      <w:hyperlink w:anchor="_Toc5153645" w:history="1">
        <w:r w:rsidR="00CB3748" w:rsidRPr="00744C0C">
          <w:rPr>
            <w:rStyle w:val="Hyperlink"/>
            <w:noProof/>
          </w:rPr>
          <w:t>Table 3.8: Solar Panel Specifications</w:t>
        </w:r>
        <w:r w:rsidR="00CB3748">
          <w:rPr>
            <w:noProof/>
            <w:webHidden/>
          </w:rPr>
          <w:tab/>
        </w:r>
        <w:r w:rsidR="00CB3748">
          <w:rPr>
            <w:noProof/>
            <w:webHidden/>
          </w:rPr>
          <w:fldChar w:fldCharType="begin"/>
        </w:r>
        <w:r w:rsidR="00CB3748">
          <w:rPr>
            <w:noProof/>
            <w:webHidden/>
          </w:rPr>
          <w:instrText xml:space="preserve"> PAGEREF _Toc5153645 \h </w:instrText>
        </w:r>
        <w:r w:rsidR="00CB3748">
          <w:rPr>
            <w:noProof/>
            <w:webHidden/>
          </w:rPr>
        </w:r>
        <w:r w:rsidR="00CB3748">
          <w:rPr>
            <w:noProof/>
            <w:webHidden/>
          </w:rPr>
          <w:fldChar w:fldCharType="separate"/>
        </w:r>
        <w:r w:rsidR="00384A9A">
          <w:rPr>
            <w:noProof/>
            <w:webHidden/>
          </w:rPr>
          <w:t>31</w:t>
        </w:r>
        <w:r w:rsidR="00CB3748">
          <w:rPr>
            <w:noProof/>
            <w:webHidden/>
          </w:rPr>
          <w:fldChar w:fldCharType="end"/>
        </w:r>
      </w:hyperlink>
    </w:p>
    <w:p w14:paraId="4C972E2B" w14:textId="6DFE0DF2" w:rsidR="00CB3748" w:rsidRDefault="00402DCA" w:rsidP="00845FDA">
      <w:pPr>
        <w:pStyle w:val="TableofFigures"/>
        <w:tabs>
          <w:tab w:val="right" w:leader="dot" w:pos="8777"/>
        </w:tabs>
        <w:spacing w:line="360" w:lineRule="auto"/>
        <w:contextualSpacing/>
        <w:rPr>
          <w:rFonts w:asciiTheme="minorHAnsi" w:eastAsiaTheme="minorEastAsia" w:hAnsiTheme="minorHAnsi" w:cstheme="minorBidi"/>
          <w:noProof/>
          <w:sz w:val="22"/>
          <w:lang/>
        </w:rPr>
      </w:pPr>
      <w:hyperlink w:anchor="_Toc5153646" w:history="1">
        <w:r w:rsidR="00CB3748" w:rsidRPr="00744C0C">
          <w:rPr>
            <w:rStyle w:val="Hyperlink"/>
            <w:noProof/>
          </w:rPr>
          <w:t>Table 3.9: Solar Charge Controller</w:t>
        </w:r>
        <w:r w:rsidR="00CB3748">
          <w:rPr>
            <w:noProof/>
            <w:webHidden/>
          </w:rPr>
          <w:tab/>
        </w:r>
        <w:r w:rsidR="00CB3748">
          <w:rPr>
            <w:noProof/>
            <w:webHidden/>
          </w:rPr>
          <w:fldChar w:fldCharType="begin"/>
        </w:r>
        <w:r w:rsidR="00CB3748">
          <w:rPr>
            <w:noProof/>
            <w:webHidden/>
          </w:rPr>
          <w:instrText xml:space="preserve"> PAGEREF _Toc5153646 \h </w:instrText>
        </w:r>
        <w:r w:rsidR="00CB3748">
          <w:rPr>
            <w:noProof/>
            <w:webHidden/>
          </w:rPr>
        </w:r>
        <w:r w:rsidR="00CB3748">
          <w:rPr>
            <w:noProof/>
            <w:webHidden/>
          </w:rPr>
          <w:fldChar w:fldCharType="separate"/>
        </w:r>
        <w:r w:rsidR="00384A9A">
          <w:rPr>
            <w:noProof/>
            <w:webHidden/>
          </w:rPr>
          <w:t>32</w:t>
        </w:r>
        <w:r w:rsidR="00CB3748">
          <w:rPr>
            <w:noProof/>
            <w:webHidden/>
          </w:rPr>
          <w:fldChar w:fldCharType="end"/>
        </w:r>
      </w:hyperlink>
    </w:p>
    <w:p w14:paraId="6ECCF1FF" w14:textId="6B1F4B3F" w:rsidR="00CB3748" w:rsidRPr="007F57B7" w:rsidRDefault="00CB3748" w:rsidP="00845FDA">
      <w:pPr>
        <w:spacing w:line="360" w:lineRule="auto"/>
        <w:contextualSpacing/>
        <w:rPr>
          <w:b/>
          <w:szCs w:val="24"/>
          <w:lang w:val="en-US"/>
        </w:rPr>
      </w:pPr>
      <w:r>
        <w:rPr>
          <w:b/>
          <w:szCs w:val="24"/>
          <w:lang w:val="en-US"/>
        </w:rPr>
        <w:fldChar w:fldCharType="end"/>
      </w:r>
    </w:p>
    <w:p w14:paraId="22CF9354" w14:textId="77777777" w:rsidR="008500A0" w:rsidRPr="007F57B7" w:rsidRDefault="008500A0" w:rsidP="00845FDA">
      <w:pPr>
        <w:spacing w:line="360" w:lineRule="auto"/>
        <w:contextualSpacing/>
        <w:rPr>
          <w:b/>
          <w:szCs w:val="24"/>
          <w:lang w:val="en-US"/>
        </w:rPr>
      </w:pPr>
    </w:p>
    <w:p w14:paraId="1053B677" w14:textId="77777777" w:rsidR="008500A0" w:rsidRPr="007F57B7" w:rsidRDefault="008500A0" w:rsidP="00845FDA">
      <w:pPr>
        <w:spacing w:line="360" w:lineRule="auto"/>
        <w:contextualSpacing/>
        <w:rPr>
          <w:b/>
          <w:szCs w:val="24"/>
          <w:lang w:val="en-US"/>
        </w:rPr>
      </w:pPr>
    </w:p>
    <w:p w14:paraId="768BA880" w14:textId="77777777" w:rsidR="008500A0" w:rsidRPr="007F57B7" w:rsidRDefault="008500A0" w:rsidP="00845FDA">
      <w:pPr>
        <w:spacing w:line="360" w:lineRule="auto"/>
        <w:contextualSpacing/>
        <w:rPr>
          <w:b/>
          <w:szCs w:val="24"/>
          <w:lang w:val="en-US"/>
        </w:rPr>
      </w:pPr>
    </w:p>
    <w:p w14:paraId="66CC3C52" w14:textId="77777777" w:rsidR="008500A0" w:rsidRPr="007F57B7" w:rsidRDefault="008500A0" w:rsidP="00845FDA">
      <w:pPr>
        <w:spacing w:line="360" w:lineRule="auto"/>
        <w:contextualSpacing/>
        <w:rPr>
          <w:b/>
          <w:szCs w:val="24"/>
          <w:lang w:val="en-US"/>
        </w:rPr>
      </w:pPr>
    </w:p>
    <w:p w14:paraId="4432FF83" w14:textId="77777777" w:rsidR="008500A0" w:rsidRPr="007F57B7" w:rsidRDefault="008500A0" w:rsidP="00845FDA">
      <w:pPr>
        <w:spacing w:line="360" w:lineRule="auto"/>
        <w:contextualSpacing/>
        <w:rPr>
          <w:b/>
          <w:szCs w:val="24"/>
          <w:lang w:val="en-US"/>
        </w:rPr>
      </w:pPr>
    </w:p>
    <w:p w14:paraId="738129BD" w14:textId="77777777" w:rsidR="008500A0" w:rsidRPr="007F57B7" w:rsidRDefault="008500A0" w:rsidP="00845FDA">
      <w:pPr>
        <w:spacing w:line="360" w:lineRule="auto"/>
        <w:contextualSpacing/>
        <w:rPr>
          <w:b/>
          <w:szCs w:val="24"/>
          <w:lang w:val="en-US"/>
        </w:rPr>
      </w:pPr>
    </w:p>
    <w:p w14:paraId="3D2B401B" w14:textId="77777777" w:rsidR="008500A0" w:rsidRPr="007F57B7" w:rsidRDefault="008500A0" w:rsidP="00845FDA">
      <w:pPr>
        <w:spacing w:line="360" w:lineRule="auto"/>
        <w:contextualSpacing/>
        <w:rPr>
          <w:b/>
          <w:szCs w:val="24"/>
          <w:lang w:val="en-US"/>
        </w:rPr>
      </w:pPr>
    </w:p>
    <w:p w14:paraId="3F471CCE" w14:textId="77777777" w:rsidR="008500A0" w:rsidRPr="007F57B7" w:rsidRDefault="008500A0" w:rsidP="00845FDA">
      <w:pPr>
        <w:spacing w:line="360" w:lineRule="auto"/>
        <w:contextualSpacing/>
        <w:rPr>
          <w:b/>
          <w:szCs w:val="24"/>
          <w:lang w:val="en-US"/>
        </w:rPr>
      </w:pPr>
    </w:p>
    <w:p w14:paraId="2628F23D" w14:textId="77777777" w:rsidR="008500A0" w:rsidRPr="007F57B7" w:rsidRDefault="008500A0" w:rsidP="00845FDA">
      <w:pPr>
        <w:spacing w:line="360" w:lineRule="auto"/>
        <w:contextualSpacing/>
        <w:rPr>
          <w:b/>
          <w:szCs w:val="24"/>
          <w:lang w:val="en-US"/>
        </w:rPr>
      </w:pPr>
    </w:p>
    <w:p w14:paraId="0BE1DB1D" w14:textId="77777777" w:rsidR="008500A0" w:rsidRPr="007F57B7" w:rsidRDefault="008500A0" w:rsidP="00845FDA">
      <w:pPr>
        <w:spacing w:line="360" w:lineRule="auto"/>
        <w:contextualSpacing/>
        <w:rPr>
          <w:b/>
          <w:szCs w:val="24"/>
          <w:lang w:val="en-US"/>
        </w:rPr>
      </w:pPr>
    </w:p>
    <w:p w14:paraId="729FAFEA" w14:textId="77777777" w:rsidR="008500A0" w:rsidRPr="007F57B7" w:rsidRDefault="008500A0" w:rsidP="00845FDA">
      <w:pPr>
        <w:spacing w:line="360" w:lineRule="auto"/>
        <w:contextualSpacing/>
        <w:rPr>
          <w:b/>
          <w:szCs w:val="24"/>
          <w:lang w:val="en-US"/>
        </w:rPr>
      </w:pPr>
    </w:p>
    <w:p w14:paraId="732C8FAD" w14:textId="77777777" w:rsidR="008500A0" w:rsidRPr="007F57B7" w:rsidRDefault="008500A0" w:rsidP="00845FDA">
      <w:pPr>
        <w:spacing w:line="360" w:lineRule="auto"/>
        <w:contextualSpacing/>
        <w:rPr>
          <w:b/>
          <w:szCs w:val="24"/>
          <w:lang w:val="en-US"/>
        </w:rPr>
      </w:pPr>
    </w:p>
    <w:p w14:paraId="0F90E0CD" w14:textId="77777777" w:rsidR="008500A0" w:rsidRPr="007F57B7" w:rsidRDefault="008500A0" w:rsidP="00845FDA">
      <w:pPr>
        <w:spacing w:line="360" w:lineRule="auto"/>
        <w:contextualSpacing/>
        <w:rPr>
          <w:b/>
          <w:szCs w:val="24"/>
          <w:lang w:val="en-US"/>
        </w:rPr>
      </w:pPr>
    </w:p>
    <w:p w14:paraId="440CE32D" w14:textId="77777777" w:rsidR="008500A0" w:rsidRPr="007F57B7" w:rsidRDefault="008500A0" w:rsidP="00845FDA">
      <w:pPr>
        <w:spacing w:line="360" w:lineRule="auto"/>
        <w:contextualSpacing/>
        <w:rPr>
          <w:b/>
          <w:szCs w:val="24"/>
          <w:lang w:val="en-US"/>
        </w:rPr>
      </w:pPr>
    </w:p>
    <w:p w14:paraId="3D7412DC" w14:textId="77777777" w:rsidR="008500A0" w:rsidRPr="007F57B7" w:rsidRDefault="008500A0" w:rsidP="00845FDA">
      <w:pPr>
        <w:spacing w:line="360" w:lineRule="auto"/>
        <w:contextualSpacing/>
        <w:rPr>
          <w:b/>
          <w:szCs w:val="24"/>
          <w:lang w:val="en-US"/>
        </w:rPr>
      </w:pPr>
    </w:p>
    <w:p w14:paraId="29044FC6" w14:textId="77777777" w:rsidR="008500A0" w:rsidRPr="007F57B7" w:rsidRDefault="008500A0" w:rsidP="00845FDA">
      <w:pPr>
        <w:spacing w:line="360" w:lineRule="auto"/>
        <w:contextualSpacing/>
        <w:rPr>
          <w:b/>
          <w:szCs w:val="24"/>
          <w:lang w:val="en-US"/>
        </w:rPr>
      </w:pPr>
    </w:p>
    <w:p w14:paraId="25752E35" w14:textId="77777777" w:rsidR="008500A0" w:rsidRPr="007F57B7" w:rsidRDefault="008500A0" w:rsidP="00845FDA">
      <w:pPr>
        <w:spacing w:line="360" w:lineRule="auto"/>
        <w:contextualSpacing/>
        <w:rPr>
          <w:b/>
          <w:szCs w:val="24"/>
          <w:lang w:val="en-US"/>
        </w:rPr>
      </w:pPr>
    </w:p>
    <w:p w14:paraId="1B7A617A" w14:textId="77777777" w:rsidR="008500A0" w:rsidRPr="007F57B7" w:rsidRDefault="008500A0" w:rsidP="00845FDA">
      <w:pPr>
        <w:spacing w:line="360" w:lineRule="auto"/>
        <w:contextualSpacing/>
        <w:rPr>
          <w:b/>
          <w:szCs w:val="24"/>
          <w:lang w:val="en-US"/>
        </w:rPr>
      </w:pPr>
    </w:p>
    <w:p w14:paraId="092A3728" w14:textId="77777777" w:rsidR="008500A0" w:rsidRPr="007F57B7" w:rsidRDefault="008500A0" w:rsidP="00845FDA">
      <w:pPr>
        <w:spacing w:line="360" w:lineRule="auto"/>
        <w:contextualSpacing/>
        <w:rPr>
          <w:szCs w:val="24"/>
        </w:rPr>
        <w:sectPr w:rsidR="008500A0" w:rsidRPr="007F57B7" w:rsidSect="006E378C">
          <w:headerReference w:type="default" r:id="rId9"/>
          <w:footerReference w:type="default" r:id="rId10"/>
          <w:pgSz w:w="11906" w:h="16838"/>
          <w:pgMar w:top="1418" w:right="1418" w:bottom="1418" w:left="1701" w:header="708" w:footer="708" w:gutter="0"/>
          <w:pgNumType w:fmt="lowerRoman" w:start="1"/>
          <w:cols w:space="708"/>
          <w:docGrid w:linePitch="360"/>
        </w:sectPr>
      </w:pPr>
    </w:p>
    <w:p w14:paraId="0EC95420" w14:textId="77777777" w:rsidR="00F95BCB" w:rsidRPr="007F57B7" w:rsidRDefault="00F95BCB" w:rsidP="00845FDA">
      <w:pPr>
        <w:pStyle w:val="Heading1"/>
        <w:numPr>
          <w:ilvl w:val="0"/>
          <w:numId w:val="0"/>
        </w:numPr>
      </w:pPr>
      <w:bookmarkStart w:id="11" w:name="_Toc5170433"/>
      <w:r w:rsidRPr="007F57B7">
        <w:t>CHAPTER ONE</w:t>
      </w:r>
      <w:bookmarkEnd w:id="11"/>
    </w:p>
    <w:p w14:paraId="5CAD1349" w14:textId="4C7626D9" w:rsidR="00F95BCB" w:rsidRPr="00DA6386" w:rsidRDefault="00F95BCB" w:rsidP="00845FDA">
      <w:pPr>
        <w:pStyle w:val="Heading1"/>
      </w:pPr>
      <w:bookmarkStart w:id="12" w:name="_Toc5170434"/>
      <w:r w:rsidRPr="00DA6386">
        <w:t>INTRODUCTION</w:t>
      </w:r>
      <w:bookmarkEnd w:id="12"/>
    </w:p>
    <w:p w14:paraId="32C586AC" w14:textId="77777777" w:rsidR="00F95BCB" w:rsidRPr="007F57B7" w:rsidRDefault="00F95BCB" w:rsidP="00845FDA">
      <w:pPr>
        <w:spacing w:line="360" w:lineRule="auto"/>
        <w:contextualSpacing/>
        <w:rPr>
          <w:szCs w:val="24"/>
        </w:rPr>
      </w:pPr>
    </w:p>
    <w:p w14:paraId="5ECC46FB" w14:textId="0149317D" w:rsidR="00F95BCB" w:rsidRPr="007F57B7" w:rsidRDefault="00F95BCB" w:rsidP="00845FDA">
      <w:pPr>
        <w:pStyle w:val="Heading2"/>
        <w:spacing w:before="0" w:line="360" w:lineRule="auto"/>
        <w:contextualSpacing/>
        <w:rPr>
          <w:rFonts w:cs="Times New Roman"/>
          <w:szCs w:val="24"/>
        </w:rPr>
      </w:pPr>
      <w:bookmarkStart w:id="13" w:name="_Hlk531105023"/>
      <w:bookmarkStart w:id="14" w:name="_Toc5170435"/>
      <w:r w:rsidRPr="007F57B7">
        <w:rPr>
          <w:rFonts w:cs="Times New Roman"/>
          <w:szCs w:val="24"/>
        </w:rPr>
        <w:t>BACKGROUND</w:t>
      </w:r>
      <w:bookmarkEnd w:id="13"/>
      <w:bookmarkEnd w:id="14"/>
      <w:r w:rsidRPr="007F57B7">
        <w:rPr>
          <w:rFonts w:cs="Times New Roman"/>
          <w:szCs w:val="24"/>
        </w:rPr>
        <w:tab/>
      </w:r>
    </w:p>
    <w:p w14:paraId="5DCBE47F" w14:textId="77777777" w:rsidR="00F95BCB" w:rsidRPr="007F57B7" w:rsidRDefault="00F95BCB" w:rsidP="00845FDA">
      <w:pPr>
        <w:spacing w:line="360" w:lineRule="auto"/>
        <w:contextualSpacing/>
        <w:rPr>
          <w:szCs w:val="24"/>
        </w:rPr>
      </w:pPr>
      <w:r w:rsidRPr="007F57B7">
        <w:rPr>
          <w:szCs w:val="24"/>
        </w:rPr>
        <w:t xml:space="preserve">In the actual foundation of agriculture, farmers employed power from bulls, cows and horses and would leave the residual labour for manual workers. As a major instance, two to three hundred work hours were essential to yield five acres of wheat with a walking plough, a hand broadcast of seed, a brush harrow, flail and sickle. Most of the essential time required in the agricultural process was to come by, due to the extensive amount that was spent on manual labour. In addition, the ineffective conducts of cultivating unlocked the doors for persons to be exposed to diseases and animal attacks </w:t>
      </w:r>
      <w:r w:rsidRPr="007F57B7">
        <w:rPr>
          <w:szCs w:val="24"/>
        </w:rPr>
        <w:fldChar w:fldCharType="begin" w:fldLock="1"/>
      </w:r>
      <w:r w:rsidRPr="007F57B7">
        <w:rPr>
          <w:szCs w:val="24"/>
        </w:rPr>
        <w:instrText>ADDIN CSL_CITATION {"citationItems":[{"id":"ITEM-1","itemData":{"author":[{"dropping-particle":"","family":"Bonifaz","given":"Jose","non-dropping-particle":"","parse-names":false,"suffix":""},{"dropping-particle":"","family":"Happy","given":"Sharifa","non-dropping-particle":"","parse-names":false,"suffix":""},{"dropping-particle":"","family":"Linhares","given":"Brian","non-dropping-particle":"","parse-names":false,"suffix":""},{"dropping-particle":"","family":"Velasco","given":"Johnny","non-dropping-particle":"","parse-names":false,"suffix":""}],"id":"ITEM-1","issued":{"date-parts":[["2009"]]},"page":"1-7","title":"Mechatronics in the Evolution of Our Agriculture","type":"article-journal"},"uris":["http://www.mendeley.com/documents/?uuid=67559b01-d83d-4541-a304-08e723a092c6"]}],"mendeley":{"formattedCitation":"(Bonifaz et al. 2009)","manualFormatting":"(Bonifaz et al., 2009)","plainTextFormattedCitation":"(Bonifaz et al. 2009)","previouslyFormattedCitation":"(Bonifaz et al. 2009)"},"properties":{"noteIndex":0},"schema":"https://github.com/citation-style-language/schema/raw/master/csl-citation.json"}</w:instrText>
      </w:r>
      <w:r w:rsidRPr="007F57B7">
        <w:rPr>
          <w:szCs w:val="24"/>
        </w:rPr>
        <w:fldChar w:fldCharType="separate"/>
      </w:r>
      <w:r w:rsidRPr="007F57B7">
        <w:rPr>
          <w:noProof/>
          <w:szCs w:val="24"/>
        </w:rPr>
        <w:t xml:space="preserve">(Bonifaz </w:t>
      </w:r>
      <w:r w:rsidRPr="007F57B7">
        <w:rPr>
          <w:i/>
          <w:noProof/>
          <w:szCs w:val="24"/>
        </w:rPr>
        <w:t>et al.</w:t>
      </w:r>
      <w:r w:rsidRPr="007F57B7">
        <w:rPr>
          <w:noProof/>
          <w:szCs w:val="24"/>
        </w:rPr>
        <w:t>, 2009)</w:t>
      </w:r>
      <w:r w:rsidRPr="007F57B7">
        <w:rPr>
          <w:szCs w:val="24"/>
        </w:rPr>
        <w:fldChar w:fldCharType="end"/>
      </w:r>
      <w:r w:rsidRPr="007F57B7">
        <w:rPr>
          <w:szCs w:val="24"/>
        </w:rPr>
        <w:t xml:space="preserve">. </w:t>
      </w:r>
    </w:p>
    <w:p w14:paraId="7209C9C1" w14:textId="77777777" w:rsidR="00F95BCB" w:rsidRPr="007F57B7" w:rsidRDefault="00F95BCB" w:rsidP="00845FDA">
      <w:pPr>
        <w:spacing w:line="360" w:lineRule="auto"/>
        <w:contextualSpacing/>
        <w:rPr>
          <w:szCs w:val="24"/>
        </w:rPr>
      </w:pPr>
    </w:p>
    <w:p w14:paraId="7C8DE759" w14:textId="77777777" w:rsidR="00F95BCB" w:rsidRPr="007F57B7" w:rsidRDefault="00F95BCB" w:rsidP="00845FDA">
      <w:pPr>
        <w:spacing w:line="360" w:lineRule="auto"/>
        <w:contextualSpacing/>
        <w:rPr>
          <w:szCs w:val="24"/>
        </w:rPr>
      </w:pPr>
    </w:p>
    <w:p w14:paraId="6AF13372" w14:textId="77777777" w:rsidR="00F95BCB" w:rsidRPr="007F57B7" w:rsidRDefault="00F95BCB" w:rsidP="00845FDA">
      <w:pPr>
        <w:spacing w:line="360" w:lineRule="auto"/>
        <w:contextualSpacing/>
        <w:rPr>
          <w:szCs w:val="24"/>
        </w:rPr>
      </w:pPr>
      <w:r w:rsidRPr="007F57B7">
        <w:rPr>
          <w:szCs w:val="24"/>
        </w:rPr>
        <w:t xml:space="preserve">The normal inclination on the road to change journeys us through a sequence that envisions us to convey our knowledge and technology in the designing of the future of agriculture. We began agriculture with simple handmade cultivating tools, and then further progressed with power machinery with an idea of increased efficiency, but we were blind to the impairment that was created to the environment. With the influence of Mechatronics in agriculture, our ecology is gradually returning to its “green” state while also dropping cost and increasing efficiency by diffusing it with technology that is not destructive but advantageous </w:t>
      </w:r>
      <w:bookmarkStart w:id="15" w:name="_Hlk531001388"/>
      <w:r w:rsidRPr="007F57B7">
        <w:rPr>
          <w:szCs w:val="24"/>
        </w:rPr>
        <w:fldChar w:fldCharType="begin" w:fldLock="1"/>
      </w:r>
      <w:r w:rsidRPr="007F57B7">
        <w:rPr>
          <w:szCs w:val="24"/>
        </w:rPr>
        <w:instrText>ADDIN CSL_CITATION {"citationItems":[{"id":"ITEM-1","itemData":{"author":[{"dropping-particle":"","family":"Bonifaz","given":"Jose","non-dropping-particle":"","parse-names":false,"suffix":""},{"dropping-particle":"","family":"Happy","given":"Sharifa","non-dropping-particle":"","parse-names":false,"suffix":""},{"dropping-particle":"","family":"Linhares","given":"Brian","non-dropping-particle":"","parse-names":false,"suffix":""},{"dropping-particle":"","family":"Velasco","given":"Johnny","non-dropping-particle":"","parse-names":false,"suffix":""}],"id":"ITEM-1","issued":{"date-parts":[["2009"]]},"page":"1-7","title":"Mechatronics in the Evolution of Our Agriculture","type":"article-journal"},"uris":["http://www.mendeley.com/documents/?uuid=67559b01-d83d-4541-a304-08e723a092c6"]}],"mendeley":{"formattedCitation":"(Bonifaz et al. 2009)","manualFormatting":"(Bonifaz et al., 2009)","plainTextFormattedCitation":"(Bonifaz et al. 2009)","previouslyFormattedCitation":"(Bonifaz et al. 2009)"},"properties":{"noteIndex":0},"schema":"https://github.com/citation-style-language/schema/raw/master/csl-citation.json"}</w:instrText>
      </w:r>
      <w:r w:rsidRPr="007F57B7">
        <w:rPr>
          <w:szCs w:val="24"/>
        </w:rPr>
        <w:fldChar w:fldCharType="separate"/>
      </w:r>
      <w:r w:rsidRPr="007F57B7">
        <w:rPr>
          <w:noProof/>
          <w:szCs w:val="24"/>
        </w:rPr>
        <w:t xml:space="preserve">(Bonifaz </w:t>
      </w:r>
      <w:r w:rsidRPr="007F57B7">
        <w:rPr>
          <w:i/>
          <w:noProof/>
          <w:szCs w:val="24"/>
        </w:rPr>
        <w:t>et al.</w:t>
      </w:r>
      <w:r w:rsidRPr="007F57B7">
        <w:rPr>
          <w:noProof/>
          <w:szCs w:val="24"/>
        </w:rPr>
        <w:t>, 2009)</w:t>
      </w:r>
      <w:r w:rsidRPr="007F57B7">
        <w:rPr>
          <w:szCs w:val="24"/>
        </w:rPr>
        <w:fldChar w:fldCharType="end"/>
      </w:r>
      <w:bookmarkEnd w:id="15"/>
      <w:r w:rsidRPr="007F57B7">
        <w:rPr>
          <w:szCs w:val="24"/>
        </w:rPr>
        <w:t>.</w:t>
      </w:r>
    </w:p>
    <w:p w14:paraId="424F8ED4" w14:textId="77777777" w:rsidR="00F95BCB" w:rsidRPr="007F57B7" w:rsidRDefault="00F95BCB" w:rsidP="00845FDA">
      <w:pPr>
        <w:spacing w:line="360" w:lineRule="auto"/>
        <w:contextualSpacing/>
        <w:rPr>
          <w:szCs w:val="24"/>
        </w:rPr>
      </w:pPr>
    </w:p>
    <w:p w14:paraId="012742F2" w14:textId="77777777" w:rsidR="00F95BCB" w:rsidRPr="007F57B7" w:rsidRDefault="00F95BCB" w:rsidP="00845FDA">
      <w:pPr>
        <w:spacing w:line="360" w:lineRule="auto"/>
        <w:contextualSpacing/>
        <w:rPr>
          <w:szCs w:val="24"/>
        </w:rPr>
      </w:pPr>
    </w:p>
    <w:p w14:paraId="3DC84D76" w14:textId="000964A4" w:rsidR="00F95BCB" w:rsidRPr="007F57B7" w:rsidRDefault="00F95BCB" w:rsidP="00845FDA">
      <w:pPr>
        <w:spacing w:line="360" w:lineRule="auto"/>
        <w:contextualSpacing/>
        <w:rPr>
          <w:szCs w:val="24"/>
        </w:rPr>
      </w:pPr>
      <w:r w:rsidRPr="007F57B7">
        <w:rPr>
          <w:szCs w:val="24"/>
        </w:rPr>
        <w:t xml:space="preserve">Agriculture is the oldest industry, dating as far back as the nomadic age. It originally depended solely on human effort, then apprehended animal labour, and then came mechanical advances such as diesel/steam-engine tractors and mechanical tools with hydrostatic power which needed control. The answer to unresolved problems relies on more advances that necessitate the replacement of human intellect to meet the requirements for superior autonomy in more indefinite and unstructured environments. Promising disciplines in this framework include Mechatronics, Large-scale optimization and Complex system automation. Necessity is driving the implementation of information technologies into agricultural technologies, it could be in the guise of a process controller, a machine, or a management and planning system (Sigrimis </w:t>
      </w:r>
      <w:r w:rsidRPr="007F57B7">
        <w:rPr>
          <w:i/>
          <w:szCs w:val="24"/>
        </w:rPr>
        <w:t>et al</w:t>
      </w:r>
      <w:r w:rsidRPr="007F57B7">
        <w:rPr>
          <w:szCs w:val="24"/>
        </w:rPr>
        <w:t xml:space="preserve">., 2001). </w:t>
      </w:r>
    </w:p>
    <w:p w14:paraId="48508813" w14:textId="77777777" w:rsidR="00F95BCB" w:rsidRPr="007F57B7" w:rsidRDefault="00F95BCB" w:rsidP="00845FDA">
      <w:pPr>
        <w:spacing w:line="360" w:lineRule="auto"/>
        <w:contextualSpacing/>
        <w:rPr>
          <w:szCs w:val="24"/>
        </w:rPr>
      </w:pPr>
      <w:bookmarkStart w:id="16" w:name="_Hlk531073494"/>
      <w:r w:rsidRPr="007F57B7">
        <w:rPr>
          <w:szCs w:val="24"/>
        </w:rPr>
        <w:t xml:space="preserve">From the history of progressions in technology, the evolutions of the world that we have created for ourselves can be traced back. Throughout the Industrial Revolution, the use of factories and steamships were praised without any regard to how detrimental they could become to our planet. With Mechatronics engineering, and merging disciplines that are not just related to science and technology alone, but also the organic terrain surrounding us, we can progress by working backwards. After having created agriculture and machinery, devolution turns out to be the key to evolution based on the principles of applying Mechatronics to convey an industrialized world back to its origin of a healthy “green” ecology. </w:t>
      </w:r>
      <w:r w:rsidRPr="007F57B7">
        <w:rPr>
          <w:szCs w:val="24"/>
        </w:rPr>
        <w:fldChar w:fldCharType="begin" w:fldLock="1"/>
      </w:r>
      <w:r w:rsidRPr="007F57B7">
        <w:rPr>
          <w:szCs w:val="24"/>
        </w:rPr>
        <w:instrText>ADDIN CSL_CITATION {"citationItems":[{"id":"ITEM-1","itemData":{"author":[{"dropping-particle":"","family":"Bonifaz","given":"Jose","non-dropping-particle":"","parse-names":false,"suffix":""},{"dropping-particle":"","family":"Happy","given":"Sharifa","non-dropping-particle":"","parse-names":false,"suffix":""},{"dropping-particle":"","family":"Linhares","given":"Brian","non-dropping-particle":"","parse-names":false,"suffix":""},{"dropping-particle":"","family":"Velasco","given":"Johnny","non-dropping-particle":"","parse-names":false,"suffix":""}],"id":"ITEM-1","issued":{"date-parts":[["2009"]]},"page":"1-7","title":"Mechatronics in the Evolution of Our Agriculture","type":"article-journal"},"uris":["http://www.mendeley.com/documents/?uuid=67559b01-d83d-4541-a304-08e723a092c6"]}],"mendeley":{"formattedCitation":"(Bonifaz et al. 2009)","manualFormatting":"(Bonifaz et al., 2009)","plainTextFormattedCitation":"(Bonifaz et al. 2009)","previouslyFormattedCitation":"(Bonifaz et al. 2009)"},"properties":{"noteIndex":0},"schema":"https://github.com/citation-style-language/schema/raw/master/csl-citation.json"}</w:instrText>
      </w:r>
      <w:r w:rsidRPr="007F57B7">
        <w:rPr>
          <w:szCs w:val="24"/>
        </w:rPr>
        <w:fldChar w:fldCharType="separate"/>
      </w:r>
      <w:r w:rsidRPr="007F57B7">
        <w:rPr>
          <w:noProof/>
          <w:szCs w:val="24"/>
        </w:rPr>
        <w:t xml:space="preserve">(Bonifaz </w:t>
      </w:r>
      <w:r w:rsidRPr="007F57B7">
        <w:rPr>
          <w:i/>
          <w:noProof/>
          <w:szCs w:val="24"/>
        </w:rPr>
        <w:t>et al.</w:t>
      </w:r>
      <w:r w:rsidRPr="007F57B7">
        <w:rPr>
          <w:noProof/>
          <w:szCs w:val="24"/>
        </w:rPr>
        <w:t>, 2009)</w:t>
      </w:r>
      <w:r w:rsidRPr="007F57B7">
        <w:rPr>
          <w:szCs w:val="24"/>
        </w:rPr>
        <w:fldChar w:fldCharType="end"/>
      </w:r>
      <w:r w:rsidRPr="007F57B7">
        <w:rPr>
          <w:szCs w:val="24"/>
        </w:rPr>
        <w:t>.</w:t>
      </w:r>
    </w:p>
    <w:p w14:paraId="5481236F" w14:textId="77777777" w:rsidR="00F95BCB" w:rsidRPr="007F57B7" w:rsidRDefault="00F95BCB" w:rsidP="00845FDA">
      <w:pPr>
        <w:spacing w:line="360" w:lineRule="auto"/>
        <w:contextualSpacing/>
        <w:rPr>
          <w:szCs w:val="24"/>
        </w:rPr>
      </w:pPr>
    </w:p>
    <w:p w14:paraId="79392DB1" w14:textId="77777777" w:rsidR="00F95BCB" w:rsidRPr="007F57B7" w:rsidRDefault="00F95BCB" w:rsidP="00845FDA">
      <w:pPr>
        <w:spacing w:line="360" w:lineRule="auto"/>
        <w:contextualSpacing/>
        <w:rPr>
          <w:szCs w:val="24"/>
        </w:rPr>
      </w:pPr>
    </w:p>
    <w:p w14:paraId="219ACD5F" w14:textId="77777777" w:rsidR="00F95BCB" w:rsidRPr="007F57B7" w:rsidRDefault="00F95BCB" w:rsidP="00845FDA">
      <w:pPr>
        <w:spacing w:line="360" w:lineRule="auto"/>
        <w:contextualSpacing/>
        <w:rPr>
          <w:szCs w:val="24"/>
        </w:rPr>
      </w:pPr>
      <w:r w:rsidRPr="007F57B7">
        <w:rPr>
          <w:szCs w:val="24"/>
        </w:rPr>
        <w:t>Technology today plays the role of a feeding hand to agriculture. Elements of Mechatronics, such as sensors, play vital roles in our farms of seeding, cropping, cleaning, fertilizing and monitoring our vegetation. Today, sensors are applied in detecting colour, ambient light levels, alcohol levels for ripeness, moisture levels and dangerous levels of chemicals including insecticides and pesticides. Different mechanisms have also been designed and constructed to aid agricultural processes, for example, robot arms that nurture the roots of plants and revolving machines to seed, collect, and clean produce, and to regenerate the soil (Bar-On and Hessel, 2003).</w:t>
      </w:r>
    </w:p>
    <w:p w14:paraId="4AC588E8" w14:textId="77777777" w:rsidR="00F95BCB" w:rsidRPr="007F57B7" w:rsidRDefault="00F95BCB" w:rsidP="00845FDA">
      <w:pPr>
        <w:spacing w:line="360" w:lineRule="auto"/>
        <w:contextualSpacing/>
        <w:rPr>
          <w:szCs w:val="24"/>
        </w:rPr>
      </w:pPr>
    </w:p>
    <w:p w14:paraId="17220C7E" w14:textId="77777777" w:rsidR="00F95BCB" w:rsidRPr="007F57B7" w:rsidRDefault="00F95BCB" w:rsidP="00845FDA">
      <w:pPr>
        <w:spacing w:line="360" w:lineRule="auto"/>
        <w:contextualSpacing/>
        <w:rPr>
          <w:szCs w:val="24"/>
        </w:rPr>
      </w:pPr>
    </w:p>
    <w:p w14:paraId="1045F9F2" w14:textId="69B07737" w:rsidR="00F95BCB" w:rsidRDefault="00F95BCB" w:rsidP="00845FDA">
      <w:pPr>
        <w:spacing w:line="360" w:lineRule="auto"/>
        <w:contextualSpacing/>
        <w:rPr>
          <w:szCs w:val="24"/>
        </w:rPr>
      </w:pPr>
      <w:r w:rsidRPr="007F57B7">
        <w:rPr>
          <w:szCs w:val="24"/>
        </w:rPr>
        <w:t>Mechatronics is an aspect of engineering that centres on designing, producing and maintaining products that are made up of the integration of both mechanical and electronic components. The history of Mechatronics began in 1969 with an employee at Yaskawa Electric Corporation, Tetsura Mori (Rohde, 2009). The term Mechatronics is obtained from the two wide-ranging disciplines of electrical and mechanical engineering, and are bridged by computer science. Mechatronics is now being applied in numerous components of technology that can be found in the modern world.</w:t>
      </w:r>
    </w:p>
    <w:p w14:paraId="31DA76A3" w14:textId="25061625" w:rsidR="007F57B7" w:rsidRDefault="007F57B7" w:rsidP="00845FDA">
      <w:pPr>
        <w:spacing w:line="360" w:lineRule="auto"/>
        <w:contextualSpacing/>
        <w:rPr>
          <w:szCs w:val="24"/>
        </w:rPr>
      </w:pPr>
    </w:p>
    <w:p w14:paraId="758C557E" w14:textId="77777777" w:rsidR="007F57B7" w:rsidRPr="007F57B7" w:rsidRDefault="007F57B7" w:rsidP="00845FDA">
      <w:pPr>
        <w:spacing w:line="360" w:lineRule="auto"/>
        <w:contextualSpacing/>
        <w:rPr>
          <w:szCs w:val="24"/>
        </w:rPr>
      </w:pPr>
    </w:p>
    <w:p w14:paraId="679266EB" w14:textId="77777777" w:rsidR="00F95BCB" w:rsidRPr="007F57B7" w:rsidRDefault="00F95BCB" w:rsidP="00845FDA">
      <w:pPr>
        <w:spacing w:line="360" w:lineRule="auto"/>
        <w:contextualSpacing/>
        <w:rPr>
          <w:szCs w:val="24"/>
        </w:rPr>
      </w:pPr>
      <w:r w:rsidRPr="007F57B7">
        <w:rPr>
          <w:szCs w:val="24"/>
        </w:rPr>
        <w:t>The application of Mechatronics in Agriculture can be traced back to the 1980s, when research on automated systems for fruits harvesting turned up in USA, Japan and Europe. Since then, remarkable developments have been attained in advanced learning and cognition, perception and sensing, planning and navigation, cooperation and communication, manipulation and actuation, among Mechatronics systems. These progressions allowed Mechatronics systems to challenge rather complex tasks even in challenging and dynamic environments.</w:t>
      </w:r>
    </w:p>
    <w:p w14:paraId="76833370" w14:textId="77777777" w:rsidR="00F95BCB" w:rsidRPr="007F57B7" w:rsidRDefault="00F95BCB" w:rsidP="00845FDA">
      <w:pPr>
        <w:spacing w:line="360" w:lineRule="auto"/>
        <w:contextualSpacing/>
        <w:rPr>
          <w:szCs w:val="24"/>
        </w:rPr>
      </w:pPr>
    </w:p>
    <w:p w14:paraId="22594960" w14:textId="77777777" w:rsidR="00F95BCB" w:rsidRPr="007F57B7" w:rsidRDefault="00F95BCB" w:rsidP="00845FDA">
      <w:pPr>
        <w:spacing w:line="360" w:lineRule="auto"/>
        <w:contextualSpacing/>
        <w:rPr>
          <w:szCs w:val="24"/>
        </w:rPr>
      </w:pPr>
    </w:p>
    <w:p w14:paraId="56609AC0" w14:textId="77777777" w:rsidR="00F95BCB" w:rsidRPr="007F57B7" w:rsidRDefault="00F95BCB" w:rsidP="00845FDA">
      <w:pPr>
        <w:spacing w:line="360" w:lineRule="auto"/>
        <w:contextualSpacing/>
        <w:rPr>
          <w:szCs w:val="24"/>
        </w:rPr>
      </w:pPr>
      <w:r w:rsidRPr="007F57B7">
        <w:rPr>
          <w:szCs w:val="24"/>
        </w:rPr>
        <w:t xml:space="preserve">The agricultural sector is quickly being changed into an industry of key importance that must depend seriously on advanced control systems and computer-aided management. These technologies are indispensable components of the succeeding generation of animal and plant “factories” in the new era. Contemporary agribusiness is becoming progressively dependent on automation, robotics and computer-based systems, that are taking over many of the dreary jobs previously carried out by humans, and in most cases with superior performance. To manage the growing intricacy of agricultural systems, progressively sophisticated practices are required. (Sigrimis </w:t>
      </w:r>
      <w:r w:rsidRPr="007F57B7">
        <w:rPr>
          <w:i/>
          <w:szCs w:val="24"/>
        </w:rPr>
        <w:t>et al.,</w:t>
      </w:r>
      <w:r w:rsidRPr="007F57B7">
        <w:rPr>
          <w:szCs w:val="24"/>
        </w:rPr>
        <w:t xml:space="preserve"> 2001).</w:t>
      </w:r>
    </w:p>
    <w:p w14:paraId="531D9E67" w14:textId="77777777" w:rsidR="00F95BCB" w:rsidRPr="007F57B7" w:rsidRDefault="00F95BCB" w:rsidP="00845FDA">
      <w:pPr>
        <w:spacing w:line="360" w:lineRule="auto"/>
        <w:contextualSpacing/>
        <w:rPr>
          <w:szCs w:val="24"/>
        </w:rPr>
      </w:pPr>
    </w:p>
    <w:p w14:paraId="3252A96A" w14:textId="77777777" w:rsidR="00F95BCB" w:rsidRPr="007F57B7" w:rsidRDefault="00F95BCB" w:rsidP="00845FDA">
      <w:pPr>
        <w:spacing w:line="360" w:lineRule="auto"/>
        <w:contextualSpacing/>
        <w:rPr>
          <w:szCs w:val="24"/>
        </w:rPr>
      </w:pPr>
    </w:p>
    <w:p w14:paraId="283A12BD" w14:textId="77777777" w:rsidR="00F95BCB" w:rsidRPr="007F57B7" w:rsidRDefault="00F95BCB" w:rsidP="00845FDA">
      <w:pPr>
        <w:spacing w:line="360" w:lineRule="auto"/>
        <w:contextualSpacing/>
        <w:rPr>
          <w:szCs w:val="24"/>
        </w:rPr>
      </w:pPr>
      <w:r w:rsidRPr="007F57B7">
        <w:rPr>
          <w:szCs w:val="24"/>
        </w:rPr>
        <w:t xml:space="preserve">In contemporary, multifaceted agricultural facilities numerous Mechatronics and embedded systems, such as microcomputers and microcontrollers, are already in application. These autonomous elements are the foundation and building blocks of a modern agricultural complex. The basic of today’s modern agriculture is the precision agriculture (PA), where crop production is made more effective using sophisticated control systems. The essence of precision agriculture is essentially the manuring and irrigating by needs and with high precision </w:t>
      </w:r>
      <w:bookmarkStart w:id="17" w:name="_Hlk531083568"/>
      <w:r w:rsidRPr="007F57B7">
        <w:rPr>
          <w:szCs w:val="24"/>
        </w:rPr>
        <w:fldChar w:fldCharType="begin" w:fldLock="1"/>
      </w:r>
      <w:r w:rsidRPr="007F57B7">
        <w:rPr>
          <w:szCs w:val="24"/>
        </w:rPr>
        <w:instrText>ADDIN CSL_CITATION {"citationItems":[{"id":"ITEM-1","itemData":{"ISSN":"12243264","abstract":"Electromechanical systems have been used in agriculture for decades. As technology advances, these devices are increasingly shifted toward mechatronics, since the electromechanical equipment slowly became more and more „intelligent\". In a modern, complex agricultural facility we can find plenty of embedded systems, such as microcomputers, and microcontrollers. These autonomous units are the building blocks of a modern agricultural complex. The basic of today's modern agriculture is the precision agriculture (PA). Precision Agriculture as a concept appeared in the early '80-s already. What really interesting is, that the concept of precision livestock farming (PLF) is only little, or not discussed until 2008. This paper try to show the possibilities in precision livestock farming and presents the mechatronic solutions used in the modern agriculture (such as IoT). Discusses the prevailing trends, and also outlines a vision, where livestock technologies are in one network with both the pre and after technologies. With this method the Precision Livestock Farming can be achieved.","author":[{"dropping-particle":"","family":"Erdélyi","given":"V","non-dropping-particle":"","parse-names":false,"suffix":""},{"dropping-particle":"","family":"Jánosi","given":"L","non-dropping-particle":"","parse-names":false,"suffix":""}],"container-title":"Scientific Bulletin Series C : Fascicle Mechanics, Tribology, Machine Manufacturing Technology","id":"ITEM-1","issue":"Xxxi","issued":{"date-parts":[["2017"]]},"page":"31-35","title":"Mechatronics in Agriculture","type":"article-journal","volume":"31"},"uris":["http://www.mendeley.com/documents/?uuid=b1e9955f-f60a-4c93-8c6f-b731c71366f0"]}],"mendeley":{"formattedCitation":"(Erdélyi and Jánosi 2017)","manualFormatting":"(Erdélyi and Jánosi, 2017)","plainTextFormattedCitation":"(Erdélyi and Jánosi 2017)"},"properties":{"noteIndex":0},"schema":"https://github.com/citation-style-language/schema/raw/master/csl-citation.json"}</w:instrText>
      </w:r>
      <w:r w:rsidRPr="007F57B7">
        <w:rPr>
          <w:szCs w:val="24"/>
        </w:rPr>
        <w:fldChar w:fldCharType="separate"/>
      </w:r>
      <w:r w:rsidRPr="007F57B7">
        <w:rPr>
          <w:noProof/>
          <w:szCs w:val="24"/>
        </w:rPr>
        <w:t>(Erdélyi and Jánosi, 2017)</w:t>
      </w:r>
      <w:r w:rsidRPr="007F57B7">
        <w:rPr>
          <w:szCs w:val="24"/>
        </w:rPr>
        <w:fldChar w:fldCharType="end"/>
      </w:r>
      <w:r w:rsidRPr="007F57B7">
        <w:rPr>
          <w:szCs w:val="24"/>
        </w:rPr>
        <w:t>.</w:t>
      </w:r>
    </w:p>
    <w:p w14:paraId="56ED9E39" w14:textId="77777777" w:rsidR="00F95BCB" w:rsidRPr="007F57B7" w:rsidRDefault="00F95BCB" w:rsidP="00845FDA">
      <w:pPr>
        <w:spacing w:line="360" w:lineRule="auto"/>
        <w:contextualSpacing/>
        <w:rPr>
          <w:szCs w:val="24"/>
        </w:rPr>
      </w:pPr>
    </w:p>
    <w:p w14:paraId="74DBC812" w14:textId="77777777" w:rsidR="00F95BCB" w:rsidRPr="007F57B7" w:rsidRDefault="00F95BCB" w:rsidP="00845FDA">
      <w:pPr>
        <w:spacing w:line="360" w:lineRule="auto"/>
        <w:contextualSpacing/>
        <w:rPr>
          <w:szCs w:val="24"/>
        </w:rPr>
      </w:pPr>
    </w:p>
    <w:p w14:paraId="2E9752CD" w14:textId="77777777" w:rsidR="00F95BCB" w:rsidRPr="007F57B7" w:rsidRDefault="00F95BCB" w:rsidP="00845FDA">
      <w:pPr>
        <w:autoSpaceDE w:val="0"/>
        <w:autoSpaceDN w:val="0"/>
        <w:adjustRightInd w:val="0"/>
        <w:spacing w:line="360" w:lineRule="auto"/>
        <w:contextualSpacing/>
        <w:rPr>
          <w:szCs w:val="24"/>
        </w:rPr>
      </w:pPr>
      <w:r w:rsidRPr="007F57B7">
        <w:rPr>
          <w:szCs w:val="24"/>
        </w:rPr>
        <w:t xml:space="preserve">Several of the innovations presented to agriculture by the scientific and Industrial revolutions paved the path for a qualitative transformation in the nature of agricultural production. Various helpful effects have been attained by the application and integration of technology in agriculture. It has not just lessened the labour, but it has also decreased the cost of crops by producing massive yield (Imadi </w:t>
      </w:r>
      <w:r w:rsidRPr="007F57B7">
        <w:rPr>
          <w:i/>
          <w:szCs w:val="24"/>
        </w:rPr>
        <w:t>et al.,</w:t>
      </w:r>
      <w:r w:rsidRPr="007F57B7">
        <w:rPr>
          <w:szCs w:val="24"/>
        </w:rPr>
        <w:t xml:space="preserve"> 2016). It has also permitted agribusinesses and farmers to export a large portion of their produce to other nations. Farm exports have permitted farmers to increase their markets and have contributed to supporting a nation’s trade balance. There are several other factors that affect high yield in crop production, these include:</w:t>
      </w:r>
    </w:p>
    <w:p w14:paraId="7E504A7A" w14:textId="03668D45" w:rsidR="00F95BCB" w:rsidRPr="007F57B7" w:rsidRDefault="00F95BCB" w:rsidP="00845FDA">
      <w:pPr>
        <w:autoSpaceDE w:val="0"/>
        <w:autoSpaceDN w:val="0"/>
        <w:adjustRightInd w:val="0"/>
        <w:spacing w:line="360" w:lineRule="auto"/>
        <w:contextualSpacing/>
        <w:rPr>
          <w:szCs w:val="24"/>
        </w:rPr>
      </w:pPr>
    </w:p>
    <w:p w14:paraId="1046518F" w14:textId="77777777" w:rsidR="00F95BCB" w:rsidRPr="007F57B7" w:rsidRDefault="00F95BCB" w:rsidP="00845FDA">
      <w:pPr>
        <w:autoSpaceDE w:val="0"/>
        <w:autoSpaceDN w:val="0"/>
        <w:adjustRightInd w:val="0"/>
        <w:spacing w:line="360" w:lineRule="auto"/>
        <w:contextualSpacing/>
        <w:rPr>
          <w:szCs w:val="24"/>
        </w:rPr>
      </w:pPr>
    </w:p>
    <w:p w14:paraId="69461983" w14:textId="77777777" w:rsidR="00F95BCB" w:rsidRPr="007F57B7" w:rsidRDefault="00F95BCB" w:rsidP="000B199A">
      <w:pPr>
        <w:numPr>
          <w:ilvl w:val="0"/>
          <w:numId w:val="9"/>
        </w:numPr>
        <w:autoSpaceDE w:val="0"/>
        <w:autoSpaceDN w:val="0"/>
        <w:adjustRightInd w:val="0"/>
        <w:spacing w:line="360" w:lineRule="auto"/>
        <w:ind w:left="1701" w:hanging="567"/>
        <w:contextualSpacing/>
        <w:rPr>
          <w:szCs w:val="24"/>
        </w:rPr>
      </w:pPr>
      <w:r w:rsidRPr="007F57B7">
        <w:rPr>
          <w:szCs w:val="24"/>
        </w:rPr>
        <w:t>Proper tillage practices</w:t>
      </w:r>
    </w:p>
    <w:p w14:paraId="414DA5B5" w14:textId="77777777" w:rsidR="00F95BCB" w:rsidRPr="007F57B7" w:rsidRDefault="00F95BCB" w:rsidP="000B199A">
      <w:pPr>
        <w:numPr>
          <w:ilvl w:val="0"/>
          <w:numId w:val="9"/>
        </w:numPr>
        <w:autoSpaceDE w:val="0"/>
        <w:autoSpaceDN w:val="0"/>
        <w:adjustRightInd w:val="0"/>
        <w:spacing w:line="360" w:lineRule="auto"/>
        <w:ind w:left="1701" w:hanging="567"/>
        <w:contextualSpacing/>
        <w:rPr>
          <w:szCs w:val="24"/>
        </w:rPr>
      </w:pPr>
      <w:r w:rsidRPr="007F57B7">
        <w:rPr>
          <w:szCs w:val="24"/>
        </w:rPr>
        <w:t>Use of high yielding variety</w:t>
      </w:r>
    </w:p>
    <w:p w14:paraId="5ADAF8E7" w14:textId="77777777" w:rsidR="00F95BCB" w:rsidRPr="007F57B7" w:rsidRDefault="00F95BCB" w:rsidP="000B199A">
      <w:pPr>
        <w:numPr>
          <w:ilvl w:val="0"/>
          <w:numId w:val="9"/>
        </w:numPr>
        <w:autoSpaceDE w:val="0"/>
        <w:autoSpaceDN w:val="0"/>
        <w:adjustRightInd w:val="0"/>
        <w:spacing w:line="360" w:lineRule="auto"/>
        <w:ind w:left="1701" w:hanging="567"/>
        <w:contextualSpacing/>
        <w:rPr>
          <w:szCs w:val="24"/>
        </w:rPr>
      </w:pPr>
      <w:r w:rsidRPr="007F57B7">
        <w:rPr>
          <w:szCs w:val="24"/>
        </w:rPr>
        <w:t>Prepare seed bed properly</w:t>
      </w:r>
    </w:p>
    <w:p w14:paraId="1D8BA231" w14:textId="77777777" w:rsidR="00F95BCB" w:rsidRPr="007F57B7" w:rsidRDefault="00F95BCB" w:rsidP="000B199A">
      <w:pPr>
        <w:numPr>
          <w:ilvl w:val="0"/>
          <w:numId w:val="9"/>
        </w:numPr>
        <w:autoSpaceDE w:val="0"/>
        <w:autoSpaceDN w:val="0"/>
        <w:adjustRightInd w:val="0"/>
        <w:spacing w:line="360" w:lineRule="auto"/>
        <w:ind w:left="1701" w:hanging="567"/>
        <w:contextualSpacing/>
        <w:rPr>
          <w:szCs w:val="24"/>
        </w:rPr>
      </w:pPr>
      <w:r w:rsidRPr="007F57B7">
        <w:rPr>
          <w:szCs w:val="24"/>
        </w:rPr>
        <w:t>Crop rotation</w:t>
      </w:r>
    </w:p>
    <w:p w14:paraId="10D9F756" w14:textId="77777777" w:rsidR="00F95BCB" w:rsidRPr="007F57B7" w:rsidRDefault="00F95BCB" w:rsidP="000B199A">
      <w:pPr>
        <w:numPr>
          <w:ilvl w:val="0"/>
          <w:numId w:val="9"/>
        </w:numPr>
        <w:autoSpaceDE w:val="0"/>
        <w:autoSpaceDN w:val="0"/>
        <w:adjustRightInd w:val="0"/>
        <w:spacing w:line="360" w:lineRule="auto"/>
        <w:ind w:left="1701" w:hanging="567"/>
        <w:contextualSpacing/>
        <w:rPr>
          <w:szCs w:val="24"/>
        </w:rPr>
      </w:pPr>
      <w:r w:rsidRPr="007F57B7">
        <w:rPr>
          <w:szCs w:val="24"/>
        </w:rPr>
        <w:t>Multiple cropping system</w:t>
      </w:r>
    </w:p>
    <w:p w14:paraId="14F2674D" w14:textId="77777777" w:rsidR="00F95BCB" w:rsidRPr="007F57B7" w:rsidRDefault="00F95BCB" w:rsidP="000B199A">
      <w:pPr>
        <w:numPr>
          <w:ilvl w:val="0"/>
          <w:numId w:val="9"/>
        </w:numPr>
        <w:autoSpaceDE w:val="0"/>
        <w:autoSpaceDN w:val="0"/>
        <w:adjustRightInd w:val="0"/>
        <w:spacing w:line="360" w:lineRule="auto"/>
        <w:ind w:left="1701" w:hanging="567"/>
        <w:contextualSpacing/>
        <w:rPr>
          <w:szCs w:val="24"/>
        </w:rPr>
      </w:pPr>
      <w:r w:rsidRPr="007F57B7">
        <w:rPr>
          <w:szCs w:val="24"/>
        </w:rPr>
        <w:t>Proper seed rate</w:t>
      </w:r>
    </w:p>
    <w:p w14:paraId="3271AC45" w14:textId="77777777" w:rsidR="00F95BCB" w:rsidRPr="007F57B7" w:rsidRDefault="00F95BCB" w:rsidP="000B199A">
      <w:pPr>
        <w:numPr>
          <w:ilvl w:val="0"/>
          <w:numId w:val="9"/>
        </w:numPr>
        <w:autoSpaceDE w:val="0"/>
        <w:autoSpaceDN w:val="0"/>
        <w:adjustRightInd w:val="0"/>
        <w:spacing w:line="360" w:lineRule="auto"/>
        <w:ind w:left="1701" w:hanging="567"/>
        <w:contextualSpacing/>
        <w:rPr>
          <w:szCs w:val="24"/>
        </w:rPr>
      </w:pPr>
      <w:r w:rsidRPr="007F57B7">
        <w:rPr>
          <w:szCs w:val="24"/>
        </w:rPr>
        <w:t>Proper time sowing</w:t>
      </w:r>
    </w:p>
    <w:p w14:paraId="4DEAAEDA" w14:textId="77777777" w:rsidR="00F95BCB" w:rsidRPr="007F57B7" w:rsidRDefault="00F95BCB" w:rsidP="000B199A">
      <w:pPr>
        <w:numPr>
          <w:ilvl w:val="0"/>
          <w:numId w:val="9"/>
        </w:numPr>
        <w:autoSpaceDE w:val="0"/>
        <w:autoSpaceDN w:val="0"/>
        <w:adjustRightInd w:val="0"/>
        <w:spacing w:line="360" w:lineRule="auto"/>
        <w:ind w:left="1701" w:hanging="567"/>
        <w:contextualSpacing/>
        <w:rPr>
          <w:szCs w:val="24"/>
        </w:rPr>
      </w:pPr>
      <w:r w:rsidRPr="007F57B7">
        <w:rPr>
          <w:szCs w:val="24"/>
        </w:rPr>
        <w:t>Balance fertilizers</w:t>
      </w:r>
    </w:p>
    <w:p w14:paraId="3F42CE97" w14:textId="77777777" w:rsidR="00F95BCB" w:rsidRPr="007F57B7" w:rsidRDefault="00F95BCB" w:rsidP="000B199A">
      <w:pPr>
        <w:numPr>
          <w:ilvl w:val="0"/>
          <w:numId w:val="9"/>
        </w:numPr>
        <w:autoSpaceDE w:val="0"/>
        <w:autoSpaceDN w:val="0"/>
        <w:adjustRightInd w:val="0"/>
        <w:spacing w:line="360" w:lineRule="auto"/>
        <w:ind w:left="1701" w:hanging="567"/>
        <w:contextualSpacing/>
        <w:rPr>
          <w:szCs w:val="24"/>
        </w:rPr>
      </w:pPr>
      <w:r w:rsidRPr="007F57B7">
        <w:rPr>
          <w:szCs w:val="24"/>
        </w:rPr>
        <w:t>Proper irrigation</w:t>
      </w:r>
    </w:p>
    <w:p w14:paraId="00FC5831" w14:textId="77777777" w:rsidR="00F95BCB" w:rsidRPr="007F57B7" w:rsidRDefault="00F95BCB" w:rsidP="000B199A">
      <w:pPr>
        <w:numPr>
          <w:ilvl w:val="0"/>
          <w:numId w:val="9"/>
        </w:numPr>
        <w:autoSpaceDE w:val="0"/>
        <w:autoSpaceDN w:val="0"/>
        <w:adjustRightInd w:val="0"/>
        <w:spacing w:line="360" w:lineRule="auto"/>
        <w:ind w:left="1701" w:hanging="567"/>
        <w:contextualSpacing/>
        <w:rPr>
          <w:szCs w:val="24"/>
        </w:rPr>
      </w:pPr>
      <w:r w:rsidRPr="007F57B7">
        <w:rPr>
          <w:szCs w:val="24"/>
        </w:rPr>
        <w:t>Control of pest and diseases, weeds</w:t>
      </w:r>
    </w:p>
    <w:p w14:paraId="6BD00167" w14:textId="77777777" w:rsidR="00F95BCB" w:rsidRPr="007F57B7" w:rsidRDefault="00F95BCB" w:rsidP="000B199A">
      <w:pPr>
        <w:numPr>
          <w:ilvl w:val="0"/>
          <w:numId w:val="9"/>
        </w:numPr>
        <w:autoSpaceDE w:val="0"/>
        <w:autoSpaceDN w:val="0"/>
        <w:adjustRightInd w:val="0"/>
        <w:spacing w:line="360" w:lineRule="auto"/>
        <w:ind w:left="1701" w:hanging="567"/>
        <w:contextualSpacing/>
        <w:rPr>
          <w:szCs w:val="24"/>
        </w:rPr>
      </w:pPr>
      <w:r w:rsidRPr="007F57B7">
        <w:rPr>
          <w:szCs w:val="24"/>
        </w:rPr>
        <w:t>Time of harvesting (Abbas, 2011).</w:t>
      </w:r>
    </w:p>
    <w:p w14:paraId="25D2AFB3" w14:textId="77777777" w:rsidR="00F95BCB" w:rsidRPr="007F57B7" w:rsidRDefault="00F95BCB" w:rsidP="00845FDA">
      <w:pPr>
        <w:autoSpaceDE w:val="0"/>
        <w:autoSpaceDN w:val="0"/>
        <w:adjustRightInd w:val="0"/>
        <w:spacing w:line="360" w:lineRule="auto"/>
        <w:contextualSpacing/>
        <w:rPr>
          <w:szCs w:val="24"/>
        </w:rPr>
      </w:pPr>
    </w:p>
    <w:p w14:paraId="1EAB3EF8" w14:textId="77777777" w:rsidR="00F95BCB" w:rsidRPr="007F57B7" w:rsidRDefault="00F95BCB" w:rsidP="00845FDA">
      <w:pPr>
        <w:spacing w:line="360" w:lineRule="auto"/>
        <w:contextualSpacing/>
        <w:rPr>
          <w:szCs w:val="24"/>
        </w:rPr>
      </w:pPr>
    </w:p>
    <w:p w14:paraId="2A9B7AE0" w14:textId="77777777" w:rsidR="00F95BCB" w:rsidRPr="007F57B7" w:rsidRDefault="00F95BCB" w:rsidP="00845FDA">
      <w:pPr>
        <w:spacing w:line="360" w:lineRule="auto"/>
        <w:contextualSpacing/>
        <w:rPr>
          <w:szCs w:val="24"/>
        </w:rPr>
      </w:pPr>
      <w:r w:rsidRPr="007F57B7">
        <w:rPr>
          <w:szCs w:val="24"/>
        </w:rPr>
        <w:t>Irrigation is the process of artificially supplying water to land or soil. It is used to aid in the growth and development of agricultural crops, revegetation of damaged soils in dry areas, maintenance of landscapes, and during periods of insufficient rainfall (Kumar, 2014). Water is a resource that is needed by all living things. It is very valuable and needs to be used with moderation so as to preserve it for as long as possible. Agriculture is an industry has very high-water consumption. More often than not, water is not used efficiently and significant volumes of water are misused. Very soon, these wastes will lead to water costing large sums of money (Raju, 2017).</w:t>
      </w:r>
    </w:p>
    <w:p w14:paraId="29C5A17E" w14:textId="77777777" w:rsidR="00F95BCB" w:rsidRPr="007F57B7" w:rsidRDefault="00F95BCB" w:rsidP="00845FDA">
      <w:pPr>
        <w:spacing w:line="360" w:lineRule="auto"/>
        <w:contextualSpacing/>
        <w:rPr>
          <w:szCs w:val="24"/>
        </w:rPr>
      </w:pPr>
    </w:p>
    <w:p w14:paraId="1DD12881" w14:textId="77777777" w:rsidR="00F95BCB" w:rsidRPr="007F57B7" w:rsidRDefault="00F95BCB" w:rsidP="00845FDA">
      <w:pPr>
        <w:spacing w:line="360" w:lineRule="auto"/>
        <w:contextualSpacing/>
        <w:rPr>
          <w:szCs w:val="24"/>
        </w:rPr>
      </w:pPr>
    </w:p>
    <w:p w14:paraId="7C0BAC82" w14:textId="77777777" w:rsidR="00F95BCB" w:rsidRPr="007F57B7" w:rsidRDefault="00F95BCB" w:rsidP="00845FDA">
      <w:pPr>
        <w:spacing w:line="360" w:lineRule="auto"/>
        <w:contextualSpacing/>
        <w:rPr>
          <w:szCs w:val="24"/>
        </w:rPr>
      </w:pPr>
      <w:r w:rsidRPr="007F57B7">
        <w:rPr>
          <w:szCs w:val="24"/>
        </w:rPr>
        <w:t>Irrigation is adopted everywhere in the world where rainfall does not deliver sufficient soil moisture. In places of asymmetrical rainfall, irrigation is used during dry seasons to guarantee harvests and to increase crop returns. Irrigation has significantly increased the amount of cultivatable land and the food production all over the world. In 1800 about 8.1 million hectares (about 20 million acres) were under irrigation, a figure that rose to 41 million hectares (99 million acres) in 1900, to 105 million hectares (260 million acres) in 1950, and to more than 273 million hectares (675 million acres) today. Irrigated land embodies about 18 percent of all land under cultivation but frequently produces more than twice the output of non-irrigated fields. Irrigation can, however, increase a soil's salt level or waterlog soil to a point in which crops are damaged or ruined. These problems now jeopardize about one third of the world's irrigated land (Abbas, 2011).</w:t>
      </w:r>
    </w:p>
    <w:p w14:paraId="66E5FAA6" w14:textId="77777777" w:rsidR="00F95BCB" w:rsidRPr="007F57B7" w:rsidRDefault="00F95BCB" w:rsidP="00845FDA">
      <w:pPr>
        <w:spacing w:line="360" w:lineRule="auto"/>
        <w:contextualSpacing/>
        <w:rPr>
          <w:szCs w:val="24"/>
        </w:rPr>
      </w:pPr>
    </w:p>
    <w:p w14:paraId="1FCDA339" w14:textId="77777777" w:rsidR="00F95BCB" w:rsidRPr="007F57B7" w:rsidRDefault="00F95BCB" w:rsidP="00845FDA">
      <w:pPr>
        <w:spacing w:line="360" w:lineRule="auto"/>
        <w:contextualSpacing/>
        <w:rPr>
          <w:szCs w:val="24"/>
        </w:rPr>
      </w:pPr>
    </w:p>
    <w:p w14:paraId="2EFB9148" w14:textId="6568B8C5" w:rsidR="00F95BCB" w:rsidRPr="007F57B7" w:rsidRDefault="00F95BCB" w:rsidP="00845FDA">
      <w:pPr>
        <w:autoSpaceDE w:val="0"/>
        <w:autoSpaceDN w:val="0"/>
        <w:adjustRightInd w:val="0"/>
        <w:spacing w:line="360" w:lineRule="auto"/>
        <w:contextualSpacing/>
        <w:rPr>
          <w:szCs w:val="24"/>
        </w:rPr>
      </w:pPr>
      <w:r w:rsidRPr="007F57B7">
        <w:rPr>
          <w:szCs w:val="24"/>
        </w:rPr>
        <w:t>The scope of this work is to come up with a solution to increase crop yield while considering adequate agricultural water management and labour reduction, by the application of mechatronics in the irrigation process. We will make use of the Arduino Uno microcontroller for the decision-making process of the system; this is due to its availability and the ease of programming the Arduino Uno hardware. The microcontroller with the data obtained from the soil at the roots of the crops will determined how much water for irrigation is needed at a point in time, and the supplies it, thereby incorporating good water management practice.</w:t>
      </w:r>
    </w:p>
    <w:p w14:paraId="04014D41" w14:textId="77777777" w:rsidR="00F95BCB" w:rsidRPr="007F57B7" w:rsidRDefault="00F95BCB" w:rsidP="00845FDA">
      <w:pPr>
        <w:spacing w:line="360" w:lineRule="auto"/>
        <w:contextualSpacing/>
        <w:rPr>
          <w:szCs w:val="24"/>
        </w:rPr>
      </w:pPr>
    </w:p>
    <w:p w14:paraId="40FD5EC6" w14:textId="77777777" w:rsidR="00F95BCB" w:rsidRPr="007F57B7" w:rsidRDefault="00F95BCB" w:rsidP="00845FDA">
      <w:pPr>
        <w:spacing w:line="360" w:lineRule="auto"/>
        <w:contextualSpacing/>
        <w:rPr>
          <w:szCs w:val="24"/>
        </w:rPr>
      </w:pPr>
    </w:p>
    <w:p w14:paraId="5329B98E" w14:textId="3838CC42" w:rsidR="00F95BCB" w:rsidRPr="007F57B7" w:rsidRDefault="00F95BCB" w:rsidP="00845FDA">
      <w:pPr>
        <w:pStyle w:val="Heading2"/>
        <w:spacing w:before="0" w:line="360" w:lineRule="auto"/>
        <w:contextualSpacing/>
        <w:rPr>
          <w:rFonts w:cs="Times New Roman"/>
          <w:szCs w:val="24"/>
        </w:rPr>
      </w:pPr>
      <w:bookmarkStart w:id="18" w:name="_Hlk531168067"/>
      <w:bookmarkEnd w:id="16"/>
      <w:bookmarkEnd w:id="17"/>
      <w:r w:rsidRPr="007F57B7">
        <w:rPr>
          <w:rFonts w:cs="Times New Roman"/>
          <w:szCs w:val="24"/>
          <w:lang w:val="en-US"/>
        </w:rPr>
        <w:tab/>
      </w:r>
      <w:bookmarkStart w:id="19" w:name="_Toc5170436"/>
      <w:r w:rsidRPr="007F57B7">
        <w:rPr>
          <w:rFonts w:cs="Times New Roman"/>
          <w:szCs w:val="24"/>
        </w:rPr>
        <w:t>PROBLEM STATEMENT</w:t>
      </w:r>
      <w:bookmarkEnd w:id="19"/>
    </w:p>
    <w:p w14:paraId="02C05E72" w14:textId="16B76B1F" w:rsidR="00F95BCB" w:rsidRPr="00DA6386" w:rsidRDefault="00F95BCB" w:rsidP="000B199A">
      <w:pPr>
        <w:pStyle w:val="ListParagraph"/>
        <w:numPr>
          <w:ilvl w:val="0"/>
          <w:numId w:val="10"/>
        </w:numPr>
        <w:tabs>
          <w:tab w:val="left" w:pos="1701"/>
        </w:tabs>
        <w:ind w:left="1701" w:hanging="567"/>
        <w:jc w:val="both"/>
        <w:rPr>
          <w:b w:val="0"/>
        </w:rPr>
      </w:pPr>
      <w:bookmarkStart w:id="20" w:name="_Toc5153343"/>
      <w:bookmarkEnd w:id="18"/>
      <w:r w:rsidRPr="00DA6386">
        <w:rPr>
          <w:b w:val="0"/>
        </w:rPr>
        <w:t xml:space="preserve">The rate at which the world’s population is growing is quite alarming. This growth is evident in nations having deficient water resources and are economically meagre. Due to this population growth, there is an enormous need to increase food production by 50% in the next 50 years in order to maintain sustainability, this is based on the assumption that there will be no decline in the output of existing farmlands. The means that water resources need to be managed efficiently (Jain </w:t>
      </w:r>
      <w:r w:rsidRPr="00DA6386">
        <w:rPr>
          <w:b w:val="0"/>
          <w:i/>
        </w:rPr>
        <w:t>et al.,</w:t>
      </w:r>
      <w:r w:rsidRPr="00DA6386">
        <w:rPr>
          <w:b w:val="0"/>
        </w:rPr>
        <w:t xml:space="preserve"> 2016).</w:t>
      </w:r>
      <w:bookmarkEnd w:id="20"/>
    </w:p>
    <w:p w14:paraId="28F3F76F" w14:textId="77777777" w:rsidR="00F95BCB" w:rsidRPr="00DA6386" w:rsidRDefault="00F95BCB" w:rsidP="000B199A">
      <w:pPr>
        <w:pStyle w:val="ListParagraph"/>
        <w:numPr>
          <w:ilvl w:val="0"/>
          <w:numId w:val="10"/>
        </w:numPr>
        <w:tabs>
          <w:tab w:val="left" w:pos="1701"/>
        </w:tabs>
        <w:ind w:left="1701" w:hanging="567"/>
        <w:jc w:val="both"/>
        <w:rPr>
          <w:b w:val="0"/>
        </w:rPr>
      </w:pPr>
      <w:bookmarkStart w:id="21" w:name="_Toc5153344"/>
      <w:r w:rsidRPr="00DA6386">
        <w:rPr>
          <w:b w:val="0"/>
        </w:rPr>
        <w:t xml:space="preserve">Currently, there is a developing worldwide water crisis where management of water scarcity has developed into a dreary job and there are struggles between employers of water. This is a time in which the human use of water and water pollution have surpassed the points which lead to the limitation of food production and decline in the ecosystem. Therefore, whatever amount of water we have left must be used optimally and managed properly (Jain </w:t>
      </w:r>
      <w:r w:rsidRPr="00DA6386">
        <w:rPr>
          <w:b w:val="0"/>
          <w:i/>
        </w:rPr>
        <w:t>et al.,</w:t>
      </w:r>
      <w:r w:rsidRPr="00DA6386">
        <w:rPr>
          <w:b w:val="0"/>
        </w:rPr>
        <w:t xml:space="preserve"> 2016).</w:t>
      </w:r>
      <w:bookmarkEnd w:id="21"/>
    </w:p>
    <w:p w14:paraId="326823C3" w14:textId="77777777" w:rsidR="00F95BCB" w:rsidRPr="00DA6386" w:rsidRDefault="00F95BCB" w:rsidP="000B199A">
      <w:pPr>
        <w:pStyle w:val="ListParagraph"/>
        <w:numPr>
          <w:ilvl w:val="0"/>
          <w:numId w:val="10"/>
        </w:numPr>
        <w:tabs>
          <w:tab w:val="left" w:pos="1701"/>
        </w:tabs>
        <w:ind w:left="1701" w:hanging="567"/>
        <w:jc w:val="both"/>
        <w:rPr>
          <w:b w:val="0"/>
        </w:rPr>
      </w:pPr>
      <w:bookmarkStart w:id="22" w:name="_Toc5153345"/>
      <w:r w:rsidRPr="00DA6386">
        <w:rPr>
          <w:b w:val="0"/>
        </w:rPr>
        <w:t>It is safe to call water the most important liquid on the surface of the earth. Water is probably the most excessively used resource on earth. Mass irrigation is a commonly used technique in the watering of crops in agriculture. This technique signifies immense wastage since the quantity of water given is in surplus of the crop’s requirements (Leroux and Raghavan, 2005).</w:t>
      </w:r>
      <w:bookmarkEnd w:id="22"/>
      <w:r w:rsidRPr="00DA6386">
        <w:rPr>
          <w:b w:val="0"/>
        </w:rPr>
        <w:t xml:space="preserve"> </w:t>
      </w:r>
    </w:p>
    <w:p w14:paraId="6030B06D" w14:textId="77777777" w:rsidR="00F95BCB" w:rsidRPr="00DA6386" w:rsidRDefault="00F95BCB" w:rsidP="000B199A">
      <w:pPr>
        <w:pStyle w:val="ListParagraph"/>
        <w:numPr>
          <w:ilvl w:val="0"/>
          <w:numId w:val="10"/>
        </w:numPr>
        <w:tabs>
          <w:tab w:val="left" w:pos="1701"/>
        </w:tabs>
        <w:ind w:left="1701" w:hanging="567"/>
        <w:jc w:val="both"/>
        <w:rPr>
          <w:b w:val="0"/>
        </w:rPr>
      </w:pPr>
      <w:bookmarkStart w:id="23" w:name="_Toc5153346"/>
      <w:r w:rsidRPr="00DA6386">
        <w:rPr>
          <w:b w:val="0"/>
        </w:rPr>
        <w:t xml:space="preserve">In the application of traditional irrigation methods, water saving is not considered. Due to the fact that the water is irrigated directly on the land, crops sometimes undergo increased stress from disparities in the soil moisture, consequently crop performance and output is reduced. The absence of an appropriate water control system results in improper use and wastage of water (Tyagi </w:t>
      </w:r>
      <w:r w:rsidRPr="00DA6386">
        <w:rPr>
          <w:b w:val="0"/>
          <w:i/>
        </w:rPr>
        <w:t>et al.,</w:t>
      </w:r>
      <w:r w:rsidRPr="00DA6386">
        <w:rPr>
          <w:b w:val="0"/>
        </w:rPr>
        <w:t xml:space="preserve"> 2017).</w:t>
      </w:r>
      <w:bookmarkEnd w:id="23"/>
      <w:r w:rsidRPr="00DA6386">
        <w:rPr>
          <w:b w:val="0"/>
        </w:rPr>
        <w:t xml:space="preserve"> </w:t>
      </w:r>
    </w:p>
    <w:p w14:paraId="46ED3577" w14:textId="77777777" w:rsidR="00F95BCB" w:rsidRPr="00DA6386" w:rsidRDefault="00F95BCB" w:rsidP="000B199A">
      <w:pPr>
        <w:pStyle w:val="ListParagraph"/>
        <w:numPr>
          <w:ilvl w:val="0"/>
          <w:numId w:val="10"/>
        </w:numPr>
        <w:tabs>
          <w:tab w:val="left" w:pos="1701"/>
        </w:tabs>
        <w:ind w:left="1701" w:hanging="567"/>
        <w:jc w:val="both"/>
        <w:rPr>
          <w:b w:val="0"/>
        </w:rPr>
      </w:pPr>
      <w:bookmarkStart w:id="24" w:name="_Toc5153347"/>
      <w:r w:rsidRPr="00DA6386">
        <w:rPr>
          <w:b w:val="0"/>
        </w:rPr>
        <w:t>Irrigation of crops is a significantly time-expending activity; to be done in a feasible amount of time, it also demands a huge amount of human resources. Conventionally, all labour required in the irrigation process were carried out by humans (Leroux and Raghavan, 2005). Also, the cost of labour is on the increase. As a result of this, if efforts are not invested into the optimization of these resources, additional money will be required by the same processes. Technology in the form of Mechatronics is a feasible solution to decrease costs and avert wastage of resources (Angal, 2017).</w:t>
      </w:r>
      <w:bookmarkEnd w:id="24"/>
    </w:p>
    <w:p w14:paraId="1528F757" w14:textId="77777777" w:rsidR="00F95BCB" w:rsidRPr="007F57B7" w:rsidRDefault="00F95BCB" w:rsidP="00845FDA">
      <w:pPr>
        <w:pStyle w:val="ListParagraph"/>
      </w:pPr>
    </w:p>
    <w:p w14:paraId="5FA587AA" w14:textId="77777777" w:rsidR="00F95BCB" w:rsidRPr="007F57B7" w:rsidRDefault="00F95BCB" w:rsidP="00845FDA">
      <w:pPr>
        <w:pStyle w:val="ListParagraph"/>
      </w:pPr>
    </w:p>
    <w:p w14:paraId="6C527466" w14:textId="3A20639F" w:rsidR="00F95BCB" w:rsidRPr="007F57B7" w:rsidRDefault="00F95BCB" w:rsidP="00845FDA">
      <w:pPr>
        <w:pStyle w:val="Heading2"/>
        <w:spacing w:before="0" w:line="360" w:lineRule="auto"/>
        <w:contextualSpacing/>
        <w:rPr>
          <w:rFonts w:cs="Times New Roman"/>
          <w:szCs w:val="24"/>
        </w:rPr>
      </w:pPr>
      <w:bookmarkStart w:id="25" w:name="_Toc5170437"/>
      <w:r w:rsidRPr="007F57B7">
        <w:rPr>
          <w:rFonts w:cs="Times New Roman"/>
          <w:szCs w:val="24"/>
        </w:rPr>
        <w:t>AIM AND OBJECTIVES</w:t>
      </w:r>
      <w:bookmarkEnd w:id="25"/>
    </w:p>
    <w:p w14:paraId="32485F9F" w14:textId="4BB2255F" w:rsidR="00F95BCB" w:rsidRPr="007F57B7" w:rsidRDefault="00F95BCB" w:rsidP="00845FDA">
      <w:pPr>
        <w:pStyle w:val="Heading3"/>
      </w:pPr>
      <w:bookmarkStart w:id="26" w:name="_Toc5170438"/>
      <w:r w:rsidRPr="007F57B7">
        <w:t>Aim</w:t>
      </w:r>
      <w:bookmarkEnd w:id="26"/>
    </w:p>
    <w:p w14:paraId="1D892643" w14:textId="77777777" w:rsidR="00F95BCB" w:rsidRPr="007F57B7" w:rsidRDefault="00F95BCB" w:rsidP="00845FDA">
      <w:pPr>
        <w:spacing w:line="360" w:lineRule="auto"/>
        <w:contextualSpacing/>
        <w:rPr>
          <w:szCs w:val="24"/>
        </w:rPr>
      </w:pPr>
      <w:r w:rsidRPr="007F57B7">
        <w:rPr>
          <w:szCs w:val="24"/>
        </w:rPr>
        <w:t>To supply the optimum amount of water required to crop roots during periods of low humidity and high temperature.</w:t>
      </w:r>
    </w:p>
    <w:p w14:paraId="318DA777" w14:textId="77777777" w:rsidR="00F95BCB" w:rsidRPr="007F57B7" w:rsidRDefault="00F95BCB" w:rsidP="00845FDA">
      <w:pPr>
        <w:spacing w:line="360" w:lineRule="auto"/>
        <w:contextualSpacing/>
        <w:rPr>
          <w:szCs w:val="24"/>
        </w:rPr>
      </w:pPr>
    </w:p>
    <w:p w14:paraId="225E52E1" w14:textId="77777777" w:rsidR="00F95BCB" w:rsidRPr="007F57B7" w:rsidRDefault="00F95BCB" w:rsidP="00845FDA">
      <w:pPr>
        <w:spacing w:line="360" w:lineRule="auto"/>
        <w:contextualSpacing/>
        <w:rPr>
          <w:szCs w:val="24"/>
        </w:rPr>
      </w:pPr>
    </w:p>
    <w:p w14:paraId="179E42A1" w14:textId="1CED3544" w:rsidR="00F95BCB" w:rsidRPr="007F57B7" w:rsidRDefault="00F95BCB" w:rsidP="00845FDA">
      <w:pPr>
        <w:pStyle w:val="Heading3"/>
      </w:pPr>
      <w:bookmarkStart w:id="27" w:name="_Toc5170439"/>
      <w:r w:rsidRPr="007F57B7">
        <w:t>Objectives</w:t>
      </w:r>
      <w:bookmarkEnd w:id="27"/>
    </w:p>
    <w:p w14:paraId="2D6ED981" w14:textId="77777777" w:rsidR="00F95BCB" w:rsidRPr="00DA6386" w:rsidRDefault="00F95BCB" w:rsidP="000B199A">
      <w:pPr>
        <w:pStyle w:val="ListParagraph"/>
        <w:numPr>
          <w:ilvl w:val="0"/>
          <w:numId w:val="11"/>
        </w:numPr>
        <w:ind w:left="1701" w:hanging="567"/>
        <w:jc w:val="both"/>
        <w:rPr>
          <w:b w:val="0"/>
        </w:rPr>
      </w:pPr>
      <w:bookmarkStart w:id="28" w:name="_Toc5153348"/>
      <w:r w:rsidRPr="00DA6386">
        <w:rPr>
          <w:b w:val="0"/>
        </w:rPr>
        <w:t>To cultivate a ten-meter square(10m</w:t>
      </w:r>
      <w:r w:rsidRPr="00DA6386">
        <w:rPr>
          <w:b w:val="0"/>
          <w:vertAlign w:val="superscript"/>
        </w:rPr>
        <w:t>2</w:t>
      </w:r>
      <w:r w:rsidRPr="00DA6386">
        <w:rPr>
          <w:b w:val="0"/>
        </w:rPr>
        <w:t>) farm for beans, maize and tomatoes.</w:t>
      </w:r>
      <w:bookmarkEnd w:id="28"/>
    </w:p>
    <w:p w14:paraId="109AFA7D" w14:textId="77777777" w:rsidR="00F95BCB" w:rsidRPr="00DA6386" w:rsidRDefault="00F95BCB" w:rsidP="000B199A">
      <w:pPr>
        <w:pStyle w:val="ListParagraph"/>
        <w:numPr>
          <w:ilvl w:val="0"/>
          <w:numId w:val="11"/>
        </w:numPr>
        <w:ind w:left="1701" w:hanging="567"/>
        <w:jc w:val="both"/>
        <w:rPr>
          <w:b w:val="0"/>
        </w:rPr>
      </w:pPr>
      <w:bookmarkStart w:id="29" w:name="_Toc5153349"/>
      <w:r w:rsidRPr="00DA6386">
        <w:rPr>
          <w:b w:val="0"/>
        </w:rPr>
        <w:t>To determine when each crop needs water.</w:t>
      </w:r>
      <w:bookmarkEnd w:id="29"/>
    </w:p>
    <w:p w14:paraId="248851F9" w14:textId="77777777" w:rsidR="00F95BCB" w:rsidRPr="00DA6386" w:rsidRDefault="00F95BCB" w:rsidP="000B199A">
      <w:pPr>
        <w:pStyle w:val="ListParagraph"/>
        <w:numPr>
          <w:ilvl w:val="0"/>
          <w:numId w:val="11"/>
        </w:numPr>
        <w:ind w:left="1701" w:hanging="567"/>
        <w:jc w:val="both"/>
        <w:rPr>
          <w:b w:val="0"/>
        </w:rPr>
      </w:pPr>
      <w:bookmarkStart w:id="30" w:name="_Toc5153350"/>
      <w:r w:rsidRPr="00DA6386">
        <w:rPr>
          <w:b w:val="0"/>
        </w:rPr>
        <w:t>To design a system to efficiently supply water to crop roots.</w:t>
      </w:r>
      <w:bookmarkEnd w:id="30"/>
    </w:p>
    <w:p w14:paraId="1CBD78A7" w14:textId="77777777" w:rsidR="00F95BCB" w:rsidRPr="00DA6386" w:rsidRDefault="00F95BCB" w:rsidP="000B199A">
      <w:pPr>
        <w:pStyle w:val="ListParagraph"/>
        <w:numPr>
          <w:ilvl w:val="0"/>
          <w:numId w:val="11"/>
        </w:numPr>
        <w:ind w:left="1701" w:hanging="567"/>
        <w:jc w:val="both"/>
        <w:rPr>
          <w:b w:val="0"/>
        </w:rPr>
      </w:pPr>
      <w:bookmarkStart w:id="31" w:name="_Toc5153351"/>
      <w:r w:rsidRPr="00DA6386">
        <w:rPr>
          <w:b w:val="0"/>
        </w:rPr>
        <w:t>To determine the effectiveness of the system by comparing performance with a control setup.</w:t>
      </w:r>
      <w:bookmarkEnd w:id="31"/>
    </w:p>
    <w:p w14:paraId="2BCA652D" w14:textId="77777777" w:rsidR="00F95BCB" w:rsidRPr="007F57B7" w:rsidRDefault="00F95BCB" w:rsidP="00845FDA">
      <w:pPr>
        <w:spacing w:line="360" w:lineRule="auto"/>
        <w:contextualSpacing/>
        <w:rPr>
          <w:szCs w:val="24"/>
        </w:rPr>
      </w:pPr>
    </w:p>
    <w:p w14:paraId="0E984645" w14:textId="77777777" w:rsidR="00F95BCB" w:rsidRPr="007F57B7" w:rsidRDefault="00F95BCB" w:rsidP="00845FDA">
      <w:pPr>
        <w:spacing w:line="360" w:lineRule="auto"/>
        <w:contextualSpacing/>
        <w:rPr>
          <w:szCs w:val="24"/>
        </w:rPr>
      </w:pPr>
    </w:p>
    <w:p w14:paraId="02CC6D28" w14:textId="07C42F15" w:rsidR="00F95BCB" w:rsidRPr="007F57B7" w:rsidRDefault="00F95BCB" w:rsidP="00845FDA">
      <w:pPr>
        <w:pStyle w:val="Heading2"/>
        <w:spacing w:before="0" w:line="360" w:lineRule="auto"/>
        <w:contextualSpacing/>
        <w:rPr>
          <w:rFonts w:cs="Times New Roman"/>
          <w:szCs w:val="24"/>
        </w:rPr>
      </w:pPr>
      <w:bookmarkStart w:id="32" w:name="_Toc5170440"/>
      <w:bookmarkStart w:id="33" w:name="_Hlk531176921"/>
      <w:r w:rsidRPr="007F57B7">
        <w:rPr>
          <w:rFonts w:cs="Times New Roman"/>
          <w:szCs w:val="24"/>
          <w:lang w:val="en-US"/>
        </w:rPr>
        <w:t>SCOPE</w:t>
      </w:r>
      <w:bookmarkEnd w:id="32"/>
    </w:p>
    <w:p w14:paraId="778451D3" w14:textId="2A74FDCC" w:rsidR="00F95BCB" w:rsidRPr="00DA6386" w:rsidRDefault="00F95BCB" w:rsidP="000B199A">
      <w:pPr>
        <w:pStyle w:val="ListParagraph"/>
        <w:numPr>
          <w:ilvl w:val="0"/>
          <w:numId w:val="12"/>
        </w:numPr>
        <w:ind w:left="1701" w:hanging="567"/>
        <w:jc w:val="both"/>
        <w:rPr>
          <w:b w:val="0"/>
        </w:rPr>
      </w:pPr>
      <w:bookmarkStart w:id="34" w:name="_Toc5153352"/>
      <w:bookmarkEnd w:id="33"/>
      <w:r w:rsidRPr="00DA6386">
        <w:rPr>
          <w:b w:val="0"/>
        </w:rPr>
        <w:t>The project involves the design and construction of a drip irrigation stem that is mechatronically controlled by an Arduino microcontroller. The controlled element of the irrigation system are the pumps and valves which will be actuated to provide water to the irrigation point(area).</w:t>
      </w:r>
      <w:bookmarkEnd w:id="34"/>
      <w:r w:rsidRPr="00DA6386">
        <w:rPr>
          <w:b w:val="0"/>
        </w:rPr>
        <w:t xml:space="preserve"> </w:t>
      </w:r>
    </w:p>
    <w:p w14:paraId="2A43F1A2" w14:textId="77777777" w:rsidR="00F95BCB" w:rsidRPr="00DA6386" w:rsidRDefault="00F95BCB" w:rsidP="000B199A">
      <w:pPr>
        <w:pStyle w:val="ListParagraph"/>
        <w:numPr>
          <w:ilvl w:val="0"/>
          <w:numId w:val="12"/>
        </w:numPr>
        <w:ind w:left="1701" w:hanging="567"/>
        <w:jc w:val="both"/>
        <w:rPr>
          <w:b w:val="0"/>
        </w:rPr>
      </w:pPr>
      <w:bookmarkStart w:id="35" w:name="_Toc5153353"/>
      <w:r w:rsidRPr="00DA6386">
        <w:rPr>
          <w:b w:val="0"/>
        </w:rPr>
        <w:t>The designed system will be tested with tomatoes, corn and cowpea which have relatively short mature period. The growth and performance of the crops under irrigation will be monitored and recorded and then compared with the performance of the same crops on a separate mass irrigated control plot.</w:t>
      </w:r>
      <w:bookmarkEnd w:id="35"/>
    </w:p>
    <w:p w14:paraId="0B99A680" w14:textId="77777777" w:rsidR="00F95BCB" w:rsidRPr="007F57B7" w:rsidRDefault="00F95BCB" w:rsidP="00845FDA">
      <w:pPr>
        <w:spacing w:line="360" w:lineRule="auto"/>
        <w:contextualSpacing/>
        <w:rPr>
          <w:szCs w:val="24"/>
        </w:rPr>
      </w:pPr>
    </w:p>
    <w:p w14:paraId="20953D64" w14:textId="77777777" w:rsidR="00F95BCB" w:rsidRPr="007F57B7" w:rsidRDefault="00F95BCB" w:rsidP="00845FDA">
      <w:pPr>
        <w:spacing w:line="360" w:lineRule="auto"/>
        <w:contextualSpacing/>
        <w:rPr>
          <w:szCs w:val="24"/>
        </w:rPr>
      </w:pPr>
    </w:p>
    <w:p w14:paraId="1860E458" w14:textId="5518A3A8" w:rsidR="00F95BCB" w:rsidRPr="007F57B7" w:rsidRDefault="00F95BCB" w:rsidP="00845FDA">
      <w:pPr>
        <w:pStyle w:val="Heading2"/>
        <w:spacing w:before="0" w:line="360" w:lineRule="auto"/>
        <w:contextualSpacing/>
        <w:rPr>
          <w:rFonts w:cs="Times New Roman"/>
          <w:szCs w:val="24"/>
        </w:rPr>
      </w:pPr>
      <w:bookmarkStart w:id="36" w:name="_Toc5170441"/>
      <w:bookmarkStart w:id="37" w:name="_Hlk531179637"/>
      <w:r w:rsidRPr="007F57B7">
        <w:rPr>
          <w:rFonts w:cs="Times New Roman"/>
          <w:szCs w:val="24"/>
          <w:lang w:val="en-US"/>
        </w:rPr>
        <w:t>LIMITATIONS</w:t>
      </w:r>
      <w:bookmarkEnd w:id="36"/>
    </w:p>
    <w:p w14:paraId="5824D497" w14:textId="36CDC11A" w:rsidR="00F95BCB" w:rsidRPr="00DA6386" w:rsidRDefault="00F95BCB" w:rsidP="000B199A">
      <w:pPr>
        <w:pStyle w:val="ListParagraph"/>
        <w:numPr>
          <w:ilvl w:val="0"/>
          <w:numId w:val="13"/>
        </w:numPr>
        <w:ind w:left="1701" w:hanging="567"/>
        <w:jc w:val="both"/>
        <w:rPr>
          <w:b w:val="0"/>
        </w:rPr>
      </w:pPr>
      <w:bookmarkStart w:id="38" w:name="_Toc5153354"/>
      <w:bookmarkEnd w:id="37"/>
      <w:r w:rsidRPr="00DA6386">
        <w:rPr>
          <w:b w:val="0"/>
        </w:rPr>
        <w:t>The soil to be used in experimentation is limited to type found in geographical region of Covenant University, Ota, Ogun State.</w:t>
      </w:r>
      <w:bookmarkEnd w:id="38"/>
    </w:p>
    <w:p w14:paraId="17FC8FC8" w14:textId="77777777" w:rsidR="00F95BCB" w:rsidRPr="00DA6386" w:rsidRDefault="00F95BCB" w:rsidP="000B199A">
      <w:pPr>
        <w:pStyle w:val="ListParagraph"/>
        <w:numPr>
          <w:ilvl w:val="0"/>
          <w:numId w:val="13"/>
        </w:numPr>
        <w:ind w:left="1701" w:hanging="567"/>
        <w:jc w:val="both"/>
        <w:rPr>
          <w:b w:val="0"/>
        </w:rPr>
      </w:pPr>
      <w:bookmarkStart w:id="39" w:name="_Toc5153355"/>
      <w:r w:rsidRPr="00DA6386">
        <w:rPr>
          <w:b w:val="0"/>
        </w:rPr>
        <w:t>The experimentation is limited to the cultivation of three (3) crops - beans, maize and tomato.</w:t>
      </w:r>
      <w:bookmarkEnd w:id="39"/>
    </w:p>
    <w:p w14:paraId="4F24A6D9" w14:textId="77777777" w:rsidR="00F95BCB" w:rsidRPr="00DA6386" w:rsidRDefault="00F95BCB" w:rsidP="000B199A">
      <w:pPr>
        <w:pStyle w:val="ListParagraph"/>
        <w:numPr>
          <w:ilvl w:val="0"/>
          <w:numId w:val="13"/>
        </w:numPr>
        <w:ind w:left="1701" w:hanging="567"/>
        <w:jc w:val="both"/>
        <w:rPr>
          <w:b w:val="0"/>
        </w:rPr>
      </w:pPr>
      <w:bookmarkStart w:id="40" w:name="_Toc5153356"/>
      <w:r w:rsidRPr="00DA6386">
        <w:rPr>
          <w:b w:val="0"/>
        </w:rPr>
        <w:t>The project time frame is limited to April 2019.</w:t>
      </w:r>
      <w:bookmarkEnd w:id="40"/>
    </w:p>
    <w:p w14:paraId="4C21BFB4" w14:textId="77777777" w:rsidR="00F95BCB" w:rsidRPr="007F57B7" w:rsidRDefault="00F95BCB" w:rsidP="00845FDA">
      <w:pPr>
        <w:spacing w:line="360" w:lineRule="auto"/>
        <w:contextualSpacing/>
        <w:rPr>
          <w:szCs w:val="24"/>
        </w:rPr>
      </w:pPr>
    </w:p>
    <w:p w14:paraId="45C4334F" w14:textId="77777777" w:rsidR="00F95BCB" w:rsidRPr="007F57B7" w:rsidRDefault="00F95BCB" w:rsidP="00845FDA">
      <w:pPr>
        <w:spacing w:line="360" w:lineRule="auto"/>
        <w:contextualSpacing/>
        <w:rPr>
          <w:szCs w:val="24"/>
        </w:rPr>
      </w:pPr>
    </w:p>
    <w:p w14:paraId="12F12C27" w14:textId="5265CB59" w:rsidR="00F95BCB" w:rsidRPr="007F57B7" w:rsidRDefault="00F95BCB" w:rsidP="00845FDA">
      <w:pPr>
        <w:pStyle w:val="Heading2"/>
        <w:spacing w:before="0" w:line="360" w:lineRule="auto"/>
        <w:contextualSpacing/>
        <w:rPr>
          <w:rFonts w:cs="Times New Roman"/>
          <w:szCs w:val="24"/>
          <w:lang w:val="en-US"/>
        </w:rPr>
      </w:pPr>
      <w:bookmarkStart w:id="41" w:name="_Toc5170442"/>
      <w:r w:rsidRPr="007F57B7">
        <w:rPr>
          <w:rFonts w:cs="Times New Roman"/>
          <w:szCs w:val="24"/>
          <w:lang w:val="en-US"/>
        </w:rPr>
        <w:t>JUSTIFICATION</w:t>
      </w:r>
      <w:bookmarkEnd w:id="41"/>
    </w:p>
    <w:p w14:paraId="49378E76" w14:textId="31D150E7" w:rsidR="00F95BCB" w:rsidRDefault="00F95BCB" w:rsidP="00845FDA">
      <w:pPr>
        <w:spacing w:line="360" w:lineRule="auto"/>
        <w:contextualSpacing/>
        <w:rPr>
          <w:szCs w:val="24"/>
          <w:lang w:val="en-US"/>
        </w:rPr>
      </w:pPr>
      <w:r w:rsidRPr="007F57B7">
        <w:rPr>
          <w:szCs w:val="24"/>
          <w:lang w:val="en-US"/>
        </w:rPr>
        <w:t>The ever-growing population has led to an exponential surge in food demand. This occurrence has demanded the necessity for supplementary land to be cultivated. Global warming has brought about changes in weather patterns, this means that irrigation is the only dependable method for crops cultivation. Progressively more lands are now being placed under irrigation, this means that there is an urgent need for the optimal use of water</w:t>
      </w:r>
      <w:r w:rsidRPr="007F57B7">
        <w:rPr>
          <w:szCs w:val="24"/>
        </w:rPr>
        <w:t xml:space="preserve"> (</w:t>
      </w:r>
      <w:r w:rsidRPr="007F57B7">
        <w:rPr>
          <w:szCs w:val="24"/>
          <w:lang w:val="en-US"/>
        </w:rPr>
        <w:t xml:space="preserve">Njoroge, 2008). </w:t>
      </w:r>
    </w:p>
    <w:p w14:paraId="46197DB7" w14:textId="5AF8C07A" w:rsidR="007F57B7" w:rsidRDefault="007F57B7" w:rsidP="00845FDA">
      <w:pPr>
        <w:spacing w:line="360" w:lineRule="auto"/>
        <w:contextualSpacing/>
        <w:rPr>
          <w:szCs w:val="24"/>
          <w:lang w:val="en-US"/>
        </w:rPr>
      </w:pPr>
    </w:p>
    <w:p w14:paraId="13FCF0D9" w14:textId="77777777" w:rsidR="007F57B7" w:rsidRPr="007F57B7" w:rsidRDefault="007F57B7" w:rsidP="00845FDA">
      <w:pPr>
        <w:spacing w:line="360" w:lineRule="auto"/>
        <w:contextualSpacing/>
        <w:rPr>
          <w:szCs w:val="24"/>
          <w:lang w:val="en-US"/>
        </w:rPr>
      </w:pPr>
    </w:p>
    <w:p w14:paraId="5B5B4C46" w14:textId="08AB3592" w:rsidR="00F95BCB" w:rsidRPr="007F57B7" w:rsidRDefault="00F95BCB" w:rsidP="00845FDA">
      <w:pPr>
        <w:spacing w:line="360" w:lineRule="auto"/>
        <w:contextualSpacing/>
        <w:rPr>
          <w:szCs w:val="24"/>
          <w:lang w:val="en-US"/>
        </w:rPr>
      </w:pPr>
      <w:r w:rsidRPr="007F57B7">
        <w:rPr>
          <w:szCs w:val="24"/>
          <w:lang w:val="en-US"/>
        </w:rPr>
        <w:t>Irrigation systems in crop cultivation can be automated using the microcontroller. Automated irrigation systems are one of the most efficient, effective and convenient technique of water optimization. The systems help in conserving water and reducing wastage, thereby enabling more land to be put under irrigation.</w:t>
      </w:r>
    </w:p>
    <w:p w14:paraId="5889FE0F" w14:textId="77777777" w:rsidR="00F95BCB" w:rsidRPr="007F57B7" w:rsidRDefault="00F95BCB" w:rsidP="00845FDA">
      <w:pPr>
        <w:spacing w:line="360" w:lineRule="auto"/>
        <w:contextualSpacing/>
        <w:rPr>
          <w:szCs w:val="24"/>
          <w:lang w:val="en-US"/>
        </w:rPr>
      </w:pPr>
      <w:r w:rsidRPr="007F57B7">
        <w:rPr>
          <w:szCs w:val="24"/>
          <w:lang w:val="en-US"/>
        </w:rPr>
        <w:t xml:space="preserve">Furthermore, a controlled irrigation will make possible all year-round farming of crops. Also, crops cultivated under controlled conditions have a tendency to be healthier. This means that more and better yields are harvested all throughout the year. </w:t>
      </w:r>
    </w:p>
    <w:p w14:paraId="40E45D1E" w14:textId="77777777" w:rsidR="00F95BCB" w:rsidRPr="007F57B7" w:rsidRDefault="00F95BCB" w:rsidP="00845FDA">
      <w:pPr>
        <w:spacing w:line="360" w:lineRule="auto"/>
        <w:contextualSpacing/>
        <w:rPr>
          <w:szCs w:val="24"/>
          <w:lang w:val="en-US"/>
        </w:rPr>
      </w:pPr>
    </w:p>
    <w:p w14:paraId="13D50F4F" w14:textId="77777777" w:rsidR="00F95BCB" w:rsidRPr="007F57B7" w:rsidRDefault="00F95BCB" w:rsidP="00845FDA">
      <w:pPr>
        <w:spacing w:line="360" w:lineRule="auto"/>
        <w:contextualSpacing/>
        <w:rPr>
          <w:szCs w:val="24"/>
          <w:lang w:val="en-US"/>
        </w:rPr>
      </w:pPr>
    </w:p>
    <w:p w14:paraId="6FB90125" w14:textId="77777777" w:rsidR="00F95BCB" w:rsidRPr="007F57B7" w:rsidRDefault="00F95BCB" w:rsidP="00845FDA">
      <w:pPr>
        <w:spacing w:line="360" w:lineRule="auto"/>
        <w:contextualSpacing/>
        <w:rPr>
          <w:szCs w:val="24"/>
          <w:lang w:val="en-US"/>
        </w:rPr>
      </w:pPr>
      <w:r w:rsidRPr="007F57B7">
        <w:rPr>
          <w:szCs w:val="24"/>
          <w:lang w:val="en-US"/>
        </w:rPr>
        <w:t xml:space="preserve">In addition, this project will raise awareness locally about the benefits of drip irrigation technology in agriculture, which includes decrease in cost due a reduced need for </w:t>
      </w:r>
      <w:r w:rsidRPr="007F57B7">
        <w:rPr>
          <w:szCs w:val="24"/>
        </w:rPr>
        <w:t>labour</w:t>
      </w:r>
      <w:r w:rsidRPr="007F57B7">
        <w:rPr>
          <w:szCs w:val="24"/>
          <w:lang w:val="en-US"/>
        </w:rPr>
        <w:t>. Also, the drip irrigation system will avert the washing off of fertilizers thereby reducing waste and costs.</w:t>
      </w:r>
    </w:p>
    <w:p w14:paraId="276DD22B" w14:textId="77777777" w:rsidR="00F95BCB" w:rsidRPr="007F57B7" w:rsidRDefault="00F95BCB" w:rsidP="00845FDA">
      <w:pPr>
        <w:spacing w:line="360" w:lineRule="auto"/>
        <w:contextualSpacing/>
        <w:rPr>
          <w:szCs w:val="24"/>
        </w:rPr>
      </w:pPr>
    </w:p>
    <w:p w14:paraId="5B2812DB" w14:textId="0FDF6B76" w:rsidR="00453447" w:rsidRPr="007F57B7" w:rsidRDefault="00453447" w:rsidP="00845FDA">
      <w:pPr>
        <w:spacing w:line="360" w:lineRule="auto"/>
        <w:contextualSpacing/>
        <w:rPr>
          <w:szCs w:val="24"/>
        </w:rPr>
      </w:pPr>
    </w:p>
    <w:p w14:paraId="2B684B81" w14:textId="77777777" w:rsidR="00453447" w:rsidRPr="007F57B7" w:rsidRDefault="00453447" w:rsidP="00845FDA">
      <w:pPr>
        <w:spacing w:line="360" w:lineRule="auto"/>
        <w:contextualSpacing/>
        <w:rPr>
          <w:szCs w:val="24"/>
        </w:rPr>
      </w:pPr>
    </w:p>
    <w:p w14:paraId="5B255593" w14:textId="77777777" w:rsidR="00453447" w:rsidRPr="007F57B7" w:rsidRDefault="00453447" w:rsidP="00845FDA">
      <w:pPr>
        <w:spacing w:line="360" w:lineRule="auto"/>
        <w:contextualSpacing/>
        <w:rPr>
          <w:szCs w:val="24"/>
        </w:rPr>
      </w:pPr>
    </w:p>
    <w:p w14:paraId="4250CDB5" w14:textId="77777777" w:rsidR="00453447" w:rsidRPr="007F57B7" w:rsidRDefault="00453447" w:rsidP="00845FDA">
      <w:pPr>
        <w:spacing w:line="360" w:lineRule="auto"/>
        <w:contextualSpacing/>
        <w:rPr>
          <w:szCs w:val="24"/>
        </w:rPr>
      </w:pPr>
    </w:p>
    <w:p w14:paraId="30F06269" w14:textId="77777777" w:rsidR="00453447" w:rsidRPr="007F57B7" w:rsidRDefault="00453447" w:rsidP="00845FDA">
      <w:pPr>
        <w:spacing w:line="360" w:lineRule="auto"/>
        <w:contextualSpacing/>
        <w:rPr>
          <w:szCs w:val="24"/>
        </w:rPr>
      </w:pPr>
    </w:p>
    <w:p w14:paraId="10FC1ED4" w14:textId="77777777" w:rsidR="00453447" w:rsidRPr="007F57B7" w:rsidRDefault="00453447" w:rsidP="00845FDA">
      <w:pPr>
        <w:spacing w:line="360" w:lineRule="auto"/>
        <w:contextualSpacing/>
        <w:rPr>
          <w:szCs w:val="24"/>
        </w:rPr>
      </w:pPr>
    </w:p>
    <w:p w14:paraId="333765D6" w14:textId="77777777" w:rsidR="00453447" w:rsidRPr="007F57B7" w:rsidRDefault="00453447" w:rsidP="00845FDA">
      <w:pPr>
        <w:spacing w:line="360" w:lineRule="auto"/>
        <w:contextualSpacing/>
        <w:rPr>
          <w:szCs w:val="24"/>
        </w:rPr>
      </w:pPr>
    </w:p>
    <w:p w14:paraId="6F4A8CC5" w14:textId="77777777" w:rsidR="00453447" w:rsidRPr="007F57B7" w:rsidRDefault="00453447" w:rsidP="00845FDA">
      <w:pPr>
        <w:spacing w:line="360" w:lineRule="auto"/>
        <w:contextualSpacing/>
        <w:rPr>
          <w:szCs w:val="24"/>
        </w:rPr>
      </w:pPr>
    </w:p>
    <w:p w14:paraId="1A074D17" w14:textId="77777777" w:rsidR="00E96CAC" w:rsidRPr="007F57B7" w:rsidRDefault="00E96CAC" w:rsidP="00845FDA">
      <w:pPr>
        <w:spacing w:line="360" w:lineRule="auto"/>
        <w:contextualSpacing/>
        <w:rPr>
          <w:szCs w:val="24"/>
        </w:rPr>
      </w:pPr>
    </w:p>
    <w:p w14:paraId="25253802" w14:textId="77777777" w:rsidR="00E96CAC" w:rsidRPr="007F57B7" w:rsidRDefault="00E96CAC" w:rsidP="00845FDA">
      <w:pPr>
        <w:spacing w:line="360" w:lineRule="auto"/>
        <w:contextualSpacing/>
        <w:rPr>
          <w:szCs w:val="24"/>
        </w:rPr>
      </w:pPr>
    </w:p>
    <w:p w14:paraId="1FE27799" w14:textId="77777777" w:rsidR="00E96CAC" w:rsidRPr="007F57B7" w:rsidRDefault="00E96CAC" w:rsidP="00845FDA">
      <w:pPr>
        <w:spacing w:line="360" w:lineRule="auto"/>
        <w:contextualSpacing/>
        <w:rPr>
          <w:szCs w:val="24"/>
        </w:rPr>
      </w:pPr>
    </w:p>
    <w:p w14:paraId="4E12FE60" w14:textId="77777777" w:rsidR="00E96CAC" w:rsidRPr="007F57B7" w:rsidRDefault="00E96CAC" w:rsidP="00845FDA">
      <w:pPr>
        <w:spacing w:line="360" w:lineRule="auto"/>
        <w:contextualSpacing/>
        <w:rPr>
          <w:szCs w:val="24"/>
        </w:rPr>
      </w:pPr>
    </w:p>
    <w:p w14:paraId="49B581E4" w14:textId="77777777" w:rsidR="00E96CAC" w:rsidRPr="007F57B7" w:rsidRDefault="00E96CAC" w:rsidP="00845FDA">
      <w:pPr>
        <w:spacing w:line="360" w:lineRule="auto"/>
        <w:contextualSpacing/>
        <w:rPr>
          <w:szCs w:val="24"/>
        </w:rPr>
      </w:pPr>
    </w:p>
    <w:p w14:paraId="5344D993" w14:textId="77777777" w:rsidR="00043D98" w:rsidRPr="007F57B7" w:rsidRDefault="00043D98" w:rsidP="00845FDA">
      <w:pPr>
        <w:spacing w:line="360" w:lineRule="auto"/>
        <w:contextualSpacing/>
        <w:rPr>
          <w:szCs w:val="24"/>
        </w:rPr>
      </w:pPr>
    </w:p>
    <w:p w14:paraId="135BBCC3" w14:textId="77777777" w:rsidR="00043D98" w:rsidRPr="007F57B7" w:rsidRDefault="00043D98" w:rsidP="00845FDA">
      <w:pPr>
        <w:spacing w:line="360" w:lineRule="auto"/>
        <w:contextualSpacing/>
        <w:rPr>
          <w:szCs w:val="24"/>
        </w:rPr>
      </w:pPr>
    </w:p>
    <w:p w14:paraId="41654EF2" w14:textId="77777777" w:rsidR="00043D98" w:rsidRPr="007F57B7" w:rsidRDefault="00043D98" w:rsidP="00845FDA">
      <w:pPr>
        <w:spacing w:line="360" w:lineRule="auto"/>
        <w:contextualSpacing/>
        <w:rPr>
          <w:szCs w:val="24"/>
        </w:rPr>
      </w:pPr>
    </w:p>
    <w:p w14:paraId="6692660A" w14:textId="77777777" w:rsidR="00043D98" w:rsidRPr="007F57B7" w:rsidRDefault="00043D98" w:rsidP="00845FDA">
      <w:pPr>
        <w:spacing w:line="360" w:lineRule="auto"/>
        <w:contextualSpacing/>
        <w:rPr>
          <w:szCs w:val="24"/>
        </w:rPr>
      </w:pPr>
    </w:p>
    <w:p w14:paraId="19617C74" w14:textId="77777777" w:rsidR="00043D98" w:rsidRPr="007F57B7" w:rsidRDefault="00043D98" w:rsidP="00845FDA">
      <w:pPr>
        <w:spacing w:line="360" w:lineRule="auto"/>
        <w:contextualSpacing/>
        <w:rPr>
          <w:szCs w:val="24"/>
        </w:rPr>
      </w:pPr>
    </w:p>
    <w:p w14:paraId="4BF03A6B" w14:textId="77777777" w:rsidR="00043D98" w:rsidRPr="007F57B7" w:rsidRDefault="00043D98" w:rsidP="00845FDA">
      <w:pPr>
        <w:spacing w:line="360" w:lineRule="auto"/>
        <w:contextualSpacing/>
        <w:rPr>
          <w:szCs w:val="24"/>
        </w:rPr>
      </w:pPr>
    </w:p>
    <w:p w14:paraId="59FDF143" w14:textId="77777777" w:rsidR="00043D98" w:rsidRPr="007F57B7" w:rsidRDefault="00043D98" w:rsidP="00845FDA">
      <w:pPr>
        <w:spacing w:line="360" w:lineRule="auto"/>
        <w:contextualSpacing/>
        <w:rPr>
          <w:szCs w:val="24"/>
        </w:rPr>
      </w:pPr>
    </w:p>
    <w:p w14:paraId="7E1D81BC" w14:textId="3826AE6C" w:rsidR="00043D98" w:rsidRDefault="00043D98" w:rsidP="00845FDA">
      <w:pPr>
        <w:spacing w:line="360" w:lineRule="auto"/>
        <w:contextualSpacing/>
        <w:rPr>
          <w:szCs w:val="24"/>
        </w:rPr>
      </w:pPr>
    </w:p>
    <w:p w14:paraId="3EFE4811" w14:textId="3C1F7E0E" w:rsidR="003119E5" w:rsidRDefault="003119E5" w:rsidP="00845FDA">
      <w:pPr>
        <w:spacing w:line="360" w:lineRule="auto"/>
        <w:contextualSpacing/>
        <w:rPr>
          <w:szCs w:val="24"/>
        </w:rPr>
      </w:pPr>
    </w:p>
    <w:p w14:paraId="1F33BCAC" w14:textId="77777777" w:rsidR="003119E5" w:rsidRPr="007F57B7" w:rsidRDefault="003119E5" w:rsidP="00845FDA">
      <w:pPr>
        <w:spacing w:line="360" w:lineRule="auto"/>
        <w:contextualSpacing/>
        <w:rPr>
          <w:szCs w:val="24"/>
        </w:rPr>
      </w:pPr>
    </w:p>
    <w:p w14:paraId="4D0706CD" w14:textId="77777777" w:rsidR="00043D98" w:rsidRPr="007F57B7" w:rsidRDefault="00043D98" w:rsidP="00845FDA">
      <w:pPr>
        <w:spacing w:line="360" w:lineRule="auto"/>
        <w:contextualSpacing/>
        <w:rPr>
          <w:szCs w:val="24"/>
        </w:rPr>
      </w:pPr>
    </w:p>
    <w:p w14:paraId="698D3868" w14:textId="77777777" w:rsidR="00316EC8" w:rsidRPr="007F57B7" w:rsidRDefault="00316EC8" w:rsidP="00845FDA">
      <w:pPr>
        <w:pStyle w:val="Heading1"/>
        <w:numPr>
          <w:ilvl w:val="0"/>
          <w:numId w:val="0"/>
        </w:numPr>
      </w:pPr>
      <w:bookmarkStart w:id="42" w:name="_Toc5170443"/>
      <w:r w:rsidRPr="007F57B7">
        <w:t>CHAPTER TWO</w:t>
      </w:r>
      <w:bookmarkEnd w:id="42"/>
    </w:p>
    <w:p w14:paraId="189BDFE2" w14:textId="085EDC8D" w:rsidR="00316EC8" w:rsidRDefault="00316EC8" w:rsidP="00845FDA">
      <w:pPr>
        <w:pStyle w:val="Heading1"/>
      </w:pPr>
      <w:bookmarkStart w:id="43" w:name="_Toc5170444"/>
      <w:r w:rsidRPr="0011393A">
        <w:t>LITERATURE</w:t>
      </w:r>
      <w:r w:rsidRPr="007F57B7">
        <w:t xml:space="preserve"> REVIEW</w:t>
      </w:r>
      <w:bookmarkEnd w:id="43"/>
    </w:p>
    <w:p w14:paraId="5F6C08AF" w14:textId="77777777" w:rsidR="007F57B7" w:rsidRPr="007F57B7" w:rsidRDefault="007F57B7" w:rsidP="00845FDA">
      <w:pPr>
        <w:spacing w:line="360" w:lineRule="auto"/>
        <w:contextualSpacing/>
      </w:pPr>
    </w:p>
    <w:p w14:paraId="2EE89DB8" w14:textId="109EA005" w:rsidR="00316EC8" w:rsidRPr="007F57B7" w:rsidRDefault="00316EC8" w:rsidP="000B199A">
      <w:pPr>
        <w:pStyle w:val="Heading2"/>
        <w:numPr>
          <w:ilvl w:val="1"/>
          <w:numId w:val="14"/>
        </w:numPr>
        <w:spacing w:before="0" w:line="360" w:lineRule="auto"/>
        <w:ind w:left="567" w:hanging="567"/>
        <w:contextualSpacing/>
      </w:pPr>
      <w:bookmarkStart w:id="44" w:name="_Hlk531278042"/>
      <w:bookmarkStart w:id="45" w:name="_Toc5170445"/>
      <w:r w:rsidRPr="007F57B7">
        <w:t>INTRODUCTION</w:t>
      </w:r>
      <w:bookmarkEnd w:id="44"/>
      <w:bookmarkEnd w:id="45"/>
      <w:r w:rsidRPr="007F57B7">
        <w:tab/>
      </w:r>
    </w:p>
    <w:p w14:paraId="2CF773A9" w14:textId="77777777" w:rsidR="00316EC8" w:rsidRPr="007F57B7" w:rsidRDefault="00316EC8" w:rsidP="00845FDA">
      <w:pPr>
        <w:spacing w:line="360" w:lineRule="auto"/>
        <w:contextualSpacing/>
        <w:rPr>
          <w:szCs w:val="24"/>
        </w:rPr>
      </w:pPr>
      <w:r w:rsidRPr="007F57B7">
        <w:rPr>
          <w:szCs w:val="24"/>
        </w:rPr>
        <w:t>Water, perhaps may be the most vital substance on earth – we cannot survive without it. But the increasing demands on our water resources means that, now more than ever, there is an important need to manage our water usage in order to guarantee there will continuously be adequate to go around. Although one-third of the world’s population is already affected by water scarcity, the world is set to undergo even further fresh water constrictions due to problems such as an increasing world population, climate change, and also pollution. Just like global energy use, quick and conclusive actions must be taken to prevent the water wastes that are taking place all around the world so that we create a sustainable future for ourselves and the environment. Due to the fact that 70% of global water resource is used in agriculture, and because about 60% of that water is actually wasted through runoff or evapotranspiration, a massive impact on global water conservation can be made if we re-examine our water usage in agriculture (Greentumble, 2016). This project seeks to reduce the amount of water that is used in agriculture by making irrigation as efficient as possible through the application of an automated drip irrigation system. The irrigation system will optimize the irrigation process by only watering when and where water is required. Soil moisture will be measured directly to ascertain the current water needs of each plant. Also, drip irrigation will be used so that only the plant’s roots are watered instead of the surrounding soil as well.</w:t>
      </w:r>
    </w:p>
    <w:p w14:paraId="2C1CEFBD" w14:textId="77777777" w:rsidR="00316EC8" w:rsidRPr="007F57B7" w:rsidRDefault="00316EC8" w:rsidP="00845FDA">
      <w:pPr>
        <w:spacing w:line="360" w:lineRule="auto"/>
        <w:contextualSpacing/>
        <w:rPr>
          <w:szCs w:val="24"/>
        </w:rPr>
      </w:pPr>
    </w:p>
    <w:p w14:paraId="6D25FB3A" w14:textId="77777777" w:rsidR="00316EC8" w:rsidRPr="007F57B7" w:rsidRDefault="00316EC8" w:rsidP="00845FDA">
      <w:pPr>
        <w:spacing w:line="360" w:lineRule="auto"/>
        <w:contextualSpacing/>
        <w:rPr>
          <w:szCs w:val="24"/>
        </w:rPr>
      </w:pPr>
    </w:p>
    <w:p w14:paraId="291E14AF" w14:textId="44C436D9" w:rsidR="00316EC8" w:rsidRPr="007F57B7" w:rsidRDefault="00316EC8" w:rsidP="00845FDA">
      <w:pPr>
        <w:spacing w:line="360" w:lineRule="auto"/>
        <w:contextualSpacing/>
        <w:rPr>
          <w:szCs w:val="24"/>
        </w:rPr>
      </w:pPr>
      <w:r w:rsidRPr="007F57B7">
        <w:rPr>
          <w:szCs w:val="24"/>
        </w:rPr>
        <w:t>In this chapter, some of the applications of mechatronics in agriculture are discussed. Drip irrigation and other irrigation techniques are also discussed in order to obtain a greater understanding of the process and the project in general. In this chapter, insights into existing and up to date information about this project is provided through the review of previous technical and academic efforts made by various authors.</w:t>
      </w:r>
    </w:p>
    <w:p w14:paraId="3678ED76" w14:textId="583A9E69" w:rsidR="00316EC8" w:rsidRPr="007F57B7" w:rsidRDefault="00316EC8" w:rsidP="00845FDA">
      <w:pPr>
        <w:spacing w:line="360" w:lineRule="auto"/>
        <w:contextualSpacing/>
        <w:rPr>
          <w:szCs w:val="24"/>
        </w:rPr>
      </w:pPr>
    </w:p>
    <w:p w14:paraId="5BDBF41D" w14:textId="77777777" w:rsidR="00316EC8" w:rsidRPr="007F57B7" w:rsidRDefault="00316EC8" w:rsidP="00845FDA">
      <w:pPr>
        <w:spacing w:line="360" w:lineRule="auto"/>
        <w:contextualSpacing/>
        <w:rPr>
          <w:szCs w:val="24"/>
        </w:rPr>
      </w:pPr>
    </w:p>
    <w:p w14:paraId="020C3D6B" w14:textId="38D3F1C8" w:rsidR="00316EC8" w:rsidRPr="007F57B7" w:rsidRDefault="00316EC8" w:rsidP="00845FDA">
      <w:pPr>
        <w:pStyle w:val="Heading2"/>
        <w:numPr>
          <w:ilvl w:val="0"/>
          <w:numId w:val="0"/>
        </w:numPr>
        <w:spacing w:before="0" w:line="360" w:lineRule="auto"/>
        <w:ind w:left="567" w:hanging="567"/>
        <w:contextualSpacing/>
        <w:rPr>
          <w:rFonts w:cs="Times New Roman"/>
          <w:szCs w:val="24"/>
        </w:rPr>
      </w:pPr>
      <w:bookmarkStart w:id="46" w:name="_Toc5170446"/>
      <w:r w:rsidRPr="007F57B7">
        <w:rPr>
          <w:rFonts w:cs="Times New Roman"/>
          <w:szCs w:val="24"/>
        </w:rPr>
        <w:t xml:space="preserve">2.2 </w:t>
      </w:r>
      <w:r w:rsidRPr="007F57B7">
        <w:rPr>
          <w:rFonts w:cs="Times New Roman"/>
          <w:szCs w:val="24"/>
        </w:rPr>
        <w:tab/>
        <w:t>APPLICATIONS OF MECHATRONICS IN AGRICULTURE</w:t>
      </w:r>
      <w:bookmarkEnd w:id="46"/>
    </w:p>
    <w:p w14:paraId="2A9CDC0F" w14:textId="77777777" w:rsidR="00316EC8" w:rsidRPr="007F57B7" w:rsidRDefault="00316EC8" w:rsidP="00845FDA">
      <w:pPr>
        <w:spacing w:line="360" w:lineRule="auto"/>
        <w:contextualSpacing/>
        <w:rPr>
          <w:szCs w:val="24"/>
        </w:rPr>
      </w:pPr>
      <w:bookmarkStart w:id="47" w:name="_Hlk531770452"/>
      <w:r w:rsidRPr="007F57B7">
        <w:rPr>
          <w:szCs w:val="24"/>
        </w:rPr>
        <w:t>Mechatronics is an interdisciplinary branch of engineering involving the knowledge area of mechanical, electrical and computer engineering disciplines. Mechatronics caters to the needs of industrial processes and commercial products that require the integrated use of mechanical and electronic components, and also the application of control software during their design and development (Imam and Bicker, n.d.).</w:t>
      </w:r>
    </w:p>
    <w:p w14:paraId="5EB2E90B" w14:textId="77777777" w:rsidR="00316EC8" w:rsidRPr="007F57B7" w:rsidRDefault="00316EC8" w:rsidP="00845FDA">
      <w:pPr>
        <w:spacing w:line="360" w:lineRule="auto"/>
        <w:contextualSpacing/>
        <w:rPr>
          <w:szCs w:val="24"/>
        </w:rPr>
      </w:pPr>
    </w:p>
    <w:p w14:paraId="10A32151" w14:textId="77777777" w:rsidR="00316EC8" w:rsidRPr="007F57B7" w:rsidRDefault="00316EC8" w:rsidP="00845FDA">
      <w:pPr>
        <w:spacing w:line="360" w:lineRule="auto"/>
        <w:contextualSpacing/>
        <w:rPr>
          <w:szCs w:val="24"/>
        </w:rPr>
      </w:pPr>
    </w:p>
    <w:p w14:paraId="5D41DD7E" w14:textId="6728A271" w:rsidR="00316EC8" w:rsidRPr="007F57B7" w:rsidRDefault="00316EC8" w:rsidP="00845FDA">
      <w:pPr>
        <w:spacing w:line="360" w:lineRule="auto"/>
        <w:contextualSpacing/>
        <w:rPr>
          <w:szCs w:val="24"/>
        </w:rPr>
      </w:pPr>
      <w:r w:rsidRPr="007F57B7">
        <w:rPr>
          <w:szCs w:val="24"/>
        </w:rPr>
        <w:t>Mechatronic systems are used in different sectors/fields of application, such as agriculture, automotive, health, lifestyle and consumer products, etc. Current and future mechatronics are developed based on the technological trends required to better and make easier human living and sustain the environment. Mechatronic systems help provide a competitive advantage in a harsh industrial environment (Dieterle, 2004). As a result, mechatronics has found quite a number of useful applications in agriculture.</w:t>
      </w:r>
      <w:bookmarkEnd w:id="47"/>
    </w:p>
    <w:p w14:paraId="42DB0609" w14:textId="77777777" w:rsidR="00316EC8" w:rsidRPr="007F57B7" w:rsidRDefault="00316EC8" w:rsidP="00845FDA">
      <w:pPr>
        <w:spacing w:line="360" w:lineRule="auto"/>
        <w:contextualSpacing/>
        <w:rPr>
          <w:szCs w:val="24"/>
        </w:rPr>
      </w:pPr>
    </w:p>
    <w:p w14:paraId="67836A3F" w14:textId="77777777" w:rsidR="00316EC8" w:rsidRPr="007F57B7" w:rsidRDefault="00316EC8" w:rsidP="00845FDA">
      <w:pPr>
        <w:spacing w:line="360" w:lineRule="auto"/>
        <w:contextualSpacing/>
        <w:rPr>
          <w:szCs w:val="24"/>
        </w:rPr>
      </w:pPr>
    </w:p>
    <w:p w14:paraId="378FF111" w14:textId="751F978C" w:rsidR="00316EC8" w:rsidRPr="007F57B7" w:rsidRDefault="00316EC8" w:rsidP="00845FDA">
      <w:pPr>
        <w:pStyle w:val="Heading3"/>
        <w:numPr>
          <w:ilvl w:val="0"/>
          <w:numId w:val="0"/>
        </w:numPr>
        <w:ind w:left="851" w:hanging="851"/>
      </w:pPr>
      <w:bookmarkStart w:id="48" w:name="_Toc5170447"/>
      <w:r w:rsidRPr="007F57B7">
        <w:t xml:space="preserve">2.2.1 </w:t>
      </w:r>
      <w:r w:rsidRPr="007F57B7">
        <w:tab/>
        <w:t>Precision Agriculture</w:t>
      </w:r>
      <w:bookmarkEnd w:id="48"/>
    </w:p>
    <w:p w14:paraId="281FEE85" w14:textId="77777777" w:rsidR="00316EC8" w:rsidRPr="007F57B7" w:rsidRDefault="00316EC8" w:rsidP="00845FDA">
      <w:pPr>
        <w:spacing w:line="360" w:lineRule="auto"/>
        <w:contextualSpacing/>
        <w:rPr>
          <w:szCs w:val="24"/>
        </w:rPr>
      </w:pPr>
      <w:bookmarkStart w:id="49" w:name="_Hlk531770617"/>
      <w:r w:rsidRPr="007F57B7">
        <w:rPr>
          <w:szCs w:val="24"/>
        </w:rPr>
        <w:t>In the 1980s, precision agriculture was first applied in industrial manufacturing, it concerns the application of sensors, mechatronics and automation to improve efficiency of monitoring and interference techniques. The dawn of mechatronics and autonomous systems allows us the chance to create a new range of agricultural equipment based on little, smart technologies that reduces waste, environmental impact, progresses economic capability, and increases food sustainability. Also, sensory data obtained by robotic platforms in the plantation provides affluent information and insights into yield optimization, improved planning, level of resources needed, and when and where the resources are needed in order to reduce waste and improve yields (</w:t>
      </w:r>
      <w:r w:rsidRPr="007F57B7">
        <w:rPr>
          <w:color w:val="222222"/>
          <w:szCs w:val="24"/>
          <w:shd w:val="clear" w:color="auto" w:fill="FFFFFF"/>
        </w:rPr>
        <w:t xml:space="preserve">Duckett </w:t>
      </w:r>
      <w:r w:rsidRPr="007F57B7">
        <w:rPr>
          <w:i/>
          <w:color w:val="222222"/>
          <w:szCs w:val="24"/>
          <w:shd w:val="clear" w:color="auto" w:fill="FFFFFF"/>
        </w:rPr>
        <w:t>et al.,</w:t>
      </w:r>
      <w:r w:rsidRPr="007F57B7">
        <w:rPr>
          <w:color w:val="222222"/>
          <w:szCs w:val="24"/>
          <w:shd w:val="clear" w:color="auto" w:fill="FFFFFF"/>
        </w:rPr>
        <w:t xml:space="preserve"> 2018</w:t>
      </w:r>
      <w:r w:rsidRPr="007F57B7">
        <w:rPr>
          <w:szCs w:val="24"/>
        </w:rPr>
        <w:t>).</w:t>
      </w:r>
    </w:p>
    <w:p w14:paraId="6C0E39E2" w14:textId="77777777" w:rsidR="00316EC8" w:rsidRPr="007F57B7" w:rsidRDefault="00316EC8" w:rsidP="00845FDA">
      <w:pPr>
        <w:spacing w:line="360" w:lineRule="auto"/>
        <w:contextualSpacing/>
        <w:rPr>
          <w:szCs w:val="24"/>
        </w:rPr>
      </w:pPr>
    </w:p>
    <w:p w14:paraId="78CF7D92" w14:textId="77777777" w:rsidR="00316EC8" w:rsidRPr="007F57B7" w:rsidRDefault="00316EC8" w:rsidP="00845FDA">
      <w:pPr>
        <w:spacing w:line="360" w:lineRule="auto"/>
        <w:contextualSpacing/>
        <w:rPr>
          <w:szCs w:val="24"/>
        </w:rPr>
      </w:pPr>
      <w:r w:rsidRPr="007F57B7">
        <w:rPr>
          <w:szCs w:val="24"/>
        </w:rPr>
        <w:t xml:space="preserve"> </w:t>
      </w:r>
    </w:p>
    <w:p w14:paraId="4B114E96" w14:textId="77777777" w:rsidR="00316EC8" w:rsidRPr="007F57B7" w:rsidRDefault="00316EC8" w:rsidP="00845FDA">
      <w:pPr>
        <w:pStyle w:val="Heading3"/>
        <w:numPr>
          <w:ilvl w:val="0"/>
          <w:numId w:val="0"/>
        </w:numPr>
        <w:ind w:left="851" w:hanging="851"/>
      </w:pPr>
      <w:bookmarkStart w:id="50" w:name="_Toc5170448"/>
      <w:r w:rsidRPr="007F57B7">
        <w:t xml:space="preserve">2.2.2 </w:t>
      </w:r>
      <w:r w:rsidRPr="007F57B7">
        <w:tab/>
        <w:t>Animal Production</w:t>
      </w:r>
      <w:bookmarkEnd w:id="50"/>
    </w:p>
    <w:p w14:paraId="7200B6C4" w14:textId="77777777" w:rsidR="00316EC8" w:rsidRPr="007F57B7" w:rsidRDefault="00316EC8" w:rsidP="00845FDA">
      <w:pPr>
        <w:spacing w:line="360" w:lineRule="auto"/>
        <w:contextualSpacing/>
        <w:rPr>
          <w:szCs w:val="24"/>
        </w:rPr>
      </w:pPr>
      <w:r w:rsidRPr="007F57B7">
        <w:rPr>
          <w:szCs w:val="24"/>
        </w:rPr>
        <w:t xml:space="preserve">In the past decade, animal production has been introduced to a number of innovative technical tools in farms so as to aid decision making, particularly for management, feeding strategies, animal health and fertility. In addition, special electronic systems have been created in order to process the related variables and to provide the farmer with the appropriate tools and alert signals. With the progressions in mechatronics, biosensor technology has great potential for improving animal welfare, health and production efficiency </w:t>
      </w:r>
      <w:r w:rsidRPr="007F57B7">
        <w:rPr>
          <w:szCs w:val="24"/>
        </w:rPr>
        <w:fldChar w:fldCharType="begin" w:fldLock="1"/>
      </w:r>
      <w:r w:rsidRPr="007F57B7">
        <w:rPr>
          <w:szCs w:val="24"/>
        </w:rPr>
        <w:instrText>ADDIN CSL_CITATION {"citationItems":[{"id":"ITEM-1","itemData":{"abstract":"The concept of biosensors technology applied to animal production, mainly based on the miniaturized electronic mechanics (MEM) has being used since the mid 70s into several stages of production, such as feeding, detection of metabolic testing in animal husbandry, as well as to individual identification and monitoring, which is an important step towards tracking of actions and application of traceability of events and processes in the animal protein production chain. Last generation of such devices includes the real possibility of storing animal data as well as providing authentication protocols. The concept of specific management of a certain event rather then treating the herd/flock as a whole, likewise the precision farming, leads the precision animal production to re-evaluate losses and misdiagnosis by increasing the efficiency and accuracy and the use of precision techniques. The application of mechatronics in animal production is found through the use of biosensors and MEMs, improving data collection and allowing more precise decision making actions. This paper presents some examples of the use of this technology in specific areas related to animal production.","author":[{"dropping-particle":"","family":"Nääs","given":"Irenilza De Alencar","non-dropping-particle":"","parse-names":false,"suffix":""}],"container-title":"Agricultural Engineering International:the CIGR Journal of Scientific Research and Development.","id":"ITEM-1","issued":{"date-parts":[["2002"]]},"title":"Applications of Mechatronics to Animal Production","type":"article-journal","volume":"IV"},"uris":["http://www.mendeley.com/documents/?uuid=8da06283-aaef-4a36-9ef3-fbdb49a470ea"]}],"mendeley":{"formattedCitation":"(Nääs, 2002)","plainTextFormattedCitation":"(Nääs, 2002)","previouslyFormattedCitation":"(Nääs, 2002)"},"properties":{"noteIndex":0},"schema":"https://github.com/citation-style-language/schema/raw/master/csl-citation.json"}</w:instrText>
      </w:r>
      <w:r w:rsidRPr="007F57B7">
        <w:rPr>
          <w:szCs w:val="24"/>
        </w:rPr>
        <w:fldChar w:fldCharType="separate"/>
      </w:r>
      <w:r w:rsidRPr="007F57B7">
        <w:rPr>
          <w:noProof/>
          <w:szCs w:val="24"/>
        </w:rPr>
        <w:t>(Nääs, 2002)</w:t>
      </w:r>
      <w:r w:rsidRPr="007F57B7">
        <w:rPr>
          <w:szCs w:val="24"/>
        </w:rPr>
        <w:fldChar w:fldCharType="end"/>
      </w:r>
      <w:r w:rsidRPr="007F57B7">
        <w:rPr>
          <w:szCs w:val="24"/>
        </w:rPr>
        <w:t>.</w:t>
      </w:r>
    </w:p>
    <w:p w14:paraId="162EB477" w14:textId="77777777" w:rsidR="00316EC8" w:rsidRPr="007F57B7" w:rsidRDefault="00316EC8" w:rsidP="00845FDA">
      <w:pPr>
        <w:spacing w:line="360" w:lineRule="auto"/>
        <w:contextualSpacing/>
        <w:rPr>
          <w:szCs w:val="24"/>
        </w:rPr>
      </w:pPr>
    </w:p>
    <w:p w14:paraId="18CDF8EC" w14:textId="77777777" w:rsidR="00316EC8" w:rsidRPr="007F57B7" w:rsidRDefault="00316EC8" w:rsidP="00845FDA">
      <w:pPr>
        <w:pStyle w:val="Heading3"/>
        <w:numPr>
          <w:ilvl w:val="0"/>
          <w:numId w:val="0"/>
        </w:numPr>
        <w:ind w:left="851" w:hanging="851"/>
      </w:pPr>
      <w:bookmarkStart w:id="51" w:name="_Toc5170449"/>
      <w:bookmarkStart w:id="52" w:name="_Hlk531770953"/>
      <w:r w:rsidRPr="007F57B7">
        <w:t xml:space="preserve">2.2.3 </w:t>
      </w:r>
      <w:r w:rsidRPr="007F57B7">
        <w:tab/>
        <w:t>Autonomous Tractors</w:t>
      </w:r>
      <w:bookmarkEnd w:id="51"/>
    </w:p>
    <w:bookmarkEnd w:id="52"/>
    <w:p w14:paraId="30D33859" w14:textId="77777777" w:rsidR="00316EC8" w:rsidRPr="007F57B7" w:rsidRDefault="00316EC8" w:rsidP="00845FDA">
      <w:pPr>
        <w:spacing w:line="360" w:lineRule="auto"/>
        <w:contextualSpacing/>
        <w:rPr>
          <w:szCs w:val="24"/>
          <w:lang w:val="en-US"/>
        </w:rPr>
      </w:pPr>
      <w:r w:rsidRPr="007F57B7">
        <w:rPr>
          <w:szCs w:val="24"/>
          <w:lang w:val="en-US"/>
        </w:rPr>
        <w:t xml:space="preserve">Tractors are the toilers of modern mechanized farms. Tractors are used for several agricultural processes. When equipped with the proper riggings, tractors can till, fertilize, plant, spray, weed, mow, haul and harvest. Such flexibility makes tractors an important equipment to be automated. Mechatronics has allowed for the automation of these machines thereby increasing productivity, improving safety, and reducing costs for many agricultural procedures. Stentz </w:t>
      </w:r>
      <w:r w:rsidRPr="007F57B7">
        <w:rPr>
          <w:i/>
          <w:szCs w:val="24"/>
          <w:lang w:val="en-US"/>
        </w:rPr>
        <w:t>et al.,</w:t>
      </w:r>
      <w:r w:rsidRPr="007F57B7">
        <w:rPr>
          <w:szCs w:val="24"/>
          <w:lang w:val="en-US"/>
        </w:rPr>
        <w:t xml:space="preserve"> (2002) presented a system for tractor automation in which a task is programmed by driving the relevant routes. The task is then broken down into subtasks and assigned to a convoy of tractors that drive different parts of the routes. Each tractor is equipped with on-board sensors to detect people, animals, and other large objects in the path of the machine, halting for such obstructions until an instruction is given from a supervisor over a wireless connection. </w:t>
      </w:r>
    </w:p>
    <w:p w14:paraId="3225742B" w14:textId="77777777" w:rsidR="00316EC8" w:rsidRPr="007F57B7" w:rsidRDefault="00316EC8" w:rsidP="00845FDA">
      <w:pPr>
        <w:spacing w:line="360" w:lineRule="auto"/>
        <w:contextualSpacing/>
        <w:rPr>
          <w:szCs w:val="24"/>
          <w:lang w:val="en-US"/>
        </w:rPr>
      </w:pPr>
    </w:p>
    <w:p w14:paraId="61E6542F" w14:textId="77777777" w:rsidR="00316EC8" w:rsidRPr="007F57B7" w:rsidRDefault="00316EC8" w:rsidP="00845FDA">
      <w:pPr>
        <w:spacing w:line="360" w:lineRule="auto"/>
        <w:contextualSpacing/>
        <w:rPr>
          <w:szCs w:val="24"/>
          <w:lang w:val="en-US"/>
        </w:rPr>
      </w:pPr>
    </w:p>
    <w:p w14:paraId="5C38829D" w14:textId="77777777" w:rsidR="00316EC8" w:rsidRPr="007F57B7" w:rsidRDefault="00316EC8" w:rsidP="00845FDA">
      <w:pPr>
        <w:pStyle w:val="Heading3"/>
        <w:numPr>
          <w:ilvl w:val="0"/>
          <w:numId w:val="0"/>
        </w:numPr>
        <w:ind w:left="851" w:hanging="851"/>
      </w:pPr>
      <w:bookmarkStart w:id="53" w:name="_Toc5170450"/>
      <w:bookmarkStart w:id="54" w:name="_Hlk531771189"/>
      <w:r w:rsidRPr="007F57B7">
        <w:t xml:space="preserve">2.2.4 </w:t>
      </w:r>
      <w:r w:rsidRPr="007F57B7">
        <w:tab/>
        <w:t>Crop Seeding</w:t>
      </w:r>
      <w:bookmarkEnd w:id="53"/>
    </w:p>
    <w:bookmarkEnd w:id="54"/>
    <w:p w14:paraId="7EF79E51" w14:textId="77777777" w:rsidR="00316EC8" w:rsidRPr="007F57B7" w:rsidRDefault="00316EC8" w:rsidP="00845FDA">
      <w:pPr>
        <w:spacing w:line="360" w:lineRule="auto"/>
        <w:contextualSpacing/>
        <w:rPr>
          <w:szCs w:val="24"/>
        </w:rPr>
      </w:pPr>
      <w:r w:rsidRPr="007F57B7">
        <w:rPr>
          <w:szCs w:val="24"/>
        </w:rPr>
        <w:t xml:space="preserve">Seeding is one of the major agricultural procedures in a crop cultivation. Appropriate seeds selection, sowing process and acknowledging the agricultural dates has a significant impact on the final yields. Today, with the aid of mechatronics, automated combined tilling-and-sowing machines are available to carry out the once tedious process. The machine allows for both ploughing and minimum tillage as well as for concurrent sowing cereals and catch crops. The application of this machine allows for soil preparation and sowing in a single pass. The use of a tilling-and-sowing combined machine will progress the economic and agronomic impacts (Szczepaniak </w:t>
      </w:r>
      <w:r w:rsidRPr="007F57B7">
        <w:rPr>
          <w:i/>
          <w:szCs w:val="24"/>
        </w:rPr>
        <w:t>et al.,</w:t>
      </w:r>
      <w:r w:rsidRPr="007F57B7">
        <w:rPr>
          <w:szCs w:val="24"/>
        </w:rPr>
        <w:t xml:space="preserve"> 2014).</w:t>
      </w:r>
    </w:p>
    <w:p w14:paraId="7C818F18" w14:textId="7C89E64B" w:rsidR="00316EC8" w:rsidRPr="007F57B7" w:rsidRDefault="00316EC8" w:rsidP="00845FDA">
      <w:pPr>
        <w:spacing w:line="360" w:lineRule="auto"/>
        <w:contextualSpacing/>
        <w:rPr>
          <w:szCs w:val="24"/>
        </w:rPr>
      </w:pPr>
    </w:p>
    <w:p w14:paraId="5154C7DA" w14:textId="77777777" w:rsidR="00316EC8" w:rsidRPr="007F57B7" w:rsidRDefault="00316EC8" w:rsidP="00845FDA">
      <w:pPr>
        <w:spacing w:line="360" w:lineRule="auto"/>
        <w:contextualSpacing/>
        <w:rPr>
          <w:szCs w:val="24"/>
        </w:rPr>
      </w:pPr>
    </w:p>
    <w:p w14:paraId="115B8DB9" w14:textId="77777777" w:rsidR="00316EC8" w:rsidRPr="007F57B7" w:rsidRDefault="00316EC8" w:rsidP="00845FDA">
      <w:pPr>
        <w:pStyle w:val="Heading3"/>
        <w:numPr>
          <w:ilvl w:val="0"/>
          <w:numId w:val="0"/>
        </w:numPr>
        <w:ind w:left="851" w:hanging="851"/>
      </w:pPr>
      <w:bookmarkStart w:id="55" w:name="_Toc5170451"/>
      <w:bookmarkStart w:id="56" w:name="_Hlk531771236"/>
      <w:r w:rsidRPr="007F57B7">
        <w:t xml:space="preserve">2.2.5 </w:t>
      </w:r>
      <w:r w:rsidRPr="007F57B7">
        <w:tab/>
        <w:t>Crop Monitoring and Analysis</w:t>
      </w:r>
      <w:bookmarkEnd w:id="55"/>
    </w:p>
    <w:bookmarkEnd w:id="56"/>
    <w:p w14:paraId="0058AB62" w14:textId="77777777" w:rsidR="00316EC8" w:rsidRPr="007F57B7" w:rsidRDefault="00316EC8" w:rsidP="00845FDA">
      <w:pPr>
        <w:spacing w:line="360" w:lineRule="auto"/>
        <w:contextualSpacing/>
        <w:rPr>
          <w:bCs/>
          <w:iCs/>
          <w:szCs w:val="24"/>
        </w:rPr>
      </w:pPr>
      <w:r w:rsidRPr="007F57B7">
        <w:rPr>
          <w:bCs/>
          <w:iCs/>
          <w:szCs w:val="24"/>
        </w:rPr>
        <w:fldChar w:fldCharType="begin" w:fldLock="1"/>
      </w:r>
      <w:r w:rsidRPr="007F57B7">
        <w:rPr>
          <w:bCs/>
          <w:iCs/>
          <w:szCs w:val="24"/>
        </w:rPr>
        <w:instrText>ADDIN CSL_CITATION {"citationItems":[{"id":"ITEM-1","itemData":{"author":[{"dropping-particle":"","family":"Gore","given":"Tushar H.","non-dropping-particle":"","parse-names":false,"suffix":""},{"dropping-particle":"","family":"Kote","given":"Mayuri P.","non-dropping-particle":"","parse-names":false,"suffix":""},{"dropping-particle":"","family":"Varpe","given":"Parmeshwari B.","non-dropping-particle":"","parse-names":false,"suffix":""},{"dropping-particle":"","family":"Jagtap","given":"M. T.","non-dropping-particle":"","parse-names":false,"suffix":""}],"id":"ITEM-1","issue":"2","issued":{"date-parts":[["2016"]]},"page":"138-141","title":"Crop Monitoring Analysis and Controlling System","type":"article-journal","volume":"6"},"uris":["http://www.mendeley.com/documents/?uuid=488575f1-5f20-430a-a3d0-03c39ee3b00c"]}],"mendeley":{"formattedCitation":"(Gore, Kote, Varpe, &amp; Jagtap, 2016)","manualFormatting":"Gore et al., (2016)","plainTextFormattedCitation":"(Gore, Kote, Varpe, &amp; Jagtap, 2016)","previouslyFormattedCitation":"(Gore, Kote, Varpe, &amp; Jagtap, 2016)"},"properties":{"noteIndex":0},"schema":"https://github.com/citation-style-language/schema/raw/master/csl-citation.json"}</w:instrText>
      </w:r>
      <w:r w:rsidRPr="007F57B7">
        <w:rPr>
          <w:bCs/>
          <w:iCs/>
          <w:szCs w:val="24"/>
        </w:rPr>
        <w:fldChar w:fldCharType="separate"/>
      </w:r>
      <w:r w:rsidRPr="007F57B7">
        <w:rPr>
          <w:bCs/>
          <w:iCs/>
          <w:noProof/>
          <w:szCs w:val="24"/>
        </w:rPr>
        <w:t xml:space="preserve">Gore </w:t>
      </w:r>
      <w:r w:rsidRPr="007F57B7">
        <w:rPr>
          <w:bCs/>
          <w:i/>
          <w:iCs/>
          <w:noProof/>
          <w:szCs w:val="24"/>
        </w:rPr>
        <w:t>et al.,</w:t>
      </w:r>
      <w:r w:rsidRPr="007F57B7">
        <w:rPr>
          <w:bCs/>
          <w:iCs/>
          <w:noProof/>
          <w:szCs w:val="24"/>
        </w:rPr>
        <w:t xml:space="preserve"> (2016)</w:t>
      </w:r>
      <w:r w:rsidRPr="007F57B7">
        <w:rPr>
          <w:bCs/>
          <w:iCs/>
          <w:szCs w:val="24"/>
        </w:rPr>
        <w:fldChar w:fldCharType="end"/>
      </w:r>
      <w:r w:rsidRPr="007F57B7">
        <w:rPr>
          <w:bCs/>
          <w:iCs/>
          <w:szCs w:val="24"/>
        </w:rPr>
        <w:t xml:space="preserve"> </w:t>
      </w:r>
      <w:r w:rsidRPr="007F57B7">
        <w:rPr>
          <w:szCs w:val="24"/>
        </w:rPr>
        <w:t xml:space="preserve">proposed </w:t>
      </w:r>
      <w:r w:rsidRPr="007F57B7">
        <w:rPr>
          <w:bCs/>
          <w:iCs/>
          <w:szCs w:val="24"/>
        </w:rPr>
        <w:t>a using Wireless Sensor Network in order to create a low cost agricultural remote monitoring and controlling system. The sensor network is made up of minute autonomous devices called sensor nodes. The major objective is to monitor and control the environmental requirements of each specific plant. The Wireless Sensor Network is made up of small, low cost wireless sensor nodes. Each node observes, senses and gathers data intermittently and then sends this information to the base station. The system is based on Zigbee which is a low power wireless communication device. A microcontroller serves as the brain of the system which controls all the sensors, activates it and runs them in harmonization.</w:t>
      </w:r>
    </w:p>
    <w:p w14:paraId="64B3726A" w14:textId="77777777" w:rsidR="00316EC8" w:rsidRPr="007F57B7" w:rsidRDefault="00316EC8" w:rsidP="00845FDA">
      <w:pPr>
        <w:spacing w:line="360" w:lineRule="auto"/>
        <w:contextualSpacing/>
        <w:rPr>
          <w:szCs w:val="24"/>
        </w:rPr>
      </w:pPr>
    </w:p>
    <w:p w14:paraId="533945F8" w14:textId="77777777" w:rsidR="00316EC8" w:rsidRPr="007F57B7" w:rsidRDefault="00316EC8" w:rsidP="00845FDA">
      <w:pPr>
        <w:spacing w:line="360" w:lineRule="auto"/>
        <w:contextualSpacing/>
        <w:rPr>
          <w:szCs w:val="24"/>
        </w:rPr>
      </w:pPr>
    </w:p>
    <w:p w14:paraId="573E0DD0" w14:textId="77777777" w:rsidR="00316EC8" w:rsidRPr="007F57B7" w:rsidRDefault="00316EC8" w:rsidP="00845FDA">
      <w:pPr>
        <w:pStyle w:val="Heading3"/>
        <w:numPr>
          <w:ilvl w:val="0"/>
          <w:numId w:val="0"/>
        </w:numPr>
        <w:ind w:left="851" w:hanging="851"/>
      </w:pPr>
      <w:bookmarkStart w:id="57" w:name="_Toc5170452"/>
      <w:bookmarkStart w:id="58" w:name="_Hlk531771284"/>
      <w:r w:rsidRPr="007F57B7">
        <w:t xml:space="preserve">2.2.6 </w:t>
      </w:r>
      <w:r w:rsidRPr="007F57B7">
        <w:tab/>
        <w:t>Crop Weeding and Spraying</w:t>
      </w:r>
      <w:bookmarkEnd w:id="57"/>
    </w:p>
    <w:bookmarkEnd w:id="58"/>
    <w:p w14:paraId="02A4D2C9" w14:textId="77777777" w:rsidR="00316EC8" w:rsidRPr="007F57B7" w:rsidRDefault="00316EC8" w:rsidP="00845FDA">
      <w:pPr>
        <w:spacing w:line="360" w:lineRule="auto"/>
        <w:contextualSpacing/>
        <w:rPr>
          <w:szCs w:val="24"/>
          <w:lang w:val="en-US"/>
        </w:rPr>
      </w:pPr>
      <w:r w:rsidRPr="007F57B7">
        <w:rPr>
          <w:szCs w:val="24"/>
        </w:rPr>
        <w:t>Åstrand and Baerveldt (2002)</w:t>
      </w:r>
      <w:r w:rsidRPr="007F57B7">
        <w:rPr>
          <w:szCs w:val="24"/>
          <w:lang w:val="en-US"/>
        </w:rPr>
        <w:t xml:space="preserve"> presented an autonomous robot for agricultural weed control. The robot uses two vision systems: one gray-level vision system that is able to recognize the crop row formation and to guide the robot along the rows and a second, color-based vision system that is able to identify a single crop among weed plants. This vision system controls a weeding-tool that removes the weed between the row of crops. The row-recognition system runs on a novel algorithm and has been tested and proven to be able to guide the robot with an accuracy of ±2 cm. It also has a main computer runs under a real-time operating system, and controls all the robot’s systems and actions.</w:t>
      </w:r>
    </w:p>
    <w:p w14:paraId="083723EB" w14:textId="77777777" w:rsidR="00316EC8" w:rsidRPr="007F57B7" w:rsidRDefault="00316EC8" w:rsidP="00845FDA">
      <w:pPr>
        <w:spacing w:line="360" w:lineRule="auto"/>
        <w:contextualSpacing/>
        <w:rPr>
          <w:szCs w:val="24"/>
          <w:lang w:val="en-US"/>
        </w:rPr>
      </w:pPr>
    </w:p>
    <w:p w14:paraId="46699902" w14:textId="77777777" w:rsidR="00316EC8" w:rsidRPr="007F57B7" w:rsidRDefault="00316EC8" w:rsidP="00845FDA">
      <w:pPr>
        <w:spacing w:line="360" w:lineRule="auto"/>
        <w:contextualSpacing/>
        <w:rPr>
          <w:szCs w:val="24"/>
          <w:lang w:val="en-US"/>
        </w:rPr>
      </w:pPr>
    </w:p>
    <w:p w14:paraId="5C1FB9C2" w14:textId="77777777" w:rsidR="00316EC8" w:rsidRPr="007F57B7" w:rsidRDefault="00316EC8" w:rsidP="00845FDA">
      <w:pPr>
        <w:spacing w:line="360" w:lineRule="auto"/>
        <w:contextualSpacing/>
        <w:rPr>
          <w:szCs w:val="24"/>
          <w:lang w:val="en-US"/>
        </w:rPr>
      </w:pPr>
      <w:r w:rsidRPr="007F57B7">
        <w:rPr>
          <w:szCs w:val="24"/>
          <w:lang w:val="en-US"/>
        </w:rPr>
        <w:t>Chang and Lin (2018) proposed a multi-functional intelligent machine for automatically removing weeds while also allowing for flexible rate irrigation. The machine has a digital camera for capturing images of growth areas under the machine in real time and use HSV and adaptive threshold methods to distinguish crops from weed zones and estimate the wet distribution area of the surface soil, such that the machinery can automatically respond to specific areas with weeding or watering. This system allows for the weed removal without harming the cultivated crops.</w:t>
      </w:r>
    </w:p>
    <w:p w14:paraId="48262270" w14:textId="3C83E9A9" w:rsidR="00316EC8" w:rsidRPr="007F57B7" w:rsidRDefault="00316EC8" w:rsidP="00845FDA">
      <w:pPr>
        <w:spacing w:line="360" w:lineRule="auto"/>
        <w:contextualSpacing/>
        <w:rPr>
          <w:szCs w:val="24"/>
          <w:lang w:val="en-US"/>
        </w:rPr>
      </w:pPr>
    </w:p>
    <w:p w14:paraId="2BA7CEB7" w14:textId="77777777" w:rsidR="00316EC8" w:rsidRPr="007F57B7" w:rsidRDefault="00316EC8" w:rsidP="00845FDA">
      <w:pPr>
        <w:spacing w:line="360" w:lineRule="auto"/>
        <w:contextualSpacing/>
        <w:rPr>
          <w:szCs w:val="24"/>
          <w:lang w:val="en-US"/>
        </w:rPr>
      </w:pPr>
    </w:p>
    <w:p w14:paraId="7A041028" w14:textId="77777777" w:rsidR="00316EC8" w:rsidRPr="007F57B7" w:rsidRDefault="00316EC8" w:rsidP="00845FDA">
      <w:pPr>
        <w:spacing w:line="360" w:lineRule="auto"/>
        <w:contextualSpacing/>
        <w:rPr>
          <w:szCs w:val="24"/>
          <w:lang w:val="en-US"/>
        </w:rPr>
      </w:pPr>
      <w:r w:rsidRPr="007F57B7">
        <w:rPr>
          <w:szCs w:val="24"/>
          <w:lang w:val="en-US"/>
        </w:rPr>
        <w:t>Spraying pesticides and weed killers onto fields can be wasteful, and also harmful to the environment. Application of mechatronics provides a smart system which is much more efficient. A smart spraying system in agriculture is a targeted spraying system with efficient application of chemical and low cost for the environment. It generally comprises of a targeted detection system and spraying system, in which the targeted sensor is the basis of the precision spraying system. The smart sprayer has a decision system that collects information in target areas and make spraying decisions. Several sensing techniques are used, such as, remote sensing, machine vision, spectral reflectance and so on. Based on the detection results of characteristics, species classification, disease symptom identification and damage severity evaluation, the spraying system controls the sprayer operation (</w:t>
      </w:r>
      <w:r w:rsidRPr="007F57B7">
        <w:rPr>
          <w:szCs w:val="24"/>
        </w:rPr>
        <w:t xml:space="preserve">Song </w:t>
      </w:r>
      <w:r w:rsidRPr="007F57B7">
        <w:rPr>
          <w:i/>
          <w:szCs w:val="24"/>
        </w:rPr>
        <w:t>et al.,</w:t>
      </w:r>
      <w:r w:rsidRPr="007F57B7">
        <w:rPr>
          <w:szCs w:val="24"/>
        </w:rPr>
        <w:t xml:space="preserve"> 2015</w:t>
      </w:r>
      <w:r w:rsidRPr="007F57B7">
        <w:rPr>
          <w:szCs w:val="24"/>
          <w:lang w:val="en-US"/>
        </w:rPr>
        <w:t>).</w:t>
      </w:r>
    </w:p>
    <w:p w14:paraId="08ECB6D6" w14:textId="77777777" w:rsidR="00316EC8" w:rsidRPr="007F57B7" w:rsidRDefault="00316EC8" w:rsidP="00845FDA">
      <w:pPr>
        <w:spacing w:line="360" w:lineRule="auto"/>
        <w:contextualSpacing/>
        <w:rPr>
          <w:szCs w:val="24"/>
          <w:lang w:val="en-US"/>
        </w:rPr>
      </w:pPr>
    </w:p>
    <w:p w14:paraId="7C2EDD38" w14:textId="77777777" w:rsidR="00316EC8" w:rsidRPr="007F57B7" w:rsidRDefault="00316EC8" w:rsidP="00845FDA">
      <w:pPr>
        <w:spacing w:line="360" w:lineRule="auto"/>
        <w:contextualSpacing/>
        <w:rPr>
          <w:szCs w:val="24"/>
          <w:lang w:val="en-US"/>
        </w:rPr>
      </w:pPr>
    </w:p>
    <w:p w14:paraId="2CE9B75D" w14:textId="77777777" w:rsidR="00316EC8" w:rsidRPr="007F57B7" w:rsidRDefault="00316EC8" w:rsidP="00845FDA">
      <w:pPr>
        <w:pStyle w:val="Heading3"/>
        <w:numPr>
          <w:ilvl w:val="0"/>
          <w:numId w:val="0"/>
        </w:numPr>
        <w:ind w:left="851" w:hanging="851"/>
      </w:pPr>
      <w:bookmarkStart w:id="59" w:name="_Toc5170453"/>
      <w:r w:rsidRPr="007F57B7">
        <w:t xml:space="preserve">2.2.7 </w:t>
      </w:r>
      <w:r w:rsidRPr="007F57B7">
        <w:tab/>
        <w:t>Crop Fertilization</w:t>
      </w:r>
      <w:bookmarkEnd w:id="59"/>
    </w:p>
    <w:p w14:paraId="1D2C34BE" w14:textId="77777777" w:rsidR="00316EC8" w:rsidRPr="007F57B7" w:rsidRDefault="00316EC8" w:rsidP="00845FDA">
      <w:pPr>
        <w:spacing w:line="360" w:lineRule="auto"/>
        <w:contextualSpacing/>
        <w:rPr>
          <w:szCs w:val="24"/>
          <w:lang w:val="en-US"/>
        </w:rPr>
      </w:pPr>
      <w:r w:rsidRPr="007F57B7">
        <w:rPr>
          <w:szCs w:val="24"/>
          <w:lang w:val="en-US"/>
        </w:rPr>
        <w:t xml:space="preserve">Soil fertility is very significant factor in determining soil quality, as it shows the degree to which it can sustain crop life. Soil fertility is determined by the amount of macro and micronutrients, water, pH etc., present in the soil. In the case of deficiency, fertilizers are added to the soil in order to maintain high nutrient level. Amrutha </w:t>
      </w:r>
      <w:r w:rsidRPr="007F57B7">
        <w:rPr>
          <w:i/>
          <w:szCs w:val="24"/>
          <w:lang w:val="en-US"/>
        </w:rPr>
        <w:t>et al.,</w:t>
      </w:r>
      <w:r w:rsidRPr="007F57B7">
        <w:rPr>
          <w:szCs w:val="24"/>
          <w:lang w:val="en-US"/>
        </w:rPr>
        <w:t xml:space="preserve"> (2016) proposed and designed an automated system for the measured addition of fertilizers to soil so as to prevent deficient/excess fertilizers in the soil. The system consists of three main parts: sensor system, microcontroller, dispensary system.</w:t>
      </w:r>
    </w:p>
    <w:p w14:paraId="43F01B37" w14:textId="77777777" w:rsidR="00316EC8" w:rsidRPr="007F57B7" w:rsidRDefault="00316EC8" w:rsidP="00845FDA">
      <w:pPr>
        <w:spacing w:line="360" w:lineRule="auto"/>
        <w:contextualSpacing/>
        <w:rPr>
          <w:szCs w:val="24"/>
        </w:rPr>
      </w:pPr>
    </w:p>
    <w:p w14:paraId="6D50DDAD" w14:textId="77777777" w:rsidR="00316EC8" w:rsidRPr="007F57B7" w:rsidRDefault="00316EC8" w:rsidP="00845FDA">
      <w:pPr>
        <w:spacing w:line="360" w:lineRule="auto"/>
        <w:contextualSpacing/>
        <w:rPr>
          <w:szCs w:val="24"/>
        </w:rPr>
      </w:pPr>
    </w:p>
    <w:p w14:paraId="525527BD" w14:textId="77777777" w:rsidR="00316EC8" w:rsidRPr="007F57B7" w:rsidRDefault="00316EC8" w:rsidP="00845FDA">
      <w:pPr>
        <w:spacing w:line="360" w:lineRule="auto"/>
        <w:contextualSpacing/>
        <w:rPr>
          <w:szCs w:val="24"/>
        </w:rPr>
      </w:pPr>
      <w:r w:rsidRPr="007F57B7">
        <w:rPr>
          <w:szCs w:val="24"/>
        </w:rPr>
        <w:t xml:space="preserve">Currently, there are developments being made in advanced application systems for targeted crop fertilization. Photographs of the plantation are taken via satellite and then decoded to make available data on the state of every part of the plantation. A program for fertilizing the entire plantation will then be created bearing in mind the soil state, type of crop, weather conditions, etc. The program will then be loaded to the control unit of mechatronic dozing device on the tractor. The tractor with the aid of GPS and auto-guidance will then carry out the application of fertilizer </w:t>
      </w:r>
      <w:r w:rsidRPr="007F57B7">
        <w:rPr>
          <w:szCs w:val="24"/>
        </w:rPr>
        <w:fldChar w:fldCharType="begin" w:fldLock="1"/>
      </w:r>
      <w:r w:rsidRPr="007F57B7">
        <w:rPr>
          <w:szCs w:val="24"/>
        </w:rPr>
        <w:instrText>ADDIN CSL_CITATION {"citationItems":[{"id":"ITEM-1","itemData":{"DOI":"10.1109/IECON.2009.5415192","author":[{"dropping-particle":"","family":"Grau","given":"J B","non-dropping-particle":"","parse-names":false,"suffix":""},{"dropping-particle":"","family":"Antón","given":"J M","non-dropping-particle":"","parse-names":false,"suffix":""},{"dropping-particle":"","family":"Packianather","given":"M S","non-dropping-particle":"","parse-names":false,"suffix":""},{"dropping-particle":"","family":"Ermolov","given":"I","non-dropping-particle":"","parse-names":false,"suffix":""},{"dropping-particle":"","family":"Aphanasiev","given":"R","non-dropping-particle":"","parse-names":false,"suffix":""},{"dropping-particle":"","family":"Cisneros","given":"J M","non-dropping-particle":"","parse-names":false,"suffix":""}],"id":"ITEM-1","issue":"1","issued":{"date-parts":[["2009"]]},"page":"3452-3457","title":"Sustainable Agriculture Using an Intelligent Mechatronic System","type":"article-journal"},"uris":["http://www.mendeley.com/documents/?uuid=589cc498-9b8f-4299-956f-b330c1d22215"]}],"mendeley":{"formattedCitation":"(Grau et al., 2009)","plainTextFormattedCitation":"(Grau et al., 2009)","previouslyFormattedCitation":"(Grau et al., 2009)"},"properties":{"noteIndex":0},"schema":"https://github.com/citation-style-language/schema/raw/master/csl-citation.json"}</w:instrText>
      </w:r>
      <w:r w:rsidRPr="007F57B7">
        <w:rPr>
          <w:szCs w:val="24"/>
        </w:rPr>
        <w:fldChar w:fldCharType="separate"/>
      </w:r>
      <w:r w:rsidRPr="007F57B7">
        <w:rPr>
          <w:noProof/>
          <w:szCs w:val="24"/>
        </w:rPr>
        <w:t xml:space="preserve">(Grau </w:t>
      </w:r>
      <w:r w:rsidRPr="007F57B7">
        <w:rPr>
          <w:i/>
          <w:noProof/>
          <w:szCs w:val="24"/>
        </w:rPr>
        <w:t>et al.,</w:t>
      </w:r>
      <w:r w:rsidRPr="007F57B7">
        <w:rPr>
          <w:noProof/>
          <w:szCs w:val="24"/>
        </w:rPr>
        <w:t xml:space="preserve"> 2009)</w:t>
      </w:r>
      <w:r w:rsidRPr="007F57B7">
        <w:rPr>
          <w:szCs w:val="24"/>
        </w:rPr>
        <w:fldChar w:fldCharType="end"/>
      </w:r>
      <w:r w:rsidRPr="007F57B7">
        <w:rPr>
          <w:szCs w:val="24"/>
        </w:rPr>
        <w:t>.</w:t>
      </w:r>
    </w:p>
    <w:p w14:paraId="27E25B19" w14:textId="77777777" w:rsidR="00316EC8" w:rsidRPr="007F57B7" w:rsidRDefault="00316EC8" w:rsidP="00845FDA">
      <w:pPr>
        <w:spacing w:line="360" w:lineRule="auto"/>
        <w:contextualSpacing/>
        <w:rPr>
          <w:i/>
          <w:szCs w:val="24"/>
          <w:lang w:val="en-US"/>
        </w:rPr>
      </w:pPr>
    </w:p>
    <w:p w14:paraId="31CD94F7" w14:textId="77777777" w:rsidR="00316EC8" w:rsidRPr="007F57B7" w:rsidRDefault="00316EC8" w:rsidP="00845FDA">
      <w:pPr>
        <w:spacing w:line="360" w:lineRule="auto"/>
        <w:contextualSpacing/>
        <w:rPr>
          <w:szCs w:val="24"/>
        </w:rPr>
      </w:pPr>
    </w:p>
    <w:p w14:paraId="36D89B20" w14:textId="77777777" w:rsidR="00316EC8" w:rsidRPr="007F57B7" w:rsidRDefault="00316EC8" w:rsidP="00845FDA">
      <w:pPr>
        <w:pStyle w:val="Heading3"/>
        <w:numPr>
          <w:ilvl w:val="0"/>
          <w:numId w:val="0"/>
        </w:numPr>
        <w:ind w:left="851" w:hanging="851"/>
      </w:pPr>
      <w:bookmarkStart w:id="60" w:name="_Toc5170454"/>
      <w:r w:rsidRPr="007F57B7">
        <w:t xml:space="preserve">2.2.8 </w:t>
      </w:r>
      <w:r w:rsidRPr="007F57B7">
        <w:tab/>
        <w:t>Irrigation</w:t>
      </w:r>
      <w:bookmarkEnd w:id="60"/>
    </w:p>
    <w:p w14:paraId="2EC3FAD6" w14:textId="77777777" w:rsidR="00316EC8" w:rsidRPr="007F57B7" w:rsidRDefault="00316EC8" w:rsidP="00845FDA">
      <w:pPr>
        <w:spacing w:line="360" w:lineRule="auto"/>
        <w:contextualSpacing/>
        <w:rPr>
          <w:szCs w:val="24"/>
        </w:rPr>
      </w:pPr>
      <w:r w:rsidRPr="007F57B7">
        <w:rPr>
          <w:szCs w:val="24"/>
        </w:rPr>
        <w:t xml:space="preserve">Irrigation is the artificial application of water to the land or soil. It is used to assist in the growth of agricultural crops, especially during periods of inadequate rainfall. About 85% of freshwater resources on Earth is used in agriculture. The population of the world keeps increasing and with it the demand for food. This means that our water usage can only but increase. So, there is an urgent need to create strategies for sustainable use of water. One of the best strategies to achieve such goal is the application of science and technology </w:t>
      </w:r>
      <w:r w:rsidRPr="007F57B7">
        <w:rPr>
          <w:szCs w:val="24"/>
        </w:rPr>
        <w:fldChar w:fldCharType="begin" w:fldLock="1"/>
      </w:r>
      <w:r w:rsidRPr="007F57B7">
        <w:rPr>
          <w:szCs w:val="24"/>
        </w:rPr>
        <w:instrText>ADDIN CSL_CITATION {"citationItems":[{"id":"ITEM-1","itemData":{"DOI":"10.9790/0661-17377991","ISBN":"0661174299111","ISSN":"24058963","abstract":"The Automatic Irrigation system is designed to optimize the water use for agriculture crop. The system has represented the wireless sensor network of soil-moisture, temperature and humidity sensor placed into root zone of the plant. Agricultural sector is playing vital role in Indian economy where irrigation method is key concern. The system is designed to find the exact field condition, to control the wastage of water in the field and to provide exact controlling of field by using the automatic irrigation and automizing the agricultural environment by using the components and building the necessary hardware. This system includes the monitoring of the system using zigbee and GSM.","author":[{"dropping-particle":"","family":"Patidar","given":"Mamta","non-dropping-particle":"","parse-names":false,"suffix":""},{"dropping-particle":"","family":"Belsare","given":"S.S.","non-dropping-particle":"","parse-names":false,"suffix":""}],"container-title":"IOSR Journal of Computer Engineering Ver. VII","id":"ITEM-1","issue":"3","issued":{"date-parts":[["2015"]]},"page":"2278-661","title":"DESIGN AND IMPLEMENTATION OF AUTOMATIC IRRIGATION SYSTEM USING ARM7","type":"article-journal","volume":"17"},"uris":["http://www.mendeley.com/documents/?uuid=d6b92867-bcd0-46ec-a6a4-a3761156d0a4"]}],"mendeley":{"formattedCitation":"(Patidar and Belsare 2015)","manualFormatting":"(Patidar and Belsare, 2015)","plainTextFormattedCitation":"(Patidar and Belsare 2015)","previouslyFormattedCitation":"(Patidar and Belsare 2015)"},"properties":{"noteIndex":0},"schema":"https://github.com/citation-style-language/schema/raw/master/csl-citation.json"}</w:instrText>
      </w:r>
      <w:r w:rsidRPr="007F57B7">
        <w:rPr>
          <w:szCs w:val="24"/>
        </w:rPr>
        <w:fldChar w:fldCharType="separate"/>
      </w:r>
      <w:r w:rsidRPr="007F57B7">
        <w:rPr>
          <w:noProof/>
          <w:szCs w:val="24"/>
        </w:rPr>
        <w:t>(Patidar and Belsare, 2015)</w:t>
      </w:r>
      <w:r w:rsidRPr="007F57B7">
        <w:rPr>
          <w:szCs w:val="24"/>
        </w:rPr>
        <w:fldChar w:fldCharType="end"/>
      </w:r>
      <w:r w:rsidRPr="007F57B7">
        <w:rPr>
          <w:szCs w:val="24"/>
        </w:rPr>
        <w:t>.</w:t>
      </w:r>
    </w:p>
    <w:p w14:paraId="2F7A9FE9" w14:textId="77777777" w:rsidR="00316EC8" w:rsidRPr="007F57B7" w:rsidRDefault="00316EC8" w:rsidP="00845FDA">
      <w:pPr>
        <w:spacing w:line="360" w:lineRule="auto"/>
        <w:contextualSpacing/>
        <w:rPr>
          <w:szCs w:val="24"/>
        </w:rPr>
      </w:pPr>
    </w:p>
    <w:p w14:paraId="0E558204" w14:textId="77777777" w:rsidR="00316EC8" w:rsidRPr="007F57B7" w:rsidRDefault="00316EC8" w:rsidP="00845FDA">
      <w:pPr>
        <w:spacing w:line="360" w:lineRule="auto"/>
        <w:contextualSpacing/>
        <w:rPr>
          <w:szCs w:val="24"/>
        </w:rPr>
      </w:pPr>
    </w:p>
    <w:p w14:paraId="01699B2A" w14:textId="77777777" w:rsidR="00316EC8" w:rsidRPr="007F57B7" w:rsidRDefault="00316EC8" w:rsidP="00845FDA">
      <w:pPr>
        <w:spacing w:line="360" w:lineRule="auto"/>
        <w:contextualSpacing/>
        <w:rPr>
          <w:szCs w:val="24"/>
        </w:rPr>
      </w:pPr>
      <w:r w:rsidRPr="007F57B7">
        <w:rPr>
          <w:szCs w:val="24"/>
        </w:rPr>
        <w:t xml:space="preserve">Irrigation is a very indispensable factor in crop farming. Irrigation has always been an ancient practice which has evolved through so many stages over the years, there are various methodologies that have been applied to achieve proper irrigation. Manual irrigation using buckets and watering cans, flood irrigation, drip irrigation, sprinkler irrigation are some methods still in use today. Most farmers apply irrigation by manual means which is effective for small scale farming. But the larger the farmland, the greater the need for a better means of irrigation, hence, an automated irrigation system. </w:t>
      </w:r>
      <w:r w:rsidRPr="007F57B7">
        <w:rPr>
          <w:szCs w:val="24"/>
        </w:rPr>
        <w:fldChar w:fldCharType="begin" w:fldLock="1"/>
      </w:r>
      <w:r w:rsidRPr="007F57B7">
        <w:rPr>
          <w:szCs w:val="24"/>
        </w:rPr>
        <w:instrText>ADDIN CSL_CITATION {"citationItems":[{"id":"ITEM-1","itemData":{"author":[{"dropping-particle":"","family":"Umeh","given":"Maryrose","non-dropping-particle":"","parse-names":false,"suffix":""},{"dropping-particle":"","family":"Njideka","given":"Mbeledogu","non-dropping-particle":"","parse-names":false,"suffix":""},{"dropping-particle":"","family":"Okafor","given":"S O","non-dropping-particle":"","parse-names":false,"suffix":""},{"dropping-particle":"","family":"Agba","given":"F C","non-dropping-particle":"","parse-names":false,"suffix":""}],"container-title":"American Journal of Computer Science and Engineering","id":"ITEM-1","issue":"1","issued":{"date-parts":[["2015"]]},"page":"1-4","title":"Intelligent microcontroller-based irrigation system with sensors","type":"article-journal","volume":"2"},"uris":["http://www.mendeley.com/documents/?uuid=3187669e-484d-4e42-a22a-e224cd08bc55"]}],"mendeley":{"formattedCitation":"(Umeh et al. 2015)","manualFormatting":"(Umeh et al., 2015)","plainTextFormattedCitation":"(Umeh et al. 2015)","previouslyFormattedCitation":"(Umeh et al. 2015)"},"properties":{"noteIndex":0},"schema":"https://github.com/citation-style-language/schema/raw/master/csl-citation.json"}</w:instrText>
      </w:r>
      <w:r w:rsidRPr="007F57B7">
        <w:rPr>
          <w:szCs w:val="24"/>
        </w:rPr>
        <w:fldChar w:fldCharType="separate"/>
      </w:r>
      <w:r w:rsidRPr="007F57B7">
        <w:rPr>
          <w:noProof/>
          <w:szCs w:val="24"/>
        </w:rPr>
        <w:t>(Umeh</w:t>
      </w:r>
      <w:r w:rsidRPr="007F57B7">
        <w:rPr>
          <w:i/>
          <w:noProof/>
          <w:szCs w:val="24"/>
        </w:rPr>
        <w:t xml:space="preserve"> et al.,</w:t>
      </w:r>
      <w:r w:rsidRPr="007F57B7">
        <w:rPr>
          <w:noProof/>
          <w:szCs w:val="24"/>
        </w:rPr>
        <w:t xml:space="preserve"> 2015)</w:t>
      </w:r>
      <w:r w:rsidRPr="007F57B7">
        <w:rPr>
          <w:szCs w:val="24"/>
        </w:rPr>
        <w:fldChar w:fldCharType="end"/>
      </w:r>
      <w:r w:rsidRPr="007F57B7">
        <w:rPr>
          <w:szCs w:val="24"/>
        </w:rPr>
        <w:t>.</w:t>
      </w:r>
    </w:p>
    <w:p w14:paraId="4B724737" w14:textId="77777777" w:rsidR="00316EC8" w:rsidRPr="007F57B7" w:rsidRDefault="00316EC8" w:rsidP="00845FDA">
      <w:pPr>
        <w:spacing w:line="360" w:lineRule="auto"/>
        <w:contextualSpacing/>
        <w:rPr>
          <w:szCs w:val="24"/>
          <w:lang w:val="en-US"/>
        </w:rPr>
      </w:pPr>
    </w:p>
    <w:p w14:paraId="7A22E238" w14:textId="77777777" w:rsidR="00316EC8" w:rsidRPr="007F57B7" w:rsidRDefault="00316EC8" w:rsidP="00845FDA">
      <w:pPr>
        <w:spacing w:line="360" w:lineRule="auto"/>
        <w:contextualSpacing/>
        <w:rPr>
          <w:szCs w:val="24"/>
          <w:lang w:val="en-US"/>
        </w:rPr>
      </w:pPr>
    </w:p>
    <w:p w14:paraId="274D7076" w14:textId="77777777" w:rsidR="00316EC8" w:rsidRPr="007F57B7" w:rsidRDefault="00316EC8" w:rsidP="00845FDA">
      <w:pPr>
        <w:spacing w:line="360" w:lineRule="auto"/>
        <w:contextualSpacing/>
        <w:rPr>
          <w:szCs w:val="24"/>
        </w:rPr>
      </w:pPr>
      <w:r w:rsidRPr="007F57B7">
        <w:rPr>
          <w:szCs w:val="24"/>
        </w:rPr>
        <w:t xml:space="preserve">High quality irrigation water is becoming increasingly scarce and it is becoming more important to use the available water efficiently. An approach to more efficient irrigation and uses of water is the use of soil moisture sensors to control the irrigation process. Soil moisture sensors can detect when the soil water content drops below a defined set point. This makes it possible to automatically turn on the irrigation when needed. This maintains a well irrigated field whilst reducing water wastage </w:t>
      </w:r>
      <w:r w:rsidRPr="007F57B7">
        <w:rPr>
          <w:szCs w:val="24"/>
        </w:rPr>
        <w:fldChar w:fldCharType="begin" w:fldLock="1"/>
      </w:r>
      <w:r w:rsidRPr="007F57B7">
        <w:rPr>
          <w:szCs w:val="24"/>
        </w:rPr>
        <w:instrText>ADDIN CSL_CITATION {"citationItems":[{"id":"ITEM-1","itemData":{"author":[{"dropping-particle":"","family":"Iersel","given":"Marc","non-dropping-particle":"van","parse-names":false,"suffix":""},{"dropping-particle":"","family":"Seymour","given":"Rose Mary","non-dropping-particle":"","parse-names":false,"suffix":""},{"dropping-particle":"","family":"Chappell","given":"Matthew","non-dropping-particle":"","parse-names":false,"suffix":""},{"dropping-particle":"","family":"Watson","given":"Frank","non-dropping-particle":"","parse-names":false,"suffix":""},{"dropping-particle":"","family":"Dove","given":"Sue","non-dropping-particle":"","parse-names":false,"suffix":""}],"id":"ITEM-1","issue":"5","issued":{"date-parts":[["2009"]]},"page":"28-34","title":"Soil Moisture Sensor-Based Irrigation Reduces Water Use and Nutrient Leaching in a Commercial Nursery","type":"article-journal","volume":"54"},"uris":["http://www.mendeley.com/documents/?uuid=60d7f682-16eb-4c1e-89b8-b753e902c24c"]}],"mendeley":{"formattedCitation":"(van Iersel et al. 2009)","manualFormatting":"(van Iersel et al., 2009)","plainTextFormattedCitation":"(van Iersel et al. 2009)","previouslyFormattedCitation":"(van Iersel et al. 2009)"},"properties":{"noteIndex":0},"schema":"https://github.com/citation-style-language/schema/raw/master/csl-citation.json"}</w:instrText>
      </w:r>
      <w:r w:rsidRPr="007F57B7">
        <w:rPr>
          <w:szCs w:val="24"/>
        </w:rPr>
        <w:fldChar w:fldCharType="separate"/>
      </w:r>
      <w:r w:rsidRPr="007F57B7">
        <w:rPr>
          <w:noProof/>
          <w:szCs w:val="24"/>
        </w:rPr>
        <w:t xml:space="preserve">(van Iersel </w:t>
      </w:r>
      <w:r w:rsidRPr="007F57B7">
        <w:rPr>
          <w:i/>
          <w:noProof/>
          <w:szCs w:val="24"/>
        </w:rPr>
        <w:t>et al.,</w:t>
      </w:r>
      <w:r w:rsidRPr="007F57B7">
        <w:rPr>
          <w:noProof/>
          <w:szCs w:val="24"/>
        </w:rPr>
        <w:t xml:space="preserve"> 2009)</w:t>
      </w:r>
      <w:r w:rsidRPr="007F57B7">
        <w:rPr>
          <w:szCs w:val="24"/>
        </w:rPr>
        <w:fldChar w:fldCharType="end"/>
      </w:r>
      <w:r w:rsidRPr="007F57B7">
        <w:rPr>
          <w:szCs w:val="24"/>
        </w:rPr>
        <w:t xml:space="preserve">.       </w:t>
      </w:r>
    </w:p>
    <w:p w14:paraId="60E02AEB" w14:textId="77777777" w:rsidR="00316EC8" w:rsidRPr="007F57B7" w:rsidRDefault="00316EC8" w:rsidP="00845FDA">
      <w:pPr>
        <w:spacing w:line="360" w:lineRule="auto"/>
        <w:contextualSpacing/>
        <w:rPr>
          <w:szCs w:val="24"/>
        </w:rPr>
      </w:pPr>
    </w:p>
    <w:p w14:paraId="12DB613A" w14:textId="77777777" w:rsidR="00316EC8" w:rsidRPr="007F57B7" w:rsidRDefault="00316EC8" w:rsidP="00845FDA">
      <w:pPr>
        <w:spacing w:line="360" w:lineRule="auto"/>
        <w:contextualSpacing/>
        <w:rPr>
          <w:szCs w:val="24"/>
        </w:rPr>
      </w:pPr>
    </w:p>
    <w:p w14:paraId="052D981C" w14:textId="77777777" w:rsidR="00316EC8" w:rsidRPr="007F57B7" w:rsidRDefault="00316EC8" w:rsidP="00845FDA">
      <w:pPr>
        <w:spacing w:line="360" w:lineRule="auto"/>
        <w:contextualSpacing/>
        <w:rPr>
          <w:szCs w:val="24"/>
          <w:lang w:val="en-US"/>
        </w:rPr>
      </w:pPr>
      <w:r w:rsidRPr="007F57B7">
        <w:rPr>
          <w:szCs w:val="24"/>
          <w:lang w:val="en-US"/>
        </w:rPr>
        <w:t xml:space="preserve">Irrigation is the unnatural application of water to soil in order to assist in the growth of crops in dry areas and during seasons and times of insufficient rainfall. Irrigation systems use the application of valves to turn ON and OFF the supply of water for irrigation. These can be automated by the use of solenoids and controllers. More so, farmers with the aid of automation can irrigate at the required time and also reduce overflow from over watering. which will improve crop performance by ensuring adequate water and nutrients when needed </w:t>
      </w:r>
      <w:r w:rsidRPr="007F57B7">
        <w:rPr>
          <w:szCs w:val="24"/>
          <w:lang w:val="en-US"/>
        </w:rPr>
        <w:fldChar w:fldCharType="begin" w:fldLock="1"/>
      </w:r>
      <w:r w:rsidRPr="007F57B7">
        <w:rPr>
          <w:szCs w:val="24"/>
          <w:lang w:val="en-US"/>
        </w:rPr>
        <w:instrText>ADDIN CSL_CITATION {"citationItems":[{"id":"ITEM-1","itemData":{"ISBN":"9781479922758","abstract":"agricultural crops, maintenance of landscapes, and revegetation of disturbed soils in dry areas and during periods of inadequate rainfall. Irrigation system uses valves to turn irrigation ON and OFF. These valves may be easily automated by using controllers and solenoids. In this project an attempt has been made to automate farm or nursery irrigation that allows farmers to apply the right amount of water at the right time, regardless of the availability of labor to turn valves on and off. In addition, farmers using automation equipment are able to reduce runoff from over watering saturated soils, avoid irrigating at the wrong time of day, which will improve crop performance by ensuring adequate water and nutrients when needed. The Microcontroller based automated irrigation system consists of moisture sensors, analog to digital converter, microcontroller, relay driver, solenoid valve, solar panel and a battery. This system can be used in the areas where electrical power is difficult to obtain. This system is eco friendly and it uses a renewable source of energy.","author":[{"dropping-particle":"","family":"Pasha","given":"Shiraz","non-dropping-particle":"","parse-names":false,"suffix":""},{"dropping-particle":"","family":"Yogesha","given":"B","non-dropping-particle":"","parse-names":false,"suffix":""}],"container-title":"The International Journal Of Engineering And Science","id":"ITEM-1","issued":{"date-parts":[["2014"]]},"page":"2319-1813","title":"Microcontroller Based Automated Irrigation System","type":"article-journal"},"uris":["http://www.mendeley.com/documents/?uuid=a471bc35-cfa5-4e59-9fba-d2fdc149dfaf"]}],"mendeley":{"formattedCitation":"(Pasha and Yogesha 2014)","manualFormatting":"(Pasha and Yogesha, 2014)","plainTextFormattedCitation":"(Pasha and Yogesha 2014)","previouslyFormattedCitation":"(Pasha and Yogesha 2014)"},"properties":{"noteIndex":0},"schema":"https://github.com/citation-style-language/schema/raw/master/csl-citation.json"}</w:instrText>
      </w:r>
      <w:r w:rsidRPr="007F57B7">
        <w:rPr>
          <w:szCs w:val="24"/>
          <w:lang w:val="en-US"/>
        </w:rPr>
        <w:fldChar w:fldCharType="separate"/>
      </w:r>
      <w:r w:rsidRPr="007F57B7">
        <w:rPr>
          <w:noProof/>
          <w:szCs w:val="24"/>
          <w:lang w:val="en-US"/>
        </w:rPr>
        <w:t>(Pasha and Yogesha, 2014)</w:t>
      </w:r>
      <w:r w:rsidRPr="007F57B7">
        <w:rPr>
          <w:szCs w:val="24"/>
          <w:lang w:val="en-US"/>
        </w:rPr>
        <w:fldChar w:fldCharType="end"/>
      </w:r>
      <w:r w:rsidRPr="007F57B7">
        <w:rPr>
          <w:szCs w:val="24"/>
          <w:lang w:val="en-US"/>
        </w:rPr>
        <w:t xml:space="preserve">. </w:t>
      </w:r>
    </w:p>
    <w:p w14:paraId="413119D4" w14:textId="77777777" w:rsidR="00316EC8" w:rsidRPr="007F57B7" w:rsidRDefault="00316EC8" w:rsidP="00845FDA">
      <w:pPr>
        <w:spacing w:line="360" w:lineRule="auto"/>
        <w:contextualSpacing/>
        <w:rPr>
          <w:szCs w:val="24"/>
          <w:lang w:val="en-US"/>
        </w:rPr>
      </w:pPr>
    </w:p>
    <w:p w14:paraId="13B8A193" w14:textId="77777777" w:rsidR="00316EC8" w:rsidRPr="007F57B7" w:rsidRDefault="00316EC8" w:rsidP="00845FDA">
      <w:pPr>
        <w:spacing w:line="360" w:lineRule="auto"/>
        <w:contextualSpacing/>
        <w:rPr>
          <w:szCs w:val="24"/>
          <w:lang w:val="en-US"/>
        </w:rPr>
      </w:pPr>
    </w:p>
    <w:p w14:paraId="2D1B49CA" w14:textId="77777777" w:rsidR="00316EC8" w:rsidRPr="007F57B7" w:rsidRDefault="00316EC8" w:rsidP="00845FDA">
      <w:pPr>
        <w:pStyle w:val="Heading2"/>
        <w:numPr>
          <w:ilvl w:val="0"/>
          <w:numId w:val="0"/>
        </w:numPr>
        <w:spacing w:before="0" w:line="360" w:lineRule="auto"/>
        <w:ind w:left="567" w:hanging="567"/>
        <w:contextualSpacing/>
        <w:rPr>
          <w:rFonts w:cs="Times New Roman"/>
          <w:szCs w:val="24"/>
        </w:rPr>
      </w:pPr>
      <w:bookmarkStart w:id="61" w:name="_Toc5170455"/>
      <w:bookmarkStart w:id="62" w:name="_Hlk4936236"/>
      <w:r w:rsidRPr="007F57B7">
        <w:rPr>
          <w:rFonts w:cs="Times New Roman"/>
          <w:szCs w:val="24"/>
        </w:rPr>
        <w:t xml:space="preserve">2.3 </w:t>
      </w:r>
      <w:r w:rsidRPr="007F57B7">
        <w:rPr>
          <w:rFonts w:cs="Times New Roman"/>
          <w:szCs w:val="24"/>
        </w:rPr>
        <w:tab/>
        <w:t>IRRIGATION</w:t>
      </w:r>
      <w:bookmarkEnd w:id="61"/>
    </w:p>
    <w:bookmarkEnd w:id="62"/>
    <w:p w14:paraId="2A0EFB75" w14:textId="49247D3E" w:rsidR="00316EC8" w:rsidRPr="007F57B7" w:rsidRDefault="00316EC8" w:rsidP="00845FDA">
      <w:pPr>
        <w:spacing w:line="360" w:lineRule="auto"/>
        <w:contextualSpacing/>
        <w:rPr>
          <w:szCs w:val="24"/>
        </w:rPr>
      </w:pPr>
      <w:r w:rsidRPr="007F57B7">
        <w:rPr>
          <w:szCs w:val="24"/>
        </w:rPr>
        <w:t>Irrigation is the process of artificially supplying water to land or soil. It is used to aid in the growth and development of agricultural crops, revegetation of damaged soils in dry areas, maintenance of landscapes, and during periods of insufficient rainfall (Kumar, 2014). Irrigation supports the growth and development of agricultural crops. It also helps to revegetate disturbed soils and maintain landscapes in arid zones and during seasons of low rainfall. In distinction, farming that depends only on direct rainfall is referred to as dry land or rain-fed farming (Wikipedia, 2019).</w:t>
      </w:r>
    </w:p>
    <w:p w14:paraId="1BD18595" w14:textId="77777777" w:rsidR="00316EC8" w:rsidRPr="007F57B7" w:rsidRDefault="00316EC8" w:rsidP="00845FDA">
      <w:pPr>
        <w:spacing w:line="360" w:lineRule="auto"/>
        <w:contextualSpacing/>
        <w:rPr>
          <w:szCs w:val="24"/>
          <w:lang w:val="en-US"/>
        </w:rPr>
      </w:pPr>
      <w:r w:rsidRPr="007F57B7">
        <w:rPr>
          <w:szCs w:val="24"/>
          <w:lang w:val="en-US"/>
        </w:rPr>
        <w:t>Agriculture requires and uses water in high quantity. This makes water wastage a big problem in agriculture every time surplus water is given to the fields. There are a few techniques that are used to save or to control wastage of water from agriculture.</w:t>
      </w:r>
    </w:p>
    <w:p w14:paraId="4FFE62F2" w14:textId="77777777" w:rsidR="00316EC8" w:rsidRPr="007F57B7" w:rsidRDefault="00316EC8" w:rsidP="000B199A">
      <w:pPr>
        <w:numPr>
          <w:ilvl w:val="0"/>
          <w:numId w:val="7"/>
        </w:numPr>
        <w:spacing w:line="360" w:lineRule="auto"/>
        <w:ind w:left="1701" w:hanging="567"/>
        <w:contextualSpacing/>
        <w:rPr>
          <w:szCs w:val="24"/>
          <w:lang w:val="en-US"/>
        </w:rPr>
      </w:pPr>
      <w:r w:rsidRPr="007F57B7">
        <w:rPr>
          <w:szCs w:val="24"/>
          <w:lang w:val="en-US"/>
        </w:rPr>
        <w:t>Ditch Irrigation: ditches are dug out and seedlings are planted in horizontally aligned pattern. Water is made to move to different canals via siphon tubes.</w:t>
      </w:r>
    </w:p>
    <w:p w14:paraId="6D26B222" w14:textId="77777777" w:rsidR="00316EC8" w:rsidRPr="007F57B7" w:rsidRDefault="00316EC8" w:rsidP="000B199A">
      <w:pPr>
        <w:numPr>
          <w:ilvl w:val="0"/>
          <w:numId w:val="7"/>
        </w:numPr>
        <w:spacing w:line="360" w:lineRule="auto"/>
        <w:ind w:left="1701" w:hanging="567"/>
        <w:contextualSpacing/>
        <w:rPr>
          <w:szCs w:val="24"/>
          <w:lang w:val="en-US"/>
        </w:rPr>
      </w:pPr>
      <w:r w:rsidRPr="007F57B7">
        <w:rPr>
          <w:szCs w:val="24"/>
          <w:lang w:val="en-US"/>
        </w:rPr>
        <w:t>Terraced Irrigation: land is cut into multiple steps and supported by keeping walls while the plain areas are used for plantation and the idea is that the water runs down each step watering each column.</w:t>
      </w:r>
    </w:p>
    <w:p w14:paraId="008CA27D" w14:textId="77777777" w:rsidR="00316EC8" w:rsidRPr="007F57B7" w:rsidRDefault="00316EC8" w:rsidP="000B199A">
      <w:pPr>
        <w:numPr>
          <w:ilvl w:val="0"/>
          <w:numId w:val="7"/>
        </w:numPr>
        <w:spacing w:line="360" w:lineRule="auto"/>
        <w:ind w:left="1701" w:hanging="567"/>
        <w:contextualSpacing/>
        <w:rPr>
          <w:szCs w:val="24"/>
          <w:lang w:val="en-US"/>
        </w:rPr>
      </w:pPr>
      <w:r w:rsidRPr="007F57B7">
        <w:rPr>
          <w:szCs w:val="24"/>
          <w:lang w:val="en-US"/>
        </w:rPr>
        <w:t>Drip Irrigation: water is dropped near the root level of a plant in a slow steady motion.</w:t>
      </w:r>
    </w:p>
    <w:p w14:paraId="2E424AB0" w14:textId="77777777" w:rsidR="00316EC8" w:rsidRPr="007F57B7" w:rsidRDefault="00316EC8" w:rsidP="000B199A">
      <w:pPr>
        <w:numPr>
          <w:ilvl w:val="0"/>
          <w:numId w:val="7"/>
        </w:numPr>
        <w:spacing w:line="360" w:lineRule="auto"/>
        <w:ind w:left="1701" w:hanging="567"/>
        <w:contextualSpacing/>
        <w:rPr>
          <w:szCs w:val="24"/>
          <w:lang w:val="en-US"/>
        </w:rPr>
      </w:pPr>
      <w:r w:rsidRPr="007F57B7">
        <w:rPr>
          <w:szCs w:val="24"/>
          <w:lang w:val="en-US"/>
        </w:rPr>
        <w:t>Sprinkler System: overhead sprinklers fixed on permanent risers, the sprinklers level up when water pressure increases.</w:t>
      </w:r>
    </w:p>
    <w:p w14:paraId="4037FB09" w14:textId="77777777" w:rsidR="00316EC8" w:rsidRPr="007F57B7" w:rsidRDefault="00316EC8" w:rsidP="000B199A">
      <w:pPr>
        <w:numPr>
          <w:ilvl w:val="0"/>
          <w:numId w:val="7"/>
        </w:numPr>
        <w:spacing w:line="360" w:lineRule="auto"/>
        <w:ind w:left="1701" w:hanging="567"/>
        <w:contextualSpacing/>
        <w:rPr>
          <w:szCs w:val="24"/>
          <w:lang w:val="en-US"/>
        </w:rPr>
      </w:pPr>
      <w:r w:rsidRPr="007F57B7">
        <w:rPr>
          <w:szCs w:val="24"/>
          <w:lang w:val="en-US"/>
        </w:rPr>
        <w:t xml:space="preserve">Rotary Systems: sprinklers move in circular direction covering larger areas </w:t>
      </w:r>
      <w:r w:rsidRPr="007F57B7">
        <w:rPr>
          <w:szCs w:val="24"/>
          <w:lang w:val="en-US"/>
        </w:rPr>
        <w:fldChar w:fldCharType="begin" w:fldLock="1"/>
      </w:r>
      <w:r w:rsidRPr="007F57B7">
        <w:rPr>
          <w:szCs w:val="24"/>
          <w:lang w:val="en-US"/>
        </w:rPr>
        <w:instrText>ADDIN CSL_CITATION {"citationItems":[{"id":"ITEM-1","itemData":{"ISSN":"2395-0072","abstract":"-The main aim of this paper is to provide information about automatic irrigation to the plants which helps in saving money and water. The entire system is controlled using ATMEGA 328 microcontroller which is giving the interrupt signal to the motor. Temperature sensor and humidity sensor are connected to internal ports of micro controller via comparator, whenever there is a fluctuation in temperature and humidity of the environment these sensors senses the change in temperature and humidity and gives an interrupt signal to the micro-controller and thus the motor is activated, along with this buzzer is used to indicate that pump is on.","author":[{"dropping-particle":"","family":"Deo Kumar","given":"Bishnu","non-dropping-particle":"","parse-names":false,"suffix":""},{"dropping-particle":"","family":"Srivastava","given":"Prachi","non-dropping-particle":"","parse-names":false,"suffix":""},{"dropping-particle":"","family":"Agrawal","given":"Reetika","non-dropping-particle":"","parse-names":false,"suffix":""},{"dropping-particle":"","family":"Tiwari","given":"Vanya","non-dropping-particle":"","parse-names":false,"suffix":""}],"container-title":"International Research Journal of Engineering and Technology","id":"ITEM-1","issued":{"date-parts":[["2017"]]},"page":"2395-56","title":"Microcontroller Based Automatic Plant Irrigation System","type":"article-journal"},"uris":["http://www.mendeley.com/documents/?uuid=ac43d95a-d230-4701-adf7-ef1839a74613"]}],"mendeley":{"formattedCitation":"(Deo Kumar et al. 2017)","manualFormatting":"(Deo Kumar et al., 2017)","plainTextFormattedCitation":"(Deo Kumar et al. 2017)","previouslyFormattedCitation":"(Deo Kumar et al. 2017)"},"properties":{"noteIndex":0},"schema":"https://github.com/citation-style-language/schema/raw/master/csl-citation.json"}</w:instrText>
      </w:r>
      <w:r w:rsidRPr="007F57B7">
        <w:rPr>
          <w:szCs w:val="24"/>
          <w:lang w:val="en-US"/>
        </w:rPr>
        <w:fldChar w:fldCharType="separate"/>
      </w:r>
      <w:r w:rsidRPr="007F57B7">
        <w:rPr>
          <w:noProof/>
          <w:szCs w:val="24"/>
          <w:lang w:val="en-US"/>
        </w:rPr>
        <w:t xml:space="preserve">(Deo Kumar </w:t>
      </w:r>
      <w:r w:rsidRPr="007F57B7">
        <w:rPr>
          <w:i/>
          <w:noProof/>
          <w:szCs w:val="24"/>
          <w:lang w:val="en-US"/>
        </w:rPr>
        <w:t>et al.,</w:t>
      </w:r>
      <w:r w:rsidRPr="007F57B7">
        <w:rPr>
          <w:noProof/>
          <w:szCs w:val="24"/>
          <w:lang w:val="en-US"/>
        </w:rPr>
        <w:t xml:space="preserve"> 2017)</w:t>
      </w:r>
      <w:r w:rsidRPr="007F57B7">
        <w:rPr>
          <w:szCs w:val="24"/>
          <w:lang w:val="en-US"/>
        </w:rPr>
        <w:fldChar w:fldCharType="end"/>
      </w:r>
      <w:r w:rsidRPr="007F57B7">
        <w:rPr>
          <w:szCs w:val="24"/>
          <w:lang w:val="en-US"/>
        </w:rPr>
        <w:t xml:space="preserve">. </w:t>
      </w:r>
    </w:p>
    <w:p w14:paraId="3EA656FB" w14:textId="77777777" w:rsidR="00316EC8" w:rsidRPr="007F57B7" w:rsidRDefault="00316EC8" w:rsidP="00845FDA">
      <w:pPr>
        <w:spacing w:line="360" w:lineRule="auto"/>
        <w:contextualSpacing/>
        <w:rPr>
          <w:szCs w:val="24"/>
          <w:lang w:val="en-US"/>
        </w:rPr>
      </w:pPr>
    </w:p>
    <w:p w14:paraId="0E63C117" w14:textId="77777777" w:rsidR="00316EC8" w:rsidRPr="007F57B7" w:rsidRDefault="00316EC8" w:rsidP="00845FDA">
      <w:pPr>
        <w:spacing w:line="360" w:lineRule="auto"/>
        <w:contextualSpacing/>
        <w:rPr>
          <w:szCs w:val="24"/>
          <w:lang w:val="en-US"/>
        </w:rPr>
      </w:pPr>
    </w:p>
    <w:p w14:paraId="23F34408" w14:textId="77777777" w:rsidR="00316EC8" w:rsidRPr="007F57B7" w:rsidRDefault="00316EC8" w:rsidP="00845FDA">
      <w:pPr>
        <w:autoSpaceDE w:val="0"/>
        <w:autoSpaceDN w:val="0"/>
        <w:adjustRightInd w:val="0"/>
        <w:spacing w:line="360" w:lineRule="auto"/>
        <w:contextualSpacing/>
        <w:rPr>
          <w:szCs w:val="24"/>
          <w:lang w:val="en-US"/>
        </w:rPr>
      </w:pPr>
      <w:r w:rsidRPr="007F57B7">
        <w:rPr>
          <w:szCs w:val="24"/>
          <w:lang w:val="en-US"/>
        </w:rPr>
        <w:t>The three main methods of irrigation are surface, sprinkler and drip irrigation. Surface irrigation (flood irrigation) is application of water over the soil surface with the aid of gravity.</w:t>
      </w:r>
      <w:r w:rsidRPr="007F57B7">
        <w:rPr>
          <w:szCs w:val="24"/>
        </w:rPr>
        <w:t xml:space="preserve"> </w:t>
      </w:r>
      <w:r w:rsidRPr="007F57B7">
        <w:rPr>
          <w:szCs w:val="24"/>
          <w:lang w:val="en-US"/>
        </w:rPr>
        <w:t>It is the most common method of irrigation in application. Sprinkler irrigation applies water to soil by sprinkling or spraying water droplets from fixed or moving systems. Drip irrigation (trickle irrigation) applies water to the plants by dripping water slowly into the plants’ roots. It is implemented with the use of tubes that deliver water directly to the roots of the plant. This method saves water and prevents the loss of soil nutrients</w:t>
      </w:r>
      <w:r w:rsidRPr="007F57B7">
        <w:rPr>
          <w:szCs w:val="24"/>
        </w:rPr>
        <w:t xml:space="preserve"> (Awati and Patil, 2012; </w:t>
      </w:r>
      <w:r w:rsidRPr="007F57B7">
        <w:rPr>
          <w:szCs w:val="24"/>
        </w:rPr>
        <w:fldChar w:fldCharType="begin" w:fldLock="1"/>
      </w:r>
      <w:r w:rsidRPr="007F57B7">
        <w:rPr>
          <w:szCs w:val="24"/>
        </w:rPr>
        <w:instrText>ADDIN CSL_CITATION {"citationItems":[{"id":"ITEM-1","itemData":{"DOI":"10.1016/B978-0-12-409548-9.05195-2","ISBN":"9780124095489","author":[{"dropping-particle":"","family":"Bjorneberg","given":"D L","non-dropping-particle":"","parse-names":false,"suffix":""}],"container-title":"Earth Systems and Environmental Sciences","id":"ITEM-1","issued":{"date-parts":[["2013"]]},"publisher":"Elsevier Inc.","title":"Irrigation Methods","type":"article-journal"},"uris":["http://www.mendeley.com/documents/?uuid=92c6e395-b264-47e4-b31d-4f3d0f7664eb"]}],"mendeley":{"formattedCitation":"(Bjorneberg, 2013)","manualFormatting":"Bjorneberg, 2013)","plainTextFormattedCitation":"(Bjorneberg, 2013)","previouslyFormattedCitation":"(Bjorneberg, 2013)"},"properties":{"noteIndex":0},"schema":"https://github.com/citation-style-language/schema/raw/master/csl-citation.json"}</w:instrText>
      </w:r>
      <w:r w:rsidRPr="007F57B7">
        <w:rPr>
          <w:szCs w:val="24"/>
        </w:rPr>
        <w:fldChar w:fldCharType="separate"/>
      </w:r>
      <w:r w:rsidRPr="007F57B7">
        <w:rPr>
          <w:noProof/>
          <w:szCs w:val="24"/>
        </w:rPr>
        <w:t>Bjorneberg, 2013)</w:t>
      </w:r>
      <w:r w:rsidRPr="007F57B7">
        <w:rPr>
          <w:szCs w:val="24"/>
        </w:rPr>
        <w:fldChar w:fldCharType="end"/>
      </w:r>
      <w:r w:rsidRPr="007F57B7">
        <w:rPr>
          <w:szCs w:val="24"/>
        </w:rPr>
        <w:t>.</w:t>
      </w:r>
    </w:p>
    <w:p w14:paraId="4685B4FB" w14:textId="77777777" w:rsidR="00316EC8" w:rsidRPr="007F57B7" w:rsidRDefault="00316EC8" w:rsidP="00845FDA">
      <w:pPr>
        <w:spacing w:line="360" w:lineRule="auto"/>
        <w:contextualSpacing/>
        <w:rPr>
          <w:szCs w:val="24"/>
        </w:rPr>
      </w:pPr>
    </w:p>
    <w:p w14:paraId="127CE55E" w14:textId="77777777" w:rsidR="00316EC8" w:rsidRPr="007F57B7" w:rsidRDefault="00316EC8" w:rsidP="00845FDA">
      <w:pPr>
        <w:spacing w:line="360" w:lineRule="auto"/>
        <w:contextualSpacing/>
        <w:rPr>
          <w:szCs w:val="24"/>
        </w:rPr>
      </w:pPr>
    </w:p>
    <w:p w14:paraId="5C77F501" w14:textId="77777777" w:rsidR="00316EC8" w:rsidRPr="007F57B7" w:rsidRDefault="00316EC8" w:rsidP="00845FDA">
      <w:pPr>
        <w:pStyle w:val="Heading3"/>
        <w:numPr>
          <w:ilvl w:val="0"/>
          <w:numId w:val="0"/>
        </w:numPr>
        <w:ind w:left="851" w:hanging="851"/>
      </w:pPr>
      <w:bookmarkStart w:id="63" w:name="_Toc5170456"/>
      <w:r w:rsidRPr="007F57B7">
        <w:t xml:space="preserve">2.3.1 </w:t>
      </w:r>
      <w:r w:rsidRPr="007F57B7">
        <w:tab/>
        <w:t>Surface Irrigation</w:t>
      </w:r>
      <w:bookmarkEnd w:id="63"/>
    </w:p>
    <w:p w14:paraId="00FF0780" w14:textId="77777777" w:rsidR="00316EC8" w:rsidRPr="007F57B7" w:rsidRDefault="00316EC8" w:rsidP="00845FDA">
      <w:pPr>
        <w:spacing w:line="360" w:lineRule="auto"/>
        <w:contextualSpacing/>
        <w:rPr>
          <w:szCs w:val="24"/>
        </w:rPr>
      </w:pPr>
      <w:r w:rsidRPr="007F57B7">
        <w:rPr>
          <w:szCs w:val="24"/>
        </w:rPr>
        <w:t xml:space="preserve">Surface irrigation is a commonly used method in the irrigation of crops in a field, it involves the introduction and dispersal of water on the soil surface of the field and relies on gravity flow of water through the soil to the roots of the crops. The soil stores water and acts as the medium over which water is conveyed as it spreads and infiltrates. Irrigation water generally penetrates into the root zone during transference and reduction of water at the soil surface </w:t>
      </w:r>
      <w:r w:rsidRPr="007F57B7">
        <w:rPr>
          <w:szCs w:val="24"/>
        </w:rPr>
        <w:fldChar w:fldCharType="begin" w:fldLock="1"/>
      </w:r>
      <w:r w:rsidRPr="007F57B7">
        <w:rPr>
          <w:szCs w:val="24"/>
        </w:rPr>
        <w:instrText>ADDIN CSL_CITATION {"citationItems":[{"id":"ITEM-1","itemData":{"abstract":"Work by two different groups in the former CRC for Irrigation Futures identified the energy costs of the various irrigation application systems, including pressurised systems, as well as calculating the irrigation efficiency gains possible with improved surface irrigation. Combining the data from these two sources provides a compelling case for considering surface irrigation with real-time optimisation and control as the ultimate irrigation method for both energy and water use efficiency.","author":[{"dropping-particle":"","family":"Khatri","given":"Kanya L","non-dropping-particle":"","parse-names":false,"suffix":""},{"dropping-particle":"","family":"Smith","given":"Rod","non-dropping-particle":"","parse-names":false,"suffix":""}],"container-title":"Irrigation Australia 2011 Confernece","id":"ITEM-1","issued":{"date-parts":[["2011"]]},"page":"20-21","title":"Surface irrigation for energy and water use efficiency","type":"article-journal"},"uris":["http://www.mendeley.com/documents/?uuid=53f61c1c-6fc1-45af-bb9e-1184da16015c"]}],"mendeley":{"formattedCitation":"(Khatri &amp; Smith, 2011)","manualFormatting":"(Khatri and Smith, 2011)","plainTextFormattedCitation":"(Khatri &amp; Smith, 2011)","previouslyFormattedCitation":"(Khatri &amp; Smith, 2011)"},"properties":{"noteIndex":0},"schema":"https://github.com/citation-style-language/schema/raw/master/csl-citation.json"}</w:instrText>
      </w:r>
      <w:r w:rsidRPr="007F57B7">
        <w:rPr>
          <w:szCs w:val="24"/>
        </w:rPr>
        <w:fldChar w:fldCharType="separate"/>
      </w:r>
      <w:r w:rsidRPr="007F57B7">
        <w:rPr>
          <w:szCs w:val="24"/>
        </w:rPr>
        <w:t>(Khatri and Smith, 2011)</w:t>
      </w:r>
      <w:r w:rsidRPr="007F57B7">
        <w:rPr>
          <w:szCs w:val="24"/>
        </w:rPr>
        <w:fldChar w:fldCharType="end"/>
      </w:r>
      <w:r w:rsidRPr="007F57B7">
        <w:rPr>
          <w:szCs w:val="24"/>
        </w:rPr>
        <w:t>.</w:t>
      </w:r>
    </w:p>
    <w:p w14:paraId="52CF6EB3" w14:textId="77777777" w:rsidR="00316EC8" w:rsidRPr="007F57B7" w:rsidRDefault="00316EC8" w:rsidP="00845FDA">
      <w:pPr>
        <w:spacing w:line="360" w:lineRule="auto"/>
        <w:contextualSpacing/>
        <w:rPr>
          <w:szCs w:val="24"/>
        </w:rPr>
      </w:pPr>
    </w:p>
    <w:p w14:paraId="7AD6A184" w14:textId="77777777" w:rsidR="00316EC8" w:rsidRPr="007F57B7" w:rsidRDefault="00316EC8" w:rsidP="00845FDA">
      <w:pPr>
        <w:spacing w:line="360" w:lineRule="auto"/>
        <w:contextualSpacing/>
        <w:rPr>
          <w:szCs w:val="24"/>
        </w:rPr>
      </w:pPr>
    </w:p>
    <w:p w14:paraId="16FF3E1D" w14:textId="77777777" w:rsidR="00316EC8" w:rsidRPr="007F57B7" w:rsidRDefault="00316EC8" w:rsidP="00845FDA">
      <w:pPr>
        <w:spacing w:line="360" w:lineRule="auto"/>
        <w:contextualSpacing/>
        <w:rPr>
          <w:szCs w:val="24"/>
        </w:rPr>
      </w:pPr>
      <w:r w:rsidRPr="007F57B7">
        <w:rPr>
          <w:szCs w:val="24"/>
        </w:rPr>
        <w:t xml:space="preserve">Furthermore, in surface irrigation, water can be applied by a conduit located at an upper elevation of the field. Water may be dispersed to the crops in long parallel strips, in smaller rectangular basins or in small channels between crop rows. Surface irrigation methods can be classified into two - flooding method and furrowing methods. In flooding method, water is made to cover the entirety of the soil but the water used in furrowing method covers just a portion of the soil surface. </w:t>
      </w:r>
      <w:r w:rsidRPr="007F57B7">
        <w:rPr>
          <w:szCs w:val="24"/>
        </w:rPr>
        <w:fldChar w:fldCharType="begin" w:fldLock="1"/>
      </w:r>
      <w:r w:rsidRPr="007F57B7">
        <w:rPr>
          <w:szCs w:val="24"/>
        </w:rPr>
        <w:instrText>ADDIN CSL_CITATION {"citationItems":[{"id":"ITEM-1","itemData":{"author":[{"dropping-particle":"","family":"Sharma","given":"R.K.","non-dropping-particle":"","parse-names":false,"suffix":""},{"dropping-particle":"","family":"Singh","given":"Subedar","non-dropping-particle":"","parse-names":false,"suffix":""}],"container-title":"National Science Digital Library","id":"ITEM-1","issued":{"date-parts":[["2008"]]},"title":"Integrated Water Management, Irrigation Methods","type":"article-journal"},"uris":["http://www.mendeley.com/documents/?uuid=42df8f8b-9430-483d-9d22-ebb1b8cd2c7c"]}],"mendeley":{"formattedCitation":"(Sharma &amp; Singh, 2008)","manualFormatting":"(Sharma and Singh, 2008)","plainTextFormattedCitation":"(Sharma &amp; Singh, 2008)","previouslyFormattedCitation":"(Sharma &amp; Subedar, 2008)"},"properties":{"noteIndex":0},"schema":"https://github.com/citation-style-language/schema/raw/master/csl-citation.json"}</w:instrText>
      </w:r>
      <w:r w:rsidRPr="007F57B7">
        <w:rPr>
          <w:szCs w:val="24"/>
        </w:rPr>
        <w:fldChar w:fldCharType="separate"/>
      </w:r>
      <w:r w:rsidRPr="007F57B7">
        <w:rPr>
          <w:szCs w:val="24"/>
        </w:rPr>
        <w:t>(Sharma and Singh, 2008)</w:t>
      </w:r>
      <w:r w:rsidRPr="007F57B7">
        <w:rPr>
          <w:szCs w:val="24"/>
        </w:rPr>
        <w:fldChar w:fldCharType="end"/>
      </w:r>
      <w:r w:rsidRPr="007F57B7">
        <w:rPr>
          <w:szCs w:val="24"/>
        </w:rPr>
        <w:t>.</w:t>
      </w:r>
    </w:p>
    <w:p w14:paraId="58FEAD6F" w14:textId="77777777" w:rsidR="00316EC8" w:rsidRPr="007F57B7" w:rsidRDefault="00316EC8" w:rsidP="00845FDA">
      <w:pPr>
        <w:spacing w:line="360" w:lineRule="auto"/>
        <w:contextualSpacing/>
        <w:rPr>
          <w:szCs w:val="24"/>
        </w:rPr>
      </w:pPr>
    </w:p>
    <w:p w14:paraId="3D505F6E" w14:textId="77777777" w:rsidR="00316EC8" w:rsidRPr="007F57B7" w:rsidRDefault="00316EC8" w:rsidP="00845FDA">
      <w:pPr>
        <w:spacing w:line="360" w:lineRule="auto"/>
        <w:contextualSpacing/>
        <w:rPr>
          <w:szCs w:val="24"/>
        </w:rPr>
      </w:pPr>
    </w:p>
    <w:p w14:paraId="4F69CC36" w14:textId="77777777" w:rsidR="00316EC8" w:rsidRPr="007F57B7" w:rsidRDefault="00316EC8" w:rsidP="00845FDA">
      <w:pPr>
        <w:spacing w:line="360" w:lineRule="auto"/>
        <w:contextualSpacing/>
        <w:rPr>
          <w:szCs w:val="24"/>
        </w:rPr>
      </w:pPr>
      <w:r w:rsidRPr="007F57B7">
        <w:rPr>
          <w:szCs w:val="24"/>
        </w:rPr>
        <w:t xml:space="preserve">According to </w:t>
      </w:r>
      <w:r w:rsidRPr="007F57B7">
        <w:rPr>
          <w:szCs w:val="24"/>
        </w:rPr>
        <w:fldChar w:fldCharType="begin" w:fldLock="1"/>
      </w:r>
      <w:r w:rsidRPr="007F57B7">
        <w:rPr>
          <w:szCs w:val="24"/>
        </w:rPr>
        <w:instrText>ADDIN CSL_CITATION {"citationItems":[{"id":"ITEM-1","itemData":{"abstract":"Globally, agriculture is the largest user of water 1 and also uses 85% of the water withdrawn in the MENA region. Additionally, water use in agriculture is often highly inefficient with only a fraction of the water diverted for agriculture effectively used for plant growth, with the rest drained or lost via evapotranspiration. With population growth and rising affluence, the need for food and thus agricultural water for irrigation is increasing. At the same time the quantity of water with a sufficient quality is declining. There is also an increasing demand to shift more of the water used in agriculture to higher-value urban and industrial uses. Thus, producing more with less is the only option. Water efficiency in agriculture has been extensively researched for many years. Universally applicable solutions are however difficult to come by, particularly due to different contexts and high specificity of agricultural practices. But efficiency gains are often possible through suitable crop selection, proper irrigation scheduling, effective irrigation techniques, and using alternative sources of water for irrigation. It should be noted that increasing water efficiency often provides benefits that go far beyond reduced water use.","author":[{"dropping-particle":"","family":"AFED","given":"","non-dropping-particle":"","parse-names":false,"suffix":""}],"container-title":"Water efficiency in agriculture","id":"ITEM-1","issued":{"date-parts":[["2008"]]},"page":"72-83","title":"Water efficiency in agriculture","type":"article-journal"},"uris":["http://www.mendeley.com/documents/?uuid=7ff17a58-d1b2-4b0e-8bdc-97e96b8b4632"]}],"mendeley":{"formattedCitation":"(AFED, 2008)","manualFormatting":"AFED (2008)","plainTextFormattedCitation":"(AFED, 2008)","previouslyFormattedCitation":"(AFED, 2008)"},"properties":{"noteIndex":0},"schema":"https://github.com/citation-style-language/schema/raw/master/csl-citation.json"}</w:instrText>
      </w:r>
      <w:r w:rsidRPr="007F57B7">
        <w:rPr>
          <w:szCs w:val="24"/>
        </w:rPr>
        <w:fldChar w:fldCharType="separate"/>
      </w:r>
      <w:r w:rsidRPr="007F57B7">
        <w:rPr>
          <w:szCs w:val="24"/>
        </w:rPr>
        <w:t>AFED (2008)</w:t>
      </w:r>
      <w:r w:rsidRPr="007F57B7">
        <w:rPr>
          <w:szCs w:val="24"/>
        </w:rPr>
        <w:fldChar w:fldCharType="end"/>
      </w:r>
      <w:r w:rsidRPr="007F57B7">
        <w:rPr>
          <w:szCs w:val="24"/>
        </w:rPr>
        <w:t xml:space="preserve">, surface irrigation is the cheapest and easiest method, but is usually greatly inefficient as less than 10% of water dispersed is used by the plant. In addition to the inefficient use of water, surface irrigation can often be labour intensive. Unfortunately, surface irrigation systems are found to be the most commonly used methods of irrigation all over the world </w:t>
      </w:r>
      <w:r w:rsidRPr="007F57B7">
        <w:rPr>
          <w:szCs w:val="24"/>
        </w:rPr>
        <w:fldChar w:fldCharType="begin" w:fldLock="1"/>
      </w:r>
      <w:r w:rsidRPr="007F57B7">
        <w:rPr>
          <w:szCs w:val="24"/>
        </w:rPr>
        <w:instrText>ADDIN CSL_CITATION {"citationItems":[{"id":"ITEM-1","itemData":{"ISBN":"9781618396150","author":[{"dropping-particle":"","family":"Koech","given":"Richard","non-dropping-particle":"","parse-names":false,"suffix":""},{"dropping-particle":"","family":"Smith","given":"Rod","non-dropping-particle":"","parse-names":false,"suffix":""},{"dropping-particle":"","family":"Gillies","given":"Malcolm","non-dropping-particle":"","parse-names":false,"suffix":""}],"container-title":"Srec 2010","id":"ITEM-1","issue":"November","issued":{"date-parts":[["2010"]]},"page":"1-7","title":"Automation and Control in Surface Irrigation Systems : Current Status and Expected Future Trends","type":"article-journal"},"uris":["http://www.mendeley.com/documents/?uuid=3842589b-26f6-4e29-91cd-b8b9ea907d60"]}],"mendeley":{"formattedCitation":"(Koech, Smith, &amp; Gillies, 2010)","manualFormatting":"(Koech et al., 2010)","plainTextFormattedCitation":"(Koech, Smith, &amp; Gillies, 2010)"},"properties":{"noteIndex":0},"schema":"https://github.com/citation-style-language/schema/raw/master/csl-citation.json"}</w:instrText>
      </w:r>
      <w:r w:rsidRPr="007F57B7">
        <w:rPr>
          <w:szCs w:val="24"/>
        </w:rPr>
        <w:fldChar w:fldCharType="separate"/>
      </w:r>
      <w:r w:rsidRPr="007F57B7">
        <w:rPr>
          <w:szCs w:val="24"/>
        </w:rPr>
        <w:t xml:space="preserve">(Koech </w:t>
      </w:r>
      <w:r w:rsidRPr="007F57B7">
        <w:rPr>
          <w:i/>
          <w:szCs w:val="24"/>
        </w:rPr>
        <w:t>et al.,</w:t>
      </w:r>
      <w:r w:rsidRPr="007F57B7">
        <w:rPr>
          <w:szCs w:val="24"/>
        </w:rPr>
        <w:t xml:space="preserve"> 2010)</w:t>
      </w:r>
      <w:r w:rsidRPr="007F57B7">
        <w:rPr>
          <w:szCs w:val="24"/>
        </w:rPr>
        <w:fldChar w:fldCharType="end"/>
      </w:r>
      <w:r w:rsidRPr="007F57B7">
        <w:rPr>
          <w:szCs w:val="24"/>
        </w:rPr>
        <w:t xml:space="preserve">.  </w:t>
      </w:r>
    </w:p>
    <w:bookmarkEnd w:id="49"/>
    <w:p w14:paraId="28CC17DF" w14:textId="77777777" w:rsidR="00316EC8" w:rsidRPr="007F57B7" w:rsidRDefault="00316EC8" w:rsidP="00845FDA">
      <w:pPr>
        <w:spacing w:line="360" w:lineRule="auto"/>
        <w:contextualSpacing/>
        <w:rPr>
          <w:szCs w:val="24"/>
        </w:rPr>
      </w:pPr>
    </w:p>
    <w:p w14:paraId="38BCA133" w14:textId="77777777" w:rsidR="00316EC8" w:rsidRPr="007F57B7" w:rsidRDefault="00316EC8" w:rsidP="00845FDA">
      <w:pPr>
        <w:spacing w:line="360" w:lineRule="auto"/>
        <w:contextualSpacing/>
        <w:rPr>
          <w:szCs w:val="24"/>
        </w:rPr>
      </w:pPr>
    </w:p>
    <w:p w14:paraId="3780FD8A" w14:textId="6C9AA746" w:rsidR="00316EC8" w:rsidRPr="007F57B7" w:rsidRDefault="00316EC8" w:rsidP="00845FDA">
      <w:pPr>
        <w:pStyle w:val="Heading3"/>
        <w:numPr>
          <w:ilvl w:val="0"/>
          <w:numId w:val="0"/>
        </w:numPr>
        <w:ind w:left="851" w:hanging="851"/>
      </w:pPr>
      <w:bookmarkStart w:id="64" w:name="_Toc5170457"/>
      <w:r w:rsidRPr="007F57B7">
        <w:t xml:space="preserve">2.3.2 </w:t>
      </w:r>
      <w:r w:rsidRPr="007F57B7">
        <w:tab/>
        <w:t>Sprinkler Irrigation</w:t>
      </w:r>
      <w:bookmarkEnd w:id="64"/>
    </w:p>
    <w:p w14:paraId="6A8B7311" w14:textId="77777777" w:rsidR="00316EC8" w:rsidRPr="007F57B7" w:rsidRDefault="00316EC8" w:rsidP="00845FDA">
      <w:pPr>
        <w:autoSpaceDE w:val="0"/>
        <w:autoSpaceDN w:val="0"/>
        <w:adjustRightInd w:val="0"/>
        <w:spacing w:line="360" w:lineRule="auto"/>
        <w:contextualSpacing/>
        <w:rPr>
          <w:szCs w:val="24"/>
        </w:rPr>
      </w:pPr>
      <w:r w:rsidRPr="007F57B7">
        <w:rPr>
          <w:szCs w:val="24"/>
        </w:rPr>
        <w:t xml:space="preserve">Sprinkler irrigation is an irrigation method which involves the application of water in a way similar to natural rainfall. In this system, water is dispersed by pumping and spraying into the air through sprinkler heads. This allows the water to be broken into small droplets which fall onto the soil like rainfall. The sprinkler heads disperse water uniformly over the surface of the soil, this makes the method efficient for minimal to wide-ranging coverage of land areas </w:t>
      </w:r>
      <w:r w:rsidRPr="007F57B7">
        <w:rPr>
          <w:szCs w:val="24"/>
        </w:rPr>
        <w:fldChar w:fldCharType="begin" w:fldLock="1"/>
      </w:r>
      <w:r w:rsidRPr="007F57B7">
        <w:rPr>
          <w:szCs w:val="24"/>
        </w:rPr>
        <w:instrText>ADDIN CSL_CITATION {"citationItems":[{"id":"ITEM-1","itemData":{"author":[{"dropping-particle":"","family":"Oseko","given":"Francis Ochieng","non-dropping-particle":"","parse-names":false,"suffix":""}],"id":"ITEM-1","issued":{"date-parts":[["2016"]]},"title":"Feb 540: engineering design project report 2015/2016 academic year design of sprinkler irrigation system for a farm in menara","type":"article-journal"},"uris":["http://www.mendeley.com/documents/?uuid=2f4b3db6-251f-45ac-9879-9c8a92cc6c67"]}],"mendeley":{"formattedCitation":"(Oseko, 2016)","plainTextFormattedCitation":"(Oseko, 2016)","previouslyFormattedCitation":"(Oseko, 2016)"},"properties":{"noteIndex":0},"schema":"https://github.com/citation-style-language/schema/raw/master/csl-citation.json"}</w:instrText>
      </w:r>
      <w:r w:rsidRPr="007F57B7">
        <w:rPr>
          <w:szCs w:val="24"/>
        </w:rPr>
        <w:fldChar w:fldCharType="separate"/>
      </w:r>
      <w:r w:rsidRPr="007F57B7">
        <w:rPr>
          <w:noProof/>
          <w:szCs w:val="24"/>
        </w:rPr>
        <w:t>(Oseko, 2016)</w:t>
      </w:r>
      <w:r w:rsidRPr="007F57B7">
        <w:rPr>
          <w:szCs w:val="24"/>
        </w:rPr>
        <w:fldChar w:fldCharType="end"/>
      </w:r>
      <w:r w:rsidRPr="007F57B7">
        <w:rPr>
          <w:szCs w:val="24"/>
        </w:rPr>
        <w:t>.</w:t>
      </w:r>
    </w:p>
    <w:p w14:paraId="02CA4E83" w14:textId="77777777" w:rsidR="00316EC8" w:rsidRPr="007F57B7" w:rsidRDefault="00316EC8" w:rsidP="00845FDA">
      <w:pPr>
        <w:autoSpaceDE w:val="0"/>
        <w:autoSpaceDN w:val="0"/>
        <w:adjustRightInd w:val="0"/>
        <w:spacing w:line="360" w:lineRule="auto"/>
        <w:contextualSpacing/>
        <w:rPr>
          <w:szCs w:val="24"/>
        </w:rPr>
      </w:pPr>
    </w:p>
    <w:p w14:paraId="2632AA51" w14:textId="77777777" w:rsidR="00316EC8" w:rsidRPr="007F57B7" w:rsidRDefault="00316EC8" w:rsidP="00845FDA">
      <w:pPr>
        <w:autoSpaceDE w:val="0"/>
        <w:autoSpaceDN w:val="0"/>
        <w:adjustRightInd w:val="0"/>
        <w:spacing w:line="360" w:lineRule="auto"/>
        <w:contextualSpacing/>
        <w:rPr>
          <w:szCs w:val="24"/>
        </w:rPr>
      </w:pPr>
    </w:p>
    <w:p w14:paraId="00BCBE26" w14:textId="77777777" w:rsidR="00316EC8" w:rsidRPr="007F57B7" w:rsidRDefault="00316EC8" w:rsidP="00845FDA">
      <w:pPr>
        <w:autoSpaceDE w:val="0"/>
        <w:autoSpaceDN w:val="0"/>
        <w:adjustRightInd w:val="0"/>
        <w:spacing w:line="360" w:lineRule="auto"/>
        <w:contextualSpacing/>
        <w:rPr>
          <w:szCs w:val="24"/>
          <w:lang w:val="en-US"/>
        </w:rPr>
      </w:pPr>
      <w:r w:rsidRPr="007F57B7">
        <w:rPr>
          <w:szCs w:val="24"/>
          <w:lang w:val="en-US"/>
        </w:rPr>
        <w:t xml:space="preserve">Sprinkler irrigation method involves the distribution of pressurized water through nozzles or perforations by spraying over a plantation like regular rainfall. The water pressure is provided by a pump. A well-designed sprinkler irrigation system applies only the definite water necessary for retaining the soil moisture, thus attaining efficient water use. Compared to the common surface irrigation, sprinkler irrigation system significantly decreases the water use and also increases crop productivity (National Bank for Agriculture and Rural Development, 2007). </w:t>
      </w:r>
    </w:p>
    <w:p w14:paraId="63D75E51" w14:textId="77777777" w:rsidR="00316EC8" w:rsidRPr="007F57B7" w:rsidRDefault="00316EC8" w:rsidP="00845FDA">
      <w:pPr>
        <w:autoSpaceDE w:val="0"/>
        <w:autoSpaceDN w:val="0"/>
        <w:adjustRightInd w:val="0"/>
        <w:spacing w:line="360" w:lineRule="auto"/>
        <w:contextualSpacing/>
        <w:rPr>
          <w:szCs w:val="24"/>
          <w:lang w:val="en-US"/>
        </w:rPr>
      </w:pPr>
    </w:p>
    <w:p w14:paraId="584A3134" w14:textId="77777777" w:rsidR="00316EC8" w:rsidRPr="007F57B7" w:rsidRDefault="00316EC8" w:rsidP="00845FDA">
      <w:pPr>
        <w:autoSpaceDE w:val="0"/>
        <w:autoSpaceDN w:val="0"/>
        <w:adjustRightInd w:val="0"/>
        <w:spacing w:line="360" w:lineRule="auto"/>
        <w:contextualSpacing/>
        <w:rPr>
          <w:szCs w:val="24"/>
          <w:lang w:val="en-US"/>
        </w:rPr>
      </w:pPr>
    </w:p>
    <w:p w14:paraId="314E6CC9" w14:textId="77777777" w:rsidR="00316EC8" w:rsidRPr="007F57B7" w:rsidRDefault="00316EC8" w:rsidP="00845FDA">
      <w:pPr>
        <w:autoSpaceDE w:val="0"/>
        <w:autoSpaceDN w:val="0"/>
        <w:adjustRightInd w:val="0"/>
        <w:spacing w:line="360" w:lineRule="auto"/>
        <w:contextualSpacing/>
        <w:rPr>
          <w:szCs w:val="24"/>
          <w:lang w:val="en-US"/>
        </w:rPr>
      </w:pPr>
      <w:r w:rsidRPr="007F57B7">
        <w:rPr>
          <w:szCs w:val="24"/>
          <w:lang w:val="en-US"/>
        </w:rPr>
        <w:t xml:space="preserve">Shankar </w:t>
      </w:r>
      <w:r w:rsidRPr="007F57B7">
        <w:rPr>
          <w:i/>
          <w:szCs w:val="24"/>
          <w:lang w:val="en-US"/>
        </w:rPr>
        <w:t>et al.,</w:t>
      </w:r>
      <w:r w:rsidRPr="007F57B7">
        <w:rPr>
          <w:szCs w:val="24"/>
          <w:lang w:val="en-US"/>
        </w:rPr>
        <w:t xml:space="preserve"> (2015) classifies the different sprinkler available into the various types detailed below:</w:t>
      </w:r>
    </w:p>
    <w:p w14:paraId="28B02D25" w14:textId="77777777" w:rsidR="00316EC8" w:rsidRPr="007F57B7" w:rsidRDefault="00316EC8" w:rsidP="000B199A">
      <w:pPr>
        <w:numPr>
          <w:ilvl w:val="0"/>
          <w:numId w:val="8"/>
        </w:numPr>
        <w:autoSpaceDE w:val="0"/>
        <w:autoSpaceDN w:val="0"/>
        <w:adjustRightInd w:val="0"/>
        <w:spacing w:line="360" w:lineRule="auto"/>
        <w:ind w:left="1701" w:hanging="567"/>
        <w:contextualSpacing/>
        <w:rPr>
          <w:b/>
          <w:szCs w:val="24"/>
          <w:lang w:val="en-US"/>
        </w:rPr>
      </w:pPr>
      <w:r w:rsidRPr="007F57B7">
        <w:rPr>
          <w:b/>
          <w:szCs w:val="24"/>
          <w:lang w:val="en-US"/>
        </w:rPr>
        <w:t>Based on method of water application</w:t>
      </w:r>
    </w:p>
    <w:p w14:paraId="09C09AEB" w14:textId="77777777" w:rsidR="00316EC8" w:rsidRPr="007F57B7" w:rsidRDefault="00316EC8" w:rsidP="00845FDA">
      <w:pPr>
        <w:autoSpaceDE w:val="0"/>
        <w:autoSpaceDN w:val="0"/>
        <w:adjustRightInd w:val="0"/>
        <w:spacing w:line="360" w:lineRule="auto"/>
        <w:ind w:left="2160"/>
        <w:contextualSpacing/>
        <w:rPr>
          <w:szCs w:val="24"/>
          <w:lang w:val="en-US"/>
        </w:rPr>
      </w:pPr>
      <w:r w:rsidRPr="007F57B7">
        <w:rPr>
          <w:szCs w:val="24"/>
          <w:lang w:val="en-US"/>
        </w:rPr>
        <w:t>Rotating Sprinkler-Impact sprinkler, gear driven, reaction type and fixed head sprinkler</w:t>
      </w:r>
    </w:p>
    <w:p w14:paraId="3D03DEDF" w14:textId="77777777" w:rsidR="00316EC8" w:rsidRPr="007F57B7" w:rsidRDefault="00316EC8" w:rsidP="00845FDA">
      <w:pPr>
        <w:autoSpaceDE w:val="0"/>
        <w:autoSpaceDN w:val="0"/>
        <w:adjustRightInd w:val="0"/>
        <w:spacing w:line="360" w:lineRule="auto"/>
        <w:ind w:left="1440" w:firstLine="720"/>
        <w:contextualSpacing/>
        <w:rPr>
          <w:szCs w:val="24"/>
          <w:lang w:val="en-US"/>
        </w:rPr>
      </w:pPr>
      <w:r w:rsidRPr="007F57B7">
        <w:rPr>
          <w:szCs w:val="24"/>
          <w:lang w:val="en-US"/>
        </w:rPr>
        <w:t>Perforated pipe system</w:t>
      </w:r>
    </w:p>
    <w:p w14:paraId="5889DF03" w14:textId="77777777" w:rsidR="00316EC8" w:rsidRPr="007F57B7" w:rsidRDefault="00316EC8" w:rsidP="000B199A">
      <w:pPr>
        <w:numPr>
          <w:ilvl w:val="0"/>
          <w:numId w:val="8"/>
        </w:numPr>
        <w:autoSpaceDE w:val="0"/>
        <w:autoSpaceDN w:val="0"/>
        <w:adjustRightInd w:val="0"/>
        <w:spacing w:line="360" w:lineRule="auto"/>
        <w:ind w:left="1701" w:hanging="567"/>
        <w:contextualSpacing/>
        <w:rPr>
          <w:b/>
          <w:szCs w:val="24"/>
          <w:lang w:val="en-US"/>
        </w:rPr>
      </w:pPr>
      <w:r w:rsidRPr="007F57B7">
        <w:rPr>
          <w:b/>
          <w:szCs w:val="24"/>
          <w:lang w:val="en-US"/>
        </w:rPr>
        <w:t>Based on portability</w:t>
      </w:r>
    </w:p>
    <w:p w14:paraId="3C3D534D" w14:textId="77777777" w:rsidR="00316EC8" w:rsidRPr="007F57B7" w:rsidRDefault="00316EC8" w:rsidP="00845FDA">
      <w:pPr>
        <w:autoSpaceDE w:val="0"/>
        <w:autoSpaceDN w:val="0"/>
        <w:adjustRightInd w:val="0"/>
        <w:spacing w:line="360" w:lineRule="auto"/>
        <w:ind w:left="1440" w:firstLine="720"/>
        <w:contextualSpacing/>
        <w:rPr>
          <w:szCs w:val="24"/>
          <w:lang w:val="en-US"/>
        </w:rPr>
      </w:pPr>
      <w:r w:rsidRPr="007F57B7">
        <w:rPr>
          <w:szCs w:val="24"/>
          <w:lang w:val="en-US"/>
        </w:rPr>
        <w:t>Portable system</w:t>
      </w:r>
    </w:p>
    <w:p w14:paraId="17B18951" w14:textId="77777777" w:rsidR="00316EC8" w:rsidRPr="007F57B7" w:rsidRDefault="00316EC8" w:rsidP="00845FDA">
      <w:pPr>
        <w:autoSpaceDE w:val="0"/>
        <w:autoSpaceDN w:val="0"/>
        <w:adjustRightInd w:val="0"/>
        <w:spacing w:line="360" w:lineRule="auto"/>
        <w:ind w:left="1440" w:firstLine="720"/>
        <w:contextualSpacing/>
        <w:rPr>
          <w:szCs w:val="24"/>
          <w:lang w:val="en-US"/>
        </w:rPr>
      </w:pPr>
      <w:r w:rsidRPr="007F57B7">
        <w:rPr>
          <w:szCs w:val="24"/>
          <w:lang w:val="en-US"/>
        </w:rPr>
        <w:t>Semi-portable system</w:t>
      </w:r>
    </w:p>
    <w:p w14:paraId="10EDA1D3" w14:textId="77777777" w:rsidR="00316EC8" w:rsidRPr="007F57B7" w:rsidRDefault="00316EC8" w:rsidP="00845FDA">
      <w:pPr>
        <w:autoSpaceDE w:val="0"/>
        <w:autoSpaceDN w:val="0"/>
        <w:adjustRightInd w:val="0"/>
        <w:spacing w:line="360" w:lineRule="auto"/>
        <w:ind w:left="1440" w:firstLine="720"/>
        <w:contextualSpacing/>
        <w:rPr>
          <w:szCs w:val="24"/>
          <w:lang w:val="en-US"/>
        </w:rPr>
      </w:pPr>
      <w:r w:rsidRPr="007F57B7">
        <w:rPr>
          <w:szCs w:val="24"/>
          <w:lang w:val="en-US"/>
        </w:rPr>
        <w:t>Semi-permanent system</w:t>
      </w:r>
    </w:p>
    <w:p w14:paraId="0765D460" w14:textId="77777777" w:rsidR="00316EC8" w:rsidRPr="007F57B7" w:rsidRDefault="00316EC8" w:rsidP="00845FDA">
      <w:pPr>
        <w:autoSpaceDE w:val="0"/>
        <w:autoSpaceDN w:val="0"/>
        <w:adjustRightInd w:val="0"/>
        <w:spacing w:line="360" w:lineRule="auto"/>
        <w:ind w:left="1440" w:firstLine="720"/>
        <w:contextualSpacing/>
        <w:rPr>
          <w:szCs w:val="24"/>
          <w:lang w:val="en-US"/>
        </w:rPr>
      </w:pPr>
      <w:r w:rsidRPr="007F57B7">
        <w:rPr>
          <w:szCs w:val="24"/>
          <w:lang w:val="en-US"/>
        </w:rPr>
        <w:t>Permanent system</w:t>
      </w:r>
    </w:p>
    <w:p w14:paraId="68912D9B" w14:textId="77777777" w:rsidR="00316EC8" w:rsidRPr="007F57B7" w:rsidRDefault="00316EC8" w:rsidP="000B199A">
      <w:pPr>
        <w:numPr>
          <w:ilvl w:val="0"/>
          <w:numId w:val="8"/>
        </w:numPr>
        <w:autoSpaceDE w:val="0"/>
        <w:autoSpaceDN w:val="0"/>
        <w:adjustRightInd w:val="0"/>
        <w:spacing w:line="360" w:lineRule="auto"/>
        <w:ind w:left="1701" w:hanging="567"/>
        <w:contextualSpacing/>
        <w:rPr>
          <w:b/>
          <w:szCs w:val="24"/>
          <w:lang w:val="en-US"/>
        </w:rPr>
      </w:pPr>
      <w:r w:rsidRPr="007F57B7">
        <w:rPr>
          <w:b/>
          <w:szCs w:val="24"/>
          <w:lang w:val="en-US"/>
        </w:rPr>
        <w:t>Based on precipitation rates</w:t>
      </w:r>
    </w:p>
    <w:p w14:paraId="248F7F22" w14:textId="77777777" w:rsidR="00316EC8" w:rsidRPr="007F57B7" w:rsidRDefault="00316EC8" w:rsidP="00845FDA">
      <w:pPr>
        <w:autoSpaceDE w:val="0"/>
        <w:autoSpaceDN w:val="0"/>
        <w:adjustRightInd w:val="0"/>
        <w:spacing w:line="360" w:lineRule="auto"/>
        <w:ind w:left="1440" w:firstLine="720"/>
        <w:contextualSpacing/>
        <w:rPr>
          <w:szCs w:val="24"/>
          <w:lang w:val="en-US"/>
        </w:rPr>
      </w:pPr>
      <w:r w:rsidRPr="007F57B7">
        <w:rPr>
          <w:szCs w:val="24"/>
          <w:lang w:val="en-US"/>
        </w:rPr>
        <w:t>Low volume sprinkler</w:t>
      </w:r>
    </w:p>
    <w:p w14:paraId="300CFD71" w14:textId="77777777" w:rsidR="00316EC8" w:rsidRPr="007F57B7" w:rsidRDefault="00316EC8" w:rsidP="00845FDA">
      <w:pPr>
        <w:autoSpaceDE w:val="0"/>
        <w:autoSpaceDN w:val="0"/>
        <w:adjustRightInd w:val="0"/>
        <w:spacing w:line="360" w:lineRule="auto"/>
        <w:ind w:left="1440" w:firstLine="720"/>
        <w:contextualSpacing/>
        <w:rPr>
          <w:szCs w:val="24"/>
          <w:lang w:val="en-US"/>
        </w:rPr>
      </w:pPr>
      <w:r w:rsidRPr="007F57B7">
        <w:rPr>
          <w:szCs w:val="24"/>
          <w:lang w:val="en-US"/>
        </w:rPr>
        <w:t>Medium volume sprinkler</w:t>
      </w:r>
    </w:p>
    <w:p w14:paraId="7D639377" w14:textId="77777777" w:rsidR="00316EC8" w:rsidRPr="007F57B7" w:rsidRDefault="00316EC8" w:rsidP="00845FDA">
      <w:pPr>
        <w:autoSpaceDE w:val="0"/>
        <w:autoSpaceDN w:val="0"/>
        <w:adjustRightInd w:val="0"/>
        <w:spacing w:line="360" w:lineRule="auto"/>
        <w:ind w:left="1440" w:firstLine="720"/>
        <w:contextualSpacing/>
        <w:rPr>
          <w:szCs w:val="24"/>
          <w:lang w:val="en-US"/>
        </w:rPr>
      </w:pPr>
      <w:r w:rsidRPr="007F57B7">
        <w:rPr>
          <w:szCs w:val="24"/>
          <w:lang w:val="en-US"/>
        </w:rPr>
        <w:t>High volume sprinkler</w:t>
      </w:r>
    </w:p>
    <w:p w14:paraId="701D3E01" w14:textId="77777777" w:rsidR="00316EC8" w:rsidRPr="007F57B7" w:rsidRDefault="00316EC8" w:rsidP="000B199A">
      <w:pPr>
        <w:numPr>
          <w:ilvl w:val="0"/>
          <w:numId w:val="8"/>
        </w:numPr>
        <w:autoSpaceDE w:val="0"/>
        <w:autoSpaceDN w:val="0"/>
        <w:adjustRightInd w:val="0"/>
        <w:spacing w:line="360" w:lineRule="auto"/>
        <w:ind w:left="1701" w:hanging="567"/>
        <w:contextualSpacing/>
        <w:rPr>
          <w:b/>
          <w:szCs w:val="24"/>
          <w:lang w:val="en-US"/>
        </w:rPr>
      </w:pPr>
      <w:r w:rsidRPr="007F57B7">
        <w:rPr>
          <w:b/>
          <w:szCs w:val="24"/>
          <w:lang w:val="en-US"/>
        </w:rPr>
        <w:t>Based on principle of operation</w:t>
      </w:r>
    </w:p>
    <w:p w14:paraId="2CE09D48" w14:textId="77777777" w:rsidR="00316EC8" w:rsidRPr="007F57B7" w:rsidRDefault="00316EC8" w:rsidP="00845FDA">
      <w:pPr>
        <w:autoSpaceDE w:val="0"/>
        <w:autoSpaceDN w:val="0"/>
        <w:adjustRightInd w:val="0"/>
        <w:spacing w:line="360" w:lineRule="auto"/>
        <w:ind w:left="1440" w:firstLine="720"/>
        <w:contextualSpacing/>
        <w:rPr>
          <w:szCs w:val="24"/>
          <w:lang w:val="en-US"/>
        </w:rPr>
      </w:pPr>
      <w:r w:rsidRPr="007F57B7">
        <w:rPr>
          <w:szCs w:val="24"/>
          <w:lang w:val="en-US"/>
        </w:rPr>
        <w:t>Whirling sprinkler</w:t>
      </w:r>
    </w:p>
    <w:p w14:paraId="3FFEA2CE" w14:textId="77777777" w:rsidR="00316EC8" w:rsidRPr="007F57B7" w:rsidRDefault="00316EC8" w:rsidP="00845FDA">
      <w:pPr>
        <w:autoSpaceDE w:val="0"/>
        <w:autoSpaceDN w:val="0"/>
        <w:adjustRightInd w:val="0"/>
        <w:spacing w:line="360" w:lineRule="auto"/>
        <w:ind w:left="2160"/>
        <w:contextualSpacing/>
        <w:rPr>
          <w:szCs w:val="24"/>
          <w:lang w:val="en-US"/>
        </w:rPr>
      </w:pPr>
      <w:r w:rsidRPr="007F57B7">
        <w:rPr>
          <w:szCs w:val="24"/>
          <w:lang w:val="en-US"/>
        </w:rPr>
        <w:t>Turbo hammer sprinkler</w:t>
      </w:r>
    </w:p>
    <w:p w14:paraId="26B895E6" w14:textId="77777777" w:rsidR="00316EC8" w:rsidRPr="007F57B7" w:rsidRDefault="00316EC8" w:rsidP="00845FDA">
      <w:pPr>
        <w:autoSpaceDE w:val="0"/>
        <w:autoSpaceDN w:val="0"/>
        <w:adjustRightInd w:val="0"/>
        <w:spacing w:line="360" w:lineRule="auto"/>
        <w:ind w:left="1440" w:firstLine="720"/>
        <w:contextualSpacing/>
        <w:rPr>
          <w:szCs w:val="24"/>
          <w:lang w:val="en-US"/>
        </w:rPr>
      </w:pPr>
      <w:r w:rsidRPr="007F57B7">
        <w:rPr>
          <w:szCs w:val="24"/>
          <w:lang w:val="en-US"/>
        </w:rPr>
        <w:t>Propeller sprinkler</w:t>
      </w:r>
    </w:p>
    <w:p w14:paraId="125B62F6" w14:textId="77777777" w:rsidR="00316EC8" w:rsidRPr="007F57B7" w:rsidRDefault="00316EC8" w:rsidP="00845FDA">
      <w:pPr>
        <w:autoSpaceDE w:val="0"/>
        <w:autoSpaceDN w:val="0"/>
        <w:adjustRightInd w:val="0"/>
        <w:spacing w:line="360" w:lineRule="auto"/>
        <w:ind w:left="1440" w:firstLine="720"/>
        <w:contextualSpacing/>
        <w:rPr>
          <w:szCs w:val="24"/>
          <w:lang w:val="en-US"/>
        </w:rPr>
      </w:pPr>
      <w:r w:rsidRPr="007F57B7">
        <w:rPr>
          <w:szCs w:val="24"/>
          <w:lang w:val="en-US"/>
        </w:rPr>
        <w:t>Mini-sprinkler</w:t>
      </w:r>
    </w:p>
    <w:p w14:paraId="56F03901" w14:textId="77777777" w:rsidR="00316EC8" w:rsidRPr="007F57B7" w:rsidRDefault="00316EC8" w:rsidP="000B199A">
      <w:pPr>
        <w:numPr>
          <w:ilvl w:val="0"/>
          <w:numId w:val="8"/>
        </w:numPr>
        <w:autoSpaceDE w:val="0"/>
        <w:autoSpaceDN w:val="0"/>
        <w:adjustRightInd w:val="0"/>
        <w:spacing w:line="360" w:lineRule="auto"/>
        <w:ind w:left="1701" w:hanging="567"/>
        <w:contextualSpacing/>
        <w:rPr>
          <w:b/>
          <w:szCs w:val="24"/>
          <w:lang w:val="en-US"/>
        </w:rPr>
      </w:pPr>
      <w:r w:rsidRPr="007F57B7">
        <w:rPr>
          <w:b/>
          <w:szCs w:val="24"/>
          <w:lang w:val="en-US"/>
        </w:rPr>
        <w:t>Based on movement</w:t>
      </w:r>
    </w:p>
    <w:p w14:paraId="58C7B9B2" w14:textId="77777777" w:rsidR="00316EC8" w:rsidRPr="007F57B7" w:rsidRDefault="00316EC8" w:rsidP="00845FDA">
      <w:pPr>
        <w:autoSpaceDE w:val="0"/>
        <w:autoSpaceDN w:val="0"/>
        <w:adjustRightInd w:val="0"/>
        <w:spacing w:line="360" w:lineRule="auto"/>
        <w:ind w:left="1440" w:firstLine="720"/>
        <w:contextualSpacing/>
        <w:rPr>
          <w:szCs w:val="24"/>
          <w:lang w:val="en-US"/>
        </w:rPr>
      </w:pPr>
      <w:r w:rsidRPr="007F57B7">
        <w:rPr>
          <w:szCs w:val="24"/>
          <w:lang w:val="en-US"/>
        </w:rPr>
        <w:t>Set move irrigation system</w:t>
      </w:r>
    </w:p>
    <w:p w14:paraId="012BD5CF" w14:textId="77777777" w:rsidR="00316EC8" w:rsidRPr="007F57B7" w:rsidRDefault="00316EC8" w:rsidP="00845FDA">
      <w:pPr>
        <w:autoSpaceDE w:val="0"/>
        <w:autoSpaceDN w:val="0"/>
        <w:adjustRightInd w:val="0"/>
        <w:spacing w:line="360" w:lineRule="auto"/>
        <w:ind w:left="2160" w:firstLine="720"/>
        <w:contextualSpacing/>
        <w:rPr>
          <w:i/>
          <w:szCs w:val="24"/>
          <w:lang w:val="en-US"/>
        </w:rPr>
      </w:pPr>
      <w:r w:rsidRPr="007F57B7">
        <w:rPr>
          <w:i/>
          <w:szCs w:val="24"/>
          <w:lang w:val="en-US"/>
        </w:rPr>
        <w:t>Hand move</w:t>
      </w:r>
    </w:p>
    <w:p w14:paraId="09B60825" w14:textId="77777777" w:rsidR="00316EC8" w:rsidRPr="007F57B7" w:rsidRDefault="00316EC8" w:rsidP="00845FDA">
      <w:pPr>
        <w:autoSpaceDE w:val="0"/>
        <w:autoSpaceDN w:val="0"/>
        <w:adjustRightInd w:val="0"/>
        <w:spacing w:line="360" w:lineRule="auto"/>
        <w:ind w:left="2160" w:firstLine="720"/>
        <w:contextualSpacing/>
        <w:rPr>
          <w:i/>
          <w:szCs w:val="24"/>
          <w:lang w:val="en-US"/>
        </w:rPr>
      </w:pPr>
      <w:r w:rsidRPr="007F57B7">
        <w:rPr>
          <w:i/>
          <w:szCs w:val="24"/>
          <w:lang w:val="en-US"/>
        </w:rPr>
        <w:t>Tow move</w:t>
      </w:r>
    </w:p>
    <w:p w14:paraId="276331C9" w14:textId="77777777" w:rsidR="00316EC8" w:rsidRPr="007F57B7" w:rsidRDefault="00316EC8" w:rsidP="00845FDA">
      <w:pPr>
        <w:autoSpaceDE w:val="0"/>
        <w:autoSpaceDN w:val="0"/>
        <w:adjustRightInd w:val="0"/>
        <w:spacing w:line="360" w:lineRule="auto"/>
        <w:ind w:left="2160" w:firstLine="720"/>
        <w:contextualSpacing/>
        <w:rPr>
          <w:i/>
          <w:szCs w:val="24"/>
          <w:lang w:val="en-US"/>
        </w:rPr>
      </w:pPr>
      <w:r w:rsidRPr="007F57B7">
        <w:rPr>
          <w:i/>
          <w:szCs w:val="24"/>
          <w:lang w:val="en-US"/>
        </w:rPr>
        <w:t>Side roll</w:t>
      </w:r>
    </w:p>
    <w:p w14:paraId="2379AFCB" w14:textId="77777777" w:rsidR="00316EC8" w:rsidRPr="007F57B7" w:rsidRDefault="00316EC8" w:rsidP="00845FDA">
      <w:pPr>
        <w:autoSpaceDE w:val="0"/>
        <w:autoSpaceDN w:val="0"/>
        <w:adjustRightInd w:val="0"/>
        <w:spacing w:line="360" w:lineRule="auto"/>
        <w:ind w:left="2160" w:firstLine="720"/>
        <w:contextualSpacing/>
        <w:rPr>
          <w:i/>
          <w:szCs w:val="24"/>
          <w:lang w:val="en-US"/>
        </w:rPr>
      </w:pPr>
      <w:r w:rsidRPr="007F57B7">
        <w:rPr>
          <w:i/>
          <w:szCs w:val="24"/>
          <w:lang w:val="en-US"/>
        </w:rPr>
        <w:t>Gun type</w:t>
      </w:r>
    </w:p>
    <w:p w14:paraId="0E59D0AF" w14:textId="77777777" w:rsidR="00316EC8" w:rsidRPr="007F57B7" w:rsidRDefault="00316EC8" w:rsidP="00845FDA">
      <w:pPr>
        <w:autoSpaceDE w:val="0"/>
        <w:autoSpaceDN w:val="0"/>
        <w:adjustRightInd w:val="0"/>
        <w:spacing w:line="360" w:lineRule="auto"/>
        <w:ind w:left="1440" w:firstLine="720"/>
        <w:contextualSpacing/>
        <w:rPr>
          <w:szCs w:val="24"/>
          <w:lang w:val="en-US"/>
        </w:rPr>
      </w:pPr>
      <w:r w:rsidRPr="007F57B7">
        <w:rPr>
          <w:szCs w:val="24"/>
          <w:lang w:val="en-US"/>
        </w:rPr>
        <w:t>Solid set system</w:t>
      </w:r>
    </w:p>
    <w:p w14:paraId="26A781CF" w14:textId="77777777" w:rsidR="00316EC8" w:rsidRPr="007F57B7" w:rsidRDefault="00316EC8" w:rsidP="00845FDA">
      <w:pPr>
        <w:autoSpaceDE w:val="0"/>
        <w:autoSpaceDN w:val="0"/>
        <w:adjustRightInd w:val="0"/>
        <w:spacing w:line="360" w:lineRule="auto"/>
        <w:ind w:left="1440" w:firstLine="720"/>
        <w:contextualSpacing/>
        <w:rPr>
          <w:szCs w:val="24"/>
          <w:lang w:val="en-US"/>
        </w:rPr>
      </w:pPr>
      <w:r w:rsidRPr="007F57B7">
        <w:rPr>
          <w:szCs w:val="24"/>
          <w:lang w:val="en-US"/>
        </w:rPr>
        <w:t>Continuous move system</w:t>
      </w:r>
    </w:p>
    <w:p w14:paraId="032BB530" w14:textId="77777777" w:rsidR="00316EC8" w:rsidRPr="007F57B7" w:rsidRDefault="00316EC8" w:rsidP="00845FDA">
      <w:pPr>
        <w:autoSpaceDE w:val="0"/>
        <w:autoSpaceDN w:val="0"/>
        <w:adjustRightInd w:val="0"/>
        <w:spacing w:line="360" w:lineRule="auto"/>
        <w:ind w:left="2160" w:firstLine="720"/>
        <w:contextualSpacing/>
        <w:rPr>
          <w:i/>
          <w:szCs w:val="24"/>
          <w:lang w:val="en-US"/>
        </w:rPr>
      </w:pPr>
      <w:r w:rsidRPr="007F57B7">
        <w:rPr>
          <w:i/>
          <w:szCs w:val="24"/>
          <w:lang w:val="en-US"/>
        </w:rPr>
        <w:t xml:space="preserve">Center-pivot </w:t>
      </w:r>
    </w:p>
    <w:p w14:paraId="3ED29923" w14:textId="77777777" w:rsidR="00316EC8" w:rsidRPr="007F57B7" w:rsidRDefault="00316EC8" w:rsidP="00845FDA">
      <w:pPr>
        <w:autoSpaceDE w:val="0"/>
        <w:autoSpaceDN w:val="0"/>
        <w:adjustRightInd w:val="0"/>
        <w:spacing w:line="360" w:lineRule="auto"/>
        <w:ind w:left="2160" w:firstLine="720"/>
        <w:contextualSpacing/>
        <w:rPr>
          <w:i/>
          <w:szCs w:val="24"/>
          <w:lang w:val="en-US"/>
        </w:rPr>
      </w:pPr>
      <w:r w:rsidRPr="007F57B7">
        <w:rPr>
          <w:i/>
          <w:szCs w:val="24"/>
          <w:lang w:val="en-US"/>
        </w:rPr>
        <w:t xml:space="preserve">Linear move </w:t>
      </w:r>
    </w:p>
    <w:p w14:paraId="3049B9BC" w14:textId="77777777" w:rsidR="00316EC8" w:rsidRPr="007F57B7" w:rsidRDefault="00316EC8" w:rsidP="00845FDA">
      <w:pPr>
        <w:autoSpaceDE w:val="0"/>
        <w:autoSpaceDN w:val="0"/>
        <w:adjustRightInd w:val="0"/>
        <w:spacing w:line="360" w:lineRule="auto"/>
        <w:ind w:left="2160" w:firstLine="720"/>
        <w:contextualSpacing/>
        <w:rPr>
          <w:i/>
          <w:szCs w:val="24"/>
          <w:lang w:val="en-US"/>
        </w:rPr>
      </w:pPr>
      <w:r w:rsidRPr="007F57B7">
        <w:rPr>
          <w:i/>
          <w:szCs w:val="24"/>
          <w:lang w:val="en-US"/>
        </w:rPr>
        <w:t>Traveler</w:t>
      </w:r>
    </w:p>
    <w:p w14:paraId="17672436" w14:textId="77777777" w:rsidR="00316EC8" w:rsidRPr="007F57B7" w:rsidRDefault="00316EC8" w:rsidP="00845FDA">
      <w:pPr>
        <w:autoSpaceDE w:val="0"/>
        <w:autoSpaceDN w:val="0"/>
        <w:adjustRightInd w:val="0"/>
        <w:spacing w:line="360" w:lineRule="auto"/>
        <w:ind w:left="2160" w:firstLine="720"/>
        <w:contextualSpacing/>
        <w:rPr>
          <w:i/>
          <w:szCs w:val="24"/>
          <w:lang w:val="en-US"/>
        </w:rPr>
      </w:pPr>
    </w:p>
    <w:p w14:paraId="6AE4E6F5" w14:textId="77777777" w:rsidR="00316EC8" w:rsidRPr="007F57B7" w:rsidRDefault="00316EC8" w:rsidP="00845FDA">
      <w:pPr>
        <w:autoSpaceDE w:val="0"/>
        <w:autoSpaceDN w:val="0"/>
        <w:adjustRightInd w:val="0"/>
        <w:spacing w:line="360" w:lineRule="auto"/>
        <w:ind w:left="2160" w:firstLine="720"/>
        <w:contextualSpacing/>
        <w:rPr>
          <w:szCs w:val="24"/>
          <w:lang w:val="en-US"/>
        </w:rPr>
      </w:pPr>
    </w:p>
    <w:p w14:paraId="6A7D3FCF" w14:textId="77777777" w:rsidR="00316EC8" w:rsidRPr="007F57B7" w:rsidRDefault="00316EC8" w:rsidP="00845FDA">
      <w:pPr>
        <w:autoSpaceDE w:val="0"/>
        <w:autoSpaceDN w:val="0"/>
        <w:adjustRightInd w:val="0"/>
        <w:spacing w:line="360" w:lineRule="auto"/>
        <w:contextualSpacing/>
        <w:rPr>
          <w:szCs w:val="24"/>
        </w:rPr>
      </w:pPr>
      <w:r w:rsidRPr="007F57B7">
        <w:rPr>
          <w:szCs w:val="24"/>
        </w:rPr>
        <w:t xml:space="preserve">Sprinkler irrigation method has been adopted in many communities and individuals in small and large scales. This is because this system is readily available, easy to install and provides high water efficiency. Nevertheless, the high investment costs, along with high fuel costs required for running the pressure pumps, constitute a major constraint. This is the common reason why the employment of this system is unsuccessful and discarded </w:t>
      </w:r>
      <w:r w:rsidRPr="007F57B7">
        <w:rPr>
          <w:szCs w:val="24"/>
        </w:rPr>
        <w:fldChar w:fldCharType="begin" w:fldLock="1"/>
      </w:r>
      <w:r w:rsidRPr="007F57B7">
        <w:rPr>
          <w:szCs w:val="24"/>
        </w:rPr>
        <w:instrText>ADDIN CSL_CITATION {"citationItems":[{"id":"ITEM-1","itemData":{"ISBN":"9780833091833","abstract":"This chapter provides an introduction to VCs that we build on in the rest of the report. It may be of independent interest as a primer on VCs for the interested reader. We first examine the economic progression to VCs in order to understand them from a social-science perspective. We then examine the current technological state-of-the-art of VCs and introduce the main currencies, most notably Bitcoin. Finally, we briefly highlight current non-state actor use of VCs. We briefly examine here the historical evolution of currencies, from gold to VCs, to ascertain the reasons motivating a VC’s use. As a motivation","author":[{"dropping-particle":"","family":"Smith","given":"Martin","non-dropping-particle":"","parse-names":false,"suffix":""},{"dropping-particle":"","family":"Muñoz","given":"Giovanni","non-dropping-particle":"","parse-names":false,"suffix":""},{"dropping-particle":"","family":"Sanz Alvarez","given":"Javier","non-dropping-particle":"","parse-names":false,"suffix":""}],"id":"ITEM-1","issued":{"date-parts":[["2014"]]},"title":"Irrigation Techniques for Small-scale Farmers: Key Practices for DRR Implementers","type":"book"},"uris":["http://www.mendeley.com/documents/?uuid=4358f538-c6e8-4bc4-bb86-97c2630a1941"]}],"mendeley":{"formattedCitation":"(Smith, Muñoz, &amp; Sanz Alvarez, 2014)","manualFormatting":"(Smith et al., 2014)","plainTextFormattedCitation":"(Smith, Muñoz, &amp; Sanz Alvarez, 2014)","previouslyFormattedCitation":"(Smith, Muñoz, &amp; Sanz Alvarez, 2014)"},"properties":{"noteIndex":0},"schema":"https://github.com/citation-style-language/schema/raw/master/csl-citation.json"}</w:instrText>
      </w:r>
      <w:r w:rsidRPr="007F57B7">
        <w:rPr>
          <w:szCs w:val="24"/>
        </w:rPr>
        <w:fldChar w:fldCharType="separate"/>
      </w:r>
      <w:r w:rsidRPr="007F57B7">
        <w:rPr>
          <w:noProof/>
          <w:szCs w:val="24"/>
        </w:rPr>
        <w:t xml:space="preserve">(Smith </w:t>
      </w:r>
      <w:r w:rsidRPr="007F57B7">
        <w:rPr>
          <w:i/>
          <w:noProof/>
          <w:szCs w:val="24"/>
        </w:rPr>
        <w:t>et al.,</w:t>
      </w:r>
      <w:r w:rsidRPr="007F57B7">
        <w:rPr>
          <w:noProof/>
          <w:szCs w:val="24"/>
        </w:rPr>
        <w:t xml:space="preserve"> 2014)</w:t>
      </w:r>
      <w:r w:rsidRPr="007F57B7">
        <w:rPr>
          <w:szCs w:val="24"/>
        </w:rPr>
        <w:fldChar w:fldCharType="end"/>
      </w:r>
      <w:r w:rsidRPr="007F57B7">
        <w:rPr>
          <w:szCs w:val="24"/>
        </w:rPr>
        <w:t>.</w:t>
      </w:r>
    </w:p>
    <w:p w14:paraId="6205DD4F" w14:textId="77777777" w:rsidR="00316EC8" w:rsidRPr="007F57B7" w:rsidRDefault="00316EC8" w:rsidP="00845FDA">
      <w:pPr>
        <w:autoSpaceDE w:val="0"/>
        <w:autoSpaceDN w:val="0"/>
        <w:adjustRightInd w:val="0"/>
        <w:spacing w:line="360" w:lineRule="auto"/>
        <w:contextualSpacing/>
        <w:rPr>
          <w:szCs w:val="24"/>
        </w:rPr>
      </w:pPr>
    </w:p>
    <w:p w14:paraId="16081C3C" w14:textId="77777777" w:rsidR="00316EC8" w:rsidRPr="007F57B7" w:rsidRDefault="00316EC8" w:rsidP="00845FDA">
      <w:pPr>
        <w:autoSpaceDE w:val="0"/>
        <w:autoSpaceDN w:val="0"/>
        <w:adjustRightInd w:val="0"/>
        <w:spacing w:line="360" w:lineRule="auto"/>
        <w:contextualSpacing/>
        <w:rPr>
          <w:szCs w:val="24"/>
        </w:rPr>
      </w:pPr>
    </w:p>
    <w:p w14:paraId="502FD8ED" w14:textId="1B90B2F2" w:rsidR="00316EC8" w:rsidRPr="007F57B7" w:rsidRDefault="00316EC8" w:rsidP="00845FDA">
      <w:pPr>
        <w:pStyle w:val="Heading3"/>
        <w:numPr>
          <w:ilvl w:val="0"/>
          <w:numId w:val="0"/>
        </w:numPr>
        <w:ind w:left="851" w:hanging="851"/>
      </w:pPr>
      <w:bookmarkStart w:id="65" w:name="_Toc5170458"/>
      <w:r w:rsidRPr="007F57B7">
        <w:t xml:space="preserve">2.3.3 </w:t>
      </w:r>
      <w:r w:rsidRPr="007F57B7">
        <w:tab/>
        <w:t>Drip Irrigation</w:t>
      </w:r>
      <w:bookmarkEnd w:id="65"/>
    </w:p>
    <w:p w14:paraId="56A1DF9A" w14:textId="77777777" w:rsidR="00316EC8" w:rsidRPr="007F57B7" w:rsidRDefault="00316EC8" w:rsidP="00845FDA">
      <w:pPr>
        <w:autoSpaceDE w:val="0"/>
        <w:autoSpaceDN w:val="0"/>
        <w:adjustRightInd w:val="0"/>
        <w:spacing w:line="360" w:lineRule="auto"/>
        <w:contextualSpacing/>
        <w:rPr>
          <w:szCs w:val="24"/>
          <w:lang w:val="en-US"/>
        </w:rPr>
      </w:pPr>
      <w:r w:rsidRPr="007F57B7">
        <w:rPr>
          <w:szCs w:val="24"/>
          <w:lang w:val="en-US"/>
        </w:rPr>
        <w:t xml:space="preserve">Drip method is a method of irrigation used in conserving water usage in agriculture. In drip irrigation, water is sustained at a constant level as water is delivered to the plant roots, drop by drop. This is essential because it reduces water use and ensures the survival of the crops and avoids damage to crops due to excessive irrigation </w:t>
      </w:r>
      <w:r w:rsidRPr="007F57B7">
        <w:rPr>
          <w:szCs w:val="24"/>
          <w:lang w:val="en-US"/>
        </w:rPr>
        <w:fldChar w:fldCharType="begin" w:fldLock="1"/>
      </w:r>
      <w:r w:rsidRPr="007F57B7">
        <w:rPr>
          <w:szCs w:val="24"/>
          <w:lang w:val="en-US"/>
        </w:rPr>
        <w:instrText>ADDIN CSL_CITATION {"citationItems":[{"id":"ITEM-1","itemData":{"author":[{"dropping-particle":"","family":"Prathyusha","given":"K","non-dropping-particle":"","parse-names":false,"suffix":""},{"dropping-particle":"","family":"Suman","given":"M Chaitanya","non-dropping-particle":"","parse-names":false,"suffix":""}],"id":"ITEM-1","issue":"2","issued":{"date-parts":[["2012"]]},"page":"254-258","title":"Design of Embedded Systems for the Automation of Drip Irrigation","type":"article-journal","volume":"1"},"uris":["http://www.mendeley.com/documents/?uuid=b0c77a14-39a2-4105-8fcd-1c54077d7663"]}],"mendeley":{"formattedCitation":"(Prathyusha &amp; Suman, 2012)","plainTextFormattedCitation":"(Prathyusha &amp; Suman, 2012)","previouslyFormattedCitation":"(Prathyusha &amp; Suman, 2012)"},"properties":{"noteIndex":0},"schema":"https://github.com/citation-style-language/schema/raw/master/csl-citation.json"}</w:instrText>
      </w:r>
      <w:r w:rsidRPr="007F57B7">
        <w:rPr>
          <w:szCs w:val="24"/>
          <w:lang w:val="en-US"/>
        </w:rPr>
        <w:fldChar w:fldCharType="separate"/>
      </w:r>
      <w:r w:rsidRPr="007F57B7">
        <w:rPr>
          <w:szCs w:val="24"/>
          <w:lang w:val="en-US"/>
        </w:rPr>
        <w:t>(Prathyusha and Suman, 2012)</w:t>
      </w:r>
      <w:r w:rsidRPr="007F57B7">
        <w:rPr>
          <w:szCs w:val="24"/>
        </w:rPr>
        <w:fldChar w:fldCharType="end"/>
      </w:r>
      <w:r w:rsidRPr="007F57B7">
        <w:rPr>
          <w:szCs w:val="24"/>
          <w:lang w:val="en-US"/>
        </w:rPr>
        <w:t xml:space="preserve">. </w:t>
      </w:r>
      <w:r w:rsidRPr="007F57B7">
        <w:rPr>
          <w:szCs w:val="24"/>
        </w:rPr>
        <w:t xml:space="preserve">This makes drip irrigation </w:t>
      </w:r>
      <w:r w:rsidRPr="007F57B7">
        <w:rPr>
          <w:szCs w:val="24"/>
          <w:lang/>
        </w:rPr>
        <w:t xml:space="preserve">the </w:t>
      </w:r>
      <w:r w:rsidRPr="007F57B7">
        <w:rPr>
          <w:szCs w:val="24"/>
          <w:lang w:val="en-US"/>
        </w:rPr>
        <w:t>most advanced method of irrigation</w:t>
      </w:r>
      <w:r w:rsidRPr="007F57B7">
        <w:rPr>
          <w:szCs w:val="24"/>
          <w:lang/>
        </w:rPr>
        <w:t xml:space="preserve"> with the highest application efficiency. Th</w:t>
      </w:r>
      <w:r w:rsidRPr="007F57B7">
        <w:rPr>
          <w:szCs w:val="24"/>
          <w:lang w:val="en-US"/>
        </w:rPr>
        <w:t xml:space="preserve">is is due to the fact that </w:t>
      </w:r>
      <w:r w:rsidRPr="007F57B7">
        <w:rPr>
          <w:szCs w:val="24"/>
          <w:lang/>
        </w:rPr>
        <w:t>water is delivered</w:t>
      </w:r>
      <w:r w:rsidRPr="007F57B7">
        <w:rPr>
          <w:szCs w:val="24"/>
          <w:lang w:val="en-US"/>
        </w:rPr>
        <w:t xml:space="preserve"> only to</w:t>
      </w:r>
      <w:r w:rsidRPr="007F57B7">
        <w:rPr>
          <w:szCs w:val="24"/>
          <w:lang/>
        </w:rPr>
        <w:t xml:space="preserve"> the root zone </w:t>
      </w:r>
      <w:r w:rsidRPr="007F57B7">
        <w:rPr>
          <w:szCs w:val="24"/>
          <w:lang w:val="en-US"/>
        </w:rPr>
        <w:t>of each crop which is where the water is majorly needed (</w:t>
      </w:r>
      <w:r w:rsidRPr="007F57B7">
        <w:rPr>
          <w:szCs w:val="24"/>
        </w:rPr>
        <w:t>Phocaides, 2007)</w:t>
      </w:r>
      <w:r w:rsidRPr="007F57B7">
        <w:rPr>
          <w:szCs w:val="24"/>
          <w:lang w:val="en-US"/>
        </w:rPr>
        <w:t>.</w:t>
      </w:r>
    </w:p>
    <w:p w14:paraId="1B0BF92E" w14:textId="77777777" w:rsidR="00316EC8" w:rsidRPr="007F57B7" w:rsidRDefault="00316EC8" w:rsidP="00845FDA">
      <w:pPr>
        <w:autoSpaceDE w:val="0"/>
        <w:autoSpaceDN w:val="0"/>
        <w:adjustRightInd w:val="0"/>
        <w:spacing w:line="360" w:lineRule="auto"/>
        <w:contextualSpacing/>
        <w:rPr>
          <w:szCs w:val="24"/>
          <w:lang w:val="en-US"/>
        </w:rPr>
      </w:pPr>
    </w:p>
    <w:p w14:paraId="35631235" w14:textId="77777777" w:rsidR="00316EC8" w:rsidRPr="007F57B7" w:rsidRDefault="00316EC8" w:rsidP="00845FDA">
      <w:pPr>
        <w:autoSpaceDE w:val="0"/>
        <w:autoSpaceDN w:val="0"/>
        <w:adjustRightInd w:val="0"/>
        <w:spacing w:line="360" w:lineRule="auto"/>
        <w:contextualSpacing/>
        <w:rPr>
          <w:szCs w:val="24"/>
          <w:lang w:val="en-US"/>
        </w:rPr>
      </w:pPr>
    </w:p>
    <w:p w14:paraId="34BE5372" w14:textId="77777777" w:rsidR="00316EC8" w:rsidRPr="007F57B7" w:rsidRDefault="00316EC8" w:rsidP="00845FDA">
      <w:pPr>
        <w:autoSpaceDE w:val="0"/>
        <w:autoSpaceDN w:val="0"/>
        <w:adjustRightInd w:val="0"/>
        <w:spacing w:line="360" w:lineRule="auto"/>
        <w:contextualSpacing/>
        <w:rPr>
          <w:szCs w:val="24"/>
          <w:lang w:val="en-US"/>
        </w:rPr>
      </w:pPr>
      <w:r w:rsidRPr="007F57B7">
        <w:rPr>
          <w:szCs w:val="24"/>
          <w:lang w:val="en-US"/>
        </w:rPr>
        <w:t xml:space="preserve">There are two major ways in which drip irrigation is applied for crop cultivation—surface drip and subsurface drip. With surface drip irrigation, the tubing or pipe is installed on the soil’s surface, in a groove, or just beneath the soil surface. However, in subsurface drip irrigation, the tubing or pipes are installed just under the soil. This reduces the sideways movement (sometimes called “snaking”) of the tubing or pipe due to temperature fluxes (expansion and contracting of the plastic) or movement due to wind. Subsurface drip irrigation makes use of thick-walled tubing or pipes buried in the soil at a depth below tillage equipment. The concept behind subsurface drip system is that the irrigation installations will be more permanent </w:t>
      </w:r>
      <w:r w:rsidRPr="007F57B7">
        <w:rPr>
          <w:szCs w:val="24"/>
          <w:lang w:val="en-US"/>
        </w:rPr>
        <w:fldChar w:fldCharType="begin" w:fldLock="1"/>
      </w:r>
      <w:r w:rsidRPr="007F57B7">
        <w:rPr>
          <w:szCs w:val="24"/>
          <w:lang w:val="en-US"/>
        </w:rPr>
        <w:instrText>ADDIN CSL_CITATION {"citationItems":[{"id":"ITEM-1","itemData":{"DOI":"10.1016/B978-0-08-102170-5.00005-1","ISBN":"978-953-307-532-7","ISSN":"1098-6596","PMID":"25246403","abstract":"Drip irrigation uniformly dispensed the water-soluble BSF, water-dispersible insecticide Imidacloprid and suspended nematodes throughout drip lines, but not the suspended powder formulation of the microbial insecticide EPF or the suspended granular formulation of the microbial fungicide SF. The uniformity of distribution of the various test agents throughout the drip line varied with their physical properties of the individual product formulation. The distribution uniformity of EPF discharged from emitters throughout the drip line was the lowest among the five materials tested, followed by SF, Imidacloprid, nematodes, and BSF. Except for BSF and Imidacloprid, flow capacity of emitters affected the distribution uniformity of the other test agents throughout drip lines. Among the three emitters tested, EPF had the highest DU at 2.0 L/h flow rate. The uniformity of SF and nematode distribution throughout drip lines increased as the flow capacity of emitters increased. For the emitters with flow rates ranging from 2.0 to 6.9 L/h, DU averaged over 0.95 for BSF, over 0.80 for nematodes, over 0.75 for Imidacloprid, ranged from 0.44 to 0.68 for SF, and ranged from 0.33 to 0.56 for EPF. Emitter size and flow capacity affected the recovery rates of Imidacloprid and SF discharged throughout the drip line, but not of BSF, EPF and nematodes. The recovery rates greatly varied with the physical properties of the individual product formulation. For the emitters with flow rates ranging from 2.0 to 6.9 L/h, the recovery rate was below 9.5% for EPF, 21% for SF, 50% for nematodes, and 78% for Imidacloprid. Active agent distribution patterns in soil varied with the formulation. Water-insoluble microbial insecticides, EPF and nematodes, exhibited better distribution patterns than water-soluble systemic insecticide, Imidacloprid. EPF spores were found in the entire 91.2 cm by 30 cm cross-section under all three emitter flow-capacities. Imidacloprid showed a very narrow distribution pattern directly under the emitters. Active-agent distribution patterns in the soil also varied with emitter flow capacity. EPF was present in the entire 30 cm by 91.2 cm area under the emitter for all three emitter flow capacities. Nematodes presented 57% of the area at 2.0 L/h flow rate, 54% at 4.2 L/h flow rate and 71% at 6.9 L/h flow rate, while Imidacloprid presented 29, 46 and 46% area at 2.0, 4.2 and 6.9 L/h emitter flow rate, respectively. Uniformity of EPF and nematode distributions in the…","author":[{"dropping-particle":"","family":"Hochmuth","given":"George","non-dropping-particle":"","parse-names":false,"suffix":""}],"container-title":"A Guide to the Manufacture, Performance, and Potential of Plastics in Agriculture","id":"ITEM-1","issued":{"date-parts":[["2017"]]},"number-of-pages":"79-105","publisher":"Elsevier Ltd","title":"Chapter 5: Drip Irrigation","type":"book"},"uris":["http://www.mendeley.com/documents/?uuid=5c797658-b697-4544-bced-ae7be4977a6d"]}],"mendeley":{"formattedCitation":"(Hochmuth, 2017)","plainTextFormattedCitation":"(Hochmuth, 2017)","previouslyFormattedCitation":"(Hochmuth, 2017)"},"properties":{"noteIndex":0},"schema":"https://github.com/citation-style-language/schema/raw/master/csl-citation.json"}</w:instrText>
      </w:r>
      <w:r w:rsidRPr="007F57B7">
        <w:rPr>
          <w:szCs w:val="24"/>
          <w:lang w:val="en-US"/>
        </w:rPr>
        <w:fldChar w:fldCharType="separate"/>
      </w:r>
      <w:r w:rsidRPr="007F57B7">
        <w:rPr>
          <w:szCs w:val="24"/>
          <w:lang w:val="en-US"/>
        </w:rPr>
        <w:t>(Hochmuth, 2017)</w:t>
      </w:r>
      <w:r w:rsidRPr="007F57B7">
        <w:rPr>
          <w:szCs w:val="24"/>
        </w:rPr>
        <w:fldChar w:fldCharType="end"/>
      </w:r>
      <w:r w:rsidRPr="007F57B7">
        <w:rPr>
          <w:szCs w:val="24"/>
          <w:lang w:val="en-US"/>
        </w:rPr>
        <w:t>.</w:t>
      </w:r>
    </w:p>
    <w:p w14:paraId="04940E3D" w14:textId="77777777" w:rsidR="00316EC8" w:rsidRPr="007F57B7" w:rsidRDefault="00316EC8" w:rsidP="00845FDA">
      <w:pPr>
        <w:autoSpaceDE w:val="0"/>
        <w:autoSpaceDN w:val="0"/>
        <w:adjustRightInd w:val="0"/>
        <w:spacing w:line="360" w:lineRule="auto"/>
        <w:contextualSpacing/>
        <w:rPr>
          <w:szCs w:val="24"/>
          <w:lang w:val="en-US"/>
        </w:rPr>
      </w:pPr>
    </w:p>
    <w:p w14:paraId="3EF2FB20" w14:textId="77777777" w:rsidR="00316EC8" w:rsidRPr="007F57B7" w:rsidRDefault="00316EC8" w:rsidP="00845FDA">
      <w:pPr>
        <w:autoSpaceDE w:val="0"/>
        <w:autoSpaceDN w:val="0"/>
        <w:adjustRightInd w:val="0"/>
        <w:spacing w:line="360" w:lineRule="auto"/>
        <w:contextualSpacing/>
        <w:rPr>
          <w:szCs w:val="24"/>
          <w:lang w:val="en-US"/>
        </w:rPr>
      </w:pPr>
    </w:p>
    <w:p w14:paraId="0A98C09D" w14:textId="77777777" w:rsidR="00316EC8" w:rsidRPr="007F57B7" w:rsidRDefault="00316EC8" w:rsidP="00845FDA">
      <w:pPr>
        <w:autoSpaceDE w:val="0"/>
        <w:autoSpaceDN w:val="0"/>
        <w:adjustRightInd w:val="0"/>
        <w:spacing w:line="360" w:lineRule="auto"/>
        <w:contextualSpacing/>
        <w:rPr>
          <w:szCs w:val="24"/>
        </w:rPr>
      </w:pPr>
      <w:r w:rsidRPr="007F57B7">
        <w:rPr>
          <w:szCs w:val="24"/>
        </w:rPr>
        <w:t xml:space="preserve">Drip irrigation is an effective system of irrigating crop soil directly at the root zone and thus, reduces conventional losses like deep percolation, soil erosion and runoff. In contrast to surface irrigation, drip irrigation is more appropriate and cost-effective if it is applied in dry areas having undulated topography, shallow and sandy soils. This system also allows the use of fertilizers, pesticides and other water-soluble chemicals along with the irrigation water thereby ensuing higher outputs and better-quality harvest. This is why drip irrigation system is today viewed as the solution to many of the problems in dry land cultivation and for increasing the efficiency in irrigated cultivation (Sathyapriya </w:t>
      </w:r>
      <w:r w:rsidRPr="007F57B7">
        <w:rPr>
          <w:i/>
          <w:szCs w:val="24"/>
        </w:rPr>
        <w:t>et al.,</w:t>
      </w:r>
      <w:r w:rsidRPr="007F57B7">
        <w:rPr>
          <w:szCs w:val="24"/>
        </w:rPr>
        <w:t xml:space="preserve"> 2017).</w:t>
      </w:r>
    </w:p>
    <w:p w14:paraId="2121ED2D" w14:textId="77777777" w:rsidR="00316EC8" w:rsidRPr="007F57B7" w:rsidRDefault="00316EC8" w:rsidP="00845FDA">
      <w:pPr>
        <w:autoSpaceDE w:val="0"/>
        <w:autoSpaceDN w:val="0"/>
        <w:adjustRightInd w:val="0"/>
        <w:spacing w:line="360" w:lineRule="auto"/>
        <w:contextualSpacing/>
        <w:rPr>
          <w:szCs w:val="24"/>
          <w:lang w:val="en-US"/>
        </w:rPr>
      </w:pPr>
    </w:p>
    <w:p w14:paraId="2D949C48" w14:textId="77777777" w:rsidR="00316EC8" w:rsidRPr="007F57B7" w:rsidRDefault="00316EC8" w:rsidP="00845FDA">
      <w:pPr>
        <w:autoSpaceDE w:val="0"/>
        <w:autoSpaceDN w:val="0"/>
        <w:adjustRightInd w:val="0"/>
        <w:spacing w:line="360" w:lineRule="auto"/>
        <w:contextualSpacing/>
        <w:rPr>
          <w:szCs w:val="24"/>
          <w:lang w:val="en-US"/>
        </w:rPr>
      </w:pPr>
    </w:p>
    <w:p w14:paraId="393C5431" w14:textId="77777777" w:rsidR="00316EC8" w:rsidRPr="007F57B7" w:rsidRDefault="00316EC8" w:rsidP="00845FDA">
      <w:pPr>
        <w:autoSpaceDE w:val="0"/>
        <w:autoSpaceDN w:val="0"/>
        <w:adjustRightInd w:val="0"/>
        <w:spacing w:line="360" w:lineRule="auto"/>
        <w:contextualSpacing/>
        <w:rPr>
          <w:szCs w:val="24"/>
        </w:rPr>
      </w:pPr>
      <w:r w:rsidRPr="007F57B7">
        <w:rPr>
          <w:szCs w:val="24"/>
        </w:rPr>
        <w:t xml:space="preserve">The inefficient use and wastage of water that occurs due to the use of surface irrigation has been reduced by the application of drip irrigation method. Furthermore, the environmental problems, such as salinity and waterlogging, encountered during the use of surface irrigation are entirely absent in drip irrigation. Drip irrigation helps in achieving increased efficiency of water-use, increased crop harvests, higher quality products, decreased tillage requirement, and higher fertilizer-use efficiency </w:t>
      </w:r>
      <w:r w:rsidRPr="007F57B7">
        <w:rPr>
          <w:szCs w:val="24"/>
        </w:rPr>
        <w:fldChar w:fldCharType="begin" w:fldLock="1"/>
      </w:r>
      <w:r w:rsidRPr="007F57B7">
        <w:rPr>
          <w:szCs w:val="24"/>
        </w:rPr>
        <w:instrText>ADDIN CSL_CITATION {"citationItems":[{"id":"ITEM-1","itemData":{"ISSN":"09713441","abstract":"The micro irrigation in general and drip irrigation in particular has received considerable attention from policy makers, researchers, economists etc. for its perceived ability to contribute significantly to groundwater resources development, agricultural productivity, economic growth, and environmental sustainability. In this paper, the impact of drip irrigation has been studied on farming system in terms of cropping pattern, resources use and yield. The drip method of irrigation has been found to have a significant impact on resources saving, cost of cultivation, yield of crops and farm profitability. Hence, the policy should be focused on promotion of drip irrigation in those regions where scarcity of water and labour is alarming and where shift towards wider-spaced crops is taking place. [ABSTRACT FROM AUTHOR]","author":[{"dropping-particle":"","family":"Kumar","given":"D.Suresh","non-dropping-particle":"","parse-names":false,"suffix":""},{"dropping-particle":"","family":"Palanisami","given":"K","non-dropping-particle":"","parse-names":false,"suffix":""}],"container-title":"Agricultural Economics Research Review","id":"ITEM-1","issue":"December","issued":{"date-parts":[["2010"]]},"page":"265-272","title":"Impact of Drip Irrigation on Farming System: Evidence from Southern India","type":"article-journal","volume":"23"},"uris":["http://www.mendeley.com/documents/?uuid=4b9f4af9-7ffd-4767-80c6-8431c301350c"]}],"mendeley":{"formattedCitation":"(Kumar &amp; Palanisami, 2010)","manualFormatting":"(Kumar and Palanisami, 2010)","plainTextFormattedCitation":"(Kumar &amp; Palanisami, 2010)","previouslyFormattedCitation":"(Kumar &amp; Palanisami, 2010)"},"properties":{"noteIndex":0},"schema":"https://github.com/citation-style-language/schema/raw/master/csl-citation.json"}</w:instrText>
      </w:r>
      <w:r w:rsidRPr="007F57B7">
        <w:rPr>
          <w:szCs w:val="24"/>
        </w:rPr>
        <w:fldChar w:fldCharType="separate"/>
      </w:r>
      <w:r w:rsidRPr="007F57B7">
        <w:rPr>
          <w:szCs w:val="24"/>
        </w:rPr>
        <w:t>(Kumar and Palanisami, 2010)</w:t>
      </w:r>
      <w:r w:rsidRPr="007F57B7">
        <w:rPr>
          <w:szCs w:val="24"/>
        </w:rPr>
        <w:fldChar w:fldCharType="end"/>
      </w:r>
      <w:r w:rsidRPr="007F57B7">
        <w:rPr>
          <w:szCs w:val="24"/>
        </w:rPr>
        <w:t>.</w:t>
      </w:r>
    </w:p>
    <w:p w14:paraId="5A76B411" w14:textId="77777777" w:rsidR="00316EC8" w:rsidRPr="007F57B7" w:rsidRDefault="00316EC8" w:rsidP="00845FDA">
      <w:pPr>
        <w:autoSpaceDE w:val="0"/>
        <w:autoSpaceDN w:val="0"/>
        <w:adjustRightInd w:val="0"/>
        <w:spacing w:line="360" w:lineRule="auto"/>
        <w:contextualSpacing/>
        <w:rPr>
          <w:szCs w:val="24"/>
        </w:rPr>
      </w:pPr>
    </w:p>
    <w:p w14:paraId="16E6C8F8" w14:textId="77777777" w:rsidR="00316EC8" w:rsidRPr="007F57B7" w:rsidRDefault="00316EC8" w:rsidP="00845FDA">
      <w:pPr>
        <w:autoSpaceDE w:val="0"/>
        <w:autoSpaceDN w:val="0"/>
        <w:adjustRightInd w:val="0"/>
        <w:spacing w:line="360" w:lineRule="auto"/>
        <w:contextualSpacing/>
        <w:rPr>
          <w:szCs w:val="24"/>
        </w:rPr>
      </w:pPr>
    </w:p>
    <w:p w14:paraId="2EB88EF0" w14:textId="77777777" w:rsidR="00316EC8" w:rsidRPr="007F57B7" w:rsidRDefault="00316EC8" w:rsidP="00845FDA">
      <w:pPr>
        <w:pStyle w:val="Heading2"/>
        <w:numPr>
          <w:ilvl w:val="0"/>
          <w:numId w:val="0"/>
        </w:numPr>
        <w:spacing w:before="0" w:line="360" w:lineRule="auto"/>
        <w:ind w:left="567" w:hanging="567"/>
        <w:contextualSpacing/>
        <w:rPr>
          <w:rFonts w:cs="Times New Roman"/>
          <w:szCs w:val="24"/>
        </w:rPr>
      </w:pPr>
      <w:bookmarkStart w:id="66" w:name="_Toc5170459"/>
      <w:bookmarkStart w:id="67" w:name="_Hlk5146981"/>
      <w:r w:rsidRPr="007F57B7">
        <w:rPr>
          <w:rFonts w:cs="Times New Roman"/>
          <w:szCs w:val="24"/>
        </w:rPr>
        <w:t xml:space="preserve">2.4 </w:t>
      </w:r>
      <w:r w:rsidRPr="007F57B7">
        <w:rPr>
          <w:rFonts w:cs="Times New Roman"/>
          <w:szCs w:val="24"/>
        </w:rPr>
        <w:tab/>
        <w:t>REVIEW OF RELATED WORKS IN LITERATURE</w:t>
      </w:r>
      <w:bookmarkEnd w:id="66"/>
    </w:p>
    <w:bookmarkEnd w:id="67"/>
    <w:p w14:paraId="7950538B" w14:textId="77777777" w:rsidR="00316EC8" w:rsidRPr="007F57B7" w:rsidRDefault="00316EC8" w:rsidP="00845FDA">
      <w:pPr>
        <w:spacing w:line="360" w:lineRule="auto"/>
        <w:contextualSpacing/>
        <w:rPr>
          <w:szCs w:val="24"/>
        </w:rPr>
      </w:pPr>
      <w:r w:rsidRPr="007F57B7">
        <w:rPr>
          <w:szCs w:val="24"/>
        </w:rPr>
        <w:t xml:space="preserve">Soil moisture level can usually be determined via two methods, direct soil sampling method or indirect soil moisture detecting method. The direct method of determining soil water content is not generally applied for irrigation anymore because they require a lot of labour and cannot provide instant feedback. Thanks to technological advancements, soil moisture sensors can be permanently positioned at strategic locations in a crop plantation in order to obtain repeated moisture readings that can be used over time for irrigation management </w:t>
      </w:r>
      <w:r w:rsidRPr="007F57B7">
        <w:rPr>
          <w:szCs w:val="24"/>
        </w:rPr>
        <w:fldChar w:fldCharType="begin" w:fldLock="1"/>
      </w:r>
      <w:r w:rsidRPr="007F57B7">
        <w:rPr>
          <w:szCs w:val="24"/>
        </w:rPr>
        <w:instrText>ADDIN CSL_CITATION {"citationItems":[{"id":"ITEM-1","itemData":{"author":[{"dropping-particle":"","family":"Muñoz-carpena","given":"Rafael","non-dropping-particle":"","parse-names":false,"suffix":""},{"dropping-particle":"","family":"Dukes","given":"Michael D","non-dropping-particle":"","parse-names":false,"suffix":""}],"id":"ITEM-1","issued":{"date-parts":[["2014"]]},"page":"1-4","title":"Automatic Irrigation Based on Soil Moisture for Vegetable Crops 1 Automatic Soil-Water-Based","type":"article-journal"},"uris":["http://www.mendeley.com/documents/?uuid=13194f33-222e-43b2-bfe7-a236755a54c9"]}],"mendeley":{"formattedCitation":"(Muñoz-carpena &amp; Dukes, 2014)","manualFormatting":"(Muñoz-carpena and Dukes, 2014)","plainTextFormattedCitation":"(Muñoz-carpena &amp; Dukes, 2014)","previouslyFormattedCitation":"(Muñoz-carpena &amp; Dukes, 2014)"},"properties":{"noteIndex":0},"schema":"https://github.com/citation-style-language/schema/raw/master/csl-citation.json"}</w:instrText>
      </w:r>
      <w:r w:rsidRPr="007F57B7">
        <w:rPr>
          <w:szCs w:val="24"/>
        </w:rPr>
        <w:fldChar w:fldCharType="separate"/>
      </w:r>
      <w:r w:rsidRPr="007F57B7">
        <w:rPr>
          <w:noProof/>
          <w:szCs w:val="24"/>
        </w:rPr>
        <w:t>(Muñoz-carpena and Dukes, 2014)</w:t>
      </w:r>
      <w:r w:rsidRPr="007F57B7">
        <w:rPr>
          <w:szCs w:val="24"/>
        </w:rPr>
        <w:fldChar w:fldCharType="end"/>
      </w:r>
      <w:r w:rsidRPr="007F57B7">
        <w:rPr>
          <w:szCs w:val="24"/>
        </w:rPr>
        <w:t xml:space="preserve">. </w:t>
      </w:r>
    </w:p>
    <w:p w14:paraId="19A1EAD8" w14:textId="77777777" w:rsidR="00316EC8" w:rsidRPr="007F57B7" w:rsidRDefault="00316EC8" w:rsidP="00845FDA">
      <w:pPr>
        <w:spacing w:line="360" w:lineRule="auto"/>
        <w:contextualSpacing/>
        <w:rPr>
          <w:szCs w:val="24"/>
        </w:rPr>
      </w:pPr>
    </w:p>
    <w:p w14:paraId="73BB10F2" w14:textId="77777777" w:rsidR="00316EC8" w:rsidRPr="007F57B7" w:rsidRDefault="00316EC8" w:rsidP="00845FDA">
      <w:pPr>
        <w:spacing w:line="360" w:lineRule="auto"/>
        <w:contextualSpacing/>
        <w:rPr>
          <w:szCs w:val="24"/>
        </w:rPr>
      </w:pPr>
    </w:p>
    <w:p w14:paraId="6A8601C2" w14:textId="77777777" w:rsidR="00316EC8" w:rsidRPr="007F57B7" w:rsidRDefault="00316EC8" w:rsidP="00845FDA">
      <w:pPr>
        <w:spacing w:line="360" w:lineRule="auto"/>
        <w:contextualSpacing/>
        <w:rPr>
          <w:szCs w:val="24"/>
        </w:rPr>
      </w:pPr>
      <w:r w:rsidRPr="007F57B7">
        <w:rPr>
          <w:szCs w:val="24"/>
        </w:rPr>
        <w:t xml:space="preserve">An automatic decision support system was designed and developed to control irrigation. The major property of the system is its use of constant soil measurement and climatic conditions to accurately determine how much irrigation the crops need. The application of instantaneous data from the soil in a feedback control system makes the decision support system very adaptable. </w:t>
      </w:r>
      <w:r w:rsidRPr="007F57B7">
        <w:rPr>
          <w:szCs w:val="24"/>
        </w:rPr>
        <w:fldChar w:fldCharType="begin" w:fldLock="1"/>
      </w:r>
      <w:r w:rsidRPr="007F57B7">
        <w:rPr>
          <w:szCs w:val="24"/>
        </w:rPr>
        <w:instrText>ADDIN CSL_CITATION {"citationItems":[{"id":"ITEM-1","itemData":{"DOI":"10.1016/j.compag.2016.04.003","ISBN":"8415683111","ISSN":"01681699","PMID":"26628208","abstract":"In this paper, an automatic Smart Irrigation Decision Support System, SIDSS, is proposed to manage irrigation in agriculture. Our system estimates the weekly irrigations needs of a plantation, on the basis of both soil measurements and climatic variables gathered by several autonomous nodes deployed in field. This enables a closed loop control scheme to adapt the decision support system to local perturbations and estimation errors. Two machine learning techniques, PLSR and ANFIS, are proposed as reasoning engine of our SIDSS. Our approach is validated on three commercial plantations of citrus trees located in the South-East of Spain. Performance is tested against decisions taken by a human expert.","author":[{"dropping-particle":"","family":"Navarro-Hellín","given":"H.","non-dropping-particle":"","parse-names":false,"suffix":""},{"dropping-particle":"","family":"Martínez-del-Rincon","given":"J.","non-dropping-particle":"","parse-names":false,"suffix":""},{"dropping-particle":"","family":"Domingo-Miguel","given":"R.","non-dropping-particle":"","parse-names":false,"suffix":""},{"dropping-particle":"","family":"Soto-Valles","given":"F.","non-dropping-particle":"","parse-names":false,"suffix":""},{"dropping-particle":"","family":"Torres-Sánchez","given":"R.","non-dropping-particle":"","parse-names":false,"suffix":""}],"container-title":"Computers and Electronics in Agriculture","id":"ITEM-1","issued":{"date-parts":[["2016"]]},"page":"121-131","title":"A decision support system for managing irrigation in agriculture","type":"article-journal","volume":"124"},"uris":["http://www.mendeley.com/documents/?uuid=ffecd89a-6958-4d6b-a758-99fabf40bb0f"]}],"mendeley":{"formattedCitation":"(Navarro-Hellín, Martínez-del-Rincon, Domingo-Miguel, Soto-Valles, &amp; Torres-Sánchez, 2016)","manualFormatting":"(Navarro-Hellín et al., 2016)","plainTextFormattedCitation":"(Navarro-Hellín, Martínez-del-Rincon, Domingo-Miguel, Soto-Valles, &amp; Torres-Sánchez, 2016)","previouslyFormattedCitation":"(Navarro-Hellín, Martínez-del-Rincon, Domingo-Miguel, Soto-Valles, &amp; Torres-Sánchez, 2016)"},"properties":{"noteIndex":0},"schema":"https://github.com/citation-style-language/schema/raw/master/csl-citation.json"}</w:instrText>
      </w:r>
      <w:r w:rsidRPr="007F57B7">
        <w:rPr>
          <w:szCs w:val="24"/>
        </w:rPr>
        <w:fldChar w:fldCharType="separate"/>
      </w:r>
      <w:r w:rsidRPr="007F57B7">
        <w:rPr>
          <w:noProof/>
          <w:szCs w:val="24"/>
        </w:rPr>
        <w:t xml:space="preserve">(Navarro-Hellín </w:t>
      </w:r>
      <w:r w:rsidRPr="007F57B7">
        <w:rPr>
          <w:i/>
          <w:noProof/>
          <w:szCs w:val="24"/>
        </w:rPr>
        <w:t>et al.,</w:t>
      </w:r>
      <w:r w:rsidRPr="007F57B7">
        <w:rPr>
          <w:noProof/>
          <w:szCs w:val="24"/>
        </w:rPr>
        <w:t xml:space="preserve"> 2016)</w:t>
      </w:r>
      <w:r w:rsidRPr="007F57B7">
        <w:rPr>
          <w:szCs w:val="24"/>
        </w:rPr>
        <w:fldChar w:fldCharType="end"/>
      </w:r>
      <w:r w:rsidRPr="007F57B7">
        <w:rPr>
          <w:szCs w:val="24"/>
        </w:rPr>
        <w:t>.</w:t>
      </w:r>
    </w:p>
    <w:p w14:paraId="04F8E6F6" w14:textId="400C6A75" w:rsidR="00316EC8" w:rsidRDefault="00316EC8" w:rsidP="00845FDA">
      <w:pPr>
        <w:spacing w:line="360" w:lineRule="auto"/>
        <w:contextualSpacing/>
        <w:rPr>
          <w:szCs w:val="24"/>
        </w:rPr>
      </w:pPr>
    </w:p>
    <w:p w14:paraId="375CD6DB" w14:textId="77777777" w:rsidR="007F57B7" w:rsidRPr="007F57B7" w:rsidRDefault="007F57B7" w:rsidP="00845FDA">
      <w:pPr>
        <w:spacing w:line="360" w:lineRule="auto"/>
        <w:contextualSpacing/>
        <w:rPr>
          <w:szCs w:val="24"/>
        </w:rPr>
      </w:pPr>
    </w:p>
    <w:p w14:paraId="5BC1224A" w14:textId="4E961124" w:rsidR="00316EC8" w:rsidRDefault="00316EC8" w:rsidP="00845FDA">
      <w:pPr>
        <w:spacing w:line="360" w:lineRule="auto"/>
        <w:contextualSpacing/>
        <w:rPr>
          <w:szCs w:val="24"/>
        </w:rPr>
      </w:pPr>
      <w:r w:rsidRPr="007F57B7">
        <w:rPr>
          <w:szCs w:val="24"/>
        </w:rPr>
        <w:t xml:space="preserve">A system has been created to optimize the water use in crop plantation. The system automates the irrigation process by implementing a wireless network of soil-moisture, temperature and humidity sensors. The sensors are placed into the root zone of the plant thereby allowing for the determination of the exact field state allowing for precise regulation and control of water wastage in the field by using the automatic. The monitoring of the system is carried out with the aid of ZigBee and GSM </w:t>
      </w:r>
      <w:r w:rsidRPr="007F57B7">
        <w:rPr>
          <w:szCs w:val="24"/>
        </w:rPr>
        <w:fldChar w:fldCharType="begin" w:fldLock="1"/>
      </w:r>
      <w:r w:rsidRPr="007F57B7">
        <w:rPr>
          <w:szCs w:val="24"/>
        </w:rPr>
        <w:instrText>ADDIN CSL_CITATION {"citationItems":[{"id":"ITEM-1","itemData":{"DOI":"10.9790/0661-17377991","ISBN":"0661174299111","ISSN":"24058963","abstract":"The Automatic Irrigation system is designed to optimize the water use for agriculture crop. The system has represented the wireless sensor network of soil-moisture, temperature and humidity sensor placed into root zone of the plant. Agricultural sector is playing vital role in Indian economy where irrigation method is key concern. The system is designed to find the exact field condition, to control the wastage of water in the field and to provide exact controlling of field by using the automatic irrigation and automizing the agricultural environment by using the components and building the necessary hardware. This system includes the monitoring of the system using zigbee and GSM.","author":[{"dropping-particle":"","family":"Patidar","given":"Mamta","non-dropping-particle":"","parse-names":false,"suffix":""},{"dropping-particle":"","family":"Belsare","given":"S.S.","non-dropping-particle":"","parse-names":false,"suffix":""}],"container-title":"IOSR Journal of Computer Engineering Ver. VII","id":"ITEM-1","issue":"3","issued":{"date-parts":[["2015"]]},"page":"2278-661","title":"DESIGN AND IMPLEMENTATION OF AUTOMATIC IRRIGATION SYSTEM USING ARM7","type":"article-journal","volume":"17"},"uris":["http://www.mendeley.com/documents/?uuid=d6b92867-bcd0-46ec-a6a4-a3761156d0a4"]}],"mendeley":{"formattedCitation":"(Patidar &amp; Belsare, 2015)","manualFormatting":"(Patidar and Belsare, 2015)","plainTextFormattedCitation":"(Patidar &amp; Belsare, 2015)","previouslyFormattedCitation":"(Patidar &amp; Belsare, 2015)"},"properties":{"noteIndex":0},"schema":"https://github.com/citation-style-language/schema/raw/master/csl-citation.json"}</w:instrText>
      </w:r>
      <w:r w:rsidRPr="007F57B7">
        <w:rPr>
          <w:szCs w:val="24"/>
        </w:rPr>
        <w:fldChar w:fldCharType="separate"/>
      </w:r>
      <w:r w:rsidRPr="007F57B7">
        <w:rPr>
          <w:noProof/>
          <w:szCs w:val="24"/>
        </w:rPr>
        <w:t>(Patidar and Belsare, 2015)</w:t>
      </w:r>
      <w:r w:rsidRPr="007F57B7">
        <w:rPr>
          <w:szCs w:val="24"/>
        </w:rPr>
        <w:fldChar w:fldCharType="end"/>
      </w:r>
      <w:r w:rsidRPr="007F57B7">
        <w:rPr>
          <w:szCs w:val="24"/>
        </w:rPr>
        <w:t>.</w:t>
      </w:r>
    </w:p>
    <w:p w14:paraId="6E1C7DAC" w14:textId="35650F1E" w:rsidR="007F57B7" w:rsidRDefault="007F57B7" w:rsidP="00845FDA">
      <w:pPr>
        <w:spacing w:line="360" w:lineRule="auto"/>
        <w:contextualSpacing/>
        <w:rPr>
          <w:szCs w:val="24"/>
        </w:rPr>
      </w:pPr>
    </w:p>
    <w:p w14:paraId="2EC311F4" w14:textId="77777777" w:rsidR="007F57B7" w:rsidRPr="007F57B7" w:rsidRDefault="007F57B7" w:rsidP="00845FDA">
      <w:pPr>
        <w:spacing w:line="360" w:lineRule="auto"/>
        <w:contextualSpacing/>
        <w:rPr>
          <w:szCs w:val="24"/>
        </w:rPr>
      </w:pPr>
    </w:p>
    <w:p w14:paraId="1B4D5032" w14:textId="77777777" w:rsidR="00316EC8" w:rsidRPr="007F57B7" w:rsidRDefault="00316EC8" w:rsidP="00845FDA">
      <w:pPr>
        <w:spacing w:line="360" w:lineRule="auto"/>
        <w:contextualSpacing/>
        <w:rPr>
          <w:szCs w:val="24"/>
        </w:rPr>
      </w:pPr>
      <w:r w:rsidRPr="007F57B7">
        <w:rPr>
          <w:szCs w:val="24"/>
        </w:rPr>
        <w:t xml:space="preserve">An instantaneous intelligent sensor arrangement was designed for determining soil temperature and moisture content. The arrangement is made up of several sensor nodes positioned all around the farmland and a central receiver connected to a laptop/computer. The sensor nodes are made up of a peculiarly designed circuit board, soil moisture sensors, thermocouples, and a Radio Frequency Identification (RFID) tag that sends information to the central receiver. This is a closed loop irrigation system whereby the intelligent sensor arrangement will resolve the timing and quantities for instantaneous irrigation implementation </w:t>
      </w:r>
      <w:r w:rsidRPr="007F57B7">
        <w:rPr>
          <w:szCs w:val="24"/>
        </w:rPr>
        <w:fldChar w:fldCharType="begin" w:fldLock="1"/>
      </w:r>
      <w:r w:rsidRPr="007F57B7">
        <w:rPr>
          <w:szCs w:val="24"/>
        </w:rPr>
        <w:instrText>ADDIN CSL_CITATION {"citationItems":[{"id":"ITEM-1","itemData":{"DOI":"10.1016/j.compag.2007.05.009","ISBN":"0168-1699","ISSN":"01681699","abstract":"A prototype real-time, smart sensor array for measuring soil moisture and soil temperature that uses off-the-shelf components was developed and evaluated for scheduling irrigation in cotton. The array consists of a centrally located receiver connected to a laptop computer and multiple sensor nodes installed in the field. The sensor nodes consist of sensors (up to three Watermark®soil moisture sensors and up to four thermocouples), a specially designed circuit board, and a Radio Frequency IDentification (RFID) tag which transmits data to the receiver. The smart sensor array described here offers real potential for reliably monitoring spatially variable soil water status in crop fields. The relatively low cost of the system (</w:instrText>
      </w:r>
      <w:r w:rsidRPr="007F57B7">
        <w:rPr>
          <w:rFonts w:ascii="Cambria Math" w:hAnsi="Cambria Math" w:cs="Cambria Math"/>
          <w:szCs w:val="24"/>
        </w:rPr>
        <w:instrText>∼</w:instrText>
      </w:r>
      <w:r w:rsidRPr="007F57B7">
        <w:rPr>
          <w:szCs w:val="24"/>
        </w:rPr>
        <w:instrText>USD 2400 for a 20-sensor node system) allows for installation of a dense population of soil moisture sensors that can adequately represent the inherent soil variability present in fields. This paper describes the smart sensor array and testing in a cotton crop. Integration of the sensors with precision irrigation technologies will provide a closed loop irrigation system where inputs from the smart sensor array will determine timing and amounts for real-time site-specific irrigation applications. © 2007 Elsevier B.V. All rights reserved.","author":[{"dropping-particle":"","family":"Vellidis","given":"G.","non-dropping-particle":"","parse-names":false,"suffix":""},{"dropping-particle":"","family":"Tucker","given":"M.","non-dropping-particle":"","parse-names":false,"suffix":""},{"dropping-particle":"","family":"Perry","given":"C.","non-dropping-particle":"","parse-names":false,"suffix":""},{"dropping-particle":"","family":"Kvien","given":"C.","non-dropping-particle":"","parse-names":false,"suffix":""},{"dropping-particle":"","family":"Bednarz","given":"C.","non-dropping-particle":"","parse-names":false,"suffix":""}],"container-title":"Computers and Electronics in Agriculture","id":"ITEM-1","issue":"1","issued":{"date-parts":[["2008"]]},"page":"44-50","title":"A real-time wireless smart sensor array for scheduling irrigation","type":"article-journal","volume":"61"},"uris":["http://www.mendeley.com/documents/?uuid=d38dd814-41a6-40fa-b116-912c6b97451a"]}],"mendeley":{"formattedCitation":"(Vellidis, Tucker, Perry, Kvien, &amp; Bednarz, 2008)","manualFormatting":"(Vellidis et al., 2008)","plainTextFormattedCitation":"(Vellidis, Tucker, Perry, Kvien, &amp; Bednarz, 2008)","previouslyFormattedCitation":"(Vellidis, Tucker, Perry, Kvien, &amp; Bednarz, 2008)"},"properties":{"noteIndex":0},"schema":"https://github.com/citation-style-language/schema/raw/master/csl-citation.json"}</w:instrText>
      </w:r>
      <w:r w:rsidRPr="007F57B7">
        <w:rPr>
          <w:szCs w:val="24"/>
        </w:rPr>
        <w:fldChar w:fldCharType="separate"/>
      </w:r>
      <w:r w:rsidRPr="007F57B7">
        <w:rPr>
          <w:noProof/>
          <w:szCs w:val="24"/>
        </w:rPr>
        <w:t xml:space="preserve">(Vellidis </w:t>
      </w:r>
      <w:r w:rsidRPr="007F57B7">
        <w:rPr>
          <w:i/>
          <w:noProof/>
          <w:szCs w:val="24"/>
        </w:rPr>
        <w:t>et al.,</w:t>
      </w:r>
      <w:r w:rsidRPr="007F57B7">
        <w:rPr>
          <w:noProof/>
          <w:szCs w:val="24"/>
        </w:rPr>
        <w:t xml:space="preserve"> 2008)</w:t>
      </w:r>
      <w:r w:rsidRPr="007F57B7">
        <w:rPr>
          <w:szCs w:val="24"/>
        </w:rPr>
        <w:fldChar w:fldCharType="end"/>
      </w:r>
      <w:r w:rsidRPr="007F57B7">
        <w:rPr>
          <w:szCs w:val="24"/>
        </w:rPr>
        <w:t>.</w:t>
      </w:r>
    </w:p>
    <w:p w14:paraId="000A4371" w14:textId="77777777" w:rsidR="00316EC8" w:rsidRPr="007F57B7" w:rsidRDefault="00316EC8" w:rsidP="00845FDA">
      <w:pPr>
        <w:spacing w:line="360" w:lineRule="auto"/>
        <w:contextualSpacing/>
        <w:rPr>
          <w:szCs w:val="24"/>
        </w:rPr>
      </w:pPr>
    </w:p>
    <w:p w14:paraId="24C9FF26" w14:textId="77777777" w:rsidR="00316EC8" w:rsidRPr="007F57B7" w:rsidRDefault="00316EC8" w:rsidP="00845FDA">
      <w:pPr>
        <w:spacing w:line="360" w:lineRule="auto"/>
        <w:contextualSpacing/>
        <w:rPr>
          <w:szCs w:val="24"/>
        </w:rPr>
      </w:pPr>
    </w:p>
    <w:p w14:paraId="744E1804" w14:textId="77777777" w:rsidR="00316EC8" w:rsidRPr="007F57B7" w:rsidRDefault="00316EC8" w:rsidP="00845FDA">
      <w:pPr>
        <w:spacing w:line="360" w:lineRule="auto"/>
        <w:contextualSpacing/>
        <w:rPr>
          <w:szCs w:val="24"/>
        </w:rPr>
      </w:pPr>
      <w:r w:rsidRPr="007F57B7">
        <w:rPr>
          <w:szCs w:val="24"/>
        </w:rPr>
        <w:t xml:space="preserve">An automatic irrigation system is integrated with an Arduino UNO microcontroller that is set and programmed to send a signal to the irrigation system based on the moisture content of the soil. The amount of moisture in the soil is determined with the aid of soil moisture sensor. When there is a change in the moisture level, the sensor sends a signal to the Arduino (microcontroller). With the aid of a water level sensor, the microcontroller confirms that there is sufficient water in the overhead tank and then activates or deactivates the irrigating system accordingly. The designed system helped in improving plant growth, reducing costs, minimizing water wastage and reducing labour </w:t>
      </w:r>
      <w:r w:rsidRPr="007F57B7">
        <w:rPr>
          <w:szCs w:val="24"/>
        </w:rPr>
        <w:fldChar w:fldCharType="begin" w:fldLock="1"/>
      </w:r>
      <w:r w:rsidRPr="007F57B7">
        <w:rPr>
          <w:szCs w:val="24"/>
        </w:rPr>
        <w:instrText>ADDIN CSL_CITATION {"citationItems":[{"id":"ITEM-1","itemData":{"DOI":"10.17148/IJARCCE.2018.777","author":[{"dropping-particle":"","family":"Okoye","given":"F A","non-dropping-particle":"","parse-names":false,"suffix":""},{"dropping-particle":"","family":"Orji","given":"E Z","non-dropping-particle":"","parse-names":false,"suffix":""},{"dropping-particle":"","family":"Ozor","given":"G O","non-dropping-particle":"","parse-names":false,"suffix":""}],"id":"ITEM-1","issued":{"date-parts":[["2018"]]},"page":"42-47","title":"Using Arduino Based Automatic Irrigation System to Determine Irrigation Time for Different Soil Types in Nigeria","type":"article-journal"},"uris":["http://www.mendeley.com/documents/?uuid=35d28f40-6b2a-4931-9716-20de953b0aec"]}],"mendeley":{"formattedCitation":"(Okoye, Orji, &amp; Ozor, 2018)","manualFormatting":"(Okoye et al., 2018)","plainTextFormattedCitation":"(Okoye, Orji, &amp; Ozor, 2018)","previouslyFormattedCitation":"(Okoye, Orji, &amp; Ozor, 2018)"},"properties":{"noteIndex":0},"schema":"https://github.com/citation-style-language/schema/raw/master/csl-citation.json"}</w:instrText>
      </w:r>
      <w:r w:rsidRPr="007F57B7">
        <w:rPr>
          <w:szCs w:val="24"/>
        </w:rPr>
        <w:fldChar w:fldCharType="separate"/>
      </w:r>
      <w:r w:rsidRPr="007F57B7">
        <w:rPr>
          <w:noProof/>
          <w:szCs w:val="24"/>
        </w:rPr>
        <w:t xml:space="preserve">(Okoye </w:t>
      </w:r>
      <w:r w:rsidRPr="007F57B7">
        <w:rPr>
          <w:i/>
          <w:noProof/>
          <w:szCs w:val="24"/>
        </w:rPr>
        <w:t>et al.,</w:t>
      </w:r>
      <w:r w:rsidRPr="007F57B7">
        <w:rPr>
          <w:noProof/>
          <w:szCs w:val="24"/>
        </w:rPr>
        <w:t xml:space="preserve"> 2018)</w:t>
      </w:r>
      <w:r w:rsidRPr="007F57B7">
        <w:rPr>
          <w:szCs w:val="24"/>
        </w:rPr>
        <w:fldChar w:fldCharType="end"/>
      </w:r>
      <w:r w:rsidRPr="007F57B7">
        <w:rPr>
          <w:szCs w:val="24"/>
        </w:rPr>
        <w:t>.</w:t>
      </w:r>
    </w:p>
    <w:p w14:paraId="72FC364E" w14:textId="77777777" w:rsidR="00316EC8" w:rsidRPr="007F57B7" w:rsidRDefault="00316EC8" w:rsidP="00845FDA">
      <w:pPr>
        <w:spacing w:line="360" w:lineRule="auto"/>
        <w:contextualSpacing/>
        <w:rPr>
          <w:szCs w:val="24"/>
        </w:rPr>
      </w:pPr>
    </w:p>
    <w:p w14:paraId="50BC3B0E" w14:textId="77777777" w:rsidR="00316EC8" w:rsidRPr="007F57B7" w:rsidRDefault="00316EC8" w:rsidP="00845FDA">
      <w:pPr>
        <w:spacing w:line="360" w:lineRule="auto"/>
        <w:contextualSpacing/>
        <w:rPr>
          <w:szCs w:val="24"/>
        </w:rPr>
      </w:pPr>
    </w:p>
    <w:p w14:paraId="0B1F6D87" w14:textId="3FE202D4" w:rsidR="00316EC8" w:rsidRPr="007F57B7" w:rsidRDefault="003119E5" w:rsidP="00845FDA">
      <w:pPr>
        <w:spacing w:line="360" w:lineRule="auto"/>
        <w:contextualSpacing/>
        <w:rPr>
          <w:szCs w:val="24"/>
        </w:rPr>
      </w:pPr>
      <w:r w:rsidRPr="007F57B7">
        <w:rPr>
          <w:szCs w:val="24"/>
        </w:rPr>
        <w:fldChar w:fldCharType="begin" w:fldLock="1"/>
      </w:r>
      <w:r w:rsidRPr="007F57B7">
        <w:rPr>
          <w:szCs w:val="24"/>
        </w:rPr>
        <w:instrText>ADDIN CSL_CITATION {"citationItems":[{"id":"ITEM-1","itemData":{"DOI":"10.1016/j.compag.2010.07.006","ISBN":"0168-1699","ISSN":"01681699","abstract":"A prototype system was developed and constructed for automating the measurement and recording of canopy-, soil-, and air temperature, and soil moisture status in cropped fields. The system consists of a microcontroller-based circuit with solid-state components for handling clock/calendar, sensor power, and data storage and retrieval functions. Sensors, including an analog soil moisture sensor, analog and digital temperature sensors, and a digital infrared thermometer, are widely available and inexpensive. The circuit board and sensor assemblies require approximately 4 h to construct and test, and material costs totaled approximately US$84. Systems were built and tested during the 2009 growing season in a corn field to evaluate performance and suitability under local conditions. The sensors performed according to manufacturers' specifications, with accuracies of ±0.4 °C, ±1.4 °C, and ±0.3 °C for air-, soil-, and canopy-temperature measurements, respectively. Soil moisture sensors were calibrated and provided measurements within ±2 kPa of the manufacturer's values. Reliability of data collection and storage averaged 91%, with most bad or missing data occurring during periods of inclement weather and electrostatic interference. © 2010.","author":[{"dropping-particle":"","family":"Fisher","given":"Daniel K.","non-dropping-particle":"","parse-names":false,"suffix":""},{"dropping-particle":"","family":"Kebede","given":"Hirut","non-dropping-particle":"","parse-names":false,"suffix":""}],"container-title":"Computers and Electronics in Agriculture","id":"ITEM-1","issue":"1","issued":{"date-parts":[["2010"]]},"page":"168-173","publisher":"Elsevier B.V.","title":"A low-cost microcontroller-based system to monitor crop temperature and water status","type":"article-journal","volume":"74"},"uris":["http://www.mendeley.com/documents/?uuid=999fd07e-a3a2-47b6-9477-01599b4372fc"]}],"mendeley":{"formattedCitation":"(Fisher &amp; Kebede, 2010)","manualFormatting":"(Fisher and Kebede, 2010)","plainTextFormattedCitation":"(Fisher &amp; Kebede, 2010)","previouslyFormattedCitation":"(Fisher &amp; Kebede, 2010)"},"properties":{"noteIndex":0},"schema":"https://github.com/citation-style-language/schema/raw/master/csl-citation.json"}</w:instrText>
      </w:r>
      <w:r w:rsidRPr="007F57B7">
        <w:rPr>
          <w:szCs w:val="24"/>
        </w:rPr>
        <w:fldChar w:fldCharType="separate"/>
      </w:r>
      <w:r w:rsidRPr="007F57B7">
        <w:rPr>
          <w:noProof/>
          <w:szCs w:val="24"/>
        </w:rPr>
        <w:t xml:space="preserve">Fisher and Kebede, </w:t>
      </w:r>
      <w:r>
        <w:rPr>
          <w:noProof/>
          <w:szCs w:val="24"/>
        </w:rPr>
        <w:t>(</w:t>
      </w:r>
      <w:r w:rsidRPr="007F57B7">
        <w:rPr>
          <w:noProof/>
          <w:szCs w:val="24"/>
        </w:rPr>
        <w:t>2010)</w:t>
      </w:r>
      <w:r w:rsidRPr="007F57B7">
        <w:rPr>
          <w:szCs w:val="24"/>
        </w:rPr>
        <w:fldChar w:fldCharType="end"/>
      </w:r>
      <w:r w:rsidR="00316EC8" w:rsidRPr="007F57B7">
        <w:rPr>
          <w:szCs w:val="24"/>
        </w:rPr>
        <w:t xml:space="preserve"> developed and constructed </w:t>
      </w:r>
      <w:r>
        <w:rPr>
          <w:szCs w:val="24"/>
        </w:rPr>
        <w:t xml:space="preserve">a system </w:t>
      </w:r>
      <w:r w:rsidR="00316EC8" w:rsidRPr="007F57B7">
        <w:rPr>
          <w:szCs w:val="24"/>
        </w:rPr>
        <w:t>to automatically obtain and save specific environmental data in crop plantations. These data include air temperature, soil temperature, and soil moisture level. The system makes use of a microcontroller-based circuit in order to achieve automation. This allows for sensor power, and data storage and retrieval functions. Dependability of data retrieval and storage was found to have an average of 91%, where most lost or bad data occurred during times of severe weather and electrostatic disturbances.</w:t>
      </w:r>
    </w:p>
    <w:p w14:paraId="1BDB87A1" w14:textId="62EF5ACF" w:rsidR="00316EC8" w:rsidRDefault="00316EC8" w:rsidP="00845FDA">
      <w:pPr>
        <w:spacing w:line="360" w:lineRule="auto"/>
        <w:contextualSpacing/>
        <w:rPr>
          <w:szCs w:val="24"/>
          <w:lang w:val="en-US"/>
        </w:rPr>
      </w:pPr>
    </w:p>
    <w:p w14:paraId="137B934A" w14:textId="77777777" w:rsidR="007F57B7" w:rsidRPr="007F57B7" w:rsidRDefault="007F57B7" w:rsidP="00845FDA">
      <w:pPr>
        <w:spacing w:line="360" w:lineRule="auto"/>
        <w:contextualSpacing/>
        <w:rPr>
          <w:szCs w:val="24"/>
          <w:lang w:val="en-US"/>
        </w:rPr>
      </w:pPr>
    </w:p>
    <w:p w14:paraId="4FEEE675" w14:textId="77777777" w:rsidR="00316EC8" w:rsidRPr="007F57B7" w:rsidRDefault="00316EC8" w:rsidP="00845FDA">
      <w:pPr>
        <w:spacing w:line="360" w:lineRule="auto"/>
        <w:contextualSpacing/>
        <w:rPr>
          <w:szCs w:val="24"/>
          <w:lang w:val="en-US"/>
        </w:rPr>
      </w:pPr>
      <w:r w:rsidRPr="007F57B7">
        <w:rPr>
          <w:szCs w:val="24"/>
          <w:lang w:val="en-US"/>
        </w:rPr>
        <w:t xml:space="preserve">A microcontroller based automatic irrigation system was designed to allow for the irrigation of regions of a field where water is needed, while circumventing regions where suitable soil moisture is detected. Each region requiring irrigation had at least one sprinkler head, water dispensing device and a solenoid valve with "on" and "off" state to control the movement of water. The regions had moisture sensors positioned in the soil, which measure and sends the moisture level of the soil to a microcontroller joined in controlling connection to the solenoid valves. The microcontroller, which includes the circuitry and software selectively triggers each solenoid valves on a given irrigation day, starting with the pre-programmed start time and lasting for a pre-programmed time period unless that period is shortened because the moisture sensor for that region indicates that the predetermined adequate moisture level has been obtained </w:t>
      </w:r>
      <w:r w:rsidRPr="007F57B7">
        <w:rPr>
          <w:szCs w:val="24"/>
          <w:lang w:val="en-US"/>
        </w:rPr>
        <w:fldChar w:fldCharType="begin" w:fldLock="1"/>
      </w:r>
      <w:r w:rsidRPr="007F57B7">
        <w:rPr>
          <w:szCs w:val="24"/>
          <w:lang w:val="en-US"/>
        </w:rPr>
        <w:instrText>ADDIN CSL_CITATION {"citationItems":[{"id":"ITEM-1","itemData":{"ISBN":"9789810879310","author":[{"dropping-particle":"","family":"Rajpal","given":"Abhinav","non-dropping-particle":"","parse-names":false,"suffix":""},{"dropping-particle":"","family":"Jain","given":"Sumit","non-dropping-particle":"","parse-names":false,"suffix":""},{"dropping-particle":"","family":"Khare","given":"Nistha","non-dropping-particle":"","parse-names":false,"suffix":""},{"dropping-particle":"","family":"Shukla","given":"Anil Kumar","non-dropping-particle":"","parse-names":false,"suffix":""}],"id":"ITEM-1","issue":"Icse","issued":{"date-parts":[["2011"]]},"page":"94-96","title":"Microcontroller-based Automatic Irrigation System with Moisture Sensors","type":"article-journal"},"uris":["http://www.mendeley.com/documents/?uuid=47906ab9-682c-4c8b-ba20-16840afdb21a"]}],"mendeley":{"formattedCitation":"(Rajpal, Jain, Khare, &amp; Shukla, 2011)","manualFormatting":"(Rajpal et al., 2011)","plainTextFormattedCitation":"(Rajpal, Jain, Khare, &amp; Shukla, 2011)","previouslyFormattedCitation":"(Rajpal, Jain, Khare, &amp; Shukla, 2011)"},"properties":{"noteIndex":0},"schema":"https://github.com/citation-style-language/schema/raw/master/csl-citation.json"}</w:instrText>
      </w:r>
      <w:r w:rsidRPr="007F57B7">
        <w:rPr>
          <w:szCs w:val="24"/>
          <w:lang w:val="en-US"/>
        </w:rPr>
        <w:fldChar w:fldCharType="separate"/>
      </w:r>
      <w:r w:rsidRPr="007F57B7">
        <w:rPr>
          <w:noProof/>
          <w:szCs w:val="24"/>
          <w:lang w:val="en-US"/>
        </w:rPr>
        <w:t xml:space="preserve">(Rajpal </w:t>
      </w:r>
      <w:r w:rsidRPr="007F57B7">
        <w:rPr>
          <w:i/>
          <w:noProof/>
          <w:szCs w:val="24"/>
          <w:lang w:val="en-US"/>
        </w:rPr>
        <w:t>et al.,</w:t>
      </w:r>
      <w:r w:rsidRPr="007F57B7">
        <w:rPr>
          <w:noProof/>
          <w:szCs w:val="24"/>
          <w:lang w:val="en-US"/>
        </w:rPr>
        <w:t xml:space="preserve"> 2011)</w:t>
      </w:r>
      <w:r w:rsidRPr="007F57B7">
        <w:rPr>
          <w:szCs w:val="24"/>
          <w:lang w:val="en-US"/>
        </w:rPr>
        <w:fldChar w:fldCharType="end"/>
      </w:r>
      <w:r w:rsidRPr="007F57B7">
        <w:rPr>
          <w:szCs w:val="24"/>
          <w:lang w:val="en-US"/>
        </w:rPr>
        <w:t>.</w:t>
      </w:r>
    </w:p>
    <w:p w14:paraId="1B0BEE79" w14:textId="77777777" w:rsidR="00316EC8" w:rsidRPr="007F57B7" w:rsidRDefault="00316EC8" w:rsidP="00845FDA">
      <w:pPr>
        <w:spacing w:line="360" w:lineRule="auto"/>
        <w:contextualSpacing/>
        <w:rPr>
          <w:szCs w:val="24"/>
          <w:lang w:val="en-US"/>
        </w:rPr>
      </w:pPr>
    </w:p>
    <w:p w14:paraId="33C854E0" w14:textId="77777777" w:rsidR="00316EC8" w:rsidRPr="007F57B7" w:rsidRDefault="00316EC8" w:rsidP="00845FDA">
      <w:pPr>
        <w:spacing w:line="360" w:lineRule="auto"/>
        <w:contextualSpacing/>
        <w:rPr>
          <w:szCs w:val="24"/>
          <w:lang w:val="en-US"/>
        </w:rPr>
      </w:pPr>
    </w:p>
    <w:p w14:paraId="276CE2B4" w14:textId="77777777" w:rsidR="00316EC8" w:rsidRPr="007F57B7" w:rsidRDefault="00316EC8" w:rsidP="00845FDA">
      <w:pPr>
        <w:spacing w:line="360" w:lineRule="auto"/>
        <w:contextualSpacing/>
        <w:rPr>
          <w:szCs w:val="24"/>
        </w:rPr>
      </w:pPr>
      <w:r w:rsidRPr="007F57B7">
        <w:rPr>
          <w:szCs w:val="24"/>
        </w:rPr>
        <w:t xml:space="preserve">A system was developed to automate water supply for irrigation of home garden and farm fields. It was carried out through the use of moisture and temperature sensors which are installed at root area of the crops. The values detected by the sensors are sent to a base station where real-time data from the field is collated and uploaded to the internet using ESP8266 Wi-Fi module. The station also notifies the user concerning any irregular conditions like low moisture and high temperature. Whenever the detected value is more than the set point the valve of irrigation system is triggered open. Technological advancements as we approach Internet of Things (IOT) makes it possible for the user to continuously monitor the state of the soil. </w:t>
      </w:r>
      <w:r w:rsidRPr="007F57B7">
        <w:rPr>
          <w:szCs w:val="24"/>
        </w:rPr>
        <w:fldChar w:fldCharType="begin" w:fldLock="1"/>
      </w:r>
      <w:r w:rsidRPr="007F57B7">
        <w:rPr>
          <w:szCs w:val="24"/>
        </w:rPr>
        <w:instrText>ADDIN CSL_CITATION {"citationItems":[{"id":"ITEM-1","itemData":{"DOI":"10.17485/ijst/2016/v9i17/93048","ISSN":"09745645","author":[{"dropping-particle":"","family":"Kumar","given":"Kranthi M.","non-dropping-particle":"","parse-names":false,"suffix":""},{"dropping-particle":"","family":"Ravi","given":"Srenivasa K.","non-dropping-particle":"","parse-names":false,"suffix":""}],"container-title":"Indian Journal of Science and Technology","id":"ITEM-1","issue":"17","issued":{"date-parts":[["2016"]]},"title":"Automation of irrigation system based on Wi-Fi technology and IOT","type":"article-journal","volume":"9"},"uris":["http://www.mendeley.com/documents/?uuid=407d1e75-29d5-4fbe-8f72-ecc20d3e6a1b"]}],"mendeley":{"formattedCitation":"(Kumar &amp; Ravi, 2016)","manualFormatting":"(Kumar and Ravi, 2016)","plainTextFormattedCitation":"(Kumar &amp; Ravi, 2016)","previouslyFormattedCitation":"(Kranthi Kumar &amp; Srenivasa Ravi, 2016)"},"properties":{"noteIndex":0},"schema":"https://github.com/citation-style-language/schema/raw/master/csl-citation.json"}</w:instrText>
      </w:r>
      <w:r w:rsidRPr="007F57B7">
        <w:rPr>
          <w:szCs w:val="24"/>
        </w:rPr>
        <w:fldChar w:fldCharType="separate"/>
      </w:r>
      <w:r w:rsidRPr="007F57B7">
        <w:rPr>
          <w:noProof/>
          <w:szCs w:val="24"/>
        </w:rPr>
        <w:t>(Kumar and Ravi, 2016)</w:t>
      </w:r>
      <w:r w:rsidRPr="007F57B7">
        <w:rPr>
          <w:szCs w:val="24"/>
        </w:rPr>
        <w:fldChar w:fldCharType="end"/>
      </w:r>
      <w:r w:rsidRPr="007F57B7">
        <w:rPr>
          <w:szCs w:val="24"/>
        </w:rPr>
        <w:t>.</w:t>
      </w:r>
    </w:p>
    <w:p w14:paraId="1741D841" w14:textId="77777777" w:rsidR="00316EC8" w:rsidRPr="007F57B7" w:rsidRDefault="00316EC8" w:rsidP="00845FDA">
      <w:pPr>
        <w:spacing w:line="360" w:lineRule="auto"/>
        <w:contextualSpacing/>
        <w:rPr>
          <w:szCs w:val="24"/>
        </w:rPr>
      </w:pPr>
    </w:p>
    <w:p w14:paraId="5411E651" w14:textId="77777777" w:rsidR="00316EC8" w:rsidRPr="007F57B7" w:rsidRDefault="00316EC8" w:rsidP="00845FDA">
      <w:pPr>
        <w:spacing w:line="360" w:lineRule="auto"/>
        <w:contextualSpacing/>
        <w:rPr>
          <w:szCs w:val="24"/>
          <w:lang w:val="en-US"/>
        </w:rPr>
      </w:pPr>
    </w:p>
    <w:p w14:paraId="308E298C" w14:textId="06CE3A6E" w:rsidR="00316EC8" w:rsidRDefault="00316EC8" w:rsidP="00845FDA">
      <w:pPr>
        <w:spacing w:line="360" w:lineRule="auto"/>
        <w:contextualSpacing/>
        <w:rPr>
          <w:szCs w:val="24"/>
          <w:lang w:val="en-US"/>
        </w:rPr>
      </w:pPr>
      <w:r w:rsidRPr="007F57B7">
        <w:rPr>
          <w:szCs w:val="24"/>
          <w:lang w:val="en-US"/>
        </w:rPr>
        <w:t xml:space="preserve">A SCADA-based system is useful in places where there is adequate sunshine but deficient water to perform the required farming activities. An automated SCADA system that uses a Programmable Logic Controller (PLC) is very significant in agriculture. The system can be energized by a smart solar system with solar panels that target The Sun’s radiation. The system works using soil moisture and level detection sensors. Soil moisture sensor detects the moisture content, whereas the level detection sensors detects the water level in the water tank. The biggest gain of solar energy is that it is a freely available, unlimited source energy </w:t>
      </w:r>
      <w:r w:rsidRPr="007F57B7">
        <w:rPr>
          <w:szCs w:val="24"/>
          <w:lang w:val="en-US"/>
        </w:rPr>
        <w:fldChar w:fldCharType="begin" w:fldLock="1"/>
      </w:r>
      <w:r w:rsidRPr="007F57B7">
        <w:rPr>
          <w:szCs w:val="24"/>
          <w:lang w:val="en-US"/>
        </w:rPr>
        <w:instrText>ADDIN CSL_CITATION {"citationItems":[{"id":"ITEM-1","itemData":{"DOI":"10.1088/1757-899X/53/1/012005","ISSN":"17578981","abstract":"Development of a solar powered irrigation system has been discussed in this paper. This system would be SCADA-based and quite useful in areas where there is plenty of sunshine but insufficient water to carry out farming activities, such as rubber plantation, strawberry plantation, or any plantation, that requires frequent watering. The system is powered by solar system as a renewable energy which uses solar panel module to convert Sunlight into electricity. The development and implementation of an automated SCADA controlled system that uses PLC as a controller is significant to agricultural, oil and gas monitoring and control purpose purposes. In addition, the system is powered by an intelligent solar system in which solar panel targets the radiation from the Sun. Other than that, the solar system has reduced energy cost as well as pollution. The system is equipped with four input sensors; two soil moisture sensors, two level detection sensors. Soil moisture sensor measures the humidity of the soil, whereas the level detection sensors detect the level of water in the tank. The output sides consist of two solenoid valves, which are controlled respectively by two moistures sensors. © Published under licence by IOP Publishing Ltd.","author":[{"dropping-particle":"","family":"Abdelkerim","given":"A. I.","non-dropping-particle":"","parse-names":false,"suffix":""},{"dropping-particle":"","family":"Eusuf","given":"M. M R Sami","non-dropping-particle":"","parse-names":false,"suffix":""},{"dropping-particle":"","family":"Salami","given":"M. J E","non-dropping-particle":"","parse-names":false,"suffix":""},{"dropping-particle":"","family":"Aibinu","given":"A.","non-dropping-particle":"","parse-names":false,"suffix":""},{"dropping-particle":"","family":"Eusuf","given":"M. A.","non-dropping-particle":"","parse-names":false,"suffix":""}],"container-title":"IOP Conference Series: Materials Science and Engineering","id":"ITEM-1","issue":"1","issued":{"date-parts":[["2013"]]},"title":"Development of solar powered irrigation system","type":"article-journal","volume":"53"},"uris":["http://www.mendeley.com/documents/?uuid=b9a5becf-e540-44f6-906a-dd69da972b62"]}],"mendeley":{"formattedCitation":"(Abdelkerim, Eusuf, Salami, Aibinu, &amp; Eusuf, 2013)","manualFormatting":"(Abdelkerim et al., 2013)","plainTextFormattedCitation":"(Abdelkerim, Eusuf, Salami, Aibinu, &amp; Eusuf, 2013)","previouslyFormattedCitation":"(Abdelkerim, Eusuf, Salami, Aibinu, &amp; Eusuf, 2013)"},"properties":{"noteIndex":0},"schema":"https://github.com/citation-style-language/schema/raw/master/csl-citation.json"}</w:instrText>
      </w:r>
      <w:r w:rsidRPr="007F57B7">
        <w:rPr>
          <w:szCs w:val="24"/>
          <w:lang w:val="en-US"/>
        </w:rPr>
        <w:fldChar w:fldCharType="separate"/>
      </w:r>
      <w:r w:rsidRPr="007F57B7">
        <w:rPr>
          <w:noProof/>
          <w:szCs w:val="24"/>
          <w:lang w:val="en-US"/>
        </w:rPr>
        <w:t xml:space="preserve">(Abdelkerim </w:t>
      </w:r>
      <w:r w:rsidRPr="007F57B7">
        <w:rPr>
          <w:i/>
          <w:noProof/>
          <w:szCs w:val="24"/>
          <w:lang w:val="en-US"/>
        </w:rPr>
        <w:t>et al.,</w:t>
      </w:r>
      <w:r w:rsidRPr="007F57B7">
        <w:rPr>
          <w:noProof/>
          <w:szCs w:val="24"/>
          <w:lang w:val="en-US"/>
        </w:rPr>
        <w:t xml:space="preserve"> 2013)</w:t>
      </w:r>
      <w:r w:rsidRPr="007F57B7">
        <w:rPr>
          <w:szCs w:val="24"/>
          <w:lang w:val="en-US"/>
        </w:rPr>
        <w:fldChar w:fldCharType="end"/>
      </w:r>
      <w:r w:rsidRPr="007F57B7">
        <w:rPr>
          <w:szCs w:val="24"/>
          <w:lang w:val="en-US"/>
        </w:rPr>
        <w:t xml:space="preserve">. </w:t>
      </w:r>
    </w:p>
    <w:p w14:paraId="30A43872" w14:textId="271646E1" w:rsidR="007F57B7" w:rsidRDefault="007F57B7" w:rsidP="00845FDA">
      <w:pPr>
        <w:spacing w:line="360" w:lineRule="auto"/>
        <w:contextualSpacing/>
        <w:rPr>
          <w:szCs w:val="24"/>
          <w:lang w:val="en-US"/>
        </w:rPr>
      </w:pPr>
    </w:p>
    <w:p w14:paraId="1CA9FAEF" w14:textId="77777777" w:rsidR="007F57B7" w:rsidRPr="007F57B7" w:rsidRDefault="007F57B7" w:rsidP="00845FDA">
      <w:pPr>
        <w:spacing w:line="360" w:lineRule="auto"/>
        <w:contextualSpacing/>
        <w:rPr>
          <w:szCs w:val="24"/>
          <w:lang w:val="en-US"/>
        </w:rPr>
      </w:pPr>
    </w:p>
    <w:p w14:paraId="58DCBAE5" w14:textId="77777777" w:rsidR="00316EC8" w:rsidRPr="007F57B7" w:rsidRDefault="00316EC8" w:rsidP="00845FDA">
      <w:pPr>
        <w:spacing w:line="360" w:lineRule="auto"/>
        <w:contextualSpacing/>
        <w:rPr>
          <w:szCs w:val="24"/>
          <w:lang w:val="en-US"/>
        </w:rPr>
      </w:pPr>
      <w:r w:rsidRPr="007F57B7">
        <w:rPr>
          <w:szCs w:val="24"/>
          <w:lang w:val="en-US"/>
        </w:rPr>
        <w:fldChar w:fldCharType="begin" w:fldLock="1"/>
      </w:r>
      <w:r w:rsidRPr="007F57B7">
        <w:rPr>
          <w:szCs w:val="24"/>
          <w:lang w:val="en-US"/>
        </w:rPr>
        <w:instrText>ADDIN CSL_CITATION {"citationItems":[{"id":"ITEM-1","itemData":{"DOI":"10.17148/IARJSET.2016.31030","ISBN":"0661174299111","ISSN":"23938021","abstract":"An automatic irrigation control system has been designed to facilitate the automatic supply of adequate of water from a reservoir to field or domestic crops in all agricultural seasons. One of the objectives of this work is to see how human control could be removed from irrigation and also to optimize the use of water in the process. The method employed is to continuously monitor the soil moisture level to decide whether irrigation is needed, and how much water is needed in the soil. A pumping mechanism is used to deliver the needed amount of water to the soil. The work can be grouped into four subsystems namely; power supply, sensing unit, control unit and pumping subsystems which make up the automatic irrigation control system. A moisture sensor was constructed to model the electrical resistance of the soil; a regulated 12 volts power supply unit was constructed to power the system; the control circuit was implemented using operational amplifier and timer; and the pumping subsystem consisting of a submersible low-noise micro water pump was constructed using a small dc-operated motor. System response tests were carried out to determine the time taken for the system to irrigate potted samples of different soil types having different levels of dryness. The results obtained showed that sandy soils require less water than loamy soils and clay soils require the most water for irrigation.","author":[{"dropping-particle":"","family":"Agbetuyi","given":"Ayoade Felix","non-dropping-particle":"","parse-names":false,"suffix":""},{"dropping-particle":"","family":"Orovwode","given":"Hope. E","non-dropping-particle":"","parse-names":false,"suffix":""},{"dropping-particle":"","family":"Awelewa","given":"Ayokunle. A","non-dropping-particle":"","parse-names":false,"suffix":""},{"dropping-particle":"","family":"Wara","given":"Samuel.T","non-dropping-particle":"","parse-names":false,"suffix":""},{"dropping-particle":"","family":"Oyediran","given":"Tobiloba","non-dropping-particle":"","parse-names":false,"suffix":""}],"container-title":"Journal of Electrical Engineering","id":"ITEM-1","issue":"10","issued":{"date-parts":[["2016"]]},"page":"159-162","title":"DESIGN AND IMPLEMENTATION OF AN AUTOMATIC IRRIGATION SYSTEM BASED ON MONITORING SOIL MOISTURE","type":"article-journal","volume":"3"},"uris":["http://www.mendeley.com/documents/?uuid=72b494a2-44cf-4d22-b6b0-97fce1273dd9"]}],"mendeley":{"formattedCitation":"(Agbetuyi, Orovwode, Awelewa, Wara, &amp; Oyediran, 2016)","manualFormatting":"Agbetuyi et al., (2016)","plainTextFormattedCitation":"(Agbetuyi, Orovwode, Awelewa, Wara, &amp; Oyediran, 2016)","previouslyFormattedCitation":"(Agbetuyi, Orovwode, Awelewa, Wara, &amp; Oyediran, 2016)"},"properties":{"noteIndex":0},"schema":"https://github.com/citation-style-language/schema/raw/master/csl-citation.json"}</w:instrText>
      </w:r>
      <w:r w:rsidRPr="007F57B7">
        <w:rPr>
          <w:szCs w:val="24"/>
          <w:lang w:val="en-US"/>
        </w:rPr>
        <w:fldChar w:fldCharType="separate"/>
      </w:r>
      <w:r w:rsidRPr="007F57B7">
        <w:rPr>
          <w:noProof/>
          <w:szCs w:val="24"/>
          <w:lang w:val="en-US"/>
        </w:rPr>
        <w:t xml:space="preserve">Agbetuyi </w:t>
      </w:r>
      <w:r w:rsidRPr="007F57B7">
        <w:rPr>
          <w:i/>
          <w:noProof/>
          <w:szCs w:val="24"/>
          <w:lang w:val="en-US"/>
        </w:rPr>
        <w:t>et al.,</w:t>
      </w:r>
      <w:r w:rsidRPr="007F57B7">
        <w:rPr>
          <w:noProof/>
          <w:szCs w:val="24"/>
          <w:lang w:val="en-US"/>
        </w:rPr>
        <w:t xml:space="preserve"> (2016)</w:t>
      </w:r>
      <w:r w:rsidRPr="007F57B7">
        <w:rPr>
          <w:szCs w:val="24"/>
          <w:lang w:val="en-US"/>
        </w:rPr>
        <w:fldChar w:fldCharType="end"/>
      </w:r>
      <w:r w:rsidRPr="007F57B7">
        <w:rPr>
          <w:szCs w:val="24"/>
          <w:lang w:val="en-US"/>
        </w:rPr>
        <w:t xml:space="preserve"> designed an automatic irrigation system to eliminate the stress of manual irrigation and also conserve water usage. Increased irrigation efficiency greatly reduces the cost of production agricultural products, thereby creating a more competitive and sustainable industry. Furthermore, a microcontroller integrated with sensors should be used to help monitor the soil moisture content and control water usage thereby saving water.</w:t>
      </w:r>
    </w:p>
    <w:p w14:paraId="26FAD7A2" w14:textId="77777777" w:rsidR="00316EC8" w:rsidRPr="007F57B7" w:rsidRDefault="00316EC8" w:rsidP="00845FDA">
      <w:pPr>
        <w:spacing w:line="360" w:lineRule="auto"/>
        <w:contextualSpacing/>
        <w:rPr>
          <w:szCs w:val="24"/>
        </w:rPr>
      </w:pPr>
    </w:p>
    <w:p w14:paraId="002F1FAC" w14:textId="77777777" w:rsidR="00316EC8" w:rsidRPr="007F57B7" w:rsidRDefault="00316EC8" w:rsidP="00845FDA">
      <w:pPr>
        <w:spacing w:line="360" w:lineRule="auto"/>
        <w:contextualSpacing/>
        <w:rPr>
          <w:szCs w:val="24"/>
        </w:rPr>
      </w:pPr>
    </w:p>
    <w:p w14:paraId="2ADEB758" w14:textId="77777777" w:rsidR="00316EC8" w:rsidRPr="007F57B7" w:rsidRDefault="00316EC8" w:rsidP="00845FDA">
      <w:pPr>
        <w:spacing w:line="360" w:lineRule="auto"/>
        <w:contextualSpacing/>
        <w:rPr>
          <w:szCs w:val="24"/>
        </w:rPr>
      </w:pPr>
    </w:p>
    <w:p w14:paraId="3D2C64BE" w14:textId="63D0AB42" w:rsidR="00316EC8" w:rsidRPr="007F57B7" w:rsidRDefault="00316EC8" w:rsidP="00845FDA">
      <w:pPr>
        <w:spacing w:line="360" w:lineRule="auto"/>
        <w:contextualSpacing/>
        <w:rPr>
          <w:szCs w:val="24"/>
        </w:rPr>
      </w:pPr>
    </w:p>
    <w:p w14:paraId="5746E26F" w14:textId="5569A5E6" w:rsidR="002833D4" w:rsidRPr="007F57B7" w:rsidRDefault="002833D4" w:rsidP="00845FDA">
      <w:pPr>
        <w:spacing w:line="360" w:lineRule="auto"/>
        <w:contextualSpacing/>
        <w:rPr>
          <w:szCs w:val="24"/>
        </w:rPr>
      </w:pPr>
    </w:p>
    <w:p w14:paraId="510E3FC5" w14:textId="2AB152E4" w:rsidR="002833D4" w:rsidRPr="007F57B7" w:rsidRDefault="002833D4" w:rsidP="00845FDA">
      <w:pPr>
        <w:spacing w:line="360" w:lineRule="auto"/>
        <w:contextualSpacing/>
        <w:rPr>
          <w:szCs w:val="24"/>
        </w:rPr>
      </w:pPr>
    </w:p>
    <w:p w14:paraId="6FC5C500" w14:textId="1123787B" w:rsidR="002833D4" w:rsidRPr="007F57B7" w:rsidRDefault="002833D4" w:rsidP="00845FDA">
      <w:pPr>
        <w:spacing w:line="360" w:lineRule="auto"/>
        <w:contextualSpacing/>
        <w:rPr>
          <w:szCs w:val="24"/>
        </w:rPr>
      </w:pPr>
    </w:p>
    <w:p w14:paraId="18D1B451" w14:textId="3FFF52A7" w:rsidR="002833D4" w:rsidRPr="007F57B7" w:rsidRDefault="002833D4" w:rsidP="00845FDA">
      <w:pPr>
        <w:spacing w:line="360" w:lineRule="auto"/>
        <w:contextualSpacing/>
        <w:rPr>
          <w:szCs w:val="24"/>
        </w:rPr>
      </w:pPr>
    </w:p>
    <w:p w14:paraId="4112B898" w14:textId="06407697" w:rsidR="002833D4" w:rsidRPr="007F57B7" w:rsidRDefault="002833D4" w:rsidP="00845FDA">
      <w:pPr>
        <w:spacing w:line="360" w:lineRule="auto"/>
        <w:contextualSpacing/>
        <w:rPr>
          <w:szCs w:val="24"/>
        </w:rPr>
      </w:pPr>
    </w:p>
    <w:p w14:paraId="72122A63" w14:textId="3DF10642" w:rsidR="002833D4" w:rsidRPr="007F57B7" w:rsidRDefault="002833D4" w:rsidP="00845FDA">
      <w:pPr>
        <w:spacing w:line="360" w:lineRule="auto"/>
        <w:contextualSpacing/>
        <w:rPr>
          <w:szCs w:val="24"/>
        </w:rPr>
      </w:pPr>
    </w:p>
    <w:p w14:paraId="6289FA33" w14:textId="625069C4" w:rsidR="002833D4" w:rsidRPr="007F57B7" w:rsidRDefault="002833D4" w:rsidP="00845FDA">
      <w:pPr>
        <w:spacing w:line="360" w:lineRule="auto"/>
        <w:contextualSpacing/>
        <w:rPr>
          <w:szCs w:val="24"/>
        </w:rPr>
      </w:pPr>
    </w:p>
    <w:p w14:paraId="41F66BFB" w14:textId="2599459E" w:rsidR="002833D4" w:rsidRPr="007F57B7" w:rsidRDefault="002833D4" w:rsidP="00845FDA">
      <w:pPr>
        <w:spacing w:line="360" w:lineRule="auto"/>
        <w:contextualSpacing/>
        <w:rPr>
          <w:szCs w:val="24"/>
        </w:rPr>
      </w:pPr>
    </w:p>
    <w:p w14:paraId="0410722E" w14:textId="05F8EF89" w:rsidR="002833D4" w:rsidRPr="007F57B7" w:rsidRDefault="002833D4" w:rsidP="00845FDA">
      <w:pPr>
        <w:spacing w:line="360" w:lineRule="auto"/>
        <w:contextualSpacing/>
        <w:rPr>
          <w:szCs w:val="24"/>
        </w:rPr>
      </w:pPr>
    </w:p>
    <w:p w14:paraId="3A09FD50" w14:textId="2C47B5CA" w:rsidR="002833D4" w:rsidRPr="007F57B7" w:rsidRDefault="002833D4" w:rsidP="00845FDA">
      <w:pPr>
        <w:spacing w:line="360" w:lineRule="auto"/>
        <w:contextualSpacing/>
        <w:rPr>
          <w:szCs w:val="24"/>
        </w:rPr>
      </w:pPr>
    </w:p>
    <w:p w14:paraId="5615C40C" w14:textId="1C0EED02" w:rsidR="002833D4" w:rsidRPr="007F57B7" w:rsidRDefault="002833D4" w:rsidP="00845FDA">
      <w:pPr>
        <w:spacing w:line="360" w:lineRule="auto"/>
        <w:contextualSpacing/>
        <w:rPr>
          <w:szCs w:val="24"/>
        </w:rPr>
      </w:pPr>
    </w:p>
    <w:p w14:paraId="03A727BE" w14:textId="5C93679D" w:rsidR="002833D4" w:rsidRDefault="002833D4" w:rsidP="00845FDA">
      <w:pPr>
        <w:spacing w:line="360" w:lineRule="auto"/>
        <w:contextualSpacing/>
        <w:rPr>
          <w:szCs w:val="24"/>
        </w:rPr>
      </w:pPr>
    </w:p>
    <w:p w14:paraId="1DFAE1C1" w14:textId="77777777" w:rsidR="00B726F4" w:rsidRPr="007F57B7" w:rsidRDefault="00B726F4" w:rsidP="00845FDA">
      <w:pPr>
        <w:spacing w:line="360" w:lineRule="auto"/>
        <w:contextualSpacing/>
        <w:rPr>
          <w:szCs w:val="24"/>
        </w:rPr>
      </w:pPr>
    </w:p>
    <w:p w14:paraId="74CAF97D" w14:textId="29D220F4" w:rsidR="002833D4" w:rsidRPr="007F57B7" w:rsidRDefault="002833D4" w:rsidP="00845FDA">
      <w:pPr>
        <w:spacing w:line="360" w:lineRule="auto"/>
        <w:contextualSpacing/>
        <w:rPr>
          <w:szCs w:val="24"/>
        </w:rPr>
      </w:pPr>
    </w:p>
    <w:p w14:paraId="7D4703E2" w14:textId="286CEDBD" w:rsidR="002833D4" w:rsidRPr="007F57B7" w:rsidRDefault="002833D4" w:rsidP="00845FDA">
      <w:pPr>
        <w:spacing w:line="360" w:lineRule="auto"/>
        <w:contextualSpacing/>
        <w:rPr>
          <w:szCs w:val="24"/>
        </w:rPr>
      </w:pPr>
    </w:p>
    <w:p w14:paraId="75E93037" w14:textId="0DEBB5E7" w:rsidR="002833D4" w:rsidRPr="007F57B7" w:rsidRDefault="002833D4" w:rsidP="00845FDA">
      <w:pPr>
        <w:spacing w:line="360" w:lineRule="auto"/>
        <w:contextualSpacing/>
        <w:rPr>
          <w:szCs w:val="24"/>
        </w:rPr>
      </w:pPr>
    </w:p>
    <w:p w14:paraId="26AE2594" w14:textId="01E45D43" w:rsidR="002833D4" w:rsidRPr="007F57B7" w:rsidRDefault="002833D4" w:rsidP="00845FDA">
      <w:pPr>
        <w:spacing w:line="360" w:lineRule="auto"/>
        <w:contextualSpacing/>
        <w:rPr>
          <w:szCs w:val="24"/>
        </w:rPr>
      </w:pPr>
    </w:p>
    <w:p w14:paraId="30DA7330" w14:textId="4781B37C" w:rsidR="002833D4" w:rsidRPr="007F57B7" w:rsidRDefault="002833D4" w:rsidP="00845FDA">
      <w:pPr>
        <w:spacing w:line="360" w:lineRule="auto"/>
        <w:contextualSpacing/>
        <w:rPr>
          <w:szCs w:val="24"/>
        </w:rPr>
      </w:pPr>
    </w:p>
    <w:p w14:paraId="44EE7C1A" w14:textId="18150ABB" w:rsidR="002833D4" w:rsidRDefault="002833D4" w:rsidP="00845FDA">
      <w:pPr>
        <w:spacing w:line="360" w:lineRule="auto"/>
        <w:contextualSpacing/>
        <w:rPr>
          <w:szCs w:val="24"/>
        </w:rPr>
      </w:pPr>
    </w:p>
    <w:p w14:paraId="7A496BBE" w14:textId="77777777" w:rsidR="007F57B7" w:rsidRPr="007F57B7" w:rsidRDefault="007F57B7" w:rsidP="00845FDA">
      <w:pPr>
        <w:spacing w:line="360" w:lineRule="auto"/>
        <w:contextualSpacing/>
        <w:rPr>
          <w:szCs w:val="24"/>
        </w:rPr>
      </w:pPr>
    </w:p>
    <w:p w14:paraId="1C8C2213" w14:textId="4703F510" w:rsidR="002833D4" w:rsidRPr="007F57B7" w:rsidRDefault="002833D4" w:rsidP="00845FDA">
      <w:pPr>
        <w:spacing w:line="360" w:lineRule="auto"/>
        <w:contextualSpacing/>
        <w:rPr>
          <w:szCs w:val="24"/>
        </w:rPr>
      </w:pPr>
    </w:p>
    <w:p w14:paraId="585FB6D3" w14:textId="77777777" w:rsidR="002833D4" w:rsidRPr="007F57B7" w:rsidRDefault="002833D4" w:rsidP="00845FDA">
      <w:pPr>
        <w:pStyle w:val="Heading1"/>
        <w:numPr>
          <w:ilvl w:val="0"/>
          <w:numId w:val="0"/>
        </w:numPr>
        <w:rPr>
          <w:lang w:val="en-US"/>
        </w:rPr>
      </w:pPr>
      <w:bookmarkStart w:id="68" w:name="_Toc5170460"/>
      <w:bookmarkStart w:id="69" w:name="_Hlk5148816"/>
      <w:bookmarkStart w:id="70" w:name="_Hlk5148094"/>
      <w:r w:rsidRPr="007F57B7">
        <w:rPr>
          <w:lang w:val="en-US"/>
        </w:rPr>
        <w:t>CHAPTER THREE</w:t>
      </w:r>
      <w:bookmarkEnd w:id="68"/>
    </w:p>
    <w:p w14:paraId="417AA61E" w14:textId="35543C34" w:rsidR="002833D4" w:rsidRPr="0011393A" w:rsidRDefault="002833D4" w:rsidP="00845FDA">
      <w:pPr>
        <w:pStyle w:val="Heading1"/>
      </w:pPr>
      <w:bookmarkStart w:id="71" w:name="_Toc5115080"/>
      <w:bookmarkStart w:id="72" w:name="_Toc5170461"/>
      <w:r w:rsidRPr="0011393A">
        <w:t>METHODOLOGY</w:t>
      </w:r>
      <w:bookmarkEnd w:id="71"/>
      <w:bookmarkEnd w:id="72"/>
    </w:p>
    <w:p w14:paraId="1943AC49" w14:textId="77777777" w:rsidR="002833D4" w:rsidRPr="007F57B7" w:rsidRDefault="002833D4" w:rsidP="00845FDA">
      <w:pPr>
        <w:spacing w:line="360" w:lineRule="auto"/>
        <w:contextualSpacing/>
        <w:rPr>
          <w:szCs w:val="24"/>
          <w:lang w:val="en-US"/>
        </w:rPr>
      </w:pPr>
    </w:p>
    <w:p w14:paraId="543528C3" w14:textId="77777777" w:rsidR="002833D4" w:rsidRPr="007F57B7" w:rsidRDefault="002833D4" w:rsidP="00845FDA">
      <w:pPr>
        <w:pStyle w:val="Heading2"/>
        <w:spacing w:before="0" w:line="360" w:lineRule="auto"/>
        <w:contextualSpacing/>
      </w:pPr>
      <w:bookmarkStart w:id="73" w:name="_Toc5115081"/>
      <w:r w:rsidRPr="007F57B7">
        <w:tab/>
      </w:r>
      <w:bookmarkStart w:id="74" w:name="_Toc5170462"/>
      <w:r w:rsidRPr="0011393A">
        <w:t>INTRODUCTION</w:t>
      </w:r>
      <w:bookmarkEnd w:id="73"/>
      <w:bookmarkEnd w:id="74"/>
    </w:p>
    <w:p w14:paraId="16699C2E" w14:textId="77777777" w:rsidR="002833D4" w:rsidRPr="007F57B7" w:rsidRDefault="002833D4" w:rsidP="00845FDA">
      <w:pPr>
        <w:spacing w:line="360" w:lineRule="auto"/>
        <w:contextualSpacing/>
        <w:rPr>
          <w:szCs w:val="24"/>
          <w:lang w:val="en-US"/>
        </w:rPr>
      </w:pPr>
      <w:r w:rsidRPr="007F57B7">
        <w:rPr>
          <w:szCs w:val="24"/>
          <w:lang w:val="en-US"/>
        </w:rPr>
        <w:t>This chapter presents a detailed insight into the materials used to carry out the project and also the systematic approach used, while giving reasons for the choice of each component and methods used.</w:t>
      </w:r>
    </w:p>
    <w:p w14:paraId="6C99544B" w14:textId="77777777" w:rsidR="002833D4" w:rsidRPr="007F57B7" w:rsidRDefault="002833D4" w:rsidP="00845FDA">
      <w:pPr>
        <w:spacing w:line="360" w:lineRule="auto"/>
        <w:contextualSpacing/>
        <w:rPr>
          <w:szCs w:val="24"/>
          <w:lang w:val="en-US"/>
        </w:rPr>
      </w:pPr>
      <w:r w:rsidRPr="007F57B7">
        <w:rPr>
          <w:szCs w:val="24"/>
          <w:lang w:val="en-US"/>
        </w:rPr>
        <w:t>The chapter proceeds with a detailed description of each material and component, calculations and flowchart algorithms, and concludes with the sequential procedures followed.</w:t>
      </w:r>
    </w:p>
    <w:p w14:paraId="5143BB4E" w14:textId="77777777" w:rsidR="002833D4" w:rsidRPr="007F57B7" w:rsidRDefault="002833D4" w:rsidP="00845FDA">
      <w:pPr>
        <w:spacing w:line="360" w:lineRule="auto"/>
        <w:contextualSpacing/>
        <w:rPr>
          <w:szCs w:val="24"/>
          <w:lang w:val="en-US"/>
        </w:rPr>
      </w:pPr>
    </w:p>
    <w:p w14:paraId="2E757521" w14:textId="77777777" w:rsidR="002833D4" w:rsidRPr="007F57B7" w:rsidRDefault="002833D4" w:rsidP="00845FDA">
      <w:pPr>
        <w:spacing w:line="360" w:lineRule="auto"/>
        <w:contextualSpacing/>
        <w:rPr>
          <w:szCs w:val="24"/>
          <w:lang w:val="en-US"/>
        </w:rPr>
      </w:pPr>
    </w:p>
    <w:p w14:paraId="6B1B4C00" w14:textId="77777777" w:rsidR="002833D4" w:rsidRPr="007F57B7" w:rsidRDefault="002833D4" w:rsidP="00845FDA">
      <w:pPr>
        <w:pStyle w:val="Heading2"/>
        <w:spacing w:before="0" w:line="360" w:lineRule="auto"/>
        <w:contextualSpacing/>
      </w:pPr>
      <w:bookmarkStart w:id="75" w:name="_Toc5115082"/>
      <w:bookmarkStart w:id="76" w:name="_Toc5170463"/>
      <w:r w:rsidRPr="0011393A">
        <w:t>MATERIALS</w:t>
      </w:r>
      <w:bookmarkEnd w:id="75"/>
      <w:bookmarkEnd w:id="76"/>
    </w:p>
    <w:p w14:paraId="113F941D" w14:textId="77777777" w:rsidR="002833D4" w:rsidRPr="007F57B7" w:rsidRDefault="002833D4" w:rsidP="00845FDA">
      <w:pPr>
        <w:pStyle w:val="Heading3"/>
      </w:pPr>
      <w:bookmarkStart w:id="77" w:name="_Toc5115083"/>
      <w:bookmarkStart w:id="78" w:name="_Toc5170464"/>
      <w:r w:rsidRPr="007F57B7">
        <w:t>Materials and Components Description</w:t>
      </w:r>
      <w:bookmarkEnd w:id="77"/>
      <w:bookmarkEnd w:id="78"/>
    </w:p>
    <w:p w14:paraId="4F21D69B" w14:textId="77777777" w:rsidR="002833D4" w:rsidRPr="00D64867" w:rsidRDefault="002833D4" w:rsidP="00845FDA">
      <w:pPr>
        <w:pStyle w:val="Heading4"/>
      </w:pPr>
      <w:r w:rsidRPr="00D64867">
        <w:t xml:space="preserve">Soil moisture </w:t>
      </w:r>
      <w:r w:rsidRPr="0011393A">
        <w:t>sensors</w:t>
      </w:r>
      <w:r w:rsidRPr="00D64867">
        <w:t xml:space="preserve"> (SMSs)</w:t>
      </w:r>
    </w:p>
    <w:p w14:paraId="6032C961" w14:textId="77777777" w:rsidR="002833D4" w:rsidRPr="007F57B7" w:rsidRDefault="002833D4" w:rsidP="00845FDA">
      <w:pPr>
        <w:spacing w:line="360" w:lineRule="auto"/>
        <w:contextualSpacing/>
        <w:rPr>
          <w:szCs w:val="24"/>
          <w:lang w:val="en-US"/>
        </w:rPr>
      </w:pPr>
      <w:r w:rsidRPr="007F57B7">
        <w:rPr>
          <w:szCs w:val="24"/>
          <w:lang w:val="en-US"/>
        </w:rPr>
        <w:t xml:space="preserve">This device is used to approximately determine the humidity content of the soil based on the dielectric constant (soil bulk permittivity) of the soil. Precise water content measurements of the soil is essential for grasping the concepts of chemical as well as organic course in the roots of plants as well as in the vadose zone </w:t>
      </w:r>
      <w:r w:rsidRPr="007F57B7">
        <w:rPr>
          <w:szCs w:val="24"/>
          <w:lang w:val="en-US"/>
        </w:rPr>
        <w:fldChar w:fldCharType="begin" w:fldLock="1"/>
      </w:r>
      <w:r w:rsidRPr="007F57B7">
        <w:rPr>
          <w:szCs w:val="24"/>
          <w:lang w:val="en-US"/>
        </w:rPr>
        <w:instrText>ADDIN CSL_CITATION {"citationItems":[{"id":"ITEM-1","itemData":{"DOI":"10.1016/j.jhydrol.2008.01.021","ISBN":"0022-1694","ISSN":"00221694","PMID":"22574056","abstract":"This study evaluated the family of ECH2O sensors (EC-5 and ECH2O-TE) for measurement of soil moisture content (θ), bulk electrical conductivity (ECb) and temperature for a range of soils, across a range of measurement frequencies between 5 and 150 MHz. Measurement frequency is one of the primary factors affecting the sensitivity of capacitance sensor measurements to soil variables such as soil texture, electrical conductivity, and temperature. Measurements in both soil and solution demonstrated that the ECH2O EC and TE measurements were accurate. Using a measurement frequency of 70 MHz, a single calibration curve was determined for a range of mineral soils, independent of soil salinity, suggesting there might be no need for a soil specific calibration. When combining all data for each soil type, the R2values remained high (R2= 0.98) with little probe to probe variability. After laboratory calibration, the error for θ was about 2%, independent of soil ECb, up to a soil solution EC of about 12 dS/m. Our results showed that a single calibration curve could be used for all tested mineral soils, independent of soil salinity. The bulk soil ECb- water content data were excellently described by a polynomial expression. Measurements of temperature sensitivity to soil water content and ECbwere sufficiently small. For example, for a temperature change of 10°C, measurements of θ and ECbwere affected by about 0.02 cm3cm-3and 0.02 dS/m, respectively. Limited sensor calibration requirements are important, when large networks of soil moisture sensors are being deployed. It is concluded that an accurate, cost-effective soil moisture sensor is available that operates at a measurement frequency of 70 MHz, with a low sensitivity to confounding soil environmental factors. © 2008 Elsevier B.V. All rights reserved.","author":[{"dropping-particle":"","family":"Kizito","given":"F.","non-dropping-particle":"","parse-names":false,"suffix":""},{"dropping-particle":"","family":"Campbell","given":"C. S.","non-dropping-particle":"","parse-names":false,"suffix":""},{"dropping-particle":"","family":"Campbell","given":"G. S.","non-dropping-particle":"","parse-names":false,"suffix":""},{"dropping-particle":"","family":"Cobos","given":"D. R.","non-dropping-particle":"","parse-names":false,"suffix":""},{"dropping-particle":"","family":"Teare","given":"B. L.","non-dropping-particle":"","parse-names":false,"suffix":""},{"dropping-particle":"","family":"Carter","given":"B.","non-dropping-particle":"","parse-names":false,"suffix":""},{"dropping-particle":"","family":"Hopmans","given":"J. W.","non-dropping-particle":"","parse-names":false,"suffix":""}],"container-title":"Journal of Hydrology","id":"ITEM-1","issue":"3-4","issued":{"date-parts":[["2008"]]},"page":"367-378","title":"Frequency, electrical conductivity and temperature analysis of a low-cost capacitance soil moisture sensor","type":"article-journal","volume":"352"},"uris":["http://www.mendeley.com/documents/?uuid=fcee602f-065d-478d-a269-68eaab860843"]}],"mendeley":{"formattedCitation":"(Kizito et al., 2008)","plainTextFormattedCitation":"(Kizito et al., 2008)","previouslyFormattedCitation":"(Kizito et al., 2008)"},"properties":{"noteIndex":0},"schema":"https://github.com/citation-style-language/schema/raw/master/csl-citation.json"}</w:instrText>
      </w:r>
      <w:r w:rsidRPr="007F57B7">
        <w:rPr>
          <w:szCs w:val="24"/>
          <w:lang w:val="en-US"/>
        </w:rPr>
        <w:fldChar w:fldCharType="separate"/>
      </w:r>
      <w:r w:rsidRPr="007F57B7">
        <w:rPr>
          <w:szCs w:val="24"/>
          <w:lang w:val="en-US"/>
        </w:rPr>
        <w:t xml:space="preserve">(Kizito </w:t>
      </w:r>
      <w:r w:rsidRPr="007F57B7">
        <w:rPr>
          <w:i/>
          <w:szCs w:val="24"/>
          <w:lang w:val="en-US"/>
        </w:rPr>
        <w:t>et al.,</w:t>
      </w:r>
      <w:r w:rsidRPr="007F57B7">
        <w:rPr>
          <w:szCs w:val="24"/>
          <w:lang w:val="en-US"/>
        </w:rPr>
        <w:t xml:space="preserve"> 2008)</w:t>
      </w:r>
      <w:r w:rsidRPr="007F57B7">
        <w:rPr>
          <w:szCs w:val="24"/>
        </w:rPr>
        <w:fldChar w:fldCharType="end"/>
      </w:r>
      <w:r w:rsidRPr="007F57B7">
        <w:rPr>
          <w:szCs w:val="24"/>
          <w:lang w:val="en-US"/>
        </w:rPr>
        <w:t>. The sensors are fifteen in number and provide sensory feedback of soil humidity values to the microcontrollers, the data is analog which should be converted to a range of percentage values. The sensors in use here are mapped from analog to percentage on the programs written for the microcontrollers.</w:t>
      </w:r>
    </w:p>
    <w:p w14:paraId="17647C9C" w14:textId="77777777" w:rsidR="002833D4" w:rsidRPr="007F57B7" w:rsidRDefault="002833D4" w:rsidP="00845FDA">
      <w:pPr>
        <w:spacing w:line="360" w:lineRule="auto"/>
        <w:contextualSpacing/>
        <w:rPr>
          <w:szCs w:val="24"/>
          <w:lang w:val="en-US"/>
        </w:rPr>
      </w:pPr>
    </w:p>
    <w:p w14:paraId="050D3582" w14:textId="77777777" w:rsidR="002833D4" w:rsidRPr="007F57B7" w:rsidRDefault="002833D4" w:rsidP="00845FDA">
      <w:pPr>
        <w:pStyle w:val="Heading4"/>
      </w:pPr>
      <w:r w:rsidRPr="007F57B7">
        <w:t xml:space="preserve">Arduino (UNO and Mega) microcontrollers </w:t>
      </w:r>
    </w:p>
    <w:p w14:paraId="66CA5E9E" w14:textId="77777777" w:rsidR="002833D4" w:rsidRPr="007F57B7" w:rsidRDefault="002833D4" w:rsidP="00845FDA">
      <w:pPr>
        <w:spacing w:line="360" w:lineRule="auto"/>
        <w:contextualSpacing/>
        <w:rPr>
          <w:szCs w:val="24"/>
          <w:lang w:val="en-US"/>
        </w:rPr>
      </w:pPr>
      <w:r w:rsidRPr="007F57B7">
        <w:rPr>
          <w:szCs w:val="24"/>
          <w:lang w:val="en-US"/>
        </w:rPr>
        <w:t xml:space="preserve">The Arduino microcontrollers are based on the ATmega328P. It is the ‘brain’ of the entire project module and are responsible for receiving inputs from sensors, mathematical calculations decision making, and displaying values and status of system components (for instance water pump). The Arduino UNO and Mega microcontrollers were chosen as the controller for this module because of its economic cost, portable size, compactness and ease of interfacing over several other types of controllers </w:t>
      </w:r>
      <w:r w:rsidRPr="007F57B7">
        <w:rPr>
          <w:szCs w:val="24"/>
          <w:lang w:val="en-US"/>
        </w:rPr>
        <w:fldChar w:fldCharType="begin" w:fldLock="1"/>
      </w:r>
      <w:r w:rsidRPr="007F57B7">
        <w:rPr>
          <w:szCs w:val="24"/>
          <w:lang w:val="en-US"/>
        </w:rPr>
        <w:instrText>ADDIN CSL_CITATION {"citationItems":[{"id":"ITEM-1","itemData":{"DOI":"10.1149/2.1151509jes","ISSN":"18196608","abstract":"This paper presents a smart street lighting system which provides a safe night time environment for all road users and pedestrian. The main objectives are to build an automation system of street lighting using a low-cost microcontroller which is Arduino and to achieve energy-saving. Light Emitting Diode (LED) is represented as the light module. This system is controlled according to the specific mode. These modes are controlled by two sensors which are Light Dependent Resistor (LDR) and Passive Infrared (PIR) sensor. This system can automatically turn on and off the lights according to traffic flow. This system operates during the night and the focus is only for the one-way road at a junction. Street light will be on when only there is road user otherwise, it will turn off. This design can save a great amount of electricity or energy consumption compared to conventional street lights that keep alight during nights. Moreover, the maintenance cost can be reduced and lifespan of the system will increase. As the result, the system has been successfully designed and implemented as a model system.","author":[{"dropping-particle":"","family":"Ramli","given":"N. L.","non-dropping-particle":"","parse-names":false,"suffix":""},{"dropping-particle":"","family":"Mohd Yamin","given":"N.","non-dropping-particle":"","parse-names":false,"suffix":""},{"dropping-particle":"","family":"Ab Ghani","given":"S.","non-dropping-particle":"","parse-names":false,"suffix":""},{"dropping-particle":"","family":"Saad","given":"N. Md","non-dropping-particle":"","parse-names":false,"suffix":""},{"dropping-particle":"","family":"Md Sharif","given":"S. A.","non-dropping-particle":"","parse-names":false,"suffix":""}],"container-title":"ARPN Journal of Engineering and Applied Sciences","id":"ITEM-1","issue":"22","issued":{"date-parts":[["2015"]]},"page":"17120-17126","title":"Implementation of passive infrared sensor in street lighting automation system","type":"article-journal","volume":"10"},"uris":["http://www.mendeley.com/documents/?uuid=3167cfae-c422-433a-93bd-301dbcb9d6af"]}],"mendeley":{"formattedCitation":"(Ramli, Mohd Yamin, Ab Ghani, Saad, &amp; Md Sharif, 2015)","manualFormatting":"(Ramli, Mohd Yamin et. al, 2015)","plainTextFormattedCitation":"(Ramli, Mohd Yamin, Ab Ghani, Saad, &amp; Md Sharif, 2015)","previouslyFormattedCitation":"(Ramli, Mohd Yamin, Ab Ghani, Saad, &amp; Md Sharif, 2015)"},"properties":{"noteIndex":0},"schema":"https://github.com/citation-style-language/schema/raw/master/csl-citation.json"}</w:instrText>
      </w:r>
      <w:r w:rsidRPr="007F57B7">
        <w:rPr>
          <w:szCs w:val="24"/>
          <w:lang w:val="en-US"/>
        </w:rPr>
        <w:fldChar w:fldCharType="separate"/>
      </w:r>
      <w:r w:rsidRPr="007F57B7">
        <w:rPr>
          <w:szCs w:val="24"/>
          <w:lang w:val="en-US"/>
        </w:rPr>
        <w:t xml:space="preserve">(Ramli </w:t>
      </w:r>
      <w:r w:rsidRPr="007F57B7">
        <w:rPr>
          <w:i/>
          <w:szCs w:val="24"/>
          <w:lang w:val="en-US"/>
        </w:rPr>
        <w:t>et al.,</w:t>
      </w:r>
      <w:r w:rsidRPr="007F57B7">
        <w:rPr>
          <w:szCs w:val="24"/>
          <w:lang w:val="en-US"/>
        </w:rPr>
        <w:t xml:space="preserve"> 2015)</w:t>
      </w:r>
      <w:r w:rsidRPr="007F57B7">
        <w:rPr>
          <w:szCs w:val="24"/>
        </w:rPr>
        <w:fldChar w:fldCharType="end"/>
      </w:r>
      <w:r w:rsidRPr="007F57B7">
        <w:rPr>
          <w:szCs w:val="24"/>
          <w:lang w:val="en-US"/>
        </w:rPr>
        <w:t xml:space="preserve">. The module makes use of three Arduino UNO microcontrollers and one Arduino Mega microcontroller. The Arduino UNOs are termed ‘slaves’ as what they simply do is read analogue inputs from the SMSs from each crop type, </w:t>
      </w:r>
      <w:bookmarkEnd w:id="69"/>
      <w:r w:rsidRPr="007F57B7">
        <w:rPr>
          <w:szCs w:val="24"/>
          <w:lang w:val="en-US"/>
        </w:rPr>
        <w:t>take the average and wirelessly transmit the values to the Arduino Mega. The Mega is termed the ‘master’ as it receives the average values from the slaves, compares them with predetermined values, then decides which crop type requires watering by turning on the pump and opening the solenoid valves via a relay channel.</w:t>
      </w:r>
    </w:p>
    <w:p w14:paraId="7C9CBB8C" w14:textId="77777777" w:rsidR="002833D4" w:rsidRPr="007F57B7" w:rsidRDefault="002833D4" w:rsidP="00845FDA">
      <w:pPr>
        <w:spacing w:line="360" w:lineRule="auto"/>
        <w:contextualSpacing/>
        <w:rPr>
          <w:szCs w:val="24"/>
          <w:lang w:val="en-US"/>
        </w:rPr>
      </w:pPr>
    </w:p>
    <w:p w14:paraId="23D3D622" w14:textId="77777777" w:rsidR="002833D4" w:rsidRPr="007F57B7" w:rsidRDefault="002833D4" w:rsidP="00845FDA">
      <w:pPr>
        <w:pStyle w:val="Heading4"/>
      </w:pPr>
      <w:r w:rsidRPr="007F57B7">
        <w:t>Nrf24l01 transceivers</w:t>
      </w:r>
    </w:p>
    <w:p w14:paraId="10CA9BF7" w14:textId="77777777" w:rsidR="002833D4" w:rsidRPr="007F57B7" w:rsidRDefault="002833D4" w:rsidP="00845FDA">
      <w:pPr>
        <w:spacing w:line="360" w:lineRule="auto"/>
        <w:contextualSpacing/>
        <w:rPr>
          <w:szCs w:val="24"/>
          <w:lang w:val="en-US"/>
        </w:rPr>
      </w:pPr>
      <w:r w:rsidRPr="007F57B7">
        <w:rPr>
          <w:szCs w:val="24"/>
          <w:lang w:val="en-US"/>
        </w:rPr>
        <w:t xml:space="preserve">This is essentially a low-cost, powerful but minimal energy requirement transmitting/receiving device which enables wireless communication over a long range for about 150 meters in the absence of barriers (for instance walls) and can be integrated with Arduino family controllers. The transceiver also allows networking between multiple modules for sending and receiving multiple packet data simultaneously. </w:t>
      </w:r>
    </w:p>
    <w:p w14:paraId="47CDFC64" w14:textId="77777777" w:rsidR="002833D4" w:rsidRPr="007F57B7" w:rsidRDefault="002833D4" w:rsidP="00845FDA">
      <w:pPr>
        <w:spacing w:line="360" w:lineRule="auto"/>
        <w:contextualSpacing/>
        <w:rPr>
          <w:szCs w:val="24"/>
          <w:lang w:val="en-US"/>
        </w:rPr>
      </w:pPr>
    </w:p>
    <w:p w14:paraId="445861DE" w14:textId="77777777" w:rsidR="002833D4" w:rsidRPr="007F57B7" w:rsidRDefault="002833D4" w:rsidP="00845FDA">
      <w:pPr>
        <w:pStyle w:val="Heading4"/>
      </w:pPr>
      <w:r w:rsidRPr="007F57B7">
        <w:t>DHT11 - Humidity and temperature Sensor</w:t>
      </w:r>
    </w:p>
    <w:p w14:paraId="0DAF5DD0" w14:textId="77777777" w:rsidR="002833D4" w:rsidRPr="007F57B7" w:rsidRDefault="002833D4" w:rsidP="00845FDA">
      <w:pPr>
        <w:spacing w:line="360" w:lineRule="auto"/>
        <w:contextualSpacing/>
        <w:rPr>
          <w:szCs w:val="24"/>
        </w:rPr>
      </w:pPr>
      <w:r w:rsidRPr="007F57B7">
        <w:rPr>
          <w:szCs w:val="24"/>
        </w:rPr>
        <w:t xml:space="preserve">The DHT11 sensor utilizes a capacitive relative dampness sensor and a thermistor to gauge the encompassing air (condition), and releases a digital flag on the data pin [operating temperature range: 0– 50 °C, relative moisture content 20– 90%], DHT11 sensor has been considered in this investigation because of its ease of configuration with the Arduino microcontroller family, economic cost and low power abilities, exactness and precision rates are reasonable in research centre trial set up </w:t>
      </w:r>
      <w:r w:rsidRPr="007F57B7">
        <w:rPr>
          <w:szCs w:val="24"/>
        </w:rPr>
        <w:fldChar w:fldCharType="begin" w:fldLock="1"/>
      </w:r>
      <w:r w:rsidRPr="007F57B7">
        <w:rPr>
          <w:szCs w:val="24"/>
        </w:rPr>
        <w:instrText>ADDIN CSL_CITATION {"citationItems":[{"id":"ITEM-1","itemData":{"DOI":"10.1016/j.measurement.2016.06.014","ISSN":"0263-2241","author":[{"dropping-particle":"","family":"Ray","given":"Partha Pratim","non-dropping-particle":"","parse-names":false,"suffix":""}],"container-title":"Measurement","id":"ITEM-1","issued":{"date-parts":[["2016"]]},"page":"157-165","publisher":"Elsevier Ltd","title":"Internet of Things cloud enabled MISSENARD index measurement for indoor occupants","type":"article-journal","volume":"92"},"uris":["http://www.mendeley.com/documents/?uuid=c724e0aa-3c1a-4356-98f5-8976cf6afa52"]}],"mendeley":{"formattedCitation":"(Ray, 2016)","plainTextFormattedCitation":"(Ray, 2016)","previouslyFormattedCitation":"(Ray, 2016)"},"properties":{"noteIndex":0},"schema":"https://github.com/citation-style-language/schema/raw/master/csl-citation.json"}</w:instrText>
      </w:r>
      <w:r w:rsidRPr="007F57B7">
        <w:rPr>
          <w:szCs w:val="24"/>
        </w:rPr>
        <w:fldChar w:fldCharType="separate"/>
      </w:r>
      <w:r w:rsidRPr="007F57B7">
        <w:rPr>
          <w:szCs w:val="24"/>
        </w:rPr>
        <w:t>(Ray, 2016)</w:t>
      </w:r>
      <w:r w:rsidRPr="007F57B7">
        <w:rPr>
          <w:szCs w:val="24"/>
        </w:rPr>
        <w:fldChar w:fldCharType="end"/>
      </w:r>
      <w:r w:rsidRPr="007F57B7">
        <w:rPr>
          <w:szCs w:val="24"/>
        </w:rPr>
        <w:t>.</w:t>
      </w:r>
    </w:p>
    <w:p w14:paraId="1BAEB813" w14:textId="77777777" w:rsidR="002833D4" w:rsidRPr="007F57B7" w:rsidRDefault="002833D4" w:rsidP="00845FDA">
      <w:pPr>
        <w:spacing w:line="360" w:lineRule="auto"/>
        <w:contextualSpacing/>
        <w:rPr>
          <w:szCs w:val="24"/>
        </w:rPr>
      </w:pPr>
    </w:p>
    <w:p w14:paraId="18D87DA2" w14:textId="77777777" w:rsidR="002833D4" w:rsidRPr="007F57B7" w:rsidRDefault="002833D4" w:rsidP="00845FDA">
      <w:pPr>
        <w:pStyle w:val="Heading4"/>
      </w:pPr>
      <w:r w:rsidRPr="007F57B7">
        <w:t>8-Channel relay</w:t>
      </w:r>
    </w:p>
    <w:p w14:paraId="44586354" w14:textId="77777777" w:rsidR="002833D4" w:rsidRPr="007F57B7" w:rsidRDefault="002833D4" w:rsidP="00845FDA">
      <w:pPr>
        <w:spacing w:line="360" w:lineRule="auto"/>
        <w:contextualSpacing/>
        <w:rPr>
          <w:szCs w:val="24"/>
          <w:lang w:val="en-US"/>
        </w:rPr>
      </w:pPr>
      <w:r w:rsidRPr="007F57B7">
        <w:rPr>
          <w:szCs w:val="24"/>
          <w:lang w:val="en-US"/>
        </w:rPr>
        <w:t>This is an electromagnetically operated device which allows large voltage connections to be switched ON and OFF via smaller voltages. They are implemented where it is essential to operate a circuit by a low-power signal. The relay is used to operate a device with a higher power rating.</w:t>
      </w:r>
    </w:p>
    <w:p w14:paraId="0DE75F31" w14:textId="77777777" w:rsidR="002833D4" w:rsidRPr="007F57B7" w:rsidRDefault="002833D4" w:rsidP="00845FDA">
      <w:pPr>
        <w:spacing w:line="360" w:lineRule="auto"/>
        <w:contextualSpacing/>
        <w:rPr>
          <w:szCs w:val="24"/>
          <w:lang w:val="en-US"/>
        </w:rPr>
      </w:pPr>
    </w:p>
    <w:p w14:paraId="003B8DD5" w14:textId="77777777" w:rsidR="002833D4" w:rsidRPr="007F57B7" w:rsidRDefault="002833D4" w:rsidP="00845FDA">
      <w:pPr>
        <w:pStyle w:val="Heading4"/>
      </w:pPr>
      <w:r w:rsidRPr="007F57B7">
        <w:t>Solenoid valve</w:t>
      </w:r>
    </w:p>
    <w:p w14:paraId="07BCCC3F" w14:textId="77777777" w:rsidR="002833D4" w:rsidRPr="007F57B7" w:rsidRDefault="002833D4" w:rsidP="00845FDA">
      <w:pPr>
        <w:spacing w:line="360" w:lineRule="auto"/>
        <w:contextualSpacing/>
        <w:rPr>
          <w:szCs w:val="24"/>
          <w:lang w:val="en-US"/>
        </w:rPr>
      </w:pPr>
      <w:r w:rsidRPr="007F57B7">
        <w:rPr>
          <w:szCs w:val="24"/>
          <w:lang w:val="en-US"/>
        </w:rPr>
        <w:t>This is an electromechanically actuated valve. It is initially in the closed position, and when the circuit is closed (i.e. current is allowed to flow) the valve opens to allow fluid flow.</w:t>
      </w:r>
    </w:p>
    <w:p w14:paraId="6339A825" w14:textId="77777777" w:rsidR="002833D4" w:rsidRPr="007F57B7" w:rsidRDefault="002833D4" w:rsidP="00845FDA">
      <w:pPr>
        <w:spacing w:line="360" w:lineRule="auto"/>
        <w:contextualSpacing/>
        <w:rPr>
          <w:szCs w:val="24"/>
          <w:lang w:val="en-US"/>
        </w:rPr>
      </w:pPr>
    </w:p>
    <w:p w14:paraId="35F486C2" w14:textId="77777777" w:rsidR="002833D4" w:rsidRPr="007F57B7" w:rsidRDefault="002833D4" w:rsidP="00845FDA">
      <w:pPr>
        <w:pStyle w:val="Heading4"/>
      </w:pPr>
      <w:r w:rsidRPr="007F57B7">
        <w:t>Alphanumeric LCD display (16 x 2)</w:t>
      </w:r>
    </w:p>
    <w:p w14:paraId="00E288DD" w14:textId="77777777" w:rsidR="002833D4" w:rsidRPr="007F57B7" w:rsidRDefault="002833D4" w:rsidP="00845FDA">
      <w:pPr>
        <w:spacing w:line="360" w:lineRule="auto"/>
        <w:contextualSpacing/>
        <w:rPr>
          <w:szCs w:val="24"/>
          <w:lang w:val="en-US"/>
        </w:rPr>
      </w:pPr>
      <w:r w:rsidRPr="007F57B7">
        <w:rPr>
          <w:szCs w:val="24"/>
          <w:lang w:val="en-US"/>
        </w:rPr>
        <w:t>Alphanumeric LCD output modules are planned in standard setups, for example, LCD show 16×2, 8×1 and 40×4. The distinguishing proof of alphanumeric presentations is separated into the quantity of characters in each column and after that the number of lines.</w:t>
      </w:r>
    </w:p>
    <w:p w14:paraId="0DA9253C" w14:textId="26238F83" w:rsidR="002833D4" w:rsidRDefault="002833D4" w:rsidP="00845FDA">
      <w:pPr>
        <w:spacing w:line="360" w:lineRule="auto"/>
        <w:contextualSpacing/>
        <w:rPr>
          <w:szCs w:val="24"/>
          <w:lang w:val="en-US"/>
        </w:rPr>
      </w:pPr>
    </w:p>
    <w:p w14:paraId="3D455E78" w14:textId="77777777" w:rsidR="00D64867" w:rsidRPr="007F57B7" w:rsidRDefault="00D64867" w:rsidP="00845FDA">
      <w:pPr>
        <w:spacing w:line="360" w:lineRule="auto"/>
        <w:contextualSpacing/>
        <w:rPr>
          <w:szCs w:val="24"/>
          <w:lang w:val="en-US"/>
        </w:rPr>
      </w:pPr>
    </w:p>
    <w:p w14:paraId="2D0622F3" w14:textId="77777777" w:rsidR="002833D4" w:rsidRPr="007F57B7" w:rsidRDefault="002833D4" w:rsidP="00845FDA">
      <w:pPr>
        <w:pStyle w:val="Heading4"/>
      </w:pPr>
      <w:r w:rsidRPr="007F57B7">
        <w:t>Water hoses</w:t>
      </w:r>
    </w:p>
    <w:p w14:paraId="5F779370" w14:textId="77777777" w:rsidR="002833D4" w:rsidRPr="007F57B7" w:rsidRDefault="002833D4" w:rsidP="00845FDA">
      <w:pPr>
        <w:spacing w:line="360" w:lineRule="auto"/>
        <w:contextualSpacing/>
        <w:rPr>
          <w:szCs w:val="24"/>
          <w:lang w:val="en-US"/>
        </w:rPr>
      </w:pPr>
      <w:r w:rsidRPr="007F57B7">
        <w:rPr>
          <w:szCs w:val="24"/>
          <w:lang w:val="en-US"/>
        </w:rPr>
        <w:t>These are the channel mediums via which water flows to irrigate the farm land, it also houses the dripper with holes made along its length at preset distances depending on the irrigated crop specie line.</w:t>
      </w:r>
    </w:p>
    <w:p w14:paraId="09601901" w14:textId="77777777" w:rsidR="002833D4" w:rsidRPr="007F57B7" w:rsidRDefault="002833D4" w:rsidP="00845FDA">
      <w:pPr>
        <w:spacing w:line="360" w:lineRule="auto"/>
        <w:contextualSpacing/>
        <w:rPr>
          <w:szCs w:val="24"/>
          <w:lang w:val="en-US"/>
        </w:rPr>
      </w:pPr>
    </w:p>
    <w:p w14:paraId="46ABE6F9" w14:textId="77777777" w:rsidR="002833D4" w:rsidRPr="007F57B7" w:rsidRDefault="002833D4" w:rsidP="00845FDA">
      <w:pPr>
        <w:pStyle w:val="Heading4"/>
      </w:pPr>
      <w:r w:rsidRPr="007F57B7">
        <w:t>Water storage tank</w:t>
      </w:r>
    </w:p>
    <w:p w14:paraId="4BC8AD5B" w14:textId="77777777" w:rsidR="002833D4" w:rsidRPr="007F57B7" w:rsidRDefault="002833D4" w:rsidP="00845FDA">
      <w:pPr>
        <w:spacing w:line="360" w:lineRule="auto"/>
        <w:contextualSpacing/>
        <w:rPr>
          <w:szCs w:val="24"/>
          <w:lang w:val="en-US"/>
        </w:rPr>
      </w:pPr>
      <w:r w:rsidRPr="007F57B7">
        <w:rPr>
          <w:szCs w:val="24"/>
          <w:lang w:val="en-US"/>
        </w:rPr>
        <w:t>A plastic tank designed for storing liquids and chemicals. Its volume is 1000 liters based on an estimation of the amount of water required for a month for the species of crops and quantity planted.</w:t>
      </w:r>
    </w:p>
    <w:p w14:paraId="6CAF6029" w14:textId="77777777" w:rsidR="002833D4" w:rsidRPr="007F57B7" w:rsidRDefault="002833D4" w:rsidP="00845FDA">
      <w:pPr>
        <w:spacing w:line="360" w:lineRule="auto"/>
        <w:contextualSpacing/>
        <w:rPr>
          <w:szCs w:val="24"/>
          <w:lang w:val="en-US"/>
        </w:rPr>
      </w:pPr>
    </w:p>
    <w:p w14:paraId="1F08F883" w14:textId="77777777" w:rsidR="002833D4" w:rsidRPr="007F57B7" w:rsidRDefault="002833D4" w:rsidP="00845FDA">
      <w:pPr>
        <w:pStyle w:val="Heading4"/>
      </w:pPr>
      <w:r w:rsidRPr="007F57B7">
        <w:t>Stanchion</w:t>
      </w:r>
    </w:p>
    <w:p w14:paraId="3632778E" w14:textId="77777777" w:rsidR="002833D4" w:rsidRPr="007F57B7" w:rsidRDefault="002833D4" w:rsidP="00845FDA">
      <w:pPr>
        <w:spacing w:line="360" w:lineRule="auto"/>
        <w:contextualSpacing/>
        <w:rPr>
          <w:szCs w:val="24"/>
          <w:lang w:val="en-US"/>
        </w:rPr>
      </w:pPr>
      <w:r w:rsidRPr="007F57B7">
        <w:rPr>
          <w:szCs w:val="24"/>
          <w:lang w:val="en-US"/>
        </w:rPr>
        <w:t xml:space="preserve">Most reservoir storage systems require a pressure mechanism to supply water at the required pressure to the system. The solenoid valves, drippers, as well as the water hoses act as resistance to the flow of water and require a higher potential energy from the incoming fluid flow to operate. The stanchion is placed at a 2-meter height above the ground with the storage tank on it for this purpose. </w:t>
      </w:r>
    </w:p>
    <w:p w14:paraId="492164BE" w14:textId="77777777" w:rsidR="002833D4" w:rsidRPr="007F57B7" w:rsidRDefault="002833D4" w:rsidP="00845FDA">
      <w:pPr>
        <w:spacing w:line="360" w:lineRule="auto"/>
        <w:contextualSpacing/>
        <w:rPr>
          <w:szCs w:val="24"/>
          <w:lang w:val="en-US"/>
        </w:rPr>
      </w:pPr>
    </w:p>
    <w:p w14:paraId="2122A4EB" w14:textId="77777777" w:rsidR="002833D4" w:rsidRPr="007F57B7" w:rsidRDefault="002833D4" w:rsidP="00845FDA">
      <w:pPr>
        <w:pStyle w:val="Heading4"/>
      </w:pPr>
      <w:r w:rsidRPr="007F57B7">
        <w:t>Drippers</w:t>
      </w:r>
    </w:p>
    <w:p w14:paraId="491D8152" w14:textId="77777777" w:rsidR="002833D4" w:rsidRPr="007F57B7" w:rsidRDefault="002833D4" w:rsidP="00845FDA">
      <w:pPr>
        <w:spacing w:line="360" w:lineRule="auto"/>
        <w:contextualSpacing/>
        <w:rPr>
          <w:szCs w:val="24"/>
          <w:lang w:val="en-US"/>
        </w:rPr>
      </w:pPr>
      <w:r w:rsidRPr="007F57B7">
        <w:rPr>
          <w:szCs w:val="24"/>
          <w:lang w:val="en-US"/>
        </w:rPr>
        <w:t>This is the main core component that controls the delivery of water to the plant roots. A dripper for water irrigation system has a removable male part with a handle and ridges giving a wandering water stream way to control pressure drop and is held in a smooth walled female container by tabs for brisk expulsion by winding the handle. A bracing part going with holds the dripper by encompassing supply pipe lines of different sizes with an opening there through to get a dripper expansion by methods for a mating lock snare parcel connecting with the internal dividers of the supply pipe line. The male dripper part edges might be made of plastic to permit prepared expulsion of edge divides for changing the direction and dribble rate. The flow rate of the drippers used here are within the 0-70 LPH range.</w:t>
      </w:r>
    </w:p>
    <w:p w14:paraId="0BF6F83D" w14:textId="77777777" w:rsidR="002833D4" w:rsidRPr="007F57B7" w:rsidRDefault="002833D4" w:rsidP="00845FDA">
      <w:pPr>
        <w:spacing w:line="360" w:lineRule="auto"/>
        <w:contextualSpacing/>
        <w:rPr>
          <w:szCs w:val="24"/>
          <w:lang w:val="en-US"/>
        </w:rPr>
      </w:pPr>
    </w:p>
    <w:p w14:paraId="1C9E00A6" w14:textId="77777777" w:rsidR="002833D4" w:rsidRPr="007F57B7" w:rsidRDefault="002833D4" w:rsidP="00845FDA">
      <w:pPr>
        <w:pStyle w:val="Heading4"/>
      </w:pPr>
      <w:r w:rsidRPr="007F57B7">
        <w:t>Electrical cables</w:t>
      </w:r>
    </w:p>
    <w:p w14:paraId="748B9487" w14:textId="77777777" w:rsidR="002833D4" w:rsidRPr="007F57B7" w:rsidRDefault="002833D4" w:rsidP="00845FDA">
      <w:pPr>
        <w:spacing w:line="360" w:lineRule="auto"/>
        <w:contextualSpacing/>
        <w:rPr>
          <w:szCs w:val="24"/>
          <w:lang w:val="en-US"/>
        </w:rPr>
      </w:pPr>
      <w:r w:rsidRPr="007F57B7">
        <w:rPr>
          <w:szCs w:val="24"/>
          <w:lang w:val="en-US"/>
        </w:rPr>
        <w:t>These provide wired connections between electrical components.</w:t>
      </w:r>
    </w:p>
    <w:p w14:paraId="29CDF009" w14:textId="77777777" w:rsidR="002833D4" w:rsidRPr="007F57B7" w:rsidRDefault="002833D4" w:rsidP="00845FDA">
      <w:pPr>
        <w:spacing w:line="360" w:lineRule="auto"/>
        <w:contextualSpacing/>
        <w:rPr>
          <w:szCs w:val="24"/>
          <w:lang w:val="en-US"/>
        </w:rPr>
      </w:pPr>
    </w:p>
    <w:p w14:paraId="5C7E5FCF" w14:textId="77777777" w:rsidR="002833D4" w:rsidRPr="007F57B7" w:rsidRDefault="002833D4" w:rsidP="00845FDA">
      <w:pPr>
        <w:pStyle w:val="Heading4"/>
      </w:pPr>
      <w:r w:rsidRPr="007F57B7">
        <w:t>Solar panel (Mono-crystalline)</w:t>
      </w:r>
    </w:p>
    <w:p w14:paraId="772E8088" w14:textId="77777777" w:rsidR="002833D4" w:rsidRPr="007F57B7" w:rsidRDefault="002833D4" w:rsidP="00845FDA">
      <w:pPr>
        <w:spacing w:line="360" w:lineRule="auto"/>
        <w:contextualSpacing/>
        <w:rPr>
          <w:szCs w:val="24"/>
          <w:lang w:val="en-US"/>
        </w:rPr>
      </w:pPr>
      <w:r w:rsidRPr="007F57B7">
        <w:rPr>
          <w:szCs w:val="24"/>
          <w:lang w:val="en-US"/>
        </w:rPr>
        <w:t xml:space="preserve">A 160W rated solar panel for power source. A solar panel or Photovoltaic cell is an electrical device used to convert solar energy into electricity via the use of Silicon semi-conducting material doped with other semi-conducting elements. The solar panel supplies optimum rated power when used in areas which receive adequate sunlight such as is noticeable in many sub-Saharan African nations. Solar powered drip water system fundamentally increases both family unit salary and dietary admission, especially amid the dry season, and is practical and economic contrasted with other available technologies </w:t>
      </w:r>
      <w:r w:rsidRPr="007F57B7">
        <w:rPr>
          <w:szCs w:val="24"/>
          <w:lang w:val="en-US"/>
        </w:rPr>
        <w:fldChar w:fldCharType="begin" w:fldLock="1"/>
      </w:r>
      <w:r w:rsidRPr="007F57B7">
        <w:rPr>
          <w:szCs w:val="24"/>
          <w:lang w:val="en-US"/>
        </w:rPr>
        <w:instrText>ADDIN CSL_CITATION {"citationItems":[{"id":"ITEM-1","itemData":{"DOI":"10.1073/pnas.0909678107","author":[{"dropping-particle":"","family":"Burney","given":"Jennifer","non-dropping-particle":"","parse-names":false,"suffix":""},{"dropping-particle":"","family":"Woltering","given":"Lennart","non-dropping-particle":"","parse-names":false,"suffix":""},{"dropping-particle":"","family":"Burke","given":"Marshall","non-dropping-particle":"","parse-names":false,"suffix":""},{"dropping-particle":"","family":"Naylor","given":"Rosamond","non-dropping-particle":"","parse-names":false,"suffix":""},{"dropping-particle":"","family":"Pasternak","given":"Dov","non-dropping-particle":"","parse-names":false,"suffix":""}],"id":"ITEM-1","issued":{"date-parts":[["2009"]]},"title":"Solar-powered drip irrigation enhances food security in the Sudano – Sahel","type":"article-journal"},"uris":["http://www.mendeley.com/documents/?uuid=fa1f0c70-b2d9-40a5-82ed-f5518541dbf4"]}],"mendeley":{"formattedCitation":"(Burney, Woltering, Burke, Naylor, &amp; Pasternak, 2009)","plainTextFormattedCitation":"(Burney, Woltering, Burke, Naylor, &amp; Pasternak, 2009)","previouslyFormattedCitation":"(Burney, Woltering, Burke, Naylor, &amp; Pasternak, 2009)"},"properties":{"noteIndex":0},"schema":"https://github.com/citation-style-language/schema/raw/master/csl-citation.json"}</w:instrText>
      </w:r>
      <w:r w:rsidRPr="007F57B7">
        <w:rPr>
          <w:szCs w:val="24"/>
          <w:lang w:val="en-US"/>
        </w:rPr>
        <w:fldChar w:fldCharType="separate"/>
      </w:r>
      <w:r w:rsidRPr="007F57B7">
        <w:rPr>
          <w:szCs w:val="24"/>
          <w:lang w:val="en-US"/>
        </w:rPr>
        <w:t xml:space="preserve">(Burney </w:t>
      </w:r>
      <w:r w:rsidRPr="007F57B7">
        <w:rPr>
          <w:i/>
          <w:szCs w:val="24"/>
          <w:lang w:val="en-US"/>
        </w:rPr>
        <w:t xml:space="preserve">et al., </w:t>
      </w:r>
      <w:r w:rsidRPr="007F57B7">
        <w:rPr>
          <w:szCs w:val="24"/>
          <w:lang w:val="en-US"/>
        </w:rPr>
        <w:t>2009)</w:t>
      </w:r>
      <w:r w:rsidRPr="007F57B7">
        <w:rPr>
          <w:szCs w:val="24"/>
        </w:rPr>
        <w:fldChar w:fldCharType="end"/>
      </w:r>
      <w:r w:rsidRPr="007F57B7">
        <w:rPr>
          <w:szCs w:val="24"/>
          <w:lang w:val="en-US"/>
        </w:rPr>
        <w:t>.</w:t>
      </w:r>
    </w:p>
    <w:p w14:paraId="4E05D6AB" w14:textId="77777777" w:rsidR="002833D4" w:rsidRPr="007F57B7" w:rsidRDefault="002833D4" w:rsidP="00845FDA">
      <w:pPr>
        <w:spacing w:line="360" w:lineRule="auto"/>
        <w:contextualSpacing/>
        <w:rPr>
          <w:szCs w:val="24"/>
          <w:lang w:val="en-US"/>
        </w:rPr>
      </w:pPr>
    </w:p>
    <w:p w14:paraId="5109424D" w14:textId="77777777" w:rsidR="002833D4" w:rsidRPr="007F57B7" w:rsidRDefault="002833D4" w:rsidP="00845FDA">
      <w:pPr>
        <w:pStyle w:val="Heading4"/>
      </w:pPr>
      <w:r w:rsidRPr="007F57B7">
        <w:t>Solar charge controller</w:t>
      </w:r>
    </w:p>
    <w:p w14:paraId="6B415831" w14:textId="77777777" w:rsidR="002833D4" w:rsidRPr="007F57B7" w:rsidRDefault="002833D4" w:rsidP="00845FDA">
      <w:pPr>
        <w:spacing w:line="360" w:lineRule="auto"/>
        <w:contextualSpacing/>
        <w:rPr>
          <w:szCs w:val="24"/>
          <w:lang w:val="en-US"/>
        </w:rPr>
      </w:pPr>
      <w:r w:rsidRPr="007F57B7">
        <w:rPr>
          <w:szCs w:val="24"/>
          <w:lang w:val="en-US"/>
        </w:rPr>
        <w:t>A 30A rated solar charge controller is used to monitor and control the battery charge rate as well as discharge rate to the load</w:t>
      </w:r>
    </w:p>
    <w:p w14:paraId="44E12FEF" w14:textId="77777777" w:rsidR="002833D4" w:rsidRPr="007F57B7" w:rsidRDefault="002833D4" w:rsidP="00845FDA">
      <w:pPr>
        <w:spacing w:line="360" w:lineRule="auto"/>
        <w:contextualSpacing/>
        <w:rPr>
          <w:szCs w:val="24"/>
          <w:lang w:val="en-US"/>
        </w:rPr>
      </w:pPr>
    </w:p>
    <w:p w14:paraId="0DF8BF77" w14:textId="77777777" w:rsidR="002833D4" w:rsidRPr="007F57B7" w:rsidRDefault="002833D4" w:rsidP="00845FDA">
      <w:pPr>
        <w:pStyle w:val="Heading4"/>
      </w:pPr>
      <w:r w:rsidRPr="007F57B7">
        <w:t>40Ah rated battery</w:t>
      </w:r>
    </w:p>
    <w:p w14:paraId="1AD5F154" w14:textId="77777777" w:rsidR="002833D4" w:rsidRPr="007F57B7" w:rsidRDefault="002833D4" w:rsidP="00845FDA">
      <w:pPr>
        <w:spacing w:line="360" w:lineRule="auto"/>
        <w:contextualSpacing/>
        <w:rPr>
          <w:szCs w:val="24"/>
          <w:lang w:val="en-US"/>
        </w:rPr>
      </w:pPr>
      <w:r w:rsidRPr="007F57B7">
        <w:rPr>
          <w:szCs w:val="24"/>
          <w:lang w:val="en-US"/>
        </w:rPr>
        <w:t>The 40Ahr battery exceeds the minimum required 30Ahr battery requirement for the system and is supplies stored power to the system at night in the absence of solar power.</w:t>
      </w:r>
    </w:p>
    <w:p w14:paraId="1C97E6BB" w14:textId="77777777" w:rsidR="002833D4" w:rsidRPr="007F57B7" w:rsidRDefault="002833D4" w:rsidP="00845FDA">
      <w:pPr>
        <w:spacing w:line="360" w:lineRule="auto"/>
        <w:contextualSpacing/>
        <w:rPr>
          <w:szCs w:val="24"/>
          <w:lang w:val="en-US"/>
        </w:rPr>
      </w:pPr>
    </w:p>
    <w:p w14:paraId="0A7B44CA" w14:textId="77777777" w:rsidR="002833D4" w:rsidRPr="007F57B7" w:rsidRDefault="002833D4" w:rsidP="00845FDA">
      <w:pPr>
        <w:pStyle w:val="Heading4"/>
      </w:pPr>
      <w:r w:rsidRPr="007F57B7">
        <w:t>Pipe fittings</w:t>
      </w:r>
    </w:p>
    <w:p w14:paraId="360ABD58" w14:textId="77777777" w:rsidR="002833D4" w:rsidRPr="007F57B7" w:rsidRDefault="002833D4" w:rsidP="00845FDA">
      <w:pPr>
        <w:spacing w:line="360" w:lineRule="auto"/>
        <w:contextualSpacing/>
        <w:rPr>
          <w:szCs w:val="24"/>
          <w:lang w:val="en-US"/>
        </w:rPr>
      </w:pPr>
      <w:r w:rsidRPr="007F57B7">
        <w:rPr>
          <w:szCs w:val="24"/>
          <w:lang w:val="en-US"/>
        </w:rPr>
        <w:t>Rigid Poly Vinyl Chloride (PVC) plastic joints is employed at the piping junctions for connecting the flexible hoses in the method of force fits, it is chosen because of its availability, economic cost and physical properties of stiffness and resistance to heat and other natural elements.</w:t>
      </w:r>
    </w:p>
    <w:p w14:paraId="550EA924" w14:textId="77777777" w:rsidR="002833D4" w:rsidRPr="007F57B7" w:rsidRDefault="002833D4" w:rsidP="00845FDA">
      <w:pPr>
        <w:spacing w:line="360" w:lineRule="auto"/>
        <w:contextualSpacing/>
        <w:rPr>
          <w:szCs w:val="24"/>
          <w:lang w:val="en-US"/>
        </w:rPr>
      </w:pPr>
    </w:p>
    <w:p w14:paraId="2E7BB18E" w14:textId="77777777" w:rsidR="002833D4" w:rsidRPr="007F57B7" w:rsidRDefault="002833D4" w:rsidP="00845FDA">
      <w:pPr>
        <w:pStyle w:val="Heading4"/>
      </w:pPr>
      <w:r w:rsidRPr="007F57B7">
        <w:t>Miscellaneous electronic components</w:t>
      </w:r>
    </w:p>
    <w:p w14:paraId="5A576881" w14:textId="2945FF2E" w:rsidR="002833D4" w:rsidRDefault="002833D4" w:rsidP="00845FDA">
      <w:pPr>
        <w:spacing w:line="360" w:lineRule="auto"/>
        <w:contextualSpacing/>
        <w:rPr>
          <w:szCs w:val="24"/>
          <w:lang w:val="en-US"/>
        </w:rPr>
      </w:pPr>
      <w:r w:rsidRPr="007F57B7">
        <w:rPr>
          <w:szCs w:val="24"/>
          <w:lang w:val="en-US"/>
        </w:rPr>
        <w:t>Diodes (1N4007), Resistors (2K Ohm), 12 to 5v converter, breadboard and USB cord.</w:t>
      </w:r>
    </w:p>
    <w:p w14:paraId="7D5B5C87" w14:textId="77777777" w:rsidR="00D64867" w:rsidRPr="007F57B7" w:rsidRDefault="00D64867" w:rsidP="00845FDA">
      <w:pPr>
        <w:spacing w:line="360" w:lineRule="auto"/>
        <w:contextualSpacing/>
        <w:rPr>
          <w:szCs w:val="24"/>
          <w:lang w:val="en-US"/>
        </w:rPr>
      </w:pPr>
    </w:p>
    <w:p w14:paraId="6651077C" w14:textId="77777777" w:rsidR="002833D4" w:rsidRPr="007F57B7" w:rsidRDefault="002833D4" w:rsidP="00845FDA">
      <w:pPr>
        <w:pStyle w:val="Heading4"/>
      </w:pPr>
      <w:r w:rsidRPr="007F57B7">
        <w:t>Software</w:t>
      </w:r>
    </w:p>
    <w:p w14:paraId="102D2802" w14:textId="402399C5" w:rsidR="00D64867" w:rsidRDefault="002833D4" w:rsidP="00845FDA">
      <w:pPr>
        <w:spacing w:line="360" w:lineRule="auto"/>
        <w:contextualSpacing/>
        <w:rPr>
          <w:szCs w:val="24"/>
          <w:lang w:val="en-US"/>
        </w:rPr>
      </w:pPr>
      <w:r w:rsidRPr="007F57B7">
        <w:rPr>
          <w:szCs w:val="24"/>
          <w:lang w:val="en-US"/>
        </w:rPr>
        <w:t>The entire system was programmed in the Arduino C language, compiled and uploaded to each microcontroller using the Arduino Integrated Development Environment.</w:t>
      </w:r>
    </w:p>
    <w:p w14:paraId="3E908726" w14:textId="499D9BE3" w:rsidR="00D64867" w:rsidRDefault="00D64867" w:rsidP="00845FDA">
      <w:pPr>
        <w:spacing w:line="360" w:lineRule="auto"/>
        <w:contextualSpacing/>
        <w:rPr>
          <w:szCs w:val="24"/>
          <w:lang w:val="en-US"/>
        </w:rPr>
      </w:pPr>
    </w:p>
    <w:p w14:paraId="3E724090" w14:textId="1AB80963" w:rsidR="00D64867" w:rsidRDefault="00D64867" w:rsidP="00845FDA">
      <w:pPr>
        <w:spacing w:line="360" w:lineRule="auto"/>
        <w:contextualSpacing/>
        <w:rPr>
          <w:szCs w:val="24"/>
          <w:lang w:val="en-US"/>
        </w:rPr>
      </w:pPr>
    </w:p>
    <w:p w14:paraId="214CD20A" w14:textId="1B229084" w:rsidR="007261C2" w:rsidRDefault="007261C2" w:rsidP="00845FDA">
      <w:pPr>
        <w:spacing w:line="360" w:lineRule="auto"/>
        <w:contextualSpacing/>
        <w:rPr>
          <w:szCs w:val="24"/>
          <w:lang w:val="en-US"/>
        </w:rPr>
      </w:pPr>
    </w:p>
    <w:p w14:paraId="180EEB5A" w14:textId="2E0C9B21" w:rsidR="007261C2" w:rsidRDefault="007261C2" w:rsidP="00845FDA">
      <w:pPr>
        <w:spacing w:line="360" w:lineRule="auto"/>
        <w:contextualSpacing/>
        <w:rPr>
          <w:szCs w:val="24"/>
          <w:lang w:val="en-US"/>
        </w:rPr>
      </w:pPr>
    </w:p>
    <w:p w14:paraId="34A808B2" w14:textId="210390AC" w:rsidR="007261C2" w:rsidRDefault="007261C2" w:rsidP="00845FDA">
      <w:pPr>
        <w:spacing w:line="360" w:lineRule="auto"/>
        <w:contextualSpacing/>
        <w:rPr>
          <w:szCs w:val="24"/>
          <w:lang w:val="en-US"/>
        </w:rPr>
      </w:pPr>
    </w:p>
    <w:p w14:paraId="20D1EA7B" w14:textId="75305567" w:rsidR="007261C2" w:rsidRDefault="007261C2" w:rsidP="00845FDA">
      <w:pPr>
        <w:spacing w:line="360" w:lineRule="auto"/>
        <w:contextualSpacing/>
        <w:rPr>
          <w:szCs w:val="24"/>
          <w:lang w:val="en-US"/>
        </w:rPr>
      </w:pPr>
    </w:p>
    <w:p w14:paraId="5A4948D4" w14:textId="77777777" w:rsidR="007261C2" w:rsidRPr="007F57B7" w:rsidRDefault="007261C2" w:rsidP="00845FDA">
      <w:pPr>
        <w:spacing w:line="360" w:lineRule="auto"/>
        <w:contextualSpacing/>
        <w:rPr>
          <w:szCs w:val="24"/>
          <w:lang w:val="en-US"/>
        </w:rPr>
      </w:pPr>
    </w:p>
    <w:p w14:paraId="18EC964F" w14:textId="77777777" w:rsidR="002833D4" w:rsidRPr="007F57B7" w:rsidRDefault="002833D4" w:rsidP="00845FDA">
      <w:pPr>
        <w:pStyle w:val="Heading3"/>
      </w:pPr>
      <w:bookmarkStart w:id="79" w:name="_Toc5170465"/>
      <w:r w:rsidRPr="0011393A">
        <w:t>Specification</w:t>
      </w:r>
      <w:r w:rsidRPr="007F57B7">
        <w:t xml:space="preserve"> of Components</w:t>
      </w:r>
      <w:bookmarkEnd w:id="79"/>
    </w:p>
    <w:p w14:paraId="474F14B0" w14:textId="77777777" w:rsidR="002833D4" w:rsidRPr="007F57B7" w:rsidRDefault="002833D4" w:rsidP="00845FDA">
      <w:pPr>
        <w:spacing w:line="360" w:lineRule="auto"/>
        <w:contextualSpacing/>
        <w:rPr>
          <w:b/>
          <w:szCs w:val="24"/>
          <w:lang w:val="en-US"/>
        </w:rPr>
      </w:pPr>
      <w:r w:rsidRPr="007F57B7">
        <w:rPr>
          <w:b/>
          <w:szCs w:val="24"/>
          <w:lang w:val="en-US"/>
        </w:rPr>
        <w:t xml:space="preserve">Soil Moisture Sensor </w:t>
      </w:r>
    </w:p>
    <w:tbl>
      <w:tblPr>
        <w:tblStyle w:val="TableGrid"/>
        <w:tblW w:w="0" w:type="auto"/>
        <w:tblLook w:val="04A0" w:firstRow="1" w:lastRow="0" w:firstColumn="1" w:lastColumn="0" w:noHBand="0" w:noVBand="1"/>
      </w:tblPr>
      <w:tblGrid>
        <w:gridCol w:w="590"/>
        <w:gridCol w:w="6351"/>
        <w:gridCol w:w="1836"/>
      </w:tblGrid>
      <w:tr w:rsidR="002833D4" w:rsidRPr="007F57B7" w14:paraId="4B30950F" w14:textId="77777777" w:rsidTr="00475A1F">
        <w:tc>
          <w:tcPr>
            <w:tcW w:w="590" w:type="dxa"/>
          </w:tcPr>
          <w:p w14:paraId="3FD9826C" w14:textId="77777777" w:rsidR="002833D4" w:rsidRPr="007F57B7" w:rsidRDefault="002833D4" w:rsidP="00845FDA">
            <w:pPr>
              <w:spacing w:line="360" w:lineRule="auto"/>
              <w:contextualSpacing/>
              <w:rPr>
                <w:b/>
                <w:szCs w:val="24"/>
                <w:lang w:val="en-US"/>
              </w:rPr>
            </w:pPr>
            <w:r w:rsidRPr="007F57B7">
              <w:rPr>
                <w:b/>
                <w:szCs w:val="24"/>
                <w:lang w:val="en-US"/>
              </w:rPr>
              <w:t>S/N</w:t>
            </w:r>
          </w:p>
        </w:tc>
        <w:tc>
          <w:tcPr>
            <w:tcW w:w="6749" w:type="dxa"/>
          </w:tcPr>
          <w:p w14:paraId="166D44F3" w14:textId="77777777" w:rsidR="002833D4" w:rsidRPr="007F57B7" w:rsidRDefault="002833D4" w:rsidP="00845FDA">
            <w:pPr>
              <w:spacing w:line="360" w:lineRule="auto"/>
              <w:contextualSpacing/>
              <w:rPr>
                <w:b/>
                <w:szCs w:val="24"/>
                <w:lang w:val="en-US"/>
              </w:rPr>
            </w:pPr>
            <w:r w:rsidRPr="007F57B7">
              <w:rPr>
                <w:b/>
                <w:szCs w:val="24"/>
                <w:lang w:val="en-US"/>
              </w:rPr>
              <w:t>PARAMETER</w:t>
            </w:r>
          </w:p>
        </w:tc>
        <w:tc>
          <w:tcPr>
            <w:tcW w:w="1903" w:type="dxa"/>
          </w:tcPr>
          <w:p w14:paraId="78FADE56" w14:textId="77777777" w:rsidR="002833D4" w:rsidRPr="007F57B7" w:rsidRDefault="002833D4" w:rsidP="00845FDA">
            <w:pPr>
              <w:spacing w:line="360" w:lineRule="auto"/>
              <w:contextualSpacing/>
              <w:rPr>
                <w:b/>
                <w:szCs w:val="24"/>
                <w:lang w:val="en-US"/>
              </w:rPr>
            </w:pPr>
            <w:r w:rsidRPr="007F57B7">
              <w:rPr>
                <w:b/>
                <w:szCs w:val="24"/>
                <w:lang w:val="en-US"/>
              </w:rPr>
              <w:t>VALUE</w:t>
            </w:r>
          </w:p>
        </w:tc>
      </w:tr>
      <w:tr w:rsidR="002833D4" w:rsidRPr="007F57B7" w14:paraId="2B7C695F" w14:textId="77777777" w:rsidTr="00475A1F">
        <w:tc>
          <w:tcPr>
            <w:tcW w:w="590" w:type="dxa"/>
          </w:tcPr>
          <w:p w14:paraId="21D33831" w14:textId="77777777" w:rsidR="002833D4" w:rsidRPr="007F57B7" w:rsidRDefault="002833D4" w:rsidP="00845FDA">
            <w:pPr>
              <w:spacing w:line="360" w:lineRule="auto"/>
              <w:contextualSpacing/>
              <w:rPr>
                <w:b/>
                <w:szCs w:val="24"/>
                <w:lang w:val="en-US"/>
              </w:rPr>
            </w:pPr>
            <w:r w:rsidRPr="007F57B7">
              <w:rPr>
                <w:b/>
                <w:szCs w:val="24"/>
                <w:lang w:val="en-US"/>
              </w:rPr>
              <w:t>1.</w:t>
            </w:r>
          </w:p>
        </w:tc>
        <w:tc>
          <w:tcPr>
            <w:tcW w:w="6749" w:type="dxa"/>
          </w:tcPr>
          <w:p w14:paraId="3F1F7E2D" w14:textId="77777777" w:rsidR="002833D4" w:rsidRPr="007F57B7" w:rsidRDefault="002833D4" w:rsidP="00845FDA">
            <w:pPr>
              <w:spacing w:line="360" w:lineRule="auto"/>
              <w:contextualSpacing/>
              <w:rPr>
                <w:szCs w:val="24"/>
                <w:lang w:val="en-US"/>
              </w:rPr>
            </w:pPr>
            <w:r w:rsidRPr="007F57B7">
              <w:rPr>
                <w:szCs w:val="24"/>
                <w:lang w:val="en-US"/>
              </w:rPr>
              <w:t>Input Voltage</w:t>
            </w:r>
          </w:p>
        </w:tc>
        <w:tc>
          <w:tcPr>
            <w:tcW w:w="1903" w:type="dxa"/>
          </w:tcPr>
          <w:p w14:paraId="36385E0A" w14:textId="77777777" w:rsidR="002833D4" w:rsidRPr="007F57B7" w:rsidRDefault="002833D4" w:rsidP="00845FDA">
            <w:pPr>
              <w:spacing w:line="360" w:lineRule="auto"/>
              <w:contextualSpacing/>
              <w:rPr>
                <w:szCs w:val="24"/>
                <w:lang w:val="en-US"/>
              </w:rPr>
            </w:pPr>
            <w:r w:rsidRPr="007F57B7">
              <w:rPr>
                <w:szCs w:val="24"/>
                <w:lang w:val="en-US"/>
              </w:rPr>
              <w:t>3.3/5V</w:t>
            </w:r>
          </w:p>
        </w:tc>
      </w:tr>
      <w:tr w:rsidR="002833D4" w:rsidRPr="007F57B7" w14:paraId="1889E1A2" w14:textId="77777777" w:rsidTr="00475A1F">
        <w:tc>
          <w:tcPr>
            <w:tcW w:w="590" w:type="dxa"/>
          </w:tcPr>
          <w:p w14:paraId="5EE31CC7" w14:textId="77777777" w:rsidR="002833D4" w:rsidRPr="007F57B7" w:rsidRDefault="002833D4" w:rsidP="00845FDA">
            <w:pPr>
              <w:spacing w:line="360" w:lineRule="auto"/>
              <w:contextualSpacing/>
              <w:rPr>
                <w:b/>
                <w:szCs w:val="24"/>
                <w:lang w:val="en-US"/>
              </w:rPr>
            </w:pPr>
            <w:r w:rsidRPr="007F57B7">
              <w:rPr>
                <w:b/>
                <w:szCs w:val="24"/>
                <w:lang w:val="en-US"/>
              </w:rPr>
              <w:t>2.</w:t>
            </w:r>
          </w:p>
        </w:tc>
        <w:tc>
          <w:tcPr>
            <w:tcW w:w="6749" w:type="dxa"/>
          </w:tcPr>
          <w:p w14:paraId="49D3F222" w14:textId="77777777" w:rsidR="002833D4" w:rsidRPr="007F57B7" w:rsidRDefault="002833D4" w:rsidP="00845FDA">
            <w:pPr>
              <w:spacing w:line="360" w:lineRule="auto"/>
              <w:contextualSpacing/>
              <w:rPr>
                <w:szCs w:val="24"/>
                <w:lang w:val="en-US"/>
              </w:rPr>
            </w:pPr>
            <w:r w:rsidRPr="007F57B7">
              <w:rPr>
                <w:szCs w:val="24"/>
                <w:lang w:val="en-US"/>
              </w:rPr>
              <w:t>Input Current</w:t>
            </w:r>
          </w:p>
        </w:tc>
        <w:tc>
          <w:tcPr>
            <w:tcW w:w="1903" w:type="dxa"/>
          </w:tcPr>
          <w:p w14:paraId="62FCD525" w14:textId="77777777" w:rsidR="002833D4" w:rsidRPr="007F57B7" w:rsidRDefault="002833D4" w:rsidP="00845FDA">
            <w:pPr>
              <w:spacing w:line="360" w:lineRule="auto"/>
              <w:contextualSpacing/>
              <w:rPr>
                <w:szCs w:val="24"/>
                <w:lang w:val="en-US"/>
              </w:rPr>
            </w:pPr>
            <w:r w:rsidRPr="007F57B7">
              <w:rPr>
                <w:szCs w:val="24"/>
                <w:lang w:val="en-US"/>
              </w:rPr>
              <w:t>35mA</w:t>
            </w:r>
          </w:p>
        </w:tc>
      </w:tr>
      <w:tr w:rsidR="002833D4" w:rsidRPr="007F57B7" w14:paraId="37EEF8E8" w14:textId="77777777" w:rsidTr="00475A1F">
        <w:tc>
          <w:tcPr>
            <w:tcW w:w="590" w:type="dxa"/>
          </w:tcPr>
          <w:p w14:paraId="7CA1BA9F" w14:textId="77777777" w:rsidR="002833D4" w:rsidRPr="007F57B7" w:rsidRDefault="002833D4" w:rsidP="00845FDA">
            <w:pPr>
              <w:spacing w:line="360" w:lineRule="auto"/>
              <w:contextualSpacing/>
              <w:rPr>
                <w:b/>
                <w:szCs w:val="24"/>
                <w:lang w:val="en-US"/>
              </w:rPr>
            </w:pPr>
            <w:r w:rsidRPr="007F57B7">
              <w:rPr>
                <w:b/>
                <w:szCs w:val="24"/>
                <w:lang w:val="en-US"/>
              </w:rPr>
              <w:t>3.</w:t>
            </w:r>
          </w:p>
        </w:tc>
        <w:tc>
          <w:tcPr>
            <w:tcW w:w="6749" w:type="dxa"/>
          </w:tcPr>
          <w:p w14:paraId="63815D7F" w14:textId="77777777" w:rsidR="002833D4" w:rsidRPr="007F57B7" w:rsidRDefault="002833D4" w:rsidP="00845FDA">
            <w:pPr>
              <w:spacing w:line="360" w:lineRule="auto"/>
              <w:contextualSpacing/>
              <w:rPr>
                <w:szCs w:val="24"/>
                <w:lang w:val="en-US"/>
              </w:rPr>
            </w:pPr>
            <w:r w:rsidRPr="007F57B7">
              <w:rPr>
                <w:szCs w:val="24"/>
                <w:lang w:val="en-US"/>
              </w:rPr>
              <w:t>Output Voltage</w:t>
            </w:r>
          </w:p>
        </w:tc>
        <w:tc>
          <w:tcPr>
            <w:tcW w:w="1903" w:type="dxa"/>
          </w:tcPr>
          <w:p w14:paraId="74ECB52A" w14:textId="77777777" w:rsidR="002833D4" w:rsidRPr="007F57B7" w:rsidRDefault="002833D4" w:rsidP="00845FDA">
            <w:pPr>
              <w:spacing w:line="360" w:lineRule="auto"/>
              <w:contextualSpacing/>
              <w:rPr>
                <w:szCs w:val="24"/>
                <w:lang w:val="en-US"/>
              </w:rPr>
            </w:pPr>
            <w:r w:rsidRPr="007F57B7">
              <w:rPr>
                <w:szCs w:val="24"/>
                <w:lang w:val="en-US"/>
              </w:rPr>
              <w:t>0 – 4.2V</w:t>
            </w:r>
          </w:p>
        </w:tc>
      </w:tr>
      <w:tr w:rsidR="002833D4" w:rsidRPr="007F57B7" w14:paraId="16DE0222" w14:textId="77777777" w:rsidTr="00475A1F">
        <w:tc>
          <w:tcPr>
            <w:tcW w:w="590" w:type="dxa"/>
          </w:tcPr>
          <w:p w14:paraId="65CF9E71" w14:textId="77777777" w:rsidR="002833D4" w:rsidRPr="007F57B7" w:rsidRDefault="002833D4" w:rsidP="00845FDA">
            <w:pPr>
              <w:spacing w:line="360" w:lineRule="auto"/>
              <w:contextualSpacing/>
              <w:rPr>
                <w:b/>
                <w:szCs w:val="24"/>
                <w:lang w:val="en-US"/>
              </w:rPr>
            </w:pPr>
            <w:r w:rsidRPr="007F57B7">
              <w:rPr>
                <w:b/>
                <w:szCs w:val="24"/>
                <w:lang w:val="en-US"/>
              </w:rPr>
              <w:t>4.</w:t>
            </w:r>
          </w:p>
        </w:tc>
        <w:tc>
          <w:tcPr>
            <w:tcW w:w="6749" w:type="dxa"/>
          </w:tcPr>
          <w:p w14:paraId="68FE3DCC" w14:textId="77777777" w:rsidR="002833D4" w:rsidRPr="007F57B7" w:rsidRDefault="002833D4" w:rsidP="00845FDA">
            <w:pPr>
              <w:spacing w:line="360" w:lineRule="auto"/>
              <w:contextualSpacing/>
              <w:rPr>
                <w:szCs w:val="24"/>
                <w:lang w:val="en-US"/>
              </w:rPr>
            </w:pPr>
            <w:r w:rsidRPr="007F57B7">
              <w:rPr>
                <w:szCs w:val="24"/>
                <w:lang w:val="en-US"/>
              </w:rPr>
              <w:t>Output Voltage (depending on moisture content)</w:t>
            </w:r>
          </w:p>
        </w:tc>
        <w:tc>
          <w:tcPr>
            <w:tcW w:w="1903" w:type="dxa"/>
          </w:tcPr>
          <w:p w14:paraId="7C95B8C3" w14:textId="77777777" w:rsidR="002833D4" w:rsidRPr="007F57B7" w:rsidRDefault="002833D4" w:rsidP="00845FDA">
            <w:pPr>
              <w:spacing w:line="360" w:lineRule="auto"/>
              <w:contextualSpacing/>
              <w:rPr>
                <w:szCs w:val="24"/>
                <w:lang w:val="en-US"/>
              </w:rPr>
            </w:pPr>
            <w:r w:rsidRPr="007F57B7">
              <w:rPr>
                <w:szCs w:val="24"/>
                <w:lang w:val="en-US"/>
              </w:rPr>
              <w:t>1223-420</w:t>
            </w:r>
          </w:p>
        </w:tc>
      </w:tr>
    </w:tbl>
    <w:p w14:paraId="6D35B589" w14:textId="77777777" w:rsidR="007261C2" w:rsidRDefault="007261C2" w:rsidP="00845FDA">
      <w:pPr>
        <w:pStyle w:val="TOCHeading"/>
      </w:pPr>
      <w:bookmarkStart w:id="80" w:name="_Toc5153357"/>
      <w:bookmarkStart w:id="81" w:name="_Toc5153638"/>
    </w:p>
    <w:p w14:paraId="5E049E67" w14:textId="3C2832E8" w:rsidR="002833D4" w:rsidRPr="00CB3748" w:rsidRDefault="002833D4" w:rsidP="00845FDA">
      <w:pPr>
        <w:pStyle w:val="TOCHeading"/>
      </w:pPr>
      <w:r w:rsidRPr="00CB3748">
        <w:t>Table 3.1: Soil Moisture Sensor Specification (Stack Exchange Inc, 2017)</w:t>
      </w:r>
      <w:bookmarkEnd w:id="80"/>
      <w:bookmarkEnd w:id="81"/>
    </w:p>
    <w:p w14:paraId="723DBD44" w14:textId="5EEADB82" w:rsidR="002833D4" w:rsidRDefault="002833D4" w:rsidP="00845FDA">
      <w:pPr>
        <w:pStyle w:val="ListParagraph"/>
      </w:pPr>
    </w:p>
    <w:p w14:paraId="72F3EB55" w14:textId="77777777" w:rsidR="007261C2" w:rsidRPr="007F57B7" w:rsidRDefault="007261C2" w:rsidP="00845FDA">
      <w:pPr>
        <w:pStyle w:val="ListParagraph"/>
      </w:pPr>
    </w:p>
    <w:p w14:paraId="4592D077" w14:textId="77777777" w:rsidR="002833D4" w:rsidRPr="007F57B7" w:rsidRDefault="002833D4" w:rsidP="00845FDA">
      <w:pPr>
        <w:spacing w:line="360" w:lineRule="auto"/>
        <w:contextualSpacing/>
        <w:rPr>
          <w:b/>
          <w:szCs w:val="24"/>
          <w:lang w:val="en-US"/>
        </w:rPr>
      </w:pPr>
      <w:r w:rsidRPr="007F57B7">
        <w:rPr>
          <w:b/>
          <w:szCs w:val="24"/>
          <w:lang w:val="en-US"/>
        </w:rPr>
        <w:t>Arduino UNO (Microcontroller – Atmega328P)</w:t>
      </w:r>
    </w:p>
    <w:tbl>
      <w:tblPr>
        <w:tblStyle w:val="TableGrid"/>
        <w:tblW w:w="0" w:type="auto"/>
        <w:tblLook w:val="04A0" w:firstRow="1" w:lastRow="0" w:firstColumn="1" w:lastColumn="0" w:noHBand="0" w:noVBand="1"/>
      </w:tblPr>
      <w:tblGrid>
        <w:gridCol w:w="590"/>
        <w:gridCol w:w="5278"/>
        <w:gridCol w:w="2909"/>
      </w:tblGrid>
      <w:tr w:rsidR="002833D4" w:rsidRPr="007F57B7" w14:paraId="3406DCD0" w14:textId="77777777" w:rsidTr="00475A1F">
        <w:tc>
          <w:tcPr>
            <w:tcW w:w="378" w:type="dxa"/>
          </w:tcPr>
          <w:p w14:paraId="2C543B53" w14:textId="77777777" w:rsidR="002833D4" w:rsidRPr="007F57B7" w:rsidRDefault="002833D4" w:rsidP="00845FDA">
            <w:pPr>
              <w:spacing w:line="360" w:lineRule="auto"/>
              <w:contextualSpacing/>
              <w:rPr>
                <w:b/>
                <w:szCs w:val="24"/>
                <w:lang w:val="en-US"/>
              </w:rPr>
            </w:pPr>
            <w:r w:rsidRPr="007F57B7">
              <w:rPr>
                <w:b/>
                <w:szCs w:val="24"/>
                <w:lang w:val="en-US"/>
              </w:rPr>
              <w:t>S/N</w:t>
            </w:r>
          </w:p>
        </w:tc>
        <w:tc>
          <w:tcPr>
            <w:tcW w:w="5783" w:type="dxa"/>
          </w:tcPr>
          <w:p w14:paraId="3674ADAE" w14:textId="77777777" w:rsidR="002833D4" w:rsidRPr="007F57B7" w:rsidRDefault="002833D4" w:rsidP="00845FDA">
            <w:pPr>
              <w:spacing w:line="360" w:lineRule="auto"/>
              <w:contextualSpacing/>
              <w:rPr>
                <w:b/>
                <w:szCs w:val="24"/>
                <w:lang w:val="en-US"/>
              </w:rPr>
            </w:pPr>
            <w:r w:rsidRPr="007F57B7">
              <w:rPr>
                <w:b/>
                <w:szCs w:val="24"/>
                <w:lang w:val="en-US"/>
              </w:rPr>
              <w:t>PARAMETER</w:t>
            </w:r>
          </w:p>
        </w:tc>
        <w:tc>
          <w:tcPr>
            <w:tcW w:w="3081" w:type="dxa"/>
          </w:tcPr>
          <w:p w14:paraId="3537AD79" w14:textId="77777777" w:rsidR="002833D4" w:rsidRPr="007F57B7" w:rsidRDefault="002833D4" w:rsidP="00845FDA">
            <w:pPr>
              <w:spacing w:line="360" w:lineRule="auto"/>
              <w:contextualSpacing/>
              <w:rPr>
                <w:b/>
                <w:szCs w:val="24"/>
                <w:lang w:val="en-US"/>
              </w:rPr>
            </w:pPr>
            <w:r w:rsidRPr="007F57B7">
              <w:rPr>
                <w:b/>
                <w:szCs w:val="24"/>
                <w:lang w:val="en-US"/>
              </w:rPr>
              <w:t>VALUE</w:t>
            </w:r>
          </w:p>
        </w:tc>
      </w:tr>
      <w:tr w:rsidR="002833D4" w:rsidRPr="007F57B7" w14:paraId="3E4021BA" w14:textId="77777777" w:rsidTr="00475A1F">
        <w:tc>
          <w:tcPr>
            <w:tcW w:w="378" w:type="dxa"/>
          </w:tcPr>
          <w:p w14:paraId="0651F9F2" w14:textId="77777777" w:rsidR="002833D4" w:rsidRPr="007F57B7" w:rsidRDefault="002833D4" w:rsidP="00845FDA">
            <w:pPr>
              <w:spacing w:line="360" w:lineRule="auto"/>
              <w:contextualSpacing/>
              <w:rPr>
                <w:szCs w:val="24"/>
                <w:lang w:val="en-US"/>
              </w:rPr>
            </w:pPr>
            <w:r w:rsidRPr="007F57B7">
              <w:rPr>
                <w:szCs w:val="24"/>
                <w:lang w:val="en-US"/>
              </w:rPr>
              <w:t>1.</w:t>
            </w:r>
          </w:p>
        </w:tc>
        <w:tc>
          <w:tcPr>
            <w:tcW w:w="5783" w:type="dxa"/>
          </w:tcPr>
          <w:p w14:paraId="11EE7F5A" w14:textId="77777777" w:rsidR="002833D4" w:rsidRPr="007F57B7" w:rsidRDefault="002833D4" w:rsidP="00845FDA">
            <w:pPr>
              <w:spacing w:line="360" w:lineRule="auto"/>
              <w:contextualSpacing/>
              <w:rPr>
                <w:szCs w:val="24"/>
                <w:lang w:val="en-US"/>
              </w:rPr>
            </w:pPr>
            <w:r w:rsidRPr="007F57B7">
              <w:rPr>
                <w:szCs w:val="24"/>
                <w:lang w:val="en-US"/>
              </w:rPr>
              <w:t>Operating Voltage</w:t>
            </w:r>
          </w:p>
        </w:tc>
        <w:tc>
          <w:tcPr>
            <w:tcW w:w="3081" w:type="dxa"/>
          </w:tcPr>
          <w:p w14:paraId="05984949" w14:textId="77777777" w:rsidR="002833D4" w:rsidRPr="007F57B7" w:rsidRDefault="002833D4" w:rsidP="00845FDA">
            <w:pPr>
              <w:spacing w:line="360" w:lineRule="auto"/>
              <w:contextualSpacing/>
              <w:rPr>
                <w:szCs w:val="24"/>
                <w:lang w:val="en-US"/>
              </w:rPr>
            </w:pPr>
            <w:r w:rsidRPr="007F57B7">
              <w:rPr>
                <w:szCs w:val="24"/>
                <w:lang w:val="en-US"/>
              </w:rPr>
              <w:t>5V</w:t>
            </w:r>
          </w:p>
        </w:tc>
      </w:tr>
      <w:tr w:rsidR="002833D4" w:rsidRPr="007F57B7" w14:paraId="47A2C517" w14:textId="77777777" w:rsidTr="00475A1F">
        <w:tc>
          <w:tcPr>
            <w:tcW w:w="378" w:type="dxa"/>
          </w:tcPr>
          <w:p w14:paraId="3D5ABCDB" w14:textId="77777777" w:rsidR="002833D4" w:rsidRPr="007F57B7" w:rsidRDefault="002833D4" w:rsidP="00845FDA">
            <w:pPr>
              <w:spacing w:line="360" w:lineRule="auto"/>
              <w:contextualSpacing/>
              <w:rPr>
                <w:szCs w:val="24"/>
                <w:lang w:val="en-US"/>
              </w:rPr>
            </w:pPr>
            <w:r w:rsidRPr="007F57B7">
              <w:rPr>
                <w:szCs w:val="24"/>
                <w:lang w:val="en-US"/>
              </w:rPr>
              <w:t>2.</w:t>
            </w:r>
          </w:p>
        </w:tc>
        <w:tc>
          <w:tcPr>
            <w:tcW w:w="5783" w:type="dxa"/>
          </w:tcPr>
          <w:p w14:paraId="5D0BE0B1" w14:textId="77777777" w:rsidR="002833D4" w:rsidRPr="007F57B7" w:rsidRDefault="002833D4" w:rsidP="00845FDA">
            <w:pPr>
              <w:spacing w:line="360" w:lineRule="auto"/>
              <w:contextualSpacing/>
              <w:rPr>
                <w:szCs w:val="24"/>
                <w:lang w:val="en-US"/>
              </w:rPr>
            </w:pPr>
            <w:r w:rsidRPr="007F57B7">
              <w:rPr>
                <w:szCs w:val="24"/>
                <w:lang w:val="en-US"/>
              </w:rPr>
              <w:t>Input Voltage (recommended)</w:t>
            </w:r>
          </w:p>
        </w:tc>
        <w:tc>
          <w:tcPr>
            <w:tcW w:w="3081" w:type="dxa"/>
          </w:tcPr>
          <w:p w14:paraId="2BB7DCEA" w14:textId="77777777" w:rsidR="002833D4" w:rsidRPr="007F57B7" w:rsidRDefault="002833D4" w:rsidP="00845FDA">
            <w:pPr>
              <w:spacing w:line="360" w:lineRule="auto"/>
              <w:contextualSpacing/>
              <w:rPr>
                <w:szCs w:val="24"/>
                <w:lang w:val="en-US"/>
              </w:rPr>
            </w:pPr>
            <w:r w:rsidRPr="007F57B7">
              <w:rPr>
                <w:szCs w:val="24"/>
                <w:lang w:val="en-US"/>
              </w:rPr>
              <w:t>7-12V</w:t>
            </w:r>
          </w:p>
        </w:tc>
      </w:tr>
      <w:tr w:rsidR="002833D4" w:rsidRPr="007F57B7" w14:paraId="1D6FA269" w14:textId="77777777" w:rsidTr="00475A1F">
        <w:tc>
          <w:tcPr>
            <w:tcW w:w="378" w:type="dxa"/>
          </w:tcPr>
          <w:p w14:paraId="4A6FD327" w14:textId="77777777" w:rsidR="002833D4" w:rsidRPr="007F57B7" w:rsidRDefault="002833D4" w:rsidP="00845FDA">
            <w:pPr>
              <w:spacing w:line="360" w:lineRule="auto"/>
              <w:contextualSpacing/>
              <w:rPr>
                <w:szCs w:val="24"/>
                <w:lang w:val="en-US"/>
              </w:rPr>
            </w:pPr>
            <w:r w:rsidRPr="007F57B7">
              <w:rPr>
                <w:szCs w:val="24"/>
                <w:lang w:val="en-US"/>
              </w:rPr>
              <w:t>3.</w:t>
            </w:r>
          </w:p>
        </w:tc>
        <w:tc>
          <w:tcPr>
            <w:tcW w:w="5783" w:type="dxa"/>
          </w:tcPr>
          <w:p w14:paraId="3F046A2A" w14:textId="77777777" w:rsidR="002833D4" w:rsidRPr="007F57B7" w:rsidRDefault="002833D4" w:rsidP="00845FDA">
            <w:pPr>
              <w:spacing w:line="360" w:lineRule="auto"/>
              <w:contextualSpacing/>
              <w:rPr>
                <w:szCs w:val="24"/>
                <w:lang w:val="en-US"/>
              </w:rPr>
            </w:pPr>
            <w:r w:rsidRPr="007F57B7">
              <w:rPr>
                <w:szCs w:val="24"/>
                <w:lang w:val="en-US"/>
              </w:rPr>
              <w:t>Input Voltage (limit)</w:t>
            </w:r>
          </w:p>
        </w:tc>
        <w:tc>
          <w:tcPr>
            <w:tcW w:w="3081" w:type="dxa"/>
          </w:tcPr>
          <w:p w14:paraId="2769B5C9" w14:textId="77777777" w:rsidR="002833D4" w:rsidRPr="007F57B7" w:rsidRDefault="002833D4" w:rsidP="00845FDA">
            <w:pPr>
              <w:spacing w:line="360" w:lineRule="auto"/>
              <w:contextualSpacing/>
              <w:rPr>
                <w:szCs w:val="24"/>
                <w:lang w:val="en-US"/>
              </w:rPr>
            </w:pPr>
            <w:r w:rsidRPr="007F57B7">
              <w:rPr>
                <w:szCs w:val="24"/>
                <w:lang w:val="en-US"/>
              </w:rPr>
              <w:t>6-20V</w:t>
            </w:r>
          </w:p>
        </w:tc>
      </w:tr>
      <w:tr w:rsidR="002833D4" w:rsidRPr="007F57B7" w14:paraId="4B2B3CD0" w14:textId="77777777" w:rsidTr="00475A1F">
        <w:tc>
          <w:tcPr>
            <w:tcW w:w="378" w:type="dxa"/>
          </w:tcPr>
          <w:p w14:paraId="5EB64712" w14:textId="77777777" w:rsidR="002833D4" w:rsidRPr="007F57B7" w:rsidRDefault="002833D4" w:rsidP="00845FDA">
            <w:pPr>
              <w:spacing w:line="360" w:lineRule="auto"/>
              <w:contextualSpacing/>
              <w:rPr>
                <w:szCs w:val="24"/>
                <w:lang w:val="en-US"/>
              </w:rPr>
            </w:pPr>
            <w:r w:rsidRPr="007F57B7">
              <w:rPr>
                <w:szCs w:val="24"/>
                <w:lang w:val="en-US"/>
              </w:rPr>
              <w:t>4.</w:t>
            </w:r>
          </w:p>
        </w:tc>
        <w:tc>
          <w:tcPr>
            <w:tcW w:w="5783" w:type="dxa"/>
          </w:tcPr>
          <w:p w14:paraId="11D16ED5" w14:textId="77777777" w:rsidR="002833D4" w:rsidRPr="007F57B7" w:rsidRDefault="002833D4" w:rsidP="00845FDA">
            <w:pPr>
              <w:spacing w:line="360" w:lineRule="auto"/>
              <w:contextualSpacing/>
              <w:rPr>
                <w:szCs w:val="24"/>
                <w:lang w:val="en-US"/>
              </w:rPr>
            </w:pPr>
            <w:r w:rsidRPr="007F57B7">
              <w:rPr>
                <w:szCs w:val="24"/>
                <w:lang w:val="en-US"/>
              </w:rPr>
              <w:t>Digital I/O Pins</w:t>
            </w:r>
          </w:p>
        </w:tc>
        <w:tc>
          <w:tcPr>
            <w:tcW w:w="3081" w:type="dxa"/>
          </w:tcPr>
          <w:p w14:paraId="2A95AD6F" w14:textId="77777777" w:rsidR="002833D4" w:rsidRPr="007F57B7" w:rsidRDefault="002833D4" w:rsidP="00845FDA">
            <w:pPr>
              <w:spacing w:line="360" w:lineRule="auto"/>
              <w:contextualSpacing/>
              <w:rPr>
                <w:szCs w:val="24"/>
                <w:lang w:val="en-US"/>
              </w:rPr>
            </w:pPr>
            <w:r w:rsidRPr="007F57B7">
              <w:rPr>
                <w:szCs w:val="24"/>
                <w:lang w:val="en-US"/>
              </w:rPr>
              <w:t>14 (of which 6 provide PWM output)</w:t>
            </w:r>
          </w:p>
        </w:tc>
      </w:tr>
      <w:tr w:rsidR="002833D4" w:rsidRPr="007F57B7" w14:paraId="2E075111" w14:textId="77777777" w:rsidTr="00475A1F">
        <w:tc>
          <w:tcPr>
            <w:tcW w:w="378" w:type="dxa"/>
          </w:tcPr>
          <w:p w14:paraId="54C8C7F6" w14:textId="77777777" w:rsidR="002833D4" w:rsidRPr="007F57B7" w:rsidRDefault="002833D4" w:rsidP="00845FDA">
            <w:pPr>
              <w:spacing w:line="360" w:lineRule="auto"/>
              <w:contextualSpacing/>
              <w:rPr>
                <w:szCs w:val="24"/>
                <w:lang w:val="en-US"/>
              </w:rPr>
            </w:pPr>
            <w:r w:rsidRPr="007F57B7">
              <w:rPr>
                <w:szCs w:val="24"/>
                <w:lang w:val="en-US"/>
              </w:rPr>
              <w:t>5.</w:t>
            </w:r>
          </w:p>
        </w:tc>
        <w:tc>
          <w:tcPr>
            <w:tcW w:w="5783" w:type="dxa"/>
          </w:tcPr>
          <w:p w14:paraId="35ABFE63" w14:textId="77777777" w:rsidR="002833D4" w:rsidRPr="007F57B7" w:rsidRDefault="002833D4" w:rsidP="00845FDA">
            <w:pPr>
              <w:spacing w:line="360" w:lineRule="auto"/>
              <w:contextualSpacing/>
              <w:rPr>
                <w:szCs w:val="24"/>
                <w:lang w:val="en-US"/>
              </w:rPr>
            </w:pPr>
            <w:r w:rsidRPr="007F57B7">
              <w:rPr>
                <w:szCs w:val="24"/>
                <w:lang w:val="en-US"/>
              </w:rPr>
              <w:t>PMW Digital IO Pins</w:t>
            </w:r>
          </w:p>
        </w:tc>
        <w:tc>
          <w:tcPr>
            <w:tcW w:w="3081" w:type="dxa"/>
          </w:tcPr>
          <w:p w14:paraId="224AE386" w14:textId="77777777" w:rsidR="002833D4" w:rsidRPr="007F57B7" w:rsidRDefault="002833D4" w:rsidP="00845FDA">
            <w:pPr>
              <w:spacing w:line="360" w:lineRule="auto"/>
              <w:contextualSpacing/>
              <w:rPr>
                <w:szCs w:val="24"/>
                <w:lang w:val="en-US"/>
              </w:rPr>
            </w:pPr>
            <w:r w:rsidRPr="007F57B7">
              <w:rPr>
                <w:szCs w:val="24"/>
                <w:lang w:val="en-US"/>
              </w:rPr>
              <w:t>6</w:t>
            </w:r>
          </w:p>
        </w:tc>
      </w:tr>
      <w:tr w:rsidR="002833D4" w:rsidRPr="007F57B7" w14:paraId="07D1078C" w14:textId="77777777" w:rsidTr="00475A1F">
        <w:tc>
          <w:tcPr>
            <w:tcW w:w="378" w:type="dxa"/>
          </w:tcPr>
          <w:p w14:paraId="69BDB44B" w14:textId="77777777" w:rsidR="002833D4" w:rsidRPr="007F57B7" w:rsidRDefault="002833D4" w:rsidP="00845FDA">
            <w:pPr>
              <w:spacing w:line="360" w:lineRule="auto"/>
              <w:contextualSpacing/>
              <w:rPr>
                <w:szCs w:val="24"/>
                <w:lang w:val="en-US"/>
              </w:rPr>
            </w:pPr>
            <w:r w:rsidRPr="007F57B7">
              <w:rPr>
                <w:szCs w:val="24"/>
                <w:lang w:val="en-US"/>
              </w:rPr>
              <w:t>6.</w:t>
            </w:r>
          </w:p>
        </w:tc>
        <w:tc>
          <w:tcPr>
            <w:tcW w:w="5783" w:type="dxa"/>
          </w:tcPr>
          <w:p w14:paraId="2DBA8726" w14:textId="77777777" w:rsidR="002833D4" w:rsidRPr="007F57B7" w:rsidRDefault="002833D4" w:rsidP="00845FDA">
            <w:pPr>
              <w:spacing w:line="360" w:lineRule="auto"/>
              <w:contextualSpacing/>
              <w:rPr>
                <w:szCs w:val="24"/>
                <w:lang w:val="en-US"/>
              </w:rPr>
            </w:pPr>
            <w:r w:rsidRPr="007F57B7">
              <w:rPr>
                <w:szCs w:val="24"/>
                <w:lang w:val="en-US"/>
              </w:rPr>
              <w:t>Analogue Input Pins</w:t>
            </w:r>
          </w:p>
        </w:tc>
        <w:tc>
          <w:tcPr>
            <w:tcW w:w="3081" w:type="dxa"/>
          </w:tcPr>
          <w:p w14:paraId="67DF97D7" w14:textId="77777777" w:rsidR="002833D4" w:rsidRPr="007F57B7" w:rsidRDefault="002833D4" w:rsidP="00845FDA">
            <w:pPr>
              <w:spacing w:line="360" w:lineRule="auto"/>
              <w:contextualSpacing/>
              <w:rPr>
                <w:szCs w:val="24"/>
                <w:lang w:val="en-US"/>
              </w:rPr>
            </w:pPr>
            <w:r w:rsidRPr="007F57B7">
              <w:rPr>
                <w:szCs w:val="24"/>
                <w:lang w:val="en-US"/>
              </w:rPr>
              <w:t>6</w:t>
            </w:r>
          </w:p>
        </w:tc>
      </w:tr>
      <w:tr w:rsidR="002833D4" w:rsidRPr="007F57B7" w14:paraId="0985C644" w14:textId="77777777" w:rsidTr="00475A1F">
        <w:tc>
          <w:tcPr>
            <w:tcW w:w="378" w:type="dxa"/>
          </w:tcPr>
          <w:p w14:paraId="791B43AC" w14:textId="77777777" w:rsidR="002833D4" w:rsidRPr="007F57B7" w:rsidRDefault="002833D4" w:rsidP="00845FDA">
            <w:pPr>
              <w:spacing w:line="360" w:lineRule="auto"/>
              <w:contextualSpacing/>
              <w:rPr>
                <w:szCs w:val="24"/>
                <w:lang w:val="en-US"/>
              </w:rPr>
            </w:pPr>
            <w:r w:rsidRPr="007F57B7">
              <w:rPr>
                <w:szCs w:val="24"/>
                <w:lang w:val="en-US"/>
              </w:rPr>
              <w:t>7.</w:t>
            </w:r>
          </w:p>
        </w:tc>
        <w:tc>
          <w:tcPr>
            <w:tcW w:w="5783" w:type="dxa"/>
          </w:tcPr>
          <w:p w14:paraId="26001812" w14:textId="77777777" w:rsidR="002833D4" w:rsidRPr="007F57B7" w:rsidRDefault="002833D4" w:rsidP="00845FDA">
            <w:pPr>
              <w:spacing w:line="360" w:lineRule="auto"/>
              <w:contextualSpacing/>
              <w:rPr>
                <w:szCs w:val="24"/>
                <w:lang w:val="en-US"/>
              </w:rPr>
            </w:pPr>
            <w:r w:rsidRPr="007F57B7">
              <w:rPr>
                <w:szCs w:val="24"/>
                <w:lang w:val="en-US"/>
              </w:rPr>
              <w:t>DC Current per I/O Pin</w:t>
            </w:r>
          </w:p>
        </w:tc>
        <w:tc>
          <w:tcPr>
            <w:tcW w:w="3081" w:type="dxa"/>
          </w:tcPr>
          <w:p w14:paraId="6CA8244E" w14:textId="77777777" w:rsidR="002833D4" w:rsidRPr="007F57B7" w:rsidRDefault="002833D4" w:rsidP="00845FDA">
            <w:pPr>
              <w:spacing w:line="360" w:lineRule="auto"/>
              <w:contextualSpacing/>
              <w:rPr>
                <w:szCs w:val="24"/>
                <w:lang w:val="en-US"/>
              </w:rPr>
            </w:pPr>
            <w:r w:rsidRPr="007F57B7">
              <w:rPr>
                <w:szCs w:val="24"/>
                <w:lang w:val="en-US"/>
              </w:rPr>
              <w:t>20mA</w:t>
            </w:r>
          </w:p>
        </w:tc>
      </w:tr>
      <w:tr w:rsidR="002833D4" w:rsidRPr="007F57B7" w14:paraId="1DEF0300" w14:textId="77777777" w:rsidTr="00475A1F">
        <w:tc>
          <w:tcPr>
            <w:tcW w:w="378" w:type="dxa"/>
          </w:tcPr>
          <w:p w14:paraId="6C13D0FA" w14:textId="77777777" w:rsidR="002833D4" w:rsidRPr="007F57B7" w:rsidRDefault="002833D4" w:rsidP="00845FDA">
            <w:pPr>
              <w:spacing w:line="360" w:lineRule="auto"/>
              <w:contextualSpacing/>
              <w:rPr>
                <w:szCs w:val="24"/>
                <w:lang w:val="en-US"/>
              </w:rPr>
            </w:pPr>
            <w:r w:rsidRPr="007F57B7">
              <w:rPr>
                <w:szCs w:val="24"/>
                <w:lang w:val="en-US"/>
              </w:rPr>
              <w:t>8.</w:t>
            </w:r>
          </w:p>
        </w:tc>
        <w:tc>
          <w:tcPr>
            <w:tcW w:w="5783" w:type="dxa"/>
          </w:tcPr>
          <w:p w14:paraId="4F450274" w14:textId="77777777" w:rsidR="002833D4" w:rsidRPr="007F57B7" w:rsidRDefault="002833D4" w:rsidP="00845FDA">
            <w:pPr>
              <w:spacing w:line="360" w:lineRule="auto"/>
              <w:contextualSpacing/>
              <w:rPr>
                <w:szCs w:val="24"/>
                <w:lang w:val="en-US"/>
              </w:rPr>
            </w:pPr>
            <w:r w:rsidRPr="007F57B7">
              <w:rPr>
                <w:szCs w:val="24"/>
                <w:lang w:val="en-US"/>
              </w:rPr>
              <w:t>DC Current for 3.3V Pin</w:t>
            </w:r>
          </w:p>
        </w:tc>
        <w:tc>
          <w:tcPr>
            <w:tcW w:w="3081" w:type="dxa"/>
          </w:tcPr>
          <w:p w14:paraId="257BEAE4" w14:textId="77777777" w:rsidR="002833D4" w:rsidRPr="007F57B7" w:rsidRDefault="002833D4" w:rsidP="00845FDA">
            <w:pPr>
              <w:spacing w:line="360" w:lineRule="auto"/>
              <w:contextualSpacing/>
              <w:rPr>
                <w:szCs w:val="24"/>
                <w:lang w:val="en-US"/>
              </w:rPr>
            </w:pPr>
            <w:r w:rsidRPr="007F57B7">
              <w:rPr>
                <w:szCs w:val="24"/>
                <w:lang w:val="en-US"/>
              </w:rPr>
              <w:t>50mA</w:t>
            </w:r>
          </w:p>
        </w:tc>
      </w:tr>
      <w:tr w:rsidR="002833D4" w:rsidRPr="007F57B7" w14:paraId="2A3E5439" w14:textId="77777777" w:rsidTr="00475A1F">
        <w:tc>
          <w:tcPr>
            <w:tcW w:w="378" w:type="dxa"/>
          </w:tcPr>
          <w:p w14:paraId="7552C621" w14:textId="77777777" w:rsidR="002833D4" w:rsidRPr="007F57B7" w:rsidRDefault="002833D4" w:rsidP="00845FDA">
            <w:pPr>
              <w:spacing w:line="360" w:lineRule="auto"/>
              <w:contextualSpacing/>
              <w:rPr>
                <w:szCs w:val="24"/>
                <w:lang w:val="en-US"/>
              </w:rPr>
            </w:pPr>
            <w:r w:rsidRPr="007F57B7">
              <w:rPr>
                <w:szCs w:val="24"/>
                <w:lang w:val="en-US"/>
              </w:rPr>
              <w:t>9.</w:t>
            </w:r>
          </w:p>
        </w:tc>
        <w:tc>
          <w:tcPr>
            <w:tcW w:w="5783" w:type="dxa"/>
          </w:tcPr>
          <w:p w14:paraId="0387C37F" w14:textId="77777777" w:rsidR="002833D4" w:rsidRPr="007F57B7" w:rsidRDefault="002833D4" w:rsidP="00845FDA">
            <w:pPr>
              <w:spacing w:line="360" w:lineRule="auto"/>
              <w:contextualSpacing/>
              <w:rPr>
                <w:szCs w:val="24"/>
                <w:lang w:val="en-US"/>
              </w:rPr>
            </w:pPr>
            <w:r w:rsidRPr="007F57B7">
              <w:rPr>
                <w:szCs w:val="24"/>
                <w:lang w:val="en-US"/>
              </w:rPr>
              <w:t>Flash Memory</w:t>
            </w:r>
          </w:p>
        </w:tc>
        <w:tc>
          <w:tcPr>
            <w:tcW w:w="3081" w:type="dxa"/>
          </w:tcPr>
          <w:p w14:paraId="0A639B02" w14:textId="4167C72F" w:rsidR="002833D4" w:rsidRPr="007F57B7" w:rsidRDefault="002833D4" w:rsidP="00845FDA">
            <w:pPr>
              <w:spacing w:line="360" w:lineRule="auto"/>
              <w:contextualSpacing/>
              <w:rPr>
                <w:szCs w:val="24"/>
                <w:lang w:val="en-US"/>
              </w:rPr>
            </w:pPr>
            <w:r w:rsidRPr="007F57B7">
              <w:rPr>
                <w:szCs w:val="24"/>
                <w:lang w:val="en-US"/>
              </w:rPr>
              <w:t xml:space="preserve">32Kb </w:t>
            </w:r>
          </w:p>
        </w:tc>
      </w:tr>
      <w:tr w:rsidR="002833D4" w:rsidRPr="007F57B7" w14:paraId="4BA941F3" w14:textId="77777777" w:rsidTr="00475A1F">
        <w:tc>
          <w:tcPr>
            <w:tcW w:w="378" w:type="dxa"/>
          </w:tcPr>
          <w:p w14:paraId="3431E6E6" w14:textId="77777777" w:rsidR="002833D4" w:rsidRPr="007F57B7" w:rsidRDefault="002833D4" w:rsidP="00845FDA">
            <w:pPr>
              <w:spacing w:line="360" w:lineRule="auto"/>
              <w:contextualSpacing/>
              <w:rPr>
                <w:szCs w:val="24"/>
                <w:lang w:val="en-US"/>
              </w:rPr>
            </w:pPr>
            <w:r w:rsidRPr="007F57B7">
              <w:rPr>
                <w:szCs w:val="24"/>
                <w:lang w:val="en-US"/>
              </w:rPr>
              <w:t>10.</w:t>
            </w:r>
          </w:p>
        </w:tc>
        <w:tc>
          <w:tcPr>
            <w:tcW w:w="5783" w:type="dxa"/>
          </w:tcPr>
          <w:p w14:paraId="7973D760" w14:textId="77777777" w:rsidR="002833D4" w:rsidRPr="007F57B7" w:rsidRDefault="002833D4" w:rsidP="00845FDA">
            <w:pPr>
              <w:spacing w:line="360" w:lineRule="auto"/>
              <w:contextualSpacing/>
              <w:rPr>
                <w:szCs w:val="24"/>
                <w:lang w:val="en-US"/>
              </w:rPr>
            </w:pPr>
            <w:r w:rsidRPr="007F57B7">
              <w:rPr>
                <w:szCs w:val="24"/>
                <w:lang w:val="en-US"/>
              </w:rPr>
              <w:t>SRAM</w:t>
            </w:r>
          </w:p>
        </w:tc>
        <w:tc>
          <w:tcPr>
            <w:tcW w:w="3081" w:type="dxa"/>
          </w:tcPr>
          <w:p w14:paraId="6C1A6533" w14:textId="77777777" w:rsidR="002833D4" w:rsidRPr="007F57B7" w:rsidRDefault="002833D4" w:rsidP="00845FDA">
            <w:pPr>
              <w:spacing w:line="360" w:lineRule="auto"/>
              <w:contextualSpacing/>
              <w:rPr>
                <w:szCs w:val="24"/>
                <w:lang w:val="en-US"/>
              </w:rPr>
            </w:pPr>
            <w:r w:rsidRPr="007F57B7">
              <w:rPr>
                <w:szCs w:val="24"/>
                <w:lang w:val="en-US"/>
              </w:rPr>
              <w:t>2KB (ATmega328P)</w:t>
            </w:r>
          </w:p>
        </w:tc>
      </w:tr>
      <w:tr w:rsidR="002833D4" w:rsidRPr="007F57B7" w14:paraId="515FC027" w14:textId="77777777" w:rsidTr="00475A1F">
        <w:tc>
          <w:tcPr>
            <w:tcW w:w="378" w:type="dxa"/>
          </w:tcPr>
          <w:p w14:paraId="3753DAD3" w14:textId="77777777" w:rsidR="002833D4" w:rsidRPr="007F57B7" w:rsidRDefault="002833D4" w:rsidP="00845FDA">
            <w:pPr>
              <w:spacing w:line="360" w:lineRule="auto"/>
              <w:contextualSpacing/>
              <w:rPr>
                <w:szCs w:val="24"/>
                <w:lang w:val="en-US"/>
              </w:rPr>
            </w:pPr>
            <w:r w:rsidRPr="007F57B7">
              <w:rPr>
                <w:szCs w:val="24"/>
                <w:lang w:val="en-US"/>
              </w:rPr>
              <w:t>11.</w:t>
            </w:r>
          </w:p>
        </w:tc>
        <w:tc>
          <w:tcPr>
            <w:tcW w:w="5783" w:type="dxa"/>
          </w:tcPr>
          <w:p w14:paraId="26FE986F" w14:textId="77777777" w:rsidR="002833D4" w:rsidRPr="007F57B7" w:rsidRDefault="002833D4" w:rsidP="00845FDA">
            <w:pPr>
              <w:spacing w:line="360" w:lineRule="auto"/>
              <w:contextualSpacing/>
              <w:rPr>
                <w:szCs w:val="24"/>
                <w:lang w:val="en-US"/>
              </w:rPr>
            </w:pPr>
            <w:r w:rsidRPr="007F57B7">
              <w:rPr>
                <w:szCs w:val="24"/>
                <w:lang w:val="en-US"/>
              </w:rPr>
              <w:t>EEPROM</w:t>
            </w:r>
          </w:p>
        </w:tc>
        <w:tc>
          <w:tcPr>
            <w:tcW w:w="3081" w:type="dxa"/>
          </w:tcPr>
          <w:p w14:paraId="102AB49E" w14:textId="77777777" w:rsidR="002833D4" w:rsidRPr="007F57B7" w:rsidRDefault="002833D4" w:rsidP="00845FDA">
            <w:pPr>
              <w:spacing w:line="360" w:lineRule="auto"/>
              <w:contextualSpacing/>
              <w:rPr>
                <w:szCs w:val="24"/>
                <w:lang w:val="en-US"/>
              </w:rPr>
            </w:pPr>
            <w:r w:rsidRPr="007F57B7">
              <w:rPr>
                <w:szCs w:val="24"/>
                <w:lang w:val="en-US"/>
              </w:rPr>
              <w:t>1KB (ATmega328P)</w:t>
            </w:r>
          </w:p>
        </w:tc>
      </w:tr>
      <w:tr w:rsidR="002833D4" w:rsidRPr="007F57B7" w14:paraId="02252955" w14:textId="77777777" w:rsidTr="00475A1F">
        <w:tc>
          <w:tcPr>
            <w:tcW w:w="378" w:type="dxa"/>
          </w:tcPr>
          <w:p w14:paraId="615B7F31" w14:textId="77777777" w:rsidR="002833D4" w:rsidRPr="007F57B7" w:rsidRDefault="002833D4" w:rsidP="00845FDA">
            <w:pPr>
              <w:spacing w:line="360" w:lineRule="auto"/>
              <w:contextualSpacing/>
              <w:rPr>
                <w:szCs w:val="24"/>
                <w:lang w:val="en-US"/>
              </w:rPr>
            </w:pPr>
            <w:r w:rsidRPr="007F57B7">
              <w:rPr>
                <w:szCs w:val="24"/>
                <w:lang w:val="en-US"/>
              </w:rPr>
              <w:t>12.</w:t>
            </w:r>
          </w:p>
        </w:tc>
        <w:tc>
          <w:tcPr>
            <w:tcW w:w="5783" w:type="dxa"/>
          </w:tcPr>
          <w:p w14:paraId="0E2B71A4" w14:textId="77777777" w:rsidR="002833D4" w:rsidRPr="007F57B7" w:rsidRDefault="002833D4" w:rsidP="00845FDA">
            <w:pPr>
              <w:spacing w:line="360" w:lineRule="auto"/>
              <w:contextualSpacing/>
              <w:rPr>
                <w:szCs w:val="24"/>
                <w:lang w:val="en-US"/>
              </w:rPr>
            </w:pPr>
            <w:r w:rsidRPr="007F57B7">
              <w:rPr>
                <w:szCs w:val="24"/>
                <w:lang w:val="en-US"/>
              </w:rPr>
              <w:t>Clock Speed</w:t>
            </w:r>
          </w:p>
        </w:tc>
        <w:tc>
          <w:tcPr>
            <w:tcW w:w="3081" w:type="dxa"/>
          </w:tcPr>
          <w:p w14:paraId="33B35734" w14:textId="77777777" w:rsidR="002833D4" w:rsidRPr="007F57B7" w:rsidRDefault="002833D4" w:rsidP="00845FDA">
            <w:pPr>
              <w:spacing w:line="360" w:lineRule="auto"/>
              <w:contextualSpacing/>
              <w:rPr>
                <w:szCs w:val="24"/>
                <w:lang w:val="en-US"/>
              </w:rPr>
            </w:pPr>
            <w:r w:rsidRPr="007F57B7">
              <w:rPr>
                <w:szCs w:val="24"/>
                <w:lang w:val="en-US"/>
              </w:rPr>
              <w:t>16MHz</w:t>
            </w:r>
          </w:p>
        </w:tc>
      </w:tr>
      <w:tr w:rsidR="002833D4" w:rsidRPr="007F57B7" w14:paraId="7FD88054" w14:textId="77777777" w:rsidTr="00475A1F">
        <w:tc>
          <w:tcPr>
            <w:tcW w:w="378" w:type="dxa"/>
          </w:tcPr>
          <w:p w14:paraId="66AF4146" w14:textId="77777777" w:rsidR="002833D4" w:rsidRPr="007F57B7" w:rsidRDefault="002833D4" w:rsidP="00845FDA">
            <w:pPr>
              <w:spacing w:line="360" w:lineRule="auto"/>
              <w:contextualSpacing/>
              <w:rPr>
                <w:szCs w:val="24"/>
                <w:lang w:val="en-US"/>
              </w:rPr>
            </w:pPr>
            <w:r w:rsidRPr="007F57B7">
              <w:rPr>
                <w:szCs w:val="24"/>
                <w:lang w:val="en-US"/>
              </w:rPr>
              <w:t>13.</w:t>
            </w:r>
          </w:p>
        </w:tc>
        <w:tc>
          <w:tcPr>
            <w:tcW w:w="5783" w:type="dxa"/>
          </w:tcPr>
          <w:p w14:paraId="6C67F864" w14:textId="77777777" w:rsidR="002833D4" w:rsidRPr="007F57B7" w:rsidRDefault="002833D4" w:rsidP="00845FDA">
            <w:pPr>
              <w:spacing w:line="360" w:lineRule="auto"/>
              <w:contextualSpacing/>
              <w:rPr>
                <w:szCs w:val="24"/>
                <w:lang w:val="en-US"/>
              </w:rPr>
            </w:pPr>
            <w:r w:rsidRPr="007F57B7">
              <w:rPr>
                <w:szCs w:val="24"/>
                <w:lang w:val="en-US"/>
              </w:rPr>
              <w:t>LED (Built)</w:t>
            </w:r>
          </w:p>
        </w:tc>
        <w:tc>
          <w:tcPr>
            <w:tcW w:w="3081" w:type="dxa"/>
          </w:tcPr>
          <w:p w14:paraId="6BB0FCA0" w14:textId="77777777" w:rsidR="002833D4" w:rsidRPr="007F57B7" w:rsidRDefault="002833D4" w:rsidP="00845FDA">
            <w:pPr>
              <w:spacing w:line="360" w:lineRule="auto"/>
              <w:contextualSpacing/>
              <w:rPr>
                <w:szCs w:val="24"/>
                <w:lang w:val="en-US"/>
              </w:rPr>
            </w:pPr>
            <w:r w:rsidRPr="007F57B7">
              <w:rPr>
                <w:szCs w:val="24"/>
                <w:lang w:val="en-US"/>
              </w:rPr>
              <w:t>13</w:t>
            </w:r>
          </w:p>
        </w:tc>
      </w:tr>
      <w:tr w:rsidR="002833D4" w:rsidRPr="007F57B7" w14:paraId="51F53200" w14:textId="77777777" w:rsidTr="00475A1F">
        <w:tc>
          <w:tcPr>
            <w:tcW w:w="378" w:type="dxa"/>
          </w:tcPr>
          <w:p w14:paraId="2FC0209C" w14:textId="77777777" w:rsidR="002833D4" w:rsidRPr="007F57B7" w:rsidRDefault="002833D4" w:rsidP="00845FDA">
            <w:pPr>
              <w:spacing w:line="360" w:lineRule="auto"/>
              <w:contextualSpacing/>
              <w:rPr>
                <w:szCs w:val="24"/>
                <w:lang w:val="en-US"/>
              </w:rPr>
            </w:pPr>
            <w:r w:rsidRPr="007F57B7">
              <w:rPr>
                <w:szCs w:val="24"/>
                <w:lang w:val="en-US"/>
              </w:rPr>
              <w:t>14.</w:t>
            </w:r>
          </w:p>
        </w:tc>
        <w:tc>
          <w:tcPr>
            <w:tcW w:w="5783" w:type="dxa"/>
          </w:tcPr>
          <w:p w14:paraId="78AFD184" w14:textId="77777777" w:rsidR="002833D4" w:rsidRPr="007F57B7" w:rsidRDefault="002833D4" w:rsidP="00845FDA">
            <w:pPr>
              <w:spacing w:line="360" w:lineRule="auto"/>
              <w:contextualSpacing/>
              <w:rPr>
                <w:szCs w:val="24"/>
                <w:lang w:val="en-US"/>
              </w:rPr>
            </w:pPr>
            <w:r w:rsidRPr="007F57B7">
              <w:rPr>
                <w:szCs w:val="24"/>
                <w:lang w:val="en-US"/>
              </w:rPr>
              <w:t xml:space="preserve">Length </w:t>
            </w:r>
          </w:p>
        </w:tc>
        <w:tc>
          <w:tcPr>
            <w:tcW w:w="3081" w:type="dxa"/>
          </w:tcPr>
          <w:p w14:paraId="0C05B4C9" w14:textId="77777777" w:rsidR="002833D4" w:rsidRPr="007F57B7" w:rsidRDefault="002833D4" w:rsidP="00845FDA">
            <w:pPr>
              <w:spacing w:line="360" w:lineRule="auto"/>
              <w:contextualSpacing/>
              <w:rPr>
                <w:szCs w:val="24"/>
                <w:lang w:val="en-US"/>
              </w:rPr>
            </w:pPr>
            <w:r w:rsidRPr="007F57B7">
              <w:rPr>
                <w:szCs w:val="24"/>
                <w:lang w:val="en-US"/>
              </w:rPr>
              <w:t>68.6mm</w:t>
            </w:r>
          </w:p>
        </w:tc>
      </w:tr>
      <w:tr w:rsidR="002833D4" w:rsidRPr="007F57B7" w14:paraId="1C206B3F" w14:textId="77777777" w:rsidTr="00475A1F">
        <w:tc>
          <w:tcPr>
            <w:tcW w:w="378" w:type="dxa"/>
          </w:tcPr>
          <w:p w14:paraId="468BFF91" w14:textId="77777777" w:rsidR="002833D4" w:rsidRPr="007F57B7" w:rsidRDefault="002833D4" w:rsidP="00845FDA">
            <w:pPr>
              <w:spacing w:line="360" w:lineRule="auto"/>
              <w:contextualSpacing/>
              <w:rPr>
                <w:szCs w:val="24"/>
                <w:lang w:val="en-US"/>
              </w:rPr>
            </w:pPr>
            <w:r w:rsidRPr="007F57B7">
              <w:rPr>
                <w:szCs w:val="24"/>
                <w:lang w:val="en-US"/>
              </w:rPr>
              <w:t>15.</w:t>
            </w:r>
          </w:p>
        </w:tc>
        <w:tc>
          <w:tcPr>
            <w:tcW w:w="5783" w:type="dxa"/>
          </w:tcPr>
          <w:p w14:paraId="03D84827" w14:textId="77777777" w:rsidR="002833D4" w:rsidRPr="007F57B7" w:rsidRDefault="002833D4" w:rsidP="00845FDA">
            <w:pPr>
              <w:spacing w:line="360" w:lineRule="auto"/>
              <w:contextualSpacing/>
              <w:rPr>
                <w:szCs w:val="24"/>
                <w:lang w:val="en-US"/>
              </w:rPr>
            </w:pPr>
            <w:r w:rsidRPr="007F57B7">
              <w:rPr>
                <w:szCs w:val="24"/>
                <w:lang w:val="en-US"/>
              </w:rPr>
              <w:t>Width</w:t>
            </w:r>
          </w:p>
        </w:tc>
        <w:tc>
          <w:tcPr>
            <w:tcW w:w="3081" w:type="dxa"/>
          </w:tcPr>
          <w:p w14:paraId="1B54B7EB" w14:textId="77777777" w:rsidR="002833D4" w:rsidRPr="007F57B7" w:rsidRDefault="002833D4" w:rsidP="00845FDA">
            <w:pPr>
              <w:spacing w:line="360" w:lineRule="auto"/>
              <w:contextualSpacing/>
              <w:rPr>
                <w:szCs w:val="24"/>
                <w:lang w:val="en-US"/>
              </w:rPr>
            </w:pPr>
            <w:r w:rsidRPr="007F57B7">
              <w:rPr>
                <w:szCs w:val="24"/>
                <w:lang w:val="en-US"/>
              </w:rPr>
              <w:t>53.4mm</w:t>
            </w:r>
          </w:p>
        </w:tc>
      </w:tr>
      <w:tr w:rsidR="002833D4" w:rsidRPr="007F57B7" w14:paraId="7C9E566C" w14:textId="77777777" w:rsidTr="00475A1F">
        <w:tc>
          <w:tcPr>
            <w:tcW w:w="378" w:type="dxa"/>
          </w:tcPr>
          <w:p w14:paraId="22BEFE32" w14:textId="77777777" w:rsidR="002833D4" w:rsidRPr="007F57B7" w:rsidRDefault="002833D4" w:rsidP="00845FDA">
            <w:pPr>
              <w:spacing w:line="360" w:lineRule="auto"/>
              <w:contextualSpacing/>
              <w:rPr>
                <w:szCs w:val="24"/>
                <w:lang w:val="en-US"/>
              </w:rPr>
            </w:pPr>
            <w:r w:rsidRPr="007F57B7">
              <w:rPr>
                <w:szCs w:val="24"/>
                <w:lang w:val="en-US"/>
              </w:rPr>
              <w:t>16.</w:t>
            </w:r>
          </w:p>
        </w:tc>
        <w:tc>
          <w:tcPr>
            <w:tcW w:w="5783" w:type="dxa"/>
          </w:tcPr>
          <w:p w14:paraId="142A8162" w14:textId="77777777" w:rsidR="002833D4" w:rsidRPr="007F57B7" w:rsidRDefault="002833D4" w:rsidP="00845FDA">
            <w:pPr>
              <w:spacing w:line="360" w:lineRule="auto"/>
              <w:contextualSpacing/>
              <w:rPr>
                <w:szCs w:val="24"/>
                <w:lang w:val="en-US"/>
              </w:rPr>
            </w:pPr>
            <w:r w:rsidRPr="007F57B7">
              <w:rPr>
                <w:szCs w:val="24"/>
                <w:lang w:val="en-US"/>
              </w:rPr>
              <w:t>Weight</w:t>
            </w:r>
          </w:p>
        </w:tc>
        <w:tc>
          <w:tcPr>
            <w:tcW w:w="3081" w:type="dxa"/>
          </w:tcPr>
          <w:p w14:paraId="3DB24F70" w14:textId="77777777" w:rsidR="002833D4" w:rsidRPr="007F57B7" w:rsidRDefault="002833D4" w:rsidP="00845FDA">
            <w:pPr>
              <w:spacing w:line="360" w:lineRule="auto"/>
              <w:contextualSpacing/>
              <w:rPr>
                <w:szCs w:val="24"/>
                <w:lang w:val="en-US"/>
              </w:rPr>
            </w:pPr>
            <w:r w:rsidRPr="007F57B7">
              <w:rPr>
                <w:szCs w:val="24"/>
                <w:lang w:val="en-US"/>
              </w:rPr>
              <w:t>25g</w:t>
            </w:r>
          </w:p>
        </w:tc>
      </w:tr>
    </w:tbl>
    <w:p w14:paraId="5FB7FB7A" w14:textId="77777777" w:rsidR="007261C2" w:rsidRDefault="007261C2" w:rsidP="00845FDA">
      <w:pPr>
        <w:pStyle w:val="TOCHeading"/>
      </w:pPr>
      <w:bookmarkStart w:id="82" w:name="_Toc5153358"/>
      <w:bookmarkStart w:id="83" w:name="_Toc5153639"/>
    </w:p>
    <w:p w14:paraId="61666C29" w14:textId="40823F02" w:rsidR="002833D4" w:rsidRPr="007F57B7" w:rsidRDefault="002833D4" w:rsidP="00845FDA">
      <w:pPr>
        <w:pStyle w:val="TOCHeading"/>
      </w:pPr>
      <w:r w:rsidRPr="007F57B7">
        <w:t>Table 3.2: Arduino UNO (Atmega328P) Specification (Atmel Corporation, 2016)</w:t>
      </w:r>
      <w:bookmarkEnd w:id="82"/>
      <w:bookmarkEnd w:id="83"/>
    </w:p>
    <w:p w14:paraId="58DD5947" w14:textId="77777777" w:rsidR="007261C2" w:rsidRDefault="007261C2" w:rsidP="00845FDA">
      <w:pPr>
        <w:spacing w:line="360" w:lineRule="auto"/>
        <w:contextualSpacing/>
        <w:rPr>
          <w:b/>
          <w:szCs w:val="24"/>
          <w:lang w:val="en-US"/>
        </w:rPr>
      </w:pPr>
    </w:p>
    <w:p w14:paraId="71F4E169" w14:textId="303769AA" w:rsidR="002833D4" w:rsidRPr="007F57B7" w:rsidRDefault="002833D4" w:rsidP="00845FDA">
      <w:pPr>
        <w:spacing w:line="360" w:lineRule="auto"/>
        <w:contextualSpacing/>
        <w:rPr>
          <w:b/>
          <w:szCs w:val="24"/>
          <w:lang w:val="en-US"/>
        </w:rPr>
      </w:pPr>
      <w:r w:rsidRPr="007F57B7">
        <w:rPr>
          <w:b/>
          <w:szCs w:val="24"/>
          <w:lang w:val="en-US"/>
        </w:rPr>
        <w:t xml:space="preserve">8-Channel Relay </w:t>
      </w:r>
    </w:p>
    <w:tbl>
      <w:tblPr>
        <w:tblStyle w:val="TableGrid"/>
        <w:tblW w:w="0" w:type="auto"/>
        <w:tblLayout w:type="fixed"/>
        <w:tblLook w:val="04A0" w:firstRow="1" w:lastRow="0" w:firstColumn="1" w:lastColumn="0" w:noHBand="0" w:noVBand="1"/>
      </w:tblPr>
      <w:tblGrid>
        <w:gridCol w:w="648"/>
        <w:gridCol w:w="5524"/>
        <w:gridCol w:w="3070"/>
      </w:tblGrid>
      <w:tr w:rsidR="002833D4" w:rsidRPr="007F57B7" w14:paraId="55A0E543" w14:textId="77777777" w:rsidTr="00475A1F">
        <w:tc>
          <w:tcPr>
            <w:tcW w:w="648" w:type="dxa"/>
          </w:tcPr>
          <w:p w14:paraId="5A785F1F" w14:textId="77777777" w:rsidR="002833D4" w:rsidRPr="007F57B7" w:rsidRDefault="002833D4" w:rsidP="00845FDA">
            <w:pPr>
              <w:spacing w:line="360" w:lineRule="auto"/>
              <w:contextualSpacing/>
              <w:rPr>
                <w:szCs w:val="24"/>
                <w:lang w:val="en-US"/>
              </w:rPr>
            </w:pPr>
            <w:r w:rsidRPr="007F57B7">
              <w:rPr>
                <w:szCs w:val="24"/>
                <w:lang w:val="en-US"/>
              </w:rPr>
              <w:t>S/N</w:t>
            </w:r>
          </w:p>
        </w:tc>
        <w:tc>
          <w:tcPr>
            <w:tcW w:w="5524" w:type="dxa"/>
          </w:tcPr>
          <w:p w14:paraId="56E60A57" w14:textId="77777777" w:rsidR="002833D4" w:rsidRPr="007F57B7" w:rsidRDefault="002833D4" w:rsidP="00845FDA">
            <w:pPr>
              <w:spacing w:line="360" w:lineRule="auto"/>
              <w:contextualSpacing/>
              <w:rPr>
                <w:b/>
                <w:szCs w:val="24"/>
                <w:lang w:val="en-US"/>
              </w:rPr>
            </w:pPr>
            <w:r w:rsidRPr="007F57B7">
              <w:rPr>
                <w:b/>
                <w:szCs w:val="24"/>
                <w:lang w:val="en-US"/>
              </w:rPr>
              <w:t>PARAMETER</w:t>
            </w:r>
          </w:p>
        </w:tc>
        <w:tc>
          <w:tcPr>
            <w:tcW w:w="3070" w:type="dxa"/>
          </w:tcPr>
          <w:p w14:paraId="5227A2E4" w14:textId="77777777" w:rsidR="002833D4" w:rsidRPr="007F57B7" w:rsidRDefault="002833D4" w:rsidP="00845FDA">
            <w:pPr>
              <w:spacing w:line="360" w:lineRule="auto"/>
              <w:contextualSpacing/>
              <w:rPr>
                <w:b/>
                <w:szCs w:val="24"/>
                <w:lang w:val="en-US"/>
              </w:rPr>
            </w:pPr>
            <w:r w:rsidRPr="007F57B7">
              <w:rPr>
                <w:b/>
                <w:szCs w:val="24"/>
                <w:lang w:val="en-US"/>
              </w:rPr>
              <w:t>VALUE</w:t>
            </w:r>
          </w:p>
        </w:tc>
      </w:tr>
      <w:tr w:rsidR="002833D4" w:rsidRPr="007F57B7" w14:paraId="3C6AEDC7" w14:textId="77777777" w:rsidTr="00475A1F">
        <w:tc>
          <w:tcPr>
            <w:tcW w:w="648" w:type="dxa"/>
          </w:tcPr>
          <w:p w14:paraId="18880C6A" w14:textId="77777777" w:rsidR="002833D4" w:rsidRPr="007F57B7" w:rsidRDefault="002833D4" w:rsidP="00845FDA">
            <w:pPr>
              <w:spacing w:line="360" w:lineRule="auto"/>
              <w:contextualSpacing/>
              <w:rPr>
                <w:szCs w:val="24"/>
                <w:lang w:val="en-US"/>
              </w:rPr>
            </w:pPr>
            <w:r w:rsidRPr="007F57B7">
              <w:rPr>
                <w:szCs w:val="24"/>
                <w:lang w:val="en-US"/>
              </w:rPr>
              <w:t>1.</w:t>
            </w:r>
          </w:p>
        </w:tc>
        <w:tc>
          <w:tcPr>
            <w:tcW w:w="5524" w:type="dxa"/>
          </w:tcPr>
          <w:p w14:paraId="36510684" w14:textId="77777777" w:rsidR="002833D4" w:rsidRPr="007F57B7" w:rsidRDefault="002833D4" w:rsidP="00845FDA">
            <w:pPr>
              <w:spacing w:line="360" w:lineRule="auto"/>
              <w:contextualSpacing/>
              <w:rPr>
                <w:szCs w:val="24"/>
                <w:lang w:val="en-US"/>
              </w:rPr>
            </w:pPr>
            <w:r w:rsidRPr="007F57B7">
              <w:rPr>
                <w:szCs w:val="24"/>
                <w:lang w:val="en-US"/>
              </w:rPr>
              <w:t>Input Voltage</w:t>
            </w:r>
          </w:p>
        </w:tc>
        <w:tc>
          <w:tcPr>
            <w:tcW w:w="3070" w:type="dxa"/>
          </w:tcPr>
          <w:p w14:paraId="5D73BEC8" w14:textId="77777777" w:rsidR="002833D4" w:rsidRPr="007F57B7" w:rsidRDefault="002833D4" w:rsidP="00845FDA">
            <w:pPr>
              <w:spacing w:line="360" w:lineRule="auto"/>
              <w:contextualSpacing/>
              <w:rPr>
                <w:szCs w:val="24"/>
                <w:lang w:val="en-US"/>
              </w:rPr>
            </w:pPr>
            <w:r w:rsidRPr="007F57B7">
              <w:rPr>
                <w:szCs w:val="24"/>
                <w:lang w:val="en-US"/>
              </w:rPr>
              <w:t>5V</w:t>
            </w:r>
          </w:p>
        </w:tc>
      </w:tr>
      <w:tr w:rsidR="002833D4" w:rsidRPr="007F57B7" w14:paraId="027BF420" w14:textId="77777777" w:rsidTr="00475A1F">
        <w:tc>
          <w:tcPr>
            <w:tcW w:w="648" w:type="dxa"/>
          </w:tcPr>
          <w:p w14:paraId="6D30AD14" w14:textId="77777777" w:rsidR="002833D4" w:rsidRPr="007F57B7" w:rsidRDefault="002833D4" w:rsidP="00845FDA">
            <w:pPr>
              <w:spacing w:line="360" w:lineRule="auto"/>
              <w:contextualSpacing/>
              <w:rPr>
                <w:szCs w:val="24"/>
                <w:lang w:val="en-US"/>
              </w:rPr>
            </w:pPr>
            <w:r w:rsidRPr="007F57B7">
              <w:rPr>
                <w:szCs w:val="24"/>
                <w:lang w:val="en-US"/>
              </w:rPr>
              <w:t>2.</w:t>
            </w:r>
          </w:p>
        </w:tc>
        <w:tc>
          <w:tcPr>
            <w:tcW w:w="5524" w:type="dxa"/>
          </w:tcPr>
          <w:p w14:paraId="7F6CC489" w14:textId="77777777" w:rsidR="002833D4" w:rsidRPr="007F57B7" w:rsidRDefault="002833D4" w:rsidP="00845FDA">
            <w:pPr>
              <w:spacing w:line="360" w:lineRule="auto"/>
              <w:contextualSpacing/>
              <w:rPr>
                <w:szCs w:val="24"/>
                <w:lang w:val="en-US"/>
              </w:rPr>
            </w:pPr>
            <w:r w:rsidRPr="007F57B7">
              <w:rPr>
                <w:szCs w:val="24"/>
                <w:lang w:val="en-US"/>
              </w:rPr>
              <w:t>Input Current (each channel)</w:t>
            </w:r>
          </w:p>
        </w:tc>
        <w:tc>
          <w:tcPr>
            <w:tcW w:w="3070" w:type="dxa"/>
          </w:tcPr>
          <w:p w14:paraId="0ABCA7BF" w14:textId="77777777" w:rsidR="002833D4" w:rsidRPr="007F57B7" w:rsidRDefault="002833D4" w:rsidP="00845FDA">
            <w:pPr>
              <w:spacing w:line="360" w:lineRule="auto"/>
              <w:contextualSpacing/>
              <w:rPr>
                <w:szCs w:val="24"/>
                <w:lang w:val="en-US"/>
              </w:rPr>
            </w:pPr>
            <w:r w:rsidRPr="007F57B7">
              <w:rPr>
                <w:szCs w:val="24"/>
                <w:lang w:val="en-US"/>
              </w:rPr>
              <w:t>15-20mA</w:t>
            </w:r>
          </w:p>
        </w:tc>
      </w:tr>
      <w:tr w:rsidR="002833D4" w:rsidRPr="007F57B7" w14:paraId="12979574" w14:textId="77777777" w:rsidTr="00475A1F">
        <w:tc>
          <w:tcPr>
            <w:tcW w:w="648" w:type="dxa"/>
          </w:tcPr>
          <w:p w14:paraId="685129C4" w14:textId="77777777" w:rsidR="002833D4" w:rsidRPr="007F57B7" w:rsidRDefault="002833D4" w:rsidP="00845FDA">
            <w:pPr>
              <w:spacing w:line="360" w:lineRule="auto"/>
              <w:contextualSpacing/>
              <w:rPr>
                <w:szCs w:val="24"/>
                <w:lang w:val="en-US"/>
              </w:rPr>
            </w:pPr>
            <w:r w:rsidRPr="007F57B7">
              <w:rPr>
                <w:szCs w:val="24"/>
                <w:lang w:val="en-US"/>
              </w:rPr>
              <w:t>3.</w:t>
            </w:r>
          </w:p>
        </w:tc>
        <w:tc>
          <w:tcPr>
            <w:tcW w:w="5524" w:type="dxa"/>
          </w:tcPr>
          <w:p w14:paraId="0CBC429D" w14:textId="77777777" w:rsidR="002833D4" w:rsidRPr="007F57B7" w:rsidRDefault="002833D4" w:rsidP="00845FDA">
            <w:pPr>
              <w:spacing w:line="360" w:lineRule="auto"/>
              <w:contextualSpacing/>
              <w:rPr>
                <w:szCs w:val="24"/>
                <w:lang w:val="en-US"/>
              </w:rPr>
            </w:pPr>
            <w:r w:rsidRPr="007F57B7">
              <w:rPr>
                <w:szCs w:val="24"/>
                <w:lang w:val="en-US"/>
              </w:rPr>
              <w:t>Output Channel</w:t>
            </w:r>
          </w:p>
        </w:tc>
        <w:tc>
          <w:tcPr>
            <w:tcW w:w="3070" w:type="dxa"/>
          </w:tcPr>
          <w:p w14:paraId="2D543590" w14:textId="77777777" w:rsidR="002833D4" w:rsidRPr="007F57B7" w:rsidRDefault="002833D4" w:rsidP="00845FDA">
            <w:pPr>
              <w:spacing w:line="360" w:lineRule="auto"/>
              <w:contextualSpacing/>
              <w:rPr>
                <w:szCs w:val="24"/>
                <w:lang w:val="en-US"/>
              </w:rPr>
            </w:pPr>
            <w:r w:rsidRPr="007F57B7">
              <w:rPr>
                <w:szCs w:val="24"/>
                <w:lang w:val="en-US"/>
              </w:rPr>
              <w:t>10A</w:t>
            </w:r>
          </w:p>
        </w:tc>
      </w:tr>
      <w:tr w:rsidR="002833D4" w:rsidRPr="007F57B7" w14:paraId="14826EFA" w14:textId="77777777" w:rsidTr="00475A1F">
        <w:tc>
          <w:tcPr>
            <w:tcW w:w="648" w:type="dxa"/>
          </w:tcPr>
          <w:p w14:paraId="5C4D4932" w14:textId="77777777" w:rsidR="002833D4" w:rsidRPr="007F57B7" w:rsidRDefault="002833D4" w:rsidP="00845FDA">
            <w:pPr>
              <w:spacing w:line="360" w:lineRule="auto"/>
              <w:contextualSpacing/>
              <w:rPr>
                <w:szCs w:val="24"/>
                <w:lang w:val="en-US"/>
              </w:rPr>
            </w:pPr>
            <w:r w:rsidRPr="007F57B7">
              <w:rPr>
                <w:szCs w:val="24"/>
                <w:lang w:val="en-US"/>
              </w:rPr>
              <w:t>4.</w:t>
            </w:r>
          </w:p>
        </w:tc>
        <w:tc>
          <w:tcPr>
            <w:tcW w:w="5524" w:type="dxa"/>
          </w:tcPr>
          <w:p w14:paraId="1BFDFD00" w14:textId="77777777" w:rsidR="002833D4" w:rsidRPr="007F57B7" w:rsidRDefault="002833D4" w:rsidP="00845FDA">
            <w:pPr>
              <w:spacing w:line="360" w:lineRule="auto"/>
              <w:contextualSpacing/>
              <w:rPr>
                <w:szCs w:val="24"/>
                <w:lang w:val="en-US"/>
              </w:rPr>
            </w:pPr>
            <w:r w:rsidRPr="007F57B7">
              <w:rPr>
                <w:szCs w:val="24"/>
                <w:lang w:val="en-US"/>
              </w:rPr>
              <w:t>Output Voltage</w:t>
            </w:r>
          </w:p>
        </w:tc>
        <w:tc>
          <w:tcPr>
            <w:tcW w:w="3070" w:type="dxa"/>
          </w:tcPr>
          <w:p w14:paraId="79DFA9CF" w14:textId="77777777" w:rsidR="002833D4" w:rsidRPr="007F57B7" w:rsidRDefault="002833D4" w:rsidP="00845FDA">
            <w:pPr>
              <w:spacing w:line="360" w:lineRule="auto"/>
              <w:contextualSpacing/>
              <w:rPr>
                <w:szCs w:val="24"/>
                <w:lang w:val="en-US"/>
              </w:rPr>
            </w:pPr>
            <w:r w:rsidRPr="007F57B7">
              <w:rPr>
                <w:szCs w:val="24"/>
                <w:lang w:val="en-US"/>
              </w:rPr>
              <w:t>AC 250V/DC 30V</w:t>
            </w:r>
          </w:p>
        </w:tc>
      </w:tr>
    </w:tbl>
    <w:p w14:paraId="05EF4BB6" w14:textId="77777777" w:rsidR="007261C2" w:rsidRDefault="007261C2" w:rsidP="00845FDA">
      <w:pPr>
        <w:pStyle w:val="TOCHeading"/>
      </w:pPr>
      <w:bookmarkStart w:id="84" w:name="_Toc5153359"/>
      <w:bookmarkStart w:id="85" w:name="_Toc5153640"/>
    </w:p>
    <w:p w14:paraId="6AE81B33" w14:textId="3EB6CD50" w:rsidR="002833D4" w:rsidRPr="007F57B7" w:rsidRDefault="002833D4" w:rsidP="00845FDA">
      <w:pPr>
        <w:pStyle w:val="TOCHeading"/>
      </w:pPr>
      <w:r w:rsidRPr="007F57B7">
        <w:t>Table 3.3: 8 Channel Relay Specification (Sain Smart, 2016)</w:t>
      </w:r>
      <w:bookmarkEnd w:id="84"/>
      <w:bookmarkEnd w:id="85"/>
    </w:p>
    <w:p w14:paraId="65685E13" w14:textId="0CC28AA8" w:rsidR="002833D4" w:rsidRDefault="002833D4" w:rsidP="00845FDA">
      <w:pPr>
        <w:spacing w:line="360" w:lineRule="auto"/>
        <w:contextualSpacing/>
        <w:rPr>
          <w:szCs w:val="24"/>
          <w:lang w:val="en-US"/>
        </w:rPr>
      </w:pPr>
    </w:p>
    <w:p w14:paraId="1E4E0C66" w14:textId="77777777" w:rsidR="007261C2" w:rsidRPr="007F57B7" w:rsidRDefault="007261C2" w:rsidP="00845FDA">
      <w:pPr>
        <w:spacing w:line="360" w:lineRule="auto"/>
        <w:contextualSpacing/>
        <w:rPr>
          <w:szCs w:val="24"/>
          <w:lang w:val="en-US"/>
        </w:rPr>
      </w:pPr>
    </w:p>
    <w:p w14:paraId="6FEDE421" w14:textId="77777777" w:rsidR="002833D4" w:rsidRPr="007F57B7" w:rsidRDefault="002833D4" w:rsidP="00845FDA">
      <w:pPr>
        <w:spacing w:line="360" w:lineRule="auto"/>
        <w:contextualSpacing/>
        <w:rPr>
          <w:b/>
          <w:szCs w:val="24"/>
          <w:lang w:val="en-US"/>
        </w:rPr>
      </w:pPr>
      <w:r w:rsidRPr="007F57B7">
        <w:rPr>
          <w:b/>
          <w:szCs w:val="24"/>
          <w:lang w:val="en-US"/>
        </w:rPr>
        <w:t>Solenoid Valve (AQT12SL)</w:t>
      </w:r>
    </w:p>
    <w:tbl>
      <w:tblPr>
        <w:tblStyle w:val="TableGrid"/>
        <w:tblW w:w="0" w:type="auto"/>
        <w:tblLook w:val="04A0" w:firstRow="1" w:lastRow="0" w:firstColumn="1" w:lastColumn="0" w:noHBand="0" w:noVBand="1"/>
      </w:tblPr>
      <w:tblGrid>
        <w:gridCol w:w="590"/>
        <w:gridCol w:w="5268"/>
        <w:gridCol w:w="2919"/>
      </w:tblGrid>
      <w:tr w:rsidR="002833D4" w:rsidRPr="007F57B7" w14:paraId="468367AF" w14:textId="77777777" w:rsidTr="00475A1F">
        <w:tc>
          <w:tcPr>
            <w:tcW w:w="590" w:type="dxa"/>
          </w:tcPr>
          <w:p w14:paraId="1455AF0A" w14:textId="77777777" w:rsidR="002833D4" w:rsidRPr="007F57B7" w:rsidRDefault="002833D4" w:rsidP="00845FDA">
            <w:pPr>
              <w:spacing w:line="360" w:lineRule="auto"/>
              <w:contextualSpacing/>
              <w:rPr>
                <w:szCs w:val="24"/>
                <w:lang w:val="en-US"/>
              </w:rPr>
            </w:pPr>
            <w:r w:rsidRPr="007F57B7">
              <w:rPr>
                <w:szCs w:val="24"/>
                <w:lang w:val="en-US"/>
              </w:rPr>
              <w:t>S/N</w:t>
            </w:r>
          </w:p>
        </w:tc>
        <w:tc>
          <w:tcPr>
            <w:tcW w:w="5582" w:type="dxa"/>
          </w:tcPr>
          <w:p w14:paraId="3628DF96" w14:textId="77777777" w:rsidR="002833D4" w:rsidRPr="007F57B7" w:rsidRDefault="002833D4" w:rsidP="00845FDA">
            <w:pPr>
              <w:spacing w:line="360" w:lineRule="auto"/>
              <w:contextualSpacing/>
              <w:rPr>
                <w:b/>
                <w:szCs w:val="24"/>
                <w:lang w:val="en-US"/>
              </w:rPr>
            </w:pPr>
            <w:r w:rsidRPr="007F57B7">
              <w:rPr>
                <w:b/>
                <w:szCs w:val="24"/>
                <w:lang w:val="en-US"/>
              </w:rPr>
              <w:t>PARAMETER</w:t>
            </w:r>
          </w:p>
        </w:tc>
        <w:tc>
          <w:tcPr>
            <w:tcW w:w="3070" w:type="dxa"/>
          </w:tcPr>
          <w:p w14:paraId="591645DF" w14:textId="77777777" w:rsidR="002833D4" w:rsidRPr="007F57B7" w:rsidRDefault="002833D4" w:rsidP="00845FDA">
            <w:pPr>
              <w:spacing w:line="360" w:lineRule="auto"/>
              <w:contextualSpacing/>
              <w:rPr>
                <w:b/>
                <w:szCs w:val="24"/>
                <w:lang w:val="en-US"/>
              </w:rPr>
            </w:pPr>
            <w:r w:rsidRPr="007F57B7">
              <w:rPr>
                <w:b/>
                <w:szCs w:val="24"/>
                <w:lang w:val="en-US"/>
              </w:rPr>
              <w:t>VALUE</w:t>
            </w:r>
          </w:p>
        </w:tc>
      </w:tr>
      <w:tr w:rsidR="002833D4" w:rsidRPr="007F57B7" w14:paraId="4AE055A5" w14:textId="77777777" w:rsidTr="00475A1F">
        <w:tc>
          <w:tcPr>
            <w:tcW w:w="590" w:type="dxa"/>
          </w:tcPr>
          <w:p w14:paraId="3A2D7F17" w14:textId="77777777" w:rsidR="002833D4" w:rsidRPr="007F57B7" w:rsidRDefault="002833D4" w:rsidP="00845FDA">
            <w:pPr>
              <w:spacing w:line="360" w:lineRule="auto"/>
              <w:contextualSpacing/>
              <w:rPr>
                <w:szCs w:val="24"/>
                <w:lang w:val="en-US"/>
              </w:rPr>
            </w:pPr>
            <w:r w:rsidRPr="007F57B7">
              <w:rPr>
                <w:szCs w:val="24"/>
                <w:lang w:val="en-US"/>
              </w:rPr>
              <w:t>1.</w:t>
            </w:r>
          </w:p>
        </w:tc>
        <w:tc>
          <w:tcPr>
            <w:tcW w:w="5582" w:type="dxa"/>
          </w:tcPr>
          <w:p w14:paraId="7E715903" w14:textId="77777777" w:rsidR="002833D4" w:rsidRPr="007F57B7" w:rsidRDefault="002833D4" w:rsidP="00845FDA">
            <w:pPr>
              <w:spacing w:line="360" w:lineRule="auto"/>
              <w:contextualSpacing/>
              <w:rPr>
                <w:szCs w:val="24"/>
                <w:lang w:val="en-US"/>
              </w:rPr>
            </w:pPr>
            <w:r w:rsidRPr="007F57B7">
              <w:rPr>
                <w:szCs w:val="24"/>
                <w:lang w:val="en-US"/>
              </w:rPr>
              <w:t>Model No.</w:t>
            </w:r>
          </w:p>
        </w:tc>
        <w:tc>
          <w:tcPr>
            <w:tcW w:w="3070" w:type="dxa"/>
          </w:tcPr>
          <w:p w14:paraId="5D70C91D" w14:textId="77777777" w:rsidR="002833D4" w:rsidRPr="007F57B7" w:rsidRDefault="002833D4" w:rsidP="00845FDA">
            <w:pPr>
              <w:spacing w:line="360" w:lineRule="auto"/>
              <w:contextualSpacing/>
              <w:rPr>
                <w:szCs w:val="24"/>
                <w:lang w:val="en-US"/>
              </w:rPr>
            </w:pPr>
            <w:r w:rsidRPr="007F57B7">
              <w:rPr>
                <w:szCs w:val="24"/>
                <w:lang w:val="en-US"/>
              </w:rPr>
              <w:t>AQT12SL</w:t>
            </w:r>
          </w:p>
        </w:tc>
      </w:tr>
      <w:tr w:rsidR="002833D4" w:rsidRPr="007F57B7" w14:paraId="097D0527" w14:textId="77777777" w:rsidTr="00475A1F">
        <w:tc>
          <w:tcPr>
            <w:tcW w:w="590" w:type="dxa"/>
          </w:tcPr>
          <w:p w14:paraId="1B427B4D" w14:textId="77777777" w:rsidR="002833D4" w:rsidRPr="007F57B7" w:rsidRDefault="002833D4" w:rsidP="00845FDA">
            <w:pPr>
              <w:spacing w:line="360" w:lineRule="auto"/>
              <w:contextualSpacing/>
              <w:rPr>
                <w:szCs w:val="24"/>
                <w:lang w:val="en-US"/>
              </w:rPr>
            </w:pPr>
            <w:r w:rsidRPr="007F57B7">
              <w:rPr>
                <w:szCs w:val="24"/>
                <w:lang w:val="en-US"/>
              </w:rPr>
              <w:t>2.</w:t>
            </w:r>
          </w:p>
        </w:tc>
        <w:tc>
          <w:tcPr>
            <w:tcW w:w="5582" w:type="dxa"/>
          </w:tcPr>
          <w:p w14:paraId="60810313" w14:textId="77777777" w:rsidR="002833D4" w:rsidRPr="007F57B7" w:rsidRDefault="002833D4" w:rsidP="00845FDA">
            <w:pPr>
              <w:spacing w:line="360" w:lineRule="auto"/>
              <w:contextualSpacing/>
              <w:rPr>
                <w:szCs w:val="24"/>
                <w:lang w:val="en-US"/>
              </w:rPr>
            </w:pPr>
            <w:r w:rsidRPr="007F57B7">
              <w:rPr>
                <w:szCs w:val="24"/>
                <w:lang w:val="en-US"/>
              </w:rPr>
              <w:t>Thread Size</w:t>
            </w:r>
          </w:p>
        </w:tc>
        <w:tc>
          <w:tcPr>
            <w:tcW w:w="3070" w:type="dxa"/>
          </w:tcPr>
          <w:p w14:paraId="505FE264" w14:textId="77777777" w:rsidR="002833D4" w:rsidRPr="007F57B7" w:rsidRDefault="002833D4" w:rsidP="00845FDA">
            <w:pPr>
              <w:spacing w:line="360" w:lineRule="auto"/>
              <w:contextualSpacing/>
              <w:rPr>
                <w:szCs w:val="24"/>
                <w:lang w:val="en-US"/>
              </w:rPr>
            </w:pPr>
            <w:r w:rsidRPr="007F57B7">
              <w:rPr>
                <w:szCs w:val="24"/>
                <w:lang w:val="en-US"/>
              </w:rPr>
              <w:t xml:space="preserve">½” BSP inlet and 12mm </w:t>
            </w:r>
          </w:p>
        </w:tc>
      </w:tr>
      <w:tr w:rsidR="002833D4" w:rsidRPr="007F57B7" w14:paraId="06C13E20" w14:textId="77777777" w:rsidTr="00475A1F">
        <w:tc>
          <w:tcPr>
            <w:tcW w:w="590" w:type="dxa"/>
          </w:tcPr>
          <w:p w14:paraId="1C3B4F16" w14:textId="77777777" w:rsidR="002833D4" w:rsidRPr="007F57B7" w:rsidRDefault="002833D4" w:rsidP="00845FDA">
            <w:pPr>
              <w:spacing w:line="360" w:lineRule="auto"/>
              <w:contextualSpacing/>
              <w:rPr>
                <w:szCs w:val="24"/>
                <w:lang w:val="en-US"/>
              </w:rPr>
            </w:pPr>
            <w:r w:rsidRPr="007F57B7">
              <w:rPr>
                <w:szCs w:val="24"/>
                <w:lang w:val="en-US"/>
              </w:rPr>
              <w:t>3.</w:t>
            </w:r>
          </w:p>
        </w:tc>
        <w:tc>
          <w:tcPr>
            <w:tcW w:w="5582" w:type="dxa"/>
          </w:tcPr>
          <w:p w14:paraId="2A55AF06" w14:textId="77777777" w:rsidR="002833D4" w:rsidRPr="007F57B7" w:rsidRDefault="002833D4" w:rsidP="00845FDA">
            <w:pPr>
              <w:spacing w:line="360" w:lineRule="auto"/>
              <w:contextualSpacing/>
              <w:rPr>
                <w:szCs w:val="24"/>
                <w:lang w:val="en-US"/>
              </w:rPr>
            </w:pPr>
            <w:r w:rsidRPr="007F57B7">
              <w:rPr>
                <w:szCs w:val="24"/>
                <w:lang w:val="en-US"/>
              </w:rPr>
              <w:t>Material</w:t>
            </w:r>
          </w:p>
        </w:tc>
        <w:tc>
          <w:tcPr>
            <w:tcW w:w="3070" w:type="dxa"/>
          </w:tcPr>
          <w:p w14:paraId="34283D37" w14:textId="77777777" w:rsidR="002833D4" w:rsidRPr="007F57B7" w:rsidRDefault="002833D4" w:rsidP="00845FDA">
            <w:pPr>
              <w:spacing w:line="360" w:lineRule="auto"/>
              <w:contextualSpacing/>
              <w:rPr>
                <w:szCs w:val="24"/>
                <w:lang w:val="en-US"/>
              </w:rPr>
            </w:pPr>
            <w:r w:rsidRPr="007F57B7">
              <w:rPr>
                <w:szCs w:val="24"/>
                <w:lang w:val="en-US"/>
              </w:rPr>
              <w:t>Plastic and brass</w:t>
            </w:r>
          </w:p>
        </w:tc>
      </w:tr>
      <w:tr w:rsidR="002833D4" w:rsidRPr="007F57B7" w14:paraId="29D06EDC" w14:textId="77777777" w:rsidTr="00475A1F">
        <w:tc>
          <w:tcPr>
            <w:tcW w:w="590" w:type="dxa"/>
          </w:tcPr>
          <w:p w14:paraId="3E790E9E" w14:textId="77777777" w:rsidR="002833D4" w:rsidRPr="007F57B7" w:rsidRDefault="002833D4" w:rsidP="00845FDA">
            <w:pPr>
              <w:spacing w:line="360" w:lineRule="auto"/>
              <w:contextualSpacing/>
              <w:rPr>
                <w:szCs w:val="24"/>
                <w:lang w:val="en-US"/>
              </w:rPr>
            </w:pPr>
            <w:r w:rsidRPr="007F57B7">
              <w:rPr>
                <w:szCs w:val="24"/>
                <w:lang w:val="en-US"/>
              </w:rPr>
              <w:t>4.</w:t>
            </w:r>
          </w:p>
        </w:tc>
        <w:tc>
          <w:tcPr>
            <w:tcW w:w="5582" w:type="dxa"/>
          </w:tcPr>
          <w:p w14:paraId="453297B1" w14:textId="77777777" w:rsidR="002833D4" w:rsidRPr="007F57B7" w:rsidRDefault="002833D4" w:rsidP="00845FDA">
            <w:pPr>
              <w:spacing w:line="360" w:lineRule="auto"/>
              <w:contextualSpacing/>
              <w:rPr>
                <w:szCs w:val="24"/>
                <w:lang w:val="en-US"/>
              </w:rPr>
            </w:pPr>
            <w:r w:rsidRPr="007F57B7">
              <w:rPr>
                <w:szCs w:val="24"/>
                <w:lang w:val="en-US"/>
              </w:rPr>
              <w:t>Working Temp.</w:t>
            </w:r>
          </w:p>
        </w:tc>
        <w:tc>
          <w:tcPr>
            <w:tcW w:w="3070" w:type="dxa"/>
          </w:tcPr>
          <w:p w14:paraId="40F24867" w14:textId="77777777" w:rsidR="002833D4" w:rsidRPr="007F57B7" w:rsidRDefault="002833D4" w:rsidP="00845FDA">
            <w:pPr>
              <w:spacing w:line="360" w:lineRule="auto"/>
              <w:contextualSpacing/>
              <w:rPr>
                <w:szCs w:val="24"/>
                <w:lang w:val="en-US"/>
              </w:rPr>
            </w:pPr>
            <w:r w:rsidRPr="007F57B7">
              <w:rPr>
                <w:szCs w:val="24"/>
                <w:lang w:val="en-US"/>
              </w:rPr>
              <w:t>1-100</w:t>
            </w:r>
            <w:r w:rsidRPr="007F57B7">
              <w:rPr>
                <w:szCs w:val="24"/>
                <w:vertAlign w:val="superscript"/>
                <w:lang w:val="en-US"/>
              </w:rPr>
              <w:t>o</w:t>
            </w:r>
            <w:r w:rsidRPr="007F57B7">
              <w:rPr>
                <w:szCs w:val="24"/>
                <w:lang w:val="en-US"/>
              </w:rPr>
              <w:t>C</w:t>
            </w:r>
          </w:p>
        </w:tc>
      </w:tr>
      <w:tr w:rsidR="002833D4" w:rsidRPr="007F57B7" w14:paraId="463767C6" w14:textId="77777777" w:rsidTr="00475A1F">
        <w:tc>
          <w:tcPr>
            <w:tcW w:w="590" w:type="dxa"/>
          </w:tcPr>
          <w:p w14:paraId="3C39C6CA" w14:textId="77777777" w:rsidR="002833D4" w:rsidRPr="007F57B7" w:rsidRDefault="002833D4" w:rsidP="00845FDA">
            <w:pPr>
              <w:spacing w:line="360" w:lineRule="auto"/>
              <w:contextualSpacing/>
              <w:rPr>
                <w:szCs w:val="24"/>
                <w:lang w:val="en-US"/>
              </w:rPr>
            </w:pPr>
            <w:r w:rsidRPr="007F57B7">
              <w:rPr>
                <w:szCs w:val="24"/>
                <w:lang w:val="en-US"/>
              </w:rPr>
              <w:t>5.</w:t>
            </w:r>
          </w:p>
        </w:tc>
        <w:tc>
          <w:tcPr>
            <w:tcW w:w="5582" w:type="dxa"/>
          </w:tcPr>
          <w:p w14:paraId="0F8BF732" w14:textId="77777777" w:rsidR="002833D4" w:rsidRPr="007F57B7" w:rsidRDefault="002833D4" w:rsidP="00845FDA">
            <w:pPr>
              <w:spacing w:line="360" w:lineRule="auto"/>
              <w:contextualSpacing/>
              <w:rPr>
                <w:szCs w:val="24"/>
                <w:lang w:val="en-US"/>
              </w:rPr>
            </w:pPr>
            <w:r w:rsidRPr="007F57B7">
              <w:rPr>
                <w:szCs w:val="24"/>
                <w:lang w:val="en-US"/>
              </w:rPr>
              <w:t xml:space="preserve">Working Pressure </w:t>
            </w:r>
          </w:p>
        </w:tc>
        <w:tc>
          <w:tcPr>
            <w:tcW w:w="3070" w:type="dxa"/>
          </w:tcPr>
          <w:p w14:paraId="0796FB68" w14:textId="77777777" w:rsidR="002833D4" w:rsidRPr="007F57B7" w:rsidRDefault="002833D4" w:rsidP="00845FDA">
            <w:pPr>
              <w:spacing w:line="360" w:lineRule="auto"/>
              <w:contextualSpacing/>
              <w:rPr>
                <w:szCs w:val="24"/>
                <w:lang w:val="en-US"/>
              </w:rPr>
            </w:pPr>
            <w:r w:rsidRPr="007F57B7">
              <w:rPr>
                <w:szCs w:val="24"/>
                <w:lang w:val="en-US"/>
              </w:rPr>
              <w:t>400mm water column</w:t>
            </w:r>
          </w:p>
        </w:tc>
      </w:tr>
      <w:tr w:rsidR="002833D4" w:rsidRPr="007F57B7" w14:paraId="6C06F566" w14:textId="77777777" w:rsidTr="00475A1F">
        <w:tc>
          <w:tcPr>
            <w:tcW w:w="590" w:type="dxa"/>
          </w:tcPr>
          <w:p w14:paraId="5694EA19" w14:textId="77777777" w:rsidR="002833D4" w:rsidRPr="007F57B7" w:rsidRDefault="002833D4" w:rsidP="00845FDA">
            <w:pPr>
              <w:spacing w:line="360" w:lineRule="auto"/>
              <w:contextualSpacing/>
              <w:rPr>
                <w:szCs w:val="24"/>
                <w:lang w:val="en-US"/>
              </w:rPr>
            </w:pPr>
            <w:r w:rsidRPr="007F57B7">
              <w:rPr>
                <w:szCs w:val="24"/>
                <w:lang w:val="en-US"/>
              </w:rPr>
              <w:t>6.</w:t>
            </w:r>
          </w:p>
        </w:tc>
        <w:tc>
          <w:tcPr>
            <w:tcW w:w="5582" w:type="dxa"/>
          </w:tcPr>
          <w:p w14:paraId="29E5B2C0" w14:textId="77777777" w:rsidR="002833D4" w:rsidRPr="007F57B7" w:rsidRDefault="002833D4" w:rsidP="00845FDA">
            <w:pPr>
              <w:spacing w:line="360" w:lineRule="auto"/>
              <w:contextualSpacing/>
              <w:rPr>
                <w:szCs w:val="24"/>
                <w:lang w:val="en-US"/>
              </w:rPr>
            </w:pPr>
            <w:r w:rsidRPr="007F57B7">
              <w:rPr>
                <w:szCs w:val="24"/>
                <w:lang w:val="en-US"/>
              </w:rPr>
              <w:t>Voltage</w:t>
            </w:r>
          </w:p>
        </w:tc>
        <w:tc>
          <w:tcPr>
            <w:tcW w:w="3070" w:type="dxa"/>
          </w:tcPr>
          <w:p w14:paraId="6C073847" w14:textId="77777777" w:rsidR="002833D4" w:rsidRPr="007F57B7" w:rsidRDefault="002833D4" w:rsidP="00845FDA">
            <w:pPr>
              <w:spacing w:line="360" w:lineRule="auto"/>
              <w:contextualSpacing/>
              <w:rPr>
                <w:szCs w:val="24"/>
                <w:lang w:val="en-US"/>
              </w:rPr>
            </w:pPr>
            <w:r w:rsidRPr="007F57B7">
              <w:rPr>
                <w:szCs w:val="24"/>
                <w:lang w:val="en-US"/>
              </w:rPr>
              <w:t>DC 12V, DC 24V, AC 220V</w:t>
            </w:r>
          </w:p>
        </w:tc>
      </w:tr>
      <w:tr w:rsidR="002833D4" w:rsidRPr="007F57B7" w14:paraId="33145481" w14:textId="77777777" w:rsidTr="00475A1F">
        <w:tc>
          <w:tcPr>
            <w:tcW w:w="590" w:type="dxa"/>
          </w:tcPr>
          <w:p w14:paraId="620142C3" w14:textId="77777777" w:rsidR="002833D4" w:rsidRPr="007F57B7" w:rsidRDefault="002833D4" w:rsidP="00845FDA">
            <w:pPr>
              <w:spacing w:line="360" w:lineRule="auto"/>
              <w:contextualSpacing/>
              <w:rPr>
                <w:szCs w:val="24"/>
                <w:lang w:val="en-US"/>
              </w:rPr>
            </w:pPr>
            <w:r w:rsidRPr="007F57B7">
              <w:rPr>
                <w:szCs w:val="24"/>
                <w:lang w:val="en-US"/>
              </w:rPr>
              <w:t>7.</w:t>
            </w:r>
          </w:p>
        </w:tc>
        <w:tc>
          <w:tcPr>
            <w:tcW w:w="5582" w:type="dxa"/>
          </w:tcPr>
          <w:p w14:paraId="656B24A7" w14:textId="77777777" w:rsidR="002833D4" w:rsidRPr="007F57B7" w:rsidRDefault="002833D4" w:rsidP="00845FDA">
            <w:pPr>
              <w:spacing w:line="360" w:lineRule="auto"/>
              <w:contextualSpacing/>
              <w:rPr>
                <w:szCs w:val="24"/>
                <w:lang w:val="en-US"/>
              </w:rPr>
            </w:pPr>
            <w:r w:rsidRPr="007F57B7">
              <w:rPr>
                <w:szCs w:val="24"/>
                <w:lang w:val="en-US"/>
              </w:rPr>
              <w:t>Voltage Range</w:t>
            </w:r>
          </w:p>
        </w:tc>
        <w:tc>
          <w:tcPr>
            <w:tcW w:w="3070" w:type="dxa"/>
          </w:tcPr>
          <w:p w14:paraId="5A6A177F" w14:textId="77777777" w:rsidR="002833D4" w:rsidRPr="007F57B7" w:rsidRDefault="002833D4" w:rsidP="00845FDA">
            <w:pPr>
              <w:spacing w:line="360" w:lineRule="auto"/>
              <w:contextualSpacing/>
              <w:rPr>
                <w:szCs w:val="24"/>
                <w:lang w:val="en-US"/>
              </w:rPr>
            </w:pPr>
            <w:r w:rsidRPr="007F57B7">
              <w:rPr>
                <w:szCs w:val="24"/>
                <w:lang w:val="en-US"/>
              </w:rPr>
              <w:t>15%</w:t>
            </w:r>
          </w:p>
        </w:tc>
      </w:tr>
      <w:tr w:rsidR="002833D4" w:rsidRPr="007F57B7" w14:paraId="25EAD6AA" w14:textId="77777777" w:rsidTr="00475A1F">
        <w:tc>
          <w:tcPr>
            <w:tcW w:w="590" w:type="dxa"/>
          </w:tcPr>
          <w:p w14:paraId="2DFAABE3" w14:textId="77777777" w:rsidR="002833D4" w:rsidRPr="007F57B7" w:rsidRDefault="002833D4" w:rsidP="00845FDA">
            <w:pPr>
              <w:spacing w:line="360" w:lineRule="auto"/>
              <w:contextualSpacing/>
              <w:rPr>
                <w:szCs w:val="24"/>
                <w:lang w:val="en-US"/>
              </w:rPr>
            </w:pPr>
            <w:r w:rsidRPr="007F57B7">
              <w:rPr>
                <w:szCs w:val="24"/>
                <w:lang w:val="en-US"/>
              </w:rPr>
              <w:t xml:space="preserve">8. </w:t>
            </w:r>
          </w:p>
        </w:tc>
        <w:tc>
          <w:tcPr>
            <w:tcW w:w="5582" w:type="dxa"/>
          </w:tcPr>
          <w:p w14:paraId="04A0E0D6" w14:textId="77777777" w:rsidR="002833D4" w:rsidRPr="007F57B7" w:rsidRDefault="002833D4" w:rsidP="00845FDA">
            <w:pPr>
              <w:spacing w:line="360" w:lineRule="auto"/>
              <w:contextualSpacing/>
              <w:rPr>
                <w:szCs w:val="24"/>
                <w:lang w:val="en-US"/>
              </w:rPr>
            </w:pPr>
            <w:r w:rsidRPr="007F57B7">
              <w:rPr>
                <w:szCs w:val="24"/>
                <w:lang w:val="en-US"/>
              </w:rPr>
              <w:t>Style</w:t>
            </w:r>
          </w:p>
        </w:tc>
        <w:tc>
          <w:tcPr>
            <w:tcW w:w="3070" w:type="dxa"/>
          </w:tcPr>
          <w:p w14:paraId="2ADE1C27" w14:textId="77777777" w:rsidR="002833D4" w:rsidRPr="007F57B7" w:rsidRDefault="002833D4" w:rsidP="00845FDA">
            <w:pPr>
              <w:spacing w:line="360" w:lineRule="auto"/>
              <w:contextualSpacing/>
              <w:rPr>
                <w:szCs w:val="24"/>
                <w:lang w:val="en-US"/>
              </w:rPr>
            </w:pPr>
            <w:r w:rsidRPr="007F57B7">
              <w:rPr>
                <w:szCs w:val="24"/>
                <w:lang w:val="en-US"/>
              </w:rPr>
              <w:t>Opened valve</w:t>
            </w:r>
          </w:p>
        </w:tc>
      </w:tr>
      <w:tr w:rsidR="002833D4" w:rsidRPr="007F57B7" w14:paraId="7C13EA51" w14:textId="77777777" w:rsidTr="00475A1F">
        <w:tc>
          <w:tcPr>
            <w:tcW w:w="590" w:type="dxa"/>
          </w:tcPr>
          <w:p w14:paraId="3D3A1113" w14:textId="77777777" w:rsidR="002833D4" w:rsidRPr="007F57B7" w:rsidRDefault="002833D4" w:rsidP="00845FDA">
            <w:pPr>
              <w:spacing w:line="360" w:lineRule="auto"/>
              <w:contextualSpacing/>
              <w:rPr>
                <w:szCs w:val="24"/>
                <w:lang w:val="en-US"/>
              </w:rPr>
            </w:pPr>
            <w:r w:rsidRPr="007F57B7">
              <w:rPr>
                <w:szCs w:val="24"/>
                <w:lang w:val="en-US"/>
              </w:rPr>
              <w:t>9.</w:t>
            </w:r>
          </w:p>
        </w:tc>
        <w:tc>
          <w:tcPr>
            <w:tcW w:w="5582" w:type="dxa"/>
          </w:tcPr>
          <w:p w14:paraId="77ADCD28" w14:textId="77777777" w:rsidR="002833D4" w:rsidRPr="007F57B7" w:rsidRDefault="002833D4" w:rsidP="00845FDA">
            <w:pPr>
              <w:spacing w:line="360" w:lineRule="auto"/>
              <w:contextualSpacing/>
              <w:rPr>
                <w:szCs w:val="24"/>
                <w:lang w:val="en-US"/>
              </w:rPr>
            </w:pPr>
            <w:r w:rsidRPr="007F57B7">
              <w:rPr>
                <w:szCs w:val="24"/>
                <w:lang w:val="en-US"/>
              </w:rPr>
              <w:t>Working Environment</w:t>
            </w:r>
          </w:p>
        </w:tc>
        <w:tc>
          <w:tcPr>
            <w:tcW w:w="3070" w:type="dxa"/>
          </w:tcPr>
          <w:p w14:paraId="61A46DC4" w14:textId="77777777" w:rsidR="002833D4" w:rsidRPr="007F57B7" w:rsidRDefault="002833D4" w:rsidP="00845FDA">
            <w:pPr>
              <w:spacing w:line="360" w:lineRule="auto"/>
              <w:contextualSpacing/>
              <w:rPr>
                <w:szCs w:val="24"/>
                <w:lang w:val="en-US"/>
              </w:rPr>
            </w:pPr>
            <w:r w:rsidRPr="007F57B7">
              <w:rPr>
                <w:szCs w:val="24"/>
                <w:lang w:val="en-US"/>
              </w:rPr>
              <w:t>Water, gas and oil</w:t>
            </w:r>
          </w:p>
        </w:tc>
      </w:tr>
      <w:tr w:rsidR="002833D4" w:rsidRPr="007F57B7" w14:paraId="75029E03" w14:textId="77777777" w:rsidTr="00475A1F">
        <w:tc>
          <w:tcPr>
            <w:tcW w:w="590" w:type="dxa"/>
          </w:tcPr>
          <w:p w14:paraId="231117C5" w14:textId="77777777" w:rsidR="002833D4" w:rsidRPr="007F57B7" w:rsidRDefault="002833D4" w:rsidP="00845FDA">
            <w:pPr>
              <w:spacing w:line="360" w:lineRule="auto"/>
              <w:contextualSpacing/>
              <w:rPr>
                <w:szCs w:val="24"/>
                <w:lang w:val="en-US"/>
              </w:rPr>
            </w:pPr>
            <w:r w:rsidRPr="007F57B7">
              <w:rPr>
                <w:szCs w:val="24"/>
                <w:lang w:val="en-US"/>
              </w:rPr>
              <w:t>10.</w:t>
            </w:r>
          </w:p>
        </w:tc>
        <w:tc>
          <w:tcPr>
            <w:tcW w:w="5582" w:type="dxa"/>
          </w:tcPr>
          <w:p w14:paraId="61C99B3C" w14:textId="77777777" w:rsidR="002833D4" w:rsidRPr="007F57B7" w:rsidRDefault="002833D4" w:rsidP="00845FDA">
            <w:pPr>
              <w:spacing w:line="360" w:lineRule="auto"/>
              <w:contextualSpacing/>
              <w:rPr>
                <w:szCs w:val="24"/>
                <w:lang w:val="en-US"/>
              </w:rPr>
            </w:pPr>
            <w:r w:rsidRPr="007F57B7">
              <w:rPr>
                <w:szCs w:val="24"/>
                <w:lang w:val="en-US"/>
              </w:rPr>
              <w:t>Lifespan</w:t>
            </w:r>
          </w:p>
        </w:tc>
        <w:tc>
          <w:tcPr>
            <w:tcW w:w="3070" w:type="dxa"/>
          </w:tcPr>
          <w:p w14:paraId="0E552F42" w14:textId="77777777" w:rsidR="002833D4" w:rsidRPr="007F57B7" w:rsidRDefault="002833D4" w:rsidP="00845FDA">
            <w:pPr>
              <w:spacing w:line="360" w:lineRule="auto"/>
              <w:contextualSpacing/>
              <w:rPr>
                <w:szCs w:val="24"/>
                <w:lang w:val="en-US"/>
              </w:rPr>
            </w:pPr>
            <w:r w:rsidRPr="007F57B7">
              <w:rPr>
                <w:szCs w:val="24"/>
                <w:lang w:val="en-US"/>
              </w:rPr>
              <w:t>More than 200,000 times</w:t>
            </w:r>
          </w:p>
        </w:tc>
      </w:tr>
      <w:tr w:rsidR="002833D4" w:rsidRPr="007F57B7" w14:paraId="564A87A6" w14:textId="77777777" w:rsidTr="00475A1F">
        <w:tc>
          <w:tcPr>
            <w:tcW w:w="590" w:type="dxa"/>
          </w:tcPr>
          <w:p w14:paraId="0074CB49" w14:textId="77777777" w:rsidR="002833D4" w:rsidRPr="007F57B7" w:rsidRDefault="002833D4" w:rsidP="00845FDA">
            <w:pPr>
              <w:spacing w:line="360" w:lineRule="auto"/>
              <w:contextualSpacing/>
              <w:rPr>
                <w:szCs w:val="24"/>
                <w:lang w:val="en-US"/>
              </w:rPr>
            </w:pPr>
            <w:r w:rsidRPr="007F57B7">
              <w:rPr>
                <w:szCs w:val="24"/>
                <w:lang w:val="en-US"/>
              </w:rPr>
              <w:t>11.</w:t>
            </w:r>
          </w:p>
        </w:tc>
        <w:tc>
          <w:tcPr>
            <w:tcW w:w="5582" w:type="dxa"/>
          </w:tcPr>
          <w:p w14:paraId="1BA75C1B" w14:textId="77777777" w:rsidR="002833D4" w:rsidRPr="007F57B7" w:rsidRDefault="002833D4" w:rsidP="00845FDA">
            <w:pPr>
              <w:spacing w:line="360" w:lineRule="auto"/>
              <w:contextualSpacing/>
              <w:rPr>
                <w:szCs w:val="24"/>
                <w:lang w:val="en-US"/>
              </w:rPr>
            </w:pPr>
            <w:r w:rsidRPr="007F57B7">
              <w:rPr>
                <w:szCs w:val="24"/>
                <w:lang w:val="en-US"/>
              </w:rPr>
              <w:t>Certification</w:t>
            </w:r>
          </w:p>
        </w:tc>
        <w:tc>
          <w:tcPr>
            <w:tcW w:w="3070" w:type="dxa"/>
          </w:tcPr>
          <w:p w14:paraId="7E852E34" w14:textId="77777777" w:rsidR="002833D4" w:rsidRPr="007F57B7" w:rsidRDefault="002833D4" w:rsidP="00845FDA">
            <w:pPr>
              <w:spacing w:line="360" w:lineRule="auto"/>
              <w:contextualSpacing/>
              <w:rPr>
                <w:szCs w:val="24"/>
                <w:lang w:val="en-US"/>
              </w:rPr>
            </w:pPr>
            <w:r w:rsidRPr="007F57B7">
              <w:rPr>
                <w:szCs w:val="24"/>
                <w:lang w:val="en-US"/>
              </w:rPr>
              <w:t>CQC/CE</w:t>
            </w:r>
          </w:p>
        </w:tc>
      </w:tr>
    </w:tbl>
    <w:p w14:paraId="2DA9AA5F" w14:textId="77777777" w:rsidR="007261C2" w:rsidRDefault="007261C2" w:rsidP="00845FDA">
      <w:pPr>
        <w:pStyle w:val="TOCHeading"/>
      </w:pPr>
      <w:bookmarkStart w:id="86" w:name="_Toc5153360"/>
      <w:bookmarkStart w:id="87" w:name="_Toc5153641"/>
    </w:p>
    <w:p w14:paraId="0442CC31" w14:textId="483829D5" w:rsidR="002833D4" w:rsidRPr="007F57B7" w:rsidRDefault="002833D4" w:rsidP="00845FDA">
      <w:pPr>
        <w:pStyle w:val="TOCHeading"/>
      </w:pPr>
      <w:r w:rsidRPr="007F57B7">
        <w:t>Table 3.4: Solenoid Valve (AQT12SL) Specification (Aqua Tech Trading Corp, n.d.)</w:t>
      </w:r>
      <w:bookmarkEnd w:id="86"/>
      <w:bookmarkEnd w:id="87"/>
    </w:p>
    <w:p w14:paraId="474389A6" w14:textId="60F9B7C1" w:rsidR="002833D4" w:rsidRDefault="002833D4" w:rsidP="00845FDA">
      <w:pPr>
        <w:pStyle w:val="ListParagraph"/>
        <w:jc w:val="both"/>
      </w:pPr>
    </w:p>
    <w:p w14:paraId="670B5E9F" w14:textId="3A39EF1A" w:rsidR="007261C2" w:rsidRDefault="007261C2" w:rsidP="00845FDA">
      <w:pPr>
        <w:pStyle w:val="ListParagraph"/>
        <w:jc w:val="both"/>
      </w:pPr>
    </w:p>
    <w:p w14:paraId="5B967D27" w14:textId="374C30AA" w:rsidR="007261C2" w:rsidRDefault="007261C2" w:rsidP="00845FDA">
      <w:pPr>
        <w:pStyle w:val="ListParagraph"/>
        <w:jc w:val="both"/>
      </w:pPr>
    </w:p>
    <w:p w14:paraId="00F3A807" w14:textId="1E81C5D9" w:rsidR="007261C2" w:rsidRDefault="007261C2" w:rsidP="00845FDA">
      <w:pPr>
        <w:pStyle w:val="ListParagraph"/>
        <w:jc w:val="both"/>
      </w:pPr>
    </w:p>
    <w:p w14:paraId="738FDD3D" w14:textId="71275678" w:rsidR="007261C2" w:rsidRDefault="007261C2" w:rsidP="00845FDA">
      <w:pPr>
        <w:pStyle w:val="ListParagraph"/>
        <w:jc w:val="both"/>
      </w:pPr>
    </w:p>
    <w:p w14:paraId="0D2D3202" w14:textId="77777777" w:rsidR="007261C2" w:rsidRDefault="007261C2" w:rsidP="00845FDA">
      <w:pPr>
        <w:pStyle w:val="ListParagraph"/>
        <w:jc w:val="both"/>
      </w:pPr>
    </w:p>
    <w:p w14:paraId="7E3B1882" w14:textId="77777777" w:rsidR="007261C2" w:rsidRPr="007F57B7" w:rsidRDefault="007261C2" w:rsidP="00845FDA">
      <w:pPr>
        <w:pStyle w:val="ListParagraph"/>
        <w:jc w:val="both"/>
      </w:pPr>
    </w:p>
    <w:p w14:paraId="05047063" w14:textId="77777777" w:rsidR="002833D4" w:rsidRPr="007F57B7" w:rsidRDefault="002833D4" w:rsidP="00845FDA">
      <w:pPr>
        <w:spacing w:line="360" w:lineRule="auto"/>
        <w:contextualSpacing/>
        <w:rPr>
          <w:b/>
          <w:szCs w:val="24"/>
          <w:lang w:val="en-US"/>
        </w:rPr>
      </w:pPr>
      <w:r w:rsidRPr="007F57B7">
        <w:rPr>
          <w:b/>
          <w:szCs w:val="24"/>
          <w:lang w:val="en-US"/>
        </w:rPr>
        <w:t>Alphanumeric LCD Display (16 x 2)</w:t>
      </w:r>
    </w:p>
    <w:tbl>
      <w:tblPr>
        <w:tblStyle w:val="TableGrid"/>
        <w:tblW w:w="0" w:type="auto"/>
        <w:tblLook w:val="04A0" w:firstRow="1" w:lastRow="0" w:firstColumn="1" w:lastColumn="0" w:noHBand="0" w:noVBand="1"/>
      </w:tblPr>
      <w:tblGrid>
        <w:gridCol w:w="590"/>
        <w:gridCol w:w="2089"/>
        <w:gridCol w:w="1362"/>
        <w:gridCol w:w="1763"/>
        <w:gridCol w:w="1463"/>
        <w:gridCol w:w="1510"/>
      </w:tblGrid>
      <w:tr w:rsidR="002833D4" w:rsidRPr="007F57B7" w14:paraId="3F87C85F" w14:textId="77777777" w:rsidTr="00475A1F">
        <w:tc>
          <w:tcPr>
            <w:tcW w:w="590" w:type="dxa"/>
          </w:tcPr>
          <w:p w14:paraId="16583998" w14:textId="77777777" w:rsidR="002833D4" w:rsidRPr="007F57B7" w:rsidRDefault="002833D4" w:rsidP="00845FDA">
            <w:pPr>
              <w:spacing w:line="360" w:lineRule="auto"/>
              <w:contextualSpacing/>
              <w:rPr>
                <w:b/>
                <w:szCs w:val="24"/>
                <w:lang w:val="en-US"/>
              </w:rPr>
            </w:pPr>
            <w:r w:rsidRPr="007F57B7">
              <w:rPr>
                <w:b/>
                <w:szCs w:val="24"/>
                <w:lang w:val="en-US"/>
              </w:rPr>
              <w:t>S/N</w:t>
            </w:r>
          </w:p>
        </w:tc>
        <w:tc>
          <w:tcPr>
            <w:tcW w:w="2471" w:type="dxa"/>
          </w:tcPr>
          <w:p w14:paraId="51A63577" w14:textId="77777777" w:rsidR="002833D4" w:rsidRPr="007F57B7" w:rsidRDefault="002833D4" w:rsidP="00845FDA">
            <w:pPr>
              <w:spacing w:line="360" w:lineRule="auto"/>
              <w:contextualSpacing/>
              <w:rPr>
                <w:b/>
                <w:szCs w:val="24"/>
                <w:lang w:val="en-US"/>
              </w:rPr>
            </w:pPr>
            <w:r w:rsidRPr="007F57B7">
              <w:rPr>
                <w:b/>
                <w:szCs w:val="24"/>
                <w:lang w:val="en-US"/>
              </w:rPr>
              <w:t>PARAMETER</w:t>
            </w:r>
          </w:p>
        </w:tc>
        <w:tc>
          <w:tcPr>
            <w:tcW w:w="1486" w:type="dxa"/>
          </w:tcPr>
          <w:p w14:paraId="705DE760" w14:textId="77777777" w:rsidR="002833D4" w:rsidRPr="007F57B7" w:rsidRDefault="002833D4" w:rsidP="00845FDA">
            <w:pPr>
              <w:spacing w:line="360" w:lineRule="auto"/>
              <w:contextualSpacing/>
              <w:rPr>
                <w:b/>
                <w:szCs w:val="24"/>
                <w:lang w:val="en-US"/>
              </w:rPr>
            </w:pPr>
            <w:r w:rsidRPr="007F57B7">
              <w:rPr>
                <w:b/>
                <w:szCs w:val="24"/>
                <w:lang w:val="en-US"/>
              </w:rPr>
              <w:t>SYMBOL</w:t>
            </w:r>
          </w:p>
        </w:tc>
        <w:tc>
          <w:tcPr>
            <w:tcW w:w="1683" w:type="dxa"/>
          </w:tcPr>
          <w:p w14:paraId="5D824336" w14:textId="77777777" w:rsidR="002833D4" w:rsidRPr="007F57B7" w:rsidRDefault="002833D4" w:rsidP="00845FDA">
            <w:pPr>
              <w:spacing w:line="360" w:lineRule="auto"/>
              <w:contextualSpacing/>
              <w:rPr>
                <w:b/>
                <w:szCs w:val="24"/>
                <w:lang w:val="en-US"/>
              </w:rPr>
            </w:pPr>
            <w:r w:rsidRPr="007F57B7">
              <w:rPr>
                <w:b/>
                <w:szCs w:val="24"/>
                <w:lang w:val="en-US"/>
              </w:rPr>
              <w:t>CONDITIONS</w:t>
            </w:r>
          </w:p>
        </w:tc>
        <w:tc>
          <w:tcPr>
            <w:tcW w:w="1501" w:type="dxa"/>
          </w:tcPr>
          <w:p w14:paraId="695959D6" w14:textId="77777777" w:rsidR="002833D4" w:rsidRPr="007F57B7" w:rsidRDefault="002833D4" w:rsidP="00845FDA">
            <w:pPr>
              <w:spacing w:line="360" w:lineRule="auto"/>
              <w:contextualSpacing/>
              <w:rPr>
                <w:b/>
                <w:szCs w:val="24"/>
                <w:lang w:val="en-US"/>
              </w:rPr>
            </w:pPr>
            <w:r w:rsidRPr="007F57B7">
              <w:rPr>
                <w:b/>
                <w:szCs w:val="24"/>
                <w:lang w:val="en-US"/>
              </w:rPr>
              <w:t>MINIMUM</w:t>
            </w:r>
          </w:p>
        </w:tc>
        <w:tc>
          <w:tcPr>
            <w:tcW w:w="1511" w:type="dxa"/>
          </w:tcPr>
          <w:p w14:paraId="23D8642D" w14:textId="77777777" w:rsidR="002833D4" w:rsidRPr="007F57B7" w:rsidRDefault="002833D4" w:rsidP="00845FDA">
            <w:pPr>
              <w:spacing w:line="360" w:lineRule="auto"/>
              <w:contextualSpacing/>
              <w:rPr>
                <w:b/>
                <w:szCs w:val="24"/>
                <w:lang w:val="en-US"/>
              </w:rPr>
            </w:pPr>
            <w:r w:rsidRPr="007F57B7">
              <w:rPr>
                <w:b/>
                <w:szCs w:val="24"/>
                <w:lang w:val="en-US"/>
              </w:rPr>
              <w:t>MAXIMUM</w:t>
            </w:r>
          </w:p>
        </w:tc>
      </w:tr>
      <w:tr w:rsidR="002833D4" w:rsidRPr="007F57B7" w14:paraId="076C979E" w14:textId="77777777" w:rsidTr="00475A1F">
        <w:tc>
          <w:tcPr>
            <w:tcW w:w="590" w:type="dxa"/>
          </w:tcPr>
          <w:p w14:paraId="571EBCED" w14:textId="77777777" w:rsidR="002833D4" w:rsidRPr="007F57B7" w:rsidRDefault="002833D4" w:rsidP="00845FDA">
            <w:pPr>
              <w:spacing w:line="360" w:lineRule="auto"/>
              <w:contextualSpacing/>
              <w:rPr>
                <w:szCs w:val="24"/>
                <w:lang w:val="en-US"/>
              </w:rPr>
            </w:pPr>
          </w:p>
        </w:tc>
        <w:tc>
          <w:tcPr>
            <w:tcW w:w="8652" w:type="dxa"/>
            <w:gridSpan w:val="5"/>
          </w:tcPr>
          <w:p w14:paraId="5142B6D3" w14:textId="77777777" w:rsidR="002833D4" w:rsidRPr="007F57B7" w:rsidRDefault="002833D4" w:rsidP="00845FDA">
            <w:pPr>
              <w:spacing w:line="360" w:lineRule="auto"/>
              <w:contextualSpacing/>
              <w:rPr>
                <w:szCs w:val="24"/>
                <w:lang w:val="en-US"/>
              </w:rPr>
            </w:pPr>
            <w:r w:rsidRPr="007F57B7">
              <w:rPr>
                <w:szCs w:val="24"/>
                <w:lang w:val="en-US"/>
              </w:rPr>
              <w:t>Absolute Maximum Rating</w:t>
            </w:r>
          </w:p>
        </w:tc>
      </w:tr>
      <w:tr w:rsidR="002833D4" w:rsidRPr="007F57B7" w14:paraId="27C15D5F" w14:textId="77777777" w:rsidTr="00475A1F">
        <w:tc>
          <w:tcPr>
            <w:tcW w:w="590" w:type="dxa"/>
          </w:tcPr>
          <w:p w14:paraId="6C014F81" w14:textId="77777777" w:rsidR="002833D4" w:rsidRPr="007F57B7" w:rsidRDefault="002833D4" w:rsidP="00845FDA">
            <w:pPr>
              <w:spacing w:line="360" w:lineRule="auto"/>
              <w:contextualSpacing/>
              <w:rPr>
                <w:szCs w:val="24"/>
                <w:lang w:val="en-US"/>
              </w:rPr>
            </w:pPr>
            <w:r w:rsidRPr="007F57B7">
              <w:rPr>
                <w:szCs w:val="24"/>
                <w:lang w:val="en-US"/>
              </w:rPr>
              <w:t>1.</w:t>
            </w:r>
          </w:p>
        </w:tc>
        <w:tc>
          <w:tcPr>
            <w:tcW w:w="2471" w:type="dxa"/>
          </w:tcPr>
          <w:p w14:paraId="0953F02B" w14:textId="77777777" w:rsidR="002833D4" w:rsidRPr="007F57B7" w:rsidRDefault="002833D4" w:rsidP="00845FDA">
            <w:pPr>
              <w:spacing w:line="360" w:lineRule="auto"/>
              <w:contextualSpacing/>
              <w:rPr>
                <w:szCs w:val="24"/>
                <w:lang w:val="en-US"/>
              </w:rPr>
            </w:pPr>
            <w:r w:rsidRPr="007F57B7">
              <w:rPr>
                <w:szCs w:val="24"/>
                <w:lang w:val="en-US"/>
              </w:rPr>
              <w:t xml:space="preserve">Power Supply Voltage </w:t>
            </w:r>
          </w:p>
        </w:tc>
        <w:tc>
          <w:tcPr>
            <w:tcW w:w="1486" w:type="dxa"/>
          </w:tcPr>
          <w:p w14:paraId="74314F1A" w14:textId="77777777" w:rsidR="002833D4" w:rsidRPr="007F57B7" w:rsidRDefault="002833D4" w:rsidP="00845FDA">
            <w:pPr>
              <w:spacing w:line="360" w:lineRule="auto"/>
              <w:contextualSpacing/>
              <w:rPr>
                <w:szCs w:val="24"/>
                <w:lang w:val="en-US"/>
              </w:rPr>
            </w:pPr>
            <w:r w:rsidRPr="007F57B7">
              <w:rPr>
                <w:szCs w:val="24"/>
                <w:lang w:val="en-US"/>
              </w:rPr>
              <w:t>V</w:t>
            </w:r>
            <w:r w:rsidRPr="007F57B7">
              <w:rPr>
                <w:szCs w:val="24"/>
                <w:vertAlign w:val="subscript"/>
                <w:lang w:val="en-US"/>
              </w:rPr>
              <w:t>dd</w:t>
            </w:r>
            <w:r w:rsidRPr="007F57B7">
              <w:rPr>
                <w:szCs w:val="24"/>
                <w:lang w:val="en-US"/>
              </w:rPr>
              <w:t>-V</w:t>
            </w:r>
            <w:r w:rsidRPr="007F57B7">
              <w:rPr>
                <w:szCs w:val="24"/>
                <w:vertAlign w:val="subscript"/>
                <w:lang w:val="en-US"/>
              </w:rPr>
              <w:t>ss</w:t>
            </w:r>
          </w:p>
        </w:tc>
        <w:tc>
          <w:tcPr>
            <w:tcW w:w="1683" w:type="dxa"/>
          </w:tcPr>
          <w:p w14:paraId="22B47C1A" w14:textId="77777777" w:rsidR="002833D4" w:rsidRPr="007F57B7" w:rsidRDefault="002833D4" w:rsidP="00845FDA">
            <w:pPr>
              <w:spacing w:line="360" w:lineRule="auto"/>
              <w:contextualSpacing/>
              <w:rPr>
                <w:szCs w:val="24"/>
                <w:lang w:val="en-US"/>
              </w:rPr>
            </w:pPr>
            <w:r w:rsidRPr="007F57B7">
              <w:rPr>
                <w:szCs w:val="24"/>
                <w:lang w:val="en-US"/>
              </w:rPr>
              <w:t>-</w:t>
            </w:r>
          </w:p>
        </w:tc>
        <w:tc>
          <w:tcPr>
            <w:tcW w:w="1501" w:type="dxa"/>
          </w:tcPr>
          <w:p w14:paraId="0109BB67" w14:textId="77777777" w:rsidR="002833D4" w:rsidRPr="007F57B7" w:rsidRDefault="002833D4" w:rsidP="00845FDA">
            <w:pPr>
              <w:spacing w:line="360" w:lineRule="auto"/>
              <w:contextualSpacing/>
              <w:rPr>
                <w:szCs w:val="24"/>
                <w:lang w:val="en-US"/>
              </w:rPr>
            </w:pPr>
            <w:r w:rsidRPr="007F57B7">
              <w:rPr>
                <w:szCs w:val="24"/>
                <w:lang w:val="en-US"/>
              </w:rPr>
              <w:t>0V</w:t>
            </w:r>
          </w:p>
        </w:tc>
        <w:tc>
          <w:tcPr>
            <w:tcW w:w="1511" w:type="dxa"/>
          </w:tcPr>
          <w:p w14:paraId="6D671C9B" w14:textId="77777777" w:rsidR="002833D4" w:rsidRPr="007F57B7" w:rsidRDefault="002833D4" w:rsidP="00845FDA">
            <w:pPr>
              <w:spacing w:line="360" w:lineRule="auto"/>
              <w:contextualSpacing/>
              <w:rPr>
                <w:szCs w:val="24"/>
                <w:lang w:val="en-US"/>
              </w:rPr>
            </w:pPr>
            <w:r w:rsidRPr="007F57B7">
              <w:rPr>
                <w:szCs w:val="24"/>
                <w:lang w:val="en-US"/>
              </w:rPr>
              <w:t>7V</w:t>
            </w:r>
          </w:p>
        </w:tc>
      </w:tr>
      <w:tr w:rsidR="002833D4" w:rsidRPr="007F57B7" w14:paraId="4807F279" w14:textId="77777777" w:rsidTr="00475A1F">
        <w:tc>
          <w:tcPr>
            <w:tcW w:w="590" w:type="dxa"/>
          </w:tcPr>
          <w:p w14:paraId="4027DCA7" w14:textId="77777777" w:rsidR="002833D4" w:rsidRPr="007F57B7" w:rsidRDefault="002833D4" w:rsidP="00845FDA">
            <w:pPr>
              <w:spacing w:line="360" w:lineRule="auto"/>
              <w:contextualSpacing/>
              <w:rPr>
                <w:szCs w:val="24"/>
                <w:lang w:val="en-US"/>
              </w:rPr>
            </w:pPr>
            <w:r w:rsidRPr="007F57B7">
              <w:rPr>
                <w:szCs w:val="24"/>
                <w:lang w:val="en-US"/>
              </w:rPr>
              <w:t>2.</w:t>
            </w:r>
          </w:p>
        </w:tc>
        <w:tc>
          <w:tcPr>
            <w:tcW w:w="2471" w:type="dxa"/>
          </w:tcPr>
          <w:p w14:paraId="5448D606" w14:textId="77777777" w:rsidR="002833D4" w:rsidRPr="007F57B7" w:rsidRDefault="002833D4" w:rsidP="00845FDA">
            <w:pPr>
              <w:spacing w:line="360" w:lineRule="auto"/>
              <w:contextualSpacing/>
              <w:rPr>
                <w:szCs w:val="24"/>
                <w:lang w:val="en-US"/>
              </w:rPr>
            </w:pPr>
            <w:r w:rsidRPr="007F57B7">
              <w:rPr>
                <w:szCs w:val="24"/>
                <w:lang w:val="en-US"/>
              </w:rPr>
              <w:t>LCD Driving Supply Voltage</w:t>
            </w:r>
          </w:p>
        </w:tc>
        <w:tc>
          <w:tcPr>
            <w:tcW w:w="1486" w:type="dxa"/>
          </w:tcPr>
          <w:p w14:paraId="0947787A" w14:textId="77777777" w:rsidR="002833D4" w:rsidRPr="007F57B7" w:rsidRDefault="002833D4" w:rsidP="00845FDA">
            <w:pPr>
              <w:spacing w:line="360" w:lineRule="auto"/>
              <w:contextualSpacing/>
              <w:rPr>
                <w:szCs w:val="24"/>
                <w:lang w:val="en-US"/>
              </w:rPr>
            </w:pPr>
            <w:r w:rsidRPr="007F57B7">
              <w:rPr>
                <w:szCs w:val="24"/>
                <w:lang w:val="en-US"/>
              </w:rPr>
              <w:t>V</w:t>
            </w:r>
            <w:r w:rsidRPr="007F57B7">
              <w:rPr>
                <w:szCs w:val="24"/>
                <w:vertAlign w:val="subscript"/>
                <w:lang w:val="en-US"/>
              </w:rPr>
              <w:t>dd</w:t>
            </w:r>
            <w:r w:rsidRPr="007F57B7">
              <w:rPr>
                <w:szCs w:val="24"/>
                <w:lang w:val="en-US"/>
              </w:rPr>
              <w:t xml:space="preserve"> - V</w:t>
            </w:r>
            <w:r w:rsidRPr="007F57B7">
              <w:rPr>
                <w:szCs w:val="24"/>
                <w:vertAlign w:val="subscript"/>
                <w:lang w:val="en-US"/>
              </w:rPr>
              <w:t>ss</w:t>
            </w:r>
          </w:p>
        </w:tc>
        <w:tc>
          <w:tcPr>
            <w:tcW w:w="1683" w:type="dxa"/>
          </w:tcPr>
          <w:p w14:paraId="15E5A110" w14:textId="77777777" w:rsidR="002833D4" w:rsidRPr="007F57B7" w:rsidRDefault="002833D4" w:rsidP="00845FDA">
            <w:pPr>
              <w:spacing w:line="360" w:lineRule="auto"/>
              <w:contextualSpacing/>
              <w:rPr>
                <w:szCs w:val="24"/>
                <w:lang w:val="en-US"/>
              </w:rPr>
            </w:pPr>
            <w:r w:rsidRPr="007F57B7">
              <w:rPr>
                <w:szCs w:val="24"/>
                <w:lang w:val="en-US"/>
              </w:rPr>
              <w:t>-</w:t>
            </w:r>
          </w:p>
        </w:tc>
        <w:tc>
          <w:tcPr>
            <w:tcW w:w="1501" w:type="dxa"/>
          </w:tcPr>
          <w:p w14:paraId="256093E4" w14:textId="77777777" w:rsidR="002833D4" w:rsidRPr="007F57B7" w:rsidRDefault="002833D4" w:rsidP="00845FDA">
            <w:pPr>
              <w:spacing w:line="360" w:lineRule="auto"/>
              <w:contextualSpacing/>
              <w:rPr>
                <w:szCs w:val="24"/>
                <w:lang w:val="en-US"/>
              </w:rPr>
            </w:pPr>
            <w:r w:rsidRPr="007F57B7">
              <w:rPr>
                <w:szCs w:val="24"/>
                <w:lang w:val="en-US"/>
              </w:rPr>
              <w:t>0V</w:t>
            </w:r>
          </w:p>
        </w:tc>
        <w:tc>
          <w:tcPr>
            <w:tcW w:w="1511" w:type="dxa"/>
          </w:tcPr>
          <w:p w14:paraId="05166AB2" w14:textId="77777777" w:rsidR="002833D4" w:rsidRPr="007F57B7" w:rsidRDefault="002833D4" w:rsidP="00845FDA">
            <w:pPr>
              <w:spacing w:line="360" w:lineRule="auto"/>
              <w:contextualSpacing/>
              <w:rPr>
                <w:szCs w:val="24"/>
                <w:lang w:val="en-US"/>
              </w:rPr>
            </w:pPr>
            <w:r w:rsidRPr="007F57B7">
              <w:rPr>
                <w:szCs w:val="24"/>
                <w:lang w:val="en-US"/>
              </w:rPr>
              <w:t>13V</w:t>
            </w:r>
          </w:p>
        </w:tc>
      </w:tr>
      <w:tr w:rsidR="002833D4" w:rsidRPr="007F57B7" w14:paraId="795BCED5" w14:textId="77777777" w:rsidTr="00475A1F">
        <w:tc>
          <w:tcPr>
            <w:tcW w:w="590" w:type="dxa"/>
          </w:tcPr>
          <w:p w14:paraId="73EDF48E" w14:textId="77777777" w:rsidR="002833D4" w:rsidRPr="007F57B7" w:rsidRDefault="002833D4" w:rsidP="00845FDA">
            <w:pPr>
              <w:spacing w:line="360" w:lineRule="auto"/>
              <w:contextualSpacing/>
              <w:rPr>
                <w:szCs w:val="24"/>
                <w:lang w:val="en-US"/>
              </w:rPr>
            </w:pPr>
            <w:r w:rsidRPr="007F57B7">
              <w:rPr>
                <w:szCs w:val="24"/>
                <w:lang w:val="en-US"/>
              </w:rPr>
              <w:t>3.</w:t>
            </w:r>
          </w:p>
        </w:tc>
        <w:tc>
          <w:tcPr>
            <w:tcW w:w="2471" w:type="dxa"/>
          </w:tcPr>
          <w:p w14:paraId="0ACBDB4F" w14:textId="77777777" w:rsidR="002833D4" w:rsidRPr="007F57B7" w:rsidRDefault="002833D4" w:rsidP="00845FDA">
            <w:pPr>
              <w:spacing w:line="360" w:lineRule="auto"/>
              <w:contextualSpacing/>
              <w:rPr>
                <w:szCs w:val="24"/>
                <w:lang w:val="en-US"/>
              </w:rPr>
            </w:pPr>
            <w:r w:rsidRPr="007F57B7">
              <w:rPr>
                <w:szCs w:val="24"/>
                <w:lang w:val="en-US"/>
              </w:rPr>
              <w:t xml:space="preserve">Input Voltage </w:t>
            </w:r>
          </w:p>
        </w:tc>
        <w:tc>
          <w:tcPr>
            <w:tcW w:w="1486" w:type="dxa"/>
          </w:tcPr>
          <w:p w14:paraId="49A91295" w14:textId="77777777" w:rsidR="002833D4" w:rsidRPr="007F57B7" w:rsidRDefault="002833D4" w:rsidP="00845FDA">
            <w:pPr>
              <w:spacing w:line="360" w:lineRule="auto"/>
              <w:contextualSpacing/>
              <w:rPr>
                <w:szCs w:val="24"/>
                <w:lang w:val="en-US"/>
              </w:rPr>
            </w:pPr>
            <w:r w:rsidRPr="007F57B7">
              <w:rPr>
                <w:szCs w:val="24"/>
                <w:lang w:val="en-US"/>
              </w:rPr>
              <w:t>V</w:t>
            </w:r>
            <w:r w:rsidRPr="007F57B7">
              <w:rPr>
                <w:szCs w:val="24"/>
                <w:vertAlign w:val="subscript"/>
                <w:lang w:val="en-US"/>
              </w:rPr>
              <w:t>in</w:t>
            </w:r>
          </w:p>
        </w:tc>
        <w:tc>
          <w:tcPr>
            <w:tcW w:w="1683" w:type="dxa"/>
          </w:tcPr>
          <w:p w14:paraId="763AB066" w14:textId="77777777" w:rsidR="002833D4" w:rsidRPr="007F57B7" w:rsidRDefault="002833D4" w:rsidP="00845FDA">
            <w:pPr>
              <w:spacing w:line="360" w:lineRule="auto"/>
              <w:contextualSpacing/>
              <w:rPr>
                <w:szCs w:val="24"/>
                <w:lang w:val="en-US"/>
              </w:rPr>
            </w:pPr>
            <w:r w:rsidRPr="007F57B7">
              <w:rPr>
                <w:szCs w:val="24"/>
                <w:lang w:val="en-US"/>
              </w:rPr>
              <w:t>-</w:t>
            </w:r>
          </w:p>
        </w:tc>
        <w:tc>
          <w:tcPr>
            <w:tcW w:w="1501" w:type="dxa"/>
          </w:tcPr>
          <w:p w14:paraId="448E23D4" w14:textId="77777777" w:rsidR="002833D4" w:rsidRPr="007F57B7" w:rsidRDefault="002833D4" w:rsidP="00845FDA">
            <w:pPr>
              <w:spacing w:line="360" w:lineRule="auto"/>
              <w:contextualSpacing/>
              <w:rPr>
                <w:szCs w:val="24"/>
                <w:lang w:val="en-US"/>
              </w:rPr>
            </w:pPr>
            <w:r w:rsidRPr="007F57B7">
              <w:rPr>
                <w:szCs w:val="24"/>
                <w:lang w:val="en-US"/>
              </w:rPr>
              <w:t>-0.3</w:t>
            </w:r>
          </w:p>
        </w:tc>
        <w:tc>
          <w:tcPr>
            <w:tcW w:w="1511" w:type="dxa"/>
          </w:tcPr>
          <w:p w14:paraId="1C014FB7" w14:textId="77777777" w:rsidR="002833D4" w:rsidRPr="007F57B7" w:rsidRDefault="002833D4" w:rsidP="00845FDA">
            <w:pPr>
              <w:spacing w:line="360" w:lineRule="auto"/>
              <w:contextualSpacing/>
              <w:rPr>
                <w:szCs w:val="24"/>
                <w:lang w:val="en-US"/>
              </w:rPr>
            </w:pPr>
            <w:r w:rsidRPr="007F57B7">
              <w:rPr>
                <w:szCs w:val="24"/>
                <w:lang w:val="en-US"/>
              </w:rPr>
              <w:t>Vdd+0.3</w:t>
            </w:r>
          </w:p>
        </w:tc>
      </w:tr>
      <w:tr w:rsidR="002833D4" w:rsidRPr="007F57B7" w14:paraId="041A32A5" w14:textId="77777777" w:rsidTr="00475A1F">
        <w:tc>
          <w:tcPr>
            <w:tcW w:w="590" w:type="dxa"/>
          </w:tcPr>
          <w:p w14:paraId="521AB9CA" w14:textId="77777777" w:rsidR="002833D4" w:rsidRPr="007F57B7" w:rsidRDefault="002833D4" w:rsidP="00845FDA">
            <w:pPr>
              <w:spacing w:line="360" w:lineRule="auto"/>
              <w:contextualSpacing/>
              <w:rPr>
                <w:szCs w:val="24"/>
                <w:lang w:val="en-US"/>
              </w:rPr>
            </w:pPr>
            <w:r w:rsidRPr="007F57B7">
              <w:rPr>
                <w:szCs w:val="24"/>
                <w:lang w:val="en-US"/>
              </w:rPr>
              <w:t>4.</w:t>
            </w:r>
          </w:p>
        </w:tc>
        <w:tc>
          <w:tcPr>
            <w:tcW w:w="2471" w:type="dxa"/>
          </w:tcPr>
          <w:p w14:paraId="66565053" w14:textId="77777777" w:rsidR="002833D4" w:rsidRPr="007F57B7" w:rsidRDefault="002833D4" w:rsidP="00845FDA">
            <w:pPr>
              <w:spacing w:line="360" w:lineRule="auto"/>
              <w:contextualSpacing/>
              <w:rPr>
                <w:szCs w:val="24"/>
                <w:lang w:val="en-US"/>
              </w:rPr>
            </w:pPr>
            <w:r w:rsidRPr="007F57B7">
              <w:rPr>
                <w:szCs w:val="24"/>
                <w:lang w:val="en-US"/>
              </w:rPr>
              <w:t xml:space="preserve">Operating Voltage </w:t>
            </w:r>
          </w:p>
        </w:tc>
        <w:tc>
          <w:tcPr>
            <w:tcW w:w="1486" w:type="dxa"/>
          </w:tcPr>
          <w:p w14:paraId="1854671B" w14:textId="77777777" w:rsidR="002833D4" w:rsidRPr="007F57B7" w:rsidRDefault="002833D4" w:rsidP="00845FDA">
            <w:pPr>
              <w:spacing w:line="360" w:lineRule="auto"/>
              <w:contextualSpacing/>
              <w:rPr>
                <w:szCs w:val="24"/>
                <w:lang w:val="en-US"/>
              </w:rPr>
            </w:pPr>
            <w:r w:rsidRPr="007F57B7">
              <w:rPr>
                <w:szCs w:val="24"/>
                <w:lang w:val="en-US"/>
              </w:rPr>
              <w:t>T</w:t>
            </w:r>
            <w:r w:rsidRPr="007F57B7">
              <w:rPr>
                <w:szCs w:val="24"/>
                <w:vertAlign w:val="subscript"/>
                <w:lang w:val="en-US"/>
              </w:rPr>
              <w:t>opt</w:t>
            </w:r>
          </w:p>
        </w:tc>
        <w:tc>
          <w:tcPr>
            <w:tcW w:w="1683" w:type="dxa"/>
          </w:tcPr>
          <w:p w14:paraId="7904404F" w14:textId="77777777" w:rsidR="002833D4" w:rsidRPr="007F57B7" w:rsidRDefault="002833D4" w:rsidP="00845FDA">
            <w:pPr>
              <w:spacing w:line="360" w:lineRule="auto"/>
              <w:contextualSpacing/>
              <w:rPr>
                <w:szCs w:val="24"/>
                <w:lang w:val="en-US"/>
              </w:rPr>
            </w:pPr>
            <w:r w:rsidRPr="007F57B7">
              <w:rPr>
                <w:szCs w:val="24"/>
                <w:lang w:val="en-US"/>
              </w:rPr>
              <w:t>Normal</w:t>
            </w:r>
          </w:p>
        </w:tc>
        <w:tc>
          <w:tcPr>
            <w:tcW w:w="1501" w:type="dxa"/>
          </w:tcPr>
          <w:p w14:paraId="33241E2C" w14:textId="77777777" w:rsidR="002833D4" w:rsidRPr="007F57B7" w:rsidRDefault="002833D4" w:rsidP="00845FDA">
            <w:pPr>
              <w:spacing w:line="360" w:lineRule="auto"/>
              <w:contextualSpacing/>
              <w:rPr>
                <w:szCs w:val="24"/>
                <w:lang w:val="en-US"/>
              </w:rPr>
            </w:pPr>
            <w:r w:rsidRPr="007F57B7">
              <w:rPr>
                <w:szCs w:val="24"/>
                <w:lang w:val="en-US"/>
              </w:rPr>
              <w:t>0</w:t>
            </w:r>
            <w:r w:rsidRPr="007F57B7">
              <w:rPr>
                <w:szCs w:val="24"/>
                <w:vertAlign w:val="superscript"/>
                <w:lang w:val="en-US"/>
              </w:rPr>
              <w:t>o</w:t>
            </w:r>
            <w:r w:rsidRPr="007F57B7">
              <w:rPr>
                <w:szCs w:val="24"/>
                <w:lang w:val="en-US"/>
              </w:rPr>
              <w:t>C</w:t>
            </w:r>
          </w:p>
        </w:tc>
        <w:tc>
          <w:tcPr>
            <w:tcW w:w="1511" w:type="dxa"/>
          </w:tcPr>
          <w:p w14:paraId="0BA6410C" w14:textId="77777777" w:rsidR="002833D4" w:rsidRPr="007F57B7" w:rsidRDefault="002833D4" w:rsidP="00845FDA">
            <w:pPr>
              <w:spacing w:line="360" w:lineRule="auto"/>
              <w:contextualSpacing/>
              <w:rPr>
                <w:szCs w:val="24"/>
                <w:lang w:val="en-US"/>
              </w:rPr>
            </w:pPr>
            <w:r w:rsidRPr="007F57B7">
              <w:rPr>
                <w:szCs w:val="24"/>
                <w:lang w:val="en-US"/>
              </w:rPr>
              <w:t>50</w:t>
            </w:r>
            <w:r w:rsidRPr="007F57B7">
              <w:rPr>
                <w:szCs w:val="24"/>
                <w:vertAlign w:val="superscript"/>
                <w:lang w:val="en-US"/>
              </w:rPr>
              <w:t>o</w:t>
            </w:r>
            <w:r w:rsidRPr="007F57B7">
              <w:rPr>
                <w:szCs w:val="24"/>
                <w:lang w:val="en-US"/>
              </w:rPr>
              <w:t>C</w:t>
            </w:r>
          </w:p>
        </w:tc>
      </w:tr>
      <w:tr w:rsidR="002833D4" w:rsidRPr="007F57B7" w14:paraId="42CC2595" w14:textId="77777777" w:rsidTr="00475A1F">
        <w:tc>
          <w:tcPr>
            <w:tcW w:w="590" w:type="dxa"/>
          </w:tcPr>
          <w:p w14:paraId="7C1589C7" w14:textId="77777777" w:rsidR="002833D4" w:rsidRPr="007F57B7" w:rsidRDefault="002833D4" w:rsidP="00845FDA">
            <w:pPr>
              <w:spacing w:line="360" w:lineRule="auto"/>
              <w:contextualSpacing/>
              <w:rPr>
                <w:szCs w:val="24"/>
                <w:lang w:val="en-US"/>
              </w:rPr>
            </w:pPr>
            <w:r w:rsidRPr="007F57B7">
              <w:rPr>
                <w:szCs w:val="24"/>
                <w:lang w:val="en-US"/>
              </w:rPr>
              <w:t>5.</w:t>
            </w:r>
          </w:p>
        </w:tc>
        <w:tc>
          <w:tcPr>
            <w:tcW w:w="2471" w:type="dxa"/>
          </w:tcPr>
          <w:p w14:paraId="61538D14" w14:textId="77777777" w:rsidR="002833D4" w:rsidRPr="007F57B7" w:rsidRDefault="002833D4" w:rsidP="00845FDA">
            <w:pPr>
              <w:spacing w:line="360" w:lineRule="auto"/>
              <w:contextualSpacing/>
              <w:rPr>
                <w:szCs w:val="24"/>
                <w:lang w:val="en-US"/>
              </w:rPr>
            </w:pPr>
            <w:r w:rsidRPr="007F57B7">
              <w:rPr>
                <w:szCs w:val="24"/>
                <w:lang w:val="en-US"/>
              </w:rPr>
              <w:t>Storage Temperature</w:t>
            </w:r>
          </w:p>
        </w:tc>
        <w:tc>
          <w:tcPr>
            <w:tcW w:w="1486" w:type="dxa"/>
          </w:tcPr>
          <w:p w14:paraId="5D5826C9" w14:textId="77777777" w:rsidR="002833D4" w:rsidRPr="007F57B7" w:rsidRDefault="002833D4" w:rsidP="00845FDA">
            <w:pPr>
              <w:spacing w:line="360" w:lineRule="auto"/>
              <w:contextualSpacing/>
              <w:rPr>
                <w:szCs w:val="24"/>
                <w:lang w:val="en-US"/>
              </w:rPr>
            </w:pPr>
            <w:r w:rsidRPr="007F57B7">
              <w:rPr>
                <w:szCs w:val="24"/>
                <w:lang w:val="en-US"/>
              </w:rPr>
              <w:t>T</w:t>
            </w:r>
            <w:r w:rsidRPr="007F57B7">
              <w:rPr>
                <w:szCs w:val="24"/>
                <w:vertAlign w:val="subscript"/>
                <w:lang w:val="en-US"/>
              </w:rPr>
              <w:t>stg</w:t>
            </w:r>
          </w:p>
        </w:tc>
        <w:tc>
          <w:tcPr>
            <w:tcW w:w="1683" w:type="dxa"/>
          </w:tcPr>
          <w:p w14:paraId="19D4C3CA" w14:textId="77777777" w:rsidR="002833D4" w:rsidRPr="007F57B7" w:rsidRDefault="002833D4" w:rsidP="00845FDA">
            <w:pPr>
              <w:spacing w:line="360" w:lineRule="auto"/>
              <w:contextualSpacing/>
              <w:rPr>
                <w:szCs w:val="24"/>
                <w:lang w:val="en-US"/>
              </w:rPr>
            </w:pPr>
            <w:r w:rsidRPr="007F57B7">
              <w:rPr>
                <w:szCs w:val="24"/>
                <w:lang w:val="en-US"/>
              </w:rPr>
              <w:t>Normal</w:t>
            </w:r>
          </w:p>
        </w:tc>
        <w:tc>
          <w:tcPr>
            <w:tcW w:w="1501" w:type="dxa"/>
          </w:tcPr>
          <w:p w14:paraId="1267DCE6" w14:textId="77777777" w:rsidR="002833D4" w:rsidRPr="007F57B7" w:rsidRDefault="002833D4" w:rsidP="00845FDA">
            <w:pPr>
              <w:spacing w:line="360" w:lineRule="auto"/>
              <w:contextualSpacing/>
              <w:rPr>
                <w:szCs w:val="24"/>
                <w:lang w:val="en-US"/>
              </w:rPr>
            </w:pPr>
            <w:r w:rsidRPr="007F57B7">
              <w:rPr>
                <w:szCs w:val="24"/>
                <w:lang w:val="en-US"/>
              </w:rPr>
              <w:t>-20</w:t>
            </w:r>
            <w:r w:rsidRPr="007F57B7">
              <w:rPr>
                <w:szCs w:val="24"/>
                <w:vertAlign w:val="superscript"/>
                <w:lang w:val="en-US"/>
              </w:rPr>
              <w:t>o</w:t>
            </w:r>
            <w:r w:rsidRPr="007F57B7">
              <w:rPr>
                <w:szCs w:val="24"/>
                <w:lang w:val="en-US"/>
              </w:rPr>
              <w:t>C</w:t>
            </w:r>
          </w:p>
        </w:tc>
        <w:tc>
          <w:tcPr>
            <w:tcW w:w="1511" w:type="dxa"/>
          </w:tcPr>
          <w:p w14:paraId="35922618" w14:textId="77777777" w:rsidR="002833D4" w:rsidRPr="007F57B7" w:rsidRDefault="002833D4" w:rsidP="00845FDA">
            <w:pPr>
              <w:spacing w:line="360" w:lineRule="auto"/>
              <w:contextualSpacing/>
              <w:rPr>
                <w:szCs w:val="24"/>
                <w:lang w:val="en-US"/>
              </w:rPr>
            </w:pPr>
            <w:r w:rsidRPr="007F57B7">
              <w:rPr>
                <w:szCs w:val="24"/>
                <w:lang w:val="en-US"/>
              </w:rPr>
              <w:t>+70</w:t>
            </w:r>
            <w:r w:rsidRPr="007F57B7">
              <w:rPr>
                <w:szCs w:val="24"/>
                <w:vertAlign w:val="superscript"/>
                <w:lang w:val="en-US"/>
              </w:rPr>
              <w:t>o</w:t>
            </w:r>
            <w:r w:rsidRPr="007F57B7">
              <w:rPr>
                <w:szCs w:val="24"/>
                <w:lang w:val="en-US"/>
              </w:rPr>
              <w:t>C</w:t>
            </w:r>
          </w:p>
        </w:tc>
      </w:tr>
      <w:tr w:rsidR="002833D4" w:rsidRPr="007F57B7" w14:paraId="7D266D65" w14:textId="77777777" w:rsidTr="00475A1F">
        <w:tc>
          <w:tcPr>
            <w:tcW w:w="590" w:type="dxa"/>
          </w:tcPr>
          <w:p w14:paraId="2CCAAE2E" w14:textId="77777777" w:rsidR="002833D4" w:rsidRPr="007F57B7" w:rsidRDefault="002833D4" w:rsidP="00845FDA">
            <w:pPr>
              <w:spacing w:line="360" w:lineRule="auto"/>
              <w:contextualSpacing/>
              <w:rPr>
                <w:szCs w:val="24"/>
                <w:lang w:val="en-US"/>
              </w:rPr>
            </w:pPr>
          </w:p>
        </w:tc>
        <w:tc>
          <w:tcPr>
            <w:tcW w:w="8652" w:type="dxa"/>
            <w:gridSpan w:val="5"/>
          </w:tcPr>
          <w:p w14:paraId="7688E782" w14:textId="77777777" w:rsidR="002833D4" w:rsidRPr="007F57B7" w:rsidRDefault="002833D4" w:rsidP="00845FDA">
            <w:pPr>
              <w:spacing w:line="360" w:lineRule="auto"/>
              <w:contextualSpacing/>
              <w:rPr>
                <w:szCs w:val="24"/>
                <w:lang w:val="en-US"/>
              </w:rPr>
            </w:pPr>
            <w:r w:rsidRPr="007F57B7">
              <w:rPr>
                <w:szCs w:val="24"/>
                <w:lang w:val="en-US"/>
              </w:rPr>
              <w:t>Electrical Characteristics (V</w:t>
            </w:r>
            <w:r w:rsidRPr="007F57B7">
              <w:rPr>
                <w:szCs w:val="24"/>
                <w:vertAlign w:val="subscript"/>
                <w:lang w:val="en-US"/>
              </w:rPr>
              <w:t>dd</w:t>
            </w:r>
            <w:r w:rsidRPr="007F57B7">
              <w:rPr>
                <w:szCs w:val="24"/>
                <w:lang w:val="en-US"/>
              </w:rPr>
              <w:t xml:space="preserve"> = +5V, T</w:t>
            </w:r>
            <w:r w:rsidRPr="007F57B7">
              <w:rPr>
                <w:szCs w:val="24"/>
                <w:vertAlign w:val="subscript"/>
                <w:lang w:val="en-US"/>
              </w:rPr>
              <w:t>a</w:t>
            </w:r>
            <w:r w:rsidRPr="007F57B7">
              <w:rPr>
                <w:szCs w:val="24"/>
                <w:lang w:val="en-US"/>
              </w:rPr>
              <w:t xml:space="preserve"> =25</w:t>
            </w:r>
            <w:r w:rsidRPr="007F57B7">
              <w:rPr>
                <w:szCs w:val="24"/>
                <w:vertAlign w:val="superscript"/>
                <w:lang w:val="en-US"/>
              </w:rPr>
              <w:t>o</w:t>
            </w:r>
            <w:r w:rsidRPr="007F57B7">
              <w:rPr>
                <w:szCs w:val="24"/>
                <w:lang w:val="en-US"/>
              </w:rPr>
              <w:t>C)</w:t>
            </w:r>
          </w:p>
        </w:tc>
      </w:tr>
      <w:tr w:rsidR="002833D4" w:rsidRPr="007F57B7" w14:paraId="59CA9B2F" w14:textId="77777777" w:rsidTr="00475A1F">
        <w:tc>
          <w:tcPr>
            <w:tcW w:w="590" w:type="dxa"/>
          </w:tcPr>
          <w:p w14:paraId="463FAF9B" w14:textId="77777777" w:rsidR="002833D4" w:rsidRPr="007F57B7" w:rsidRDefault="002833D4" w:rsidP="00845FDA">
            <w:pPr>
              <w:spacing w:line="360" w:lineRule="auto"/>
              <w:contextualSpacing/>
              <w:rPr>
                <w:szCs w:val="24"/>
                <w:lang w:val="en-US"/>
              </w:rPr>
            </w:pPr>
            <w:r w:rsidRPr="007F57B7">
              <w:rPr>
                <w:szCs w:val="24"/>
                <w:lang w:val="en-US"/>
              </w:rPr>
              <w:t>6.</w:t>
            </w:r>
          </w:p>
        </w:tc>
        <w:tc>
          <w:tcPr>
            <w:tcW w:w="2471" w:type="dxa"/>
          </w:tcPr>
          <w:p w14:paraId="1440A727" w14:textId="77777777" w:rsidR="002833D4" w:rsidRPr="007F57B7" w:rsidRDefault="002833D4" w:rsidP="00845FDA">
            <w:pPr>
              <w:spacing w:line="360" w:lineRule="auto"/>
              <w:contextualSpacing/>
              <w:rPr>
                <w:szCs w:val="24"/>
                <w:lang w:val="en-US"/>
              </w:rPr>
            </w:pPr>
            <w:r w:rsidRPr="007F57B7">
              <w:rPr>
                <w:szCs w:val="24"/>
                <w:lang w:val="en-US"/>
              </w:rPr>
              <w:t>Logic Supply Voltage</w:t>
            </w:r>
          </w:p>
        </w:tc>
        <w:tc>
          <w:tcPr>
            <w:tcW w:w="1486" w:type="dxa"/>
          </w:tcPr>
          <w:p w14:paraId="0F592E7B" w14:textId="77777777" w:rsidR="002833D4" w:rsidRPr="007F57B7" w:rsidRDefault="002833D4" w:rsidP="00845FDA">
            <w:pPr>
              <w:spacing w:line="360" w:lineRule="auto"/>
              <w:contextualSpacing/>
              <w:rPr>
                <w:szCs w:val="24"/>
                <w:lang w:val="en-US"/>
              </w:rPr>
            </w:pPr>
            <w:r w:rsidRPr="007F57B7">
              <w:rPr>
                <w:szCs w:val="24"/>
                <w:lang w:val="en-US"/>
              </w:rPr>
              <w:t>V</w:t>
            </w:r>
            <w:r w:rsidRPr="007F57B7">
              <w:rPr>
                <w:szCs w:val="24"/>
                <w:vertAlign w:val="subscript"/>
                <w:lang w:val="en-US"/>
              </w:rPr>
              <w:t>dd</w:t>
            </w:r>
          </w:p>
        </w:tc>
        <w:tc>
          <w:tcPr>
            <w:tcW w:w="1683" w:type="dxa"/>
          </w:tcPr>
          <w:p w14:paraId="6B58D7B5" w14:textId="77777777" w:rsidR="002833D4" w:rsidRPr="007F57B7" w:rsidRDefault="002833D4" w:rsidP="00845FDA">
            <w:pPr>
              <w:spacing w:line="360" w:lineRule="auto"/>
              <w:contextualSpacing/>
              <w:rPr>
                <w:szCs w:val="24"/>
                <w:lang w:val="en-US"/>
              </w:rPr>
            </w:pPr>
            <w:r w:rsidRPr="007F57B7">
              <w:rPr>
                <w:szCs w:val="24"/>
                <w:lang w:val="en-US"/>
              </w:rPr>
              <w:t>-</w:t>
            </w:r>
          </w:p>
        </w:tc>
        <w:tc>
          <w:tcPr>
            <w:tcW w:w="1501" w:type="dxa"/>
          </w:tcPr>
          <w:p w14:paraId="4A582F58" w14:textId="77777777" w:rsidR="002833D4" w:rsidRPr="007F57B7" w:rsidRDefault="002833D4" w:rsidP="00845FDA">
            <w:pPr>
              <w:spacing w:line="360" w:lineRule="auto"/>
              <w:contextualSpacing/>
              <w:rPr>
                <w:szCs w:val="24"/>
                <w:lang w:val="en-US"/>
              </w:rPr>
            </w:pPr>
            <w:r w:rsidRPr="007F57B7">
              <w:rPr>
                <w:szCs w:val="24"/>
                <w:lang w:val="en-US"/>
              </w:rPr>
              <w:t>4.5V</w:t>
            </w:r>
          </w:p>
        </w:tc>
        <w:tc>
          <w:tcPr>
            <w:tcW w:w="1511" w:type="dxa"/>
          </w:tcPr>
          <w:p w14:paraId="341D0EB9" w14:textId="77777777" w:rsidR="002833D4" w:rsidRPr="007F57B7" w:rsidRDefault="002833D4" w:rsidP="00845FDA">
            <w:pPr>
              <w:spacing w:line="360" w:lineRule="auto"/>
              <w:contextualSpacing/>
              <w:rPr>
                <w:szCs w:val="24"/>
                <w:lang w:val="en-US"/>
              </w:rPr>
            </w:pPr>
            <w:r w:rsidRPr="007F57B7">
              <w:rPr>
                <w:szCs w:val="24"/>
                <w:lang w:val="en-US"/>
              </w:rPr>
              <w:t>5.5V</w:t>
            </w:r>
          </w:p>
        </w:tc>
      </w:tr>
      <w:tr w:rsidR="002833D4" w:rsidRPr="007F57B7" w14:paraId="51F67C58" w14:textId="77777777" w:rsidTr="00475A1F">
        <w:tc>
          <w:tcPr>
            <w:tcW w:w="590" w:type="dxa"/>
          </w:tcPr>
          <w:p w14:paraId="4CB03AF5" w14:textId="77777777" w:rsidR="002833D4" w:rsidRPr="007F57B7" w:rsidRDefault="002833D4" w:rsidP="00845FDA">
            <w:pPr>
              <w:spacing w:line="360" w:lineRule="auto"/>
              <w:contextualSpacing/>
              <w:rPr>
                <w:szCs w:val="24"/>
                <w:lang w:val="en-US"/>
              </w:rPr>
            </w:pPr>
            <w:r w:rsidRPr="007F57B7">
              <w:rPr>
                <w:szCs w:val="24"/>
                <w:lang w:val="en-US"/>
              </w:rPr>
              <w:t>7.</w:t>
            </w:r>
          </w:p>
        </w:tc>
        <w:tc>
          <w:tcPr>
            <w:tcW w:w="2471" w:type="dxa"/>
          </w:tcPr>
          <w:p w14:paraId="1FD29D86" w14:textId="77777777" w:rsidR="002833D4" w:rsidRPr="007F57B7" w:rsidRDefault="002833D4" w:rsidP="00845FDA">
            <w:pPr>
              <w:spacing w:line="360" w:lineRule="auto"/>
              <w:contextualSpacing/>
              <w:rPr>
                <w:szCs w:val="24"/>
                <w:lang w:val="en-US"/>
              </w:rPr>
            </w:pPr>
            <w:r w:rsidRPr="007F57B7">
              <w:rPr>
                <w:szCs w:val="24"/>
                <w:lang w:val="en-US"/>
              </w:rPr>
              <w:t>“H” Input Voltage</w:t>
            </w:r>
          </w:p>
        </w:tc>
        <w:tc>
          <w:tcPr>
            <w:tcW w:w="1486" w:type="dxa"/>
          </w:tcPr>
          <w:p w14:paraId="6DF1F352" w14:textId="77777777" w:rsidR="002833D4" w:rsidRPr="007F57B7" w:rsidRDefault="002833D4" w:rsidP="00845FDA">
            <w:pPr>
              <w:spacing w:line="360" w:lineRule="auto"/>
              <w:contextualSpacing/>
              <w:rPr>
                <w:szCs w:val="24"/>
                <w:lang w:val="en-US"/>
              </w:rPr>
            </w:pPr>
            <w:r w:rsidRPr="007F57B7">
              <w:rPr>
                <w:szCs w:val="24"/>
                <w:lang w:val="en-US"/>
              </w:rPr>
              <w:t>V</w:t>
            </w:r>
            <w:r w:rsidRPr="007F57B7">
              <w:rPr>
                <w:szCs w:val="24"/>
                <w:vertAlign w:val="subscript"/>
                <w:lang w:val="en-US"/>
              </w:rPr>
              <w:t>IH</w:t>
            </w:r>
          </w:p>
        </w:tc>
        <w:tc>
          <w:tcPr>
            <w:tcW w:w="1683" w:type="dxa"/>
          </w:tcPr>
          <w:p w14:paraId="7610823A" w14:textId="77777777" w:rsidR="002833D4" w:rsidRPr="007F57B7" w:rsidRDefault="002833D4" w:rsidP="00845FDA">
            <w:pPr>
              <w:spacing w:line="360" w:lineRule="auto"/>
              <w:contextualSpacing/>
              <w:rPr>
                <w:szCs w:val="24"/>
                <w:lang w:val="en-US"/>
              </w:rPr>
            </w:pPr>
            <w:r w:rsidRPr="007F57B7">
              <w:rPr>
                <w:szCs w:val="24"/>
                <w:lang w:val="en-US"/>
              </w:rPr>
              <w:t>-</w:t>
            </w:r>
          </w:p>
        </w:tc>
        <w:tc>
          <w:tcPr>
            <w:tcW w:w="1501" w:type="dxa"/>
          </w:tcPr>
          <w:p w14:paraId="7260EB92" w14:textId="77777777" w:rsidR="002833D4" w:rsidRPr="007F57B7" w:rsidRDefault="002833D4" w:rsidP="00845FDA">
            <w:pPr>
              <w:spacing w:line="360" w:lineRule="auto"/>
              <w:contextualSpacing/>
              <w:rPr>
                <w:szCs w:val="24"/>
                <w:lang w:val="en-US"/>
              </w:rPr>
            </w:pPr>
            <w:r w:rsidRPr="007F57B7">
              <w:rPr>
                <w:szCs w:val="24"/>
                <w:lang w:val="en-US"/>
              </w:rPr>
              <w:t>2.2V</w:t>
            </w:r>
          </w:p>
        </w:tc>
        <w:tc>
          <w:tcPr>
            <w:tcW w:w="1511" w:type="dxa"/>
          </w:tcPr>
          <w:p w14:paraId="0B3A2DAA" w14:textId="77777777" w:rsidR="002833D4" w:rsidRPr="007F57B7" w:rsidRDefault="002833D4" w:rsidP="00845FDA">
            <w:pPr>
              <w:spacing w:line="360" w:lineRule="auto"/>
              <w:contextualSpacing/>
              <w:rPr>
                <w:szCs w:val="24"/>
                <w:lang w:val="en-US"/>
              </w:rPr>
            </w:pPr>
            <w:r w:rsidRPr="007F57B7">
              <w:rPr>
                <w:szCs w:val="24"/>
                <w:lang w:val="en-US"/>
              </w:rPr>
              <w:t>-</w:t>
            </w:r>
          </w:p>
        </w:tc>
      </w:tr>
      <w:tr w:rsidR="002833D4" w:rsidRPr="007F57B7" w14:paraId="332161D9" w14:textId="77777777" w:rsidTr="00475A1F">
        <w:tc>
          <w:tcPr>
            <w:tcW w:w="590" w:type="dxa"/>
          </w:tcPr>
          <w:p w14:paraId="780D0E89" w14:textId="77777777" w:rsidR="002833D4" w:rsidRPr="007F57B7" w:rsidRDefault="002833D4" w:rsidP="00845FDA">
            <w:pPr>
              <w:spacing w:line="360" w:lineRule="auto"/>
              <w:contextualSpacing/>
              <w:rPr>
                <w:szCs w:val="24"/>
                <w:lang w:val="en-US"/>
              </w:rPr>
            </w:pPr>
            <w:r w:rsidRPr="007F57B7">
              <w:rPr>
                <w:szCs w:val="24"/>
                <w:lang w:val="en-US"/>
              </w:rPr>
              <w:t>8.</w:t>
            </w:r>
          </w:p>
        </w:tc>
        <w:tc>
          <w:tcPr>
            <w:tcW w:w="2471" w:type="dxa"/>
          </w:tcPr>
          <w:p w14:paraId="27F3A46B" w14:textId="77777777" w:rsidR="002833D4" w:rsidRPr="007F57B7" w:rsidRDefault="002833D4" w:rsidP="00845FDA">
            <w:pPr>
              <w:spacing w:line="360" w:lineRule="auto"/>
              <w:contextualSpacing/>
              <w:rPr>
                <w:szCs w:val="24"/>
                <w:lang w:val="en-US"/>
              </w:rPr>
            </w:pPr>
            <w:r w:rsidRPr="007F57B7">
              <w:rPr>
                <w:szCs w:val="24"/>
                <w:lang w:val="en-US"/>
              </w:rPr>
              <w:t>“L” Input Voltage</w:t>
            </w:r>
          </w:p>
        </w:tc>
        <w:tc>
          <w:tcPr>
            <w:tcW w:w="1486" w:type="dxa"/>
          </w:tcPr>
          <w:p w14:paraId="48F76015" w14:textId="77777777" w:rsidR="002833D4" w:rsidRPr="007F57B7" w:rsidRDefault="002833D4" w:rsidP="00845FDA">
            <w:pPr>
              <w:spacing w:line="360" w:lineRule="auto"/>
              <w:contextualSpacing/>
              <w:rPr>
                <w:szCs w:val="24"/>
                <w:lang w:val="en-US"/>
              </w:rPr>
            </w:pPr>
            <w:r w:rsidRPr="007F57B7">
              <w:rPr>
                <w:szCs w:val="24"/>
                <w:lang w:val="en-US"/>
              </w:rPr>
              <w:t>V</w:t>
            </w:r>
            <w:r w:rsidRPr="007F57B7">
              <w:rPr>
                <w:szCs w:val="24"/>
                <w:vertAlign w:val="subscript"/>
                <w:lang w:val="en-US"/>
              </w:rPr>
              <w:t>IL</w:t>
            </w:r>
          </w:p>
        </w:tc>
        <w:tc>
          <w:tcPr>
            <w:tcW w:w="1683" w:type="dxa"/>
          </w:tcPr>
          <w:p w14:paraId="552DDCD8" w14:textId="77777777" w:rsidR="002833D4" w:rsidRPr="007F57B7" w:rsidRDefault="002833D4" w:rsidP="00845FDA">
            <w:pPr>
              <w:spacing w:line="360" w:lineRule="auto"/>
              <w:contextualSpacing/>
              <w:rPr>
                <w:szCs w:val="24"/>
                <w:lang w:val="en-US"/>
              </w:rPr>
            </w:pPr>
            <w:r w:rsidRPr="007F57B7">
              <w:rPr>
                <w:szCs w:val="24"/>
                <w:lang w:val="en-US"/>
              </w:rPr>
              <w:t>-</w:t>
            </w:r>
          </w:p>
        </w:tc>
        <w:tc>
          <w:tcPr>
            <w:tcW w:w="1501" w:type="dxa"/>
          </w:tcPr>
          <w:p w14:paraId="5B7E34CA" w14:textId="77777777" w:rsidR="002833D4" w:rsidRPr="007F57B7" w:rsidRDefault="002833D4" w:rsidP="00845FDA">
            <w:pPr>
              <w:spacing w:line="360" w:lineRule="auto"/>
              <w:contextualSpacing/>
              <w:rPr>
                <w:szCs w:val="24"/>
                <w:lang w:val="en-US"/>
              </w:rPr>
            </w:pPr>
            <w:r w:rsidRPr="007F57B7">
              <w:rPr>
                <w:szCs w:val="24"/>
                <w:lang w:val="en-US"/>
              </w:rPr>
              <w:t>-</w:t>
            </w:r>
          </w:p>
        </w:tc>
        <w:tc>
          <w:tcPr>
            <w:tcW w:w="1511" w:type="dxa"/>
          </w:tcPr>
          <w:p w14:paraId="13BC1FEC" w14:textId="77777777" w:rsidR="002833D4" w:rsidRPr="007F57B7" w:rsidRDefault="002833D4" w:rsidP="00845FDA">
            <w:pPr>
              <w:spacing w:line="360" w:lineRule="auto"/>
              <w:contextualSpacing/>
              <w:rPr>
                <w:szCs w:val="24"/>
                <w:lang w:val="en-US"/>
              </w:rPr>
            </w:pPr>
            <w:r w:rsidRPr="007F57B7">
              <w:rPr>
                <w:szCs w:val="24"/>
                <w:lang w:val="en-US"/>
              </w:rPr>
              <w:t>0.6V</w:t>
            </w:r>
          </w:p>
        </w:tc>
      </w:tr>
      <w:tr w:rsidR="002833D4" w:rsidRPr="007F57B7" w14:paraId="72CDAFD6" w14:textId="77777777" w:rsidTr="00475A1F">
        <w:tc>
          <w:tcPr>
            <w:tcW w:w="590" w:type="dxa"/>
          </w:tcPr>
          <w:p w14:paraId="22B395C1" w14:textId="77777777" w:rsidR="002833D4" w:rsidRPr="007F57B7" w:rsidRDefault="002833D4" w:rsidP="00845FDA">
            <w:pPr>
              <w:spacing w:line="360" w:lineRule="auto"/>
              <w:contextualSpacing/>
              <w:rPr>
                <w:szCs w:val="24"/>
                <w:lang w:val="en-US"/>
              </w:rPr>
            </w:pPr>
            <w:r w:rsidRPr="007F57B7">
              <w:rPr>
                <w:szCs w:val="24"/>
                <w:lang w:val="en-US"/>
              </w:rPr>
              <w:t>9.</w:t>
            </w:r>
          </w:p>
        </w:tc>
        <w:tc>
          <w:tcPr>
            <w:tcW w:w="2471" w:type="dxa"/>
          </w:tcPr>
          <w:p w14:paraId="5E84D15F" w14:textId="77777777" w:rsidR="002833D4" w:rsidRPr="007F57B7" w:rsidRDefault="002833D4" w:rsidP="00845FDA">
            <w:pPr>
              <w:spacing w:line="360" w:lineRule="auto"/>
              <w:contextualSpacing/>
              <w:rPr>
                <w:szCs w:val="24"/>
                <w:lang w:val="en-US"/>
              </w:rPr>
            </w:pPr>
            <w:r w:rsidRPr="007F57B7">
              <w:rPr>
                <w:szCs w:val="24"/>
                <w:lang w:val="en-US"/>
              </w:rPr>
              <w:t>“H” Output Voltage</w:t>
            </w:r>
          </w:p>
        </w:tc>
        <w:tc>
          <w:tcPr>
            <w:tcW w:w="1486" w:type="dxa"/>
          </w:tcPr>
          <w:p w14:paraId="2861158F" w14:textId="77777777" w:rsidR="002833D4" w:rsidRPr="007F57B7" w:rsidRDefault="002833D4" w:rsidP="00845FDA">
            <w:pPr>
              <w:spacing w:line="360" w:lineRule="auto"/>
              <w:contextualSpacing/>
              <w:rPr>
                <w:szCs w:val="24"/>
                <w:lang w:val="en-US"/>
              </w:rPr>
            </w:pPr>
            <w:r w:rsidRPr="007F57B7">
              <w:rPr>
                <w:szCs w:val="24"/>
                <w:lang w:val="en-US"/>
              </w:rPr>
              <w:t>V</w:t>
            </w:r>
            <w:r w:rsidRPr="007F57B7">
              <w:rPr>
                <w:szCs w:val="24"/>
                <w:vertAlign w:val="subscript"/>
                <w:lang w:val="en-US"/>
              </w:rPr>
              <w:t>OH</w:t>
            </w:r>
          </w:p>
        </w:tc>
        <w:tc>
          <w:tcPr>
            <w:tcW w:w="1683" w:type="dxa"/>
          </w:tcPr>
          <w:p w14:paraId="2F84E5F1" w14:textId="77777777" w:rsidR="002833D4" w:rsidRPr="007F57B7" w:rsidRDefault="002833D4" w:rsidP="00845FDA">
            <w:pPr>
              <w:spacing w:line="360" w:lineRule="auto"/>
              <w:contextualSpacing/>
              <w:rPr>
                <w:szCs w:val="24"/>
                <w:lang w:val="en-US"/>
              </w:rPr>
            </w:pPr>
            <w:r w:rsidRPr="007F57B7">
              <w:rPr>
                <w:szCs w:val="24"/>
                <w:lang w:val="en-US"/>
              </w:rPr>
              <w:t>-</w:t>
            </w:r>
          </w:p>
        </w:tc>
        <w:tc>
          <w:tcPr>
            <w:tcW w:w="1501" w:type="dxa"/>
          </w:tcPr>
          <w:p w14:paraId="187623F9" w14:textId="77777777" w:rsidR="002833D4" w:rsidRPr="007F57B7" w:rsidRDefault="002833D4" w:rsidP="00845FDA">
            <w:pPr>
              <w:spacing w:line="360" w:lineRule="auto"/>
              <w:contextualSpacing/>
              <w:rPr>
                <w:szCs w:val="24"/>
                <w:lang w:val="en-US"/>
              </w:rPr>
            </w:pPr>
            <w:r w:rsidRPr="007F57B7">
              <w:rPr>
                <w:szCs w:val="24"/>
                <w:lang w:val="en-US"/>
              </w:rPr>
              <w:t>2.4V</w:t>
            </w:r>
          </w:p>
        </w:tc>
        <w:tc>
          <w:tcPr>
            <w:tcW w:w="1511" w:type="dxa"/>
          </w:tcPr>
          <w:p w14:paraId="074EBDA2" w14:textId="77777777" w:rsidR="002833D4" w:rsidRPr="007F57B7" w:rsidRDefault="002833D4" w:rsidP="00845FDA">
            <w:pPr>
              <w:spacing w:line="360" w:lineRule="auto"/>
              <w:contextualSpacing/>
              <w:rPr>
                <w:szCs w:val="24"/>
                <w:lang w:val="en-US"/>
              </w:rPr>
            </w:pPr>
            <w:r w:rsidRPr="007F57B7">
              <w:rPr>
                <w:szCs w:val="24"/>
                <w:lang w:val="en-US"/>
              </w:rPr>
              <w:t>-</w:t>
            </w:r>
          </w:p>
        </w:tc>
      </w:tr>
      <w:tr w:rsidR="002833D4" w:rsidRPr="007F57B7" w14:paraId="061BFA41" w14:textId="77777777" w:rsidTr="00475A1F">
        <w:tc>
          <w:tcPr>
            <w:tcW w:w="590" w:type="dxa"/>
          </w:tcPr>
          <w:p w14:paraId="57DFA997" w14:textId="77777777" w:rsidR="002833D4" w:rsidRPr="007F57B7" w:rsidRDefault="002833D4" w:rsidP="00845FDA">
            <w:pPr>
              <w:spacing w:line="360" w:lineRule="auto"/>
              <w:contextualSpacing/>
              <w:rPr>
                <w:szCs w:val="24"/>
                <w:lang w:val="en-US"/>
              </w:rPr>
            </w:pPr>
            <w:r w:rsidRPr="007F57B7">
              <w:rPr>
                <w:szCs w:val="24"/>
                <w:lang w:val="en-US"/>
              </w:rPr>
              <w:t>10.</w:t>
            </w:r>
          </w:p>
        </w:tc>
        <w:tc>
          <w:tcPr>
            <w:tcW w:w="2471" w:type="dxa"/>
          </w:tcPr>
          <w:p w14:paraId="3A79E1A5" w14:textId="77777777" w:rsidR="002833D4" w:rsidRPr="007F57B7" w:rsidRDefault="002833D4" w:rsidP="00845FDA">
            <w:pPr>
              <w:spacing w:line="360" w:lineRule="auto"/>
              <w:contextualSpacing/>
              <w:rPr>
                <w:szCs w:val="24"/>
                <w:lang w:val="en-US"/>
              </w:rPr>
            </w:pPr>
            <w:r w:rsidRPr="007F57B7">
              <w:rPr>
                <w:szCs w:val="24"/>
                <w:lang w:val="en-US"/>
              </w:rPr>
              <w:t>“L” Output Voltage</w:t>
            </w:r>
          </w:p>
        </w:tc>
        <w:tc>
          <w:tcPr>
            <w:tcW w:w="1486" w:type="dxa"/>
          </w:tcPr>
          <w:p w14:paraId="70D23DF9" w14:textId="77777777" w:rsidR="002833D4" w:rsidRPr="007F57B7" w:rsidRDefault="002833D4" w:rsidP="00845FDA">
            <w:pPr>
              <w:spacing w:line="360" w:lineRule="auto"/>
              <w:contextualSpacing/>
              <w:rPr>
                <w:szCs w:val="24"/>
                <w:lang w:val="en-US"/>
              </w:rPr>
            </w:pPr>
            <w:r w:rsidRPr="007F57B7">
              <w:rPr>
                <w:szCs w:val="24"/>
                <w:lang w:val="en-US"/>
              </w:rPr>
              <w:t>V</w:t>
            </w:r>
            <w:r w:rsidRPr="007F57B7">
              <w:rPr>
                <w:szCs w:val="24"/>
                <w:vertAlign w:val="subscript"/>
                <w:lang w:val="en-US"/>
              </w:rPr>
              <w:t>OL</w:t>
            </w:r>
          </w:p>
        </w:tc>
        <w:tc>
          <w:tcPr>
            <w:tcW w:w="1683" w:type="dxa"/>
          </w:tcPr>
          <w:p w14:paraId="4CA05ACA" w14:textId="77777777" w:rsidR="002833D4" w:rsidRPr="007F57B7" w:rsidRDefault="002833D4" w:rsidP="00845FDA">
            <w:pPr>
              <w:spacing w:line="360" w:lineRule="auto"/>
              <w:contextualSpacing/>
              <w:rPr>
                <w:szCs w:val="24"/>
                <w:lang w:val="en-US"/>
              </w:rPr>
            </w:pPr>
            <w:r w:rsidRPr="007F57B7">
              <w:rPr>
                <w:szCs w:val="24"/>
                <w:lang w:val="en-US"/>
              </w:rPr>
              <w:t>-</w:t>
            </w:r>
          </w:p>
        </w:tc>
        <w:tc>
          <w:tcPr>
            <w:tcW w:w="1501" w:type="dxa"/>
          </w:tcPr>
          <w:p w14:paraId="3EC7CF6D" w14:textId="77777777" w:rsidR="002833D4" w:rsidRPr="007F57B7" w:rsidRDefault="002833D4" w:rsidP="00845FDA">
            <w:pPr>
              <w:spacing w:line="360" w:lineRule="auto"/>
              <w:contextualSpacing/>
              <w:rPr>
                <w:szCs w:val="24"/>
                <w:lang w:val="en-US"/>
              </w:rPr>
            </w:pPr>
            <w:r w:rsidRPr="007F57B7">
              <w:rPr>
                <w:szCs w:val="24"/>
                <w:lang w:val="en-US"/>
              </w:rPr>
              <w:t>-</w:t>
            </w:r>
          </w:p>
        </w:tc>
        <w:tc>
          <w:tcPr>
            <w:tcW w:w="1511" w:type="dxa"/>
          </w:tcPr>
          <w:p w14:paraId="126D4C7C" w14:textId="77777777" w:rsidR="002833D4" w:rsidRPr="007F57B7" w:rsidRDefault="002833D4" w:rsidP="00845FDA">
            <w:pPr>
              <w:spacing w:line="360" w:lineRule="auto"/>
              <w:contextualSpacing/>
              <w:rPr>
                <w:szCs w:val="24"/>
                <w:lang w:val="en-US"/>
              </w:rPr>
            </w:pPr>
            <w:r w:rsidRPr="007F57B7">
              <w:rPr>
                <w:szCs w:val="24"/>
                <w:lang w:val="en-US"/>
              </w:rPr>
              <w:t>0.4V</w:t>
            </w:r>
          </w:p>
        </w:tc>
      </w:tr>
      <w:tr w:rsidR="002833D4" w:rsidRPr="007F57B7" w14:paraId="3D220178" w14:textId="77777777" w:rsidTr="00475A1F">
        <w:tc>
          <w:tcPr>
            <w:tcW w:w="590" w:type="dxa"/>
          </w:tcPr>
          <w:p w14:paraId="7A5C54D8" w14:textId="77777777" w:rsidR="002833D4" w:rsidRPr="007F57B7" w:rsidRDefault="002833D4" w:rsidP="00845FDA">
            <w:pPr>
              <w:spacing w:line="360" w:lineRule="auto"/>
              <w:contextualSpacing/>
              <w:rPr>
                <w:szCs w:val="24"/>
                <w:lang w:val="en-US"/>
              </w:rPr>
            </w:pPr>
            <w:r w:rsidRPr="007F57B7">
              <w:rPr>
                <w:szCs w:val="24"/>
                <w:lang w:val="en-US"/>
              </w:rPr>
              <w:t>11.</w:t>
            </w:r>
          </w:p>
        </w:tc>
        <w:tc>
          <w:tcPr>
            <w:tcW w:w="2471" w:type="dxa"/>
          </w:tcPr>
          <w:p w14:paraId="432FDC61" w14:textId="77777777" w:rsidR="002833D4" w:rsidRPr="007F57B7" w:rsidRDefault="002833D4" w:rsidP="00845FDA">
            <w:pPr>
              <w:spacing w:line="360" w:lineRule="auto"/>
              <w:contextualSpacing/>
              <w:rPr>
                <w:szCs w:val="24"/>
                <w:lang w:val="en-US"/>
              </w:rPr>
            </w:pPr>
            <w:r w:rsidRPr="007F57B7">
              <w:rPr>
                <w:szCs w:val="24"/>
                <w:lang w:val="en-US"/>
              </w:rPr>
              <w:t>Supply Current</w:t>
            </w:r>
          </w:p>
        </w:tc>
        <w:tc>
          <w:tcPr>
            <w:tcW w:w="1486" w:type="dxa"/>
          </w:tcPr>
          <w:p w14:paraId="1E263D19" w14:textId="77777777" w:rsidR="002833D4" w:rsidRPr="007F57B7" w:rsidRDefault="002833D4" w:rsidP="00845FDA">
            <w:pPr>
              <w:spacing w:line="360" w:lineRule="auto"/>
              <w:contextualSpacing/>
              <w:rPr>
                <w:szCs w:val="24"/>
                <w:lang w:val="en-US"/>
              </w:rPr>
            </w:pPr>
            <w:r w:rsidRPr="007F57B7">
              <w:rPr>
                <w:szCs w:val="24"/>
                <w:lang w:val="en-US"/>
              </w:rPr>
              <w:t>I</w:t>
            </w:r>
            <w:r w:rsidRPr="007F57B7">
              <w:rPr>
                <w:szCs w:val="24"/>
                <w:vertAlign w:val="subscript"/>
                <w:lang w:val="en-US"/>
              </w:rPr>
              <w:t>dd</w:t>
            </w:r>
          </w:p>
        </w:tc>
        <w:tc>
          <w:tcPr>
            <w:tcW w:w="1683" w:type="dxa"/>
          </w:tcPr>
          <w:p w14:paraId="3C02A2FA" w14:textId="77777777" w:rsidR="002833D4" w:rsidRPr="007F57B7" w:rsidRDefault="002833D4" w:rsidP="00845FDA">
            <w:pPr>
              <w:spacing w:line="360" w:lineRule="auto"/>
              <w:contextualSpacing/>
              <w:rPr>
                <w:szCs w:val="24"/>
                <w:lang w:val="en-US"/>
              </w:rPr>
            </w:pPr>
            <w:r w:rsidRPr="007F57B7">
              <w:rPr>
                <w:szCs w:val="24"/>
                <w:lang w:val="en-US"/>
              </w:rPr>
              <w:t>-</w:t>
            </w:r>
          </w:p>
        </w:tc>
        <w:tc>
          <w:tcPr>
            <w:tcW w:w="1501" w:type="dxa"/>
          </w:tcPr>
          <w:p w14:paraId="4C3321D1" w14:textId="77777777" w:rsidR="002833D4" w:rsidRPr="007F57B7" w:rsidRDefault="002833D4" w:rsidP="00845FDA">
            <w:pPr>
              <w:spacing w:line="360" w:lineRule="auto"/>
              <w:contextualSpacing/>
              <w:rPr>
                <w:szCs w:val="24"/>
                <w:lang w:val="en-US"/>
              </w:rPr>
            </w:pPr>
            <w:r w:rsidRPr="007F57B7">
              <w:rPr>
                <w:szCs w:val="24"/>
                <w:lang w:val="en-US"/>
              </w:rPr>
              <w:t>2mA</w:t>
            </w:r>
          </w:p>
        </w:tc>
        <w:tc>
          <w:tcPr>
            <w:tcW w:w="1511" w:type="dxa"/>
          </w:tcPr>
          <w:p w14:paraId="60A53653" w14:textId="77777777" w:rsidR="002833D4" w:rsidRPr="007F57B7" w:rsidRDefault="002833D4" w:rsidP="00845FDA">
            <w:pPr>
              <w:spacing w:line="360" w:lineRule="auto"/>
              <w:contextualSpacing/>
              <w:rPr>
                <w:szCs w:val="24"/>
                <w:lang w:val="en-US"/>
              </w:rPr>
            </w:pPr>
            <w:r w:rsidRPr="007F57B7">
              <w:rPr>
                <w:szCs w:val="24"/>
                <w:lang w:val="en-US"/>
              </w:rPr>
              <w:t>-</w:t>
            </w:r>
          </w:p>
        </w:tc>
      </w:tr>
      <w:tr w:rsidR="002833D4" w:rsidRPr="007F57B7" w14:paraId="32214119" w14:textId="77777777" w:rsidTr="00475A1F">
        <w:tc>
          <w:tcPr>
            <w:tcW w:w="590" w:type="dxa"/>
          </w:tcPr>
          <w:p w14:paraId="5C9F20F9" w14:textId="77777777" w:rsidR="002833D4" w:rsidRPr="007F57B7" w:rsidRDefault="002833D4" w:rsidP="00845FDA">
            <w:pPr>
              <w:spacing w:line="360" w:lineRule="auto"/>
              <w:contextualSpacing/>
              <w:rPr>
                <w:szCs w:val="24"/>
                <w:lang w:val="en-US"/>
              </w:rPr>
            </w:pPr>
            <w:r w:rsidRPr="007F57B7">
              <w:rPr>
                <w:szCs w:val="24"/>
                <w:lang w:val="en-US"/>
              </w:rPr>
              <w:t>12.</w:t>
            </w:r>
          </w:p>
        </w:tc>
        <w:tc>
          <w:tcPr>
            <w:tcW w:w="2471" w:type="dxa"/>
          </w:tcPr>
          <w:p w14:paraId="5FC0DC21" w14:textId="77777777" w:rsidR="002833D4" w:rsidRPr="007F57B7" w:rsidRDefault="002833D4" w:rsidP="00845FDA">
            <w:pPr>
              <w:spacing w:line="360" w:lineRule="auto"/>
              <w:contextualSpacing/>
              <w:rPr>
                <w:szCs w:val="24"/>
                <w:lang w:val="en-US"/>
              </w:rPr>
            </w:pPr>
            <w:r w:rsidRPr="007F57B7">
              <w:rPr>
                <w:szCs w:val="24"/>
                <w:lang w:val="en-US"/>
              </w:rPr>
              <w:t>LCD Driving Supply Voltage</w:t>
            </w:r>
          </w:p>
        </w:tc>
        <w:tc>
          <w:tcPr>
            <w:tcW w:w="1486" w:type="dxa"/>
          </w:tcPr>
          <w:p w14:paraId="04C9B881" w14:textId="77777777" w:rsidR="002833D4" w:rsidRPr="007F57B7" w:rsidRDefault="002833D4" w:rsidP="00845FDA">
            <w:pPr>
              <w:spacing w:line="360" w:lineRule="auto"/>
              <w:contextualSpacing/>
              <w:rPr>
                <w:szCs w:val="24"/>
                <w:lang w:val="en-US"/>
              </w:rPr>
            </w:pPr>
            <w:r w:rsidRPr="007F57B7">
              <w:rPr>
                <w:szCs w:val="24"/>
                <w:lang w:val="en-US"/>
              </w:rPr>
              <w:t>V</w:t>
            </w:r>
            <w:r w:rsidRPr="007F57B7">
              <w:rPr>
                <w:szCs w:val="24"/>
                <w:vertAlign w:val="subscript"/>
                <w:lang w:val="en-US"/>
              </w:rPr>
              <w:t>LCD</w:t>
            </w:r>
          </w:p>
        </w:tc>
        <w:tc>
          <w:tcPr>
            <w:tcW w:w="1683" w:type="dxa"/>
          </w:tcPr>
          <w:p w14:paraId="49B7F086" w14:textId="77777777" w:rsidR="002833D4" w:rsidRPr="007F57B7" w:rsidRDefault="002833D4" w:rsidP="00845FDA">
            <w:pPr>
              <w:spacing w:line="360" w:lineRule="auto"/>
              <w:contextualSpacing/>
              <w:rPr>
                <w:szCs w:val="24"/>
                <w:lang w:val="en-US"/>
              </w:rPr>
            </w:pPr>
            <w:r w:rsidRPr="007F57B7">
              <w:rPr>
                <w:szCs w:val="24"/>
                <w:lang w:val="en-US"/>
              </w:rPr>
              <w:t>V</w:t>
            </w:r>
            <w:r w:rsidRPr="007F57B7">
              <w:rPr>
                <w:szCs w:val="24"/>
                <w:vertAlign w:val="subscript"/>
                <w:lang w:val="en-US"/>
              </w:rPr>
              <w:t xml:space="preserve">dd </w:t>
            </w:r>
            <w:r w:rsidRPr="007F57B7">
              <w:rPr>
                <w:szCs w:val="24"/>
                <w:lang w:val="en-US"/>
              </w:rPr>
              <w:t>-</w:t>
            </w:r>
            <w:r w:rsidRPr="007F57B7">
              <w:rPr>
                <w:szCs w:val="24"/>
                <w:vertAlign w:val="subscript"/>
                <w:lang w:val="en-US"/>
              </w:rPr>
              <w:t xml:space="preserve"> </w:t>
            </w:r>
            <w:r w:rsidRPr="007F57B7">
              <w:rPr>
                <w:szCs w:val="24"/>
                <w:lang w:val="en-US"/>
              </w:rPr>
              <w:t>V</w:t>
            </w:r>
            <w:r w:rsidRPr="007F57B7">
              <w:rPr>
                <w:szCs w:val="24"/>
                <w:vertAlign w:val="subscript"/>
                <w:lang w:val="en-US"/>
              </w:rPr>
              <w:t>o</w:t>
            </w:r>
          </w:p>
        </w:tc>
        <w:tc>
          <w:tcPr>
            <w:tcW w:w="1501" w:type="dxa"/>
          </w:tcPr>
          <w:p w14:paraId="30931F58" w14:textId="77777777" w:rsidR="002833D4" w:rsidRPr="007F57B7" w:rsidRDefault="002833D4" w:rsidP="00845FDA">
            <w:pPr>
              <w:spacing w:line="360" w:lineRule="auto"/>
              <w:contextualSpacing/>
              <w:rPr>
                <w:szCs w:val="24"/>
                <w:lang w:val="en-US"/>
              </w:rPr>
            </w:pPr>
            <w:r w:rsidRPr="007F57B7">
              <w:rPr>
                <w:szCs w:val="24"/>
                <w:lang w:val="en-US"/>
              </w:rPr>
              <w:t>4.3V</w:t>
            </w:r>
          </w:p>
        </w:tc>
        <w:tc>
          <w:tcPr>
            <w:tcW w:w="1511" w:type="dxa"/>
          </w:tcPr>
          <w:p w14:paraId="17264492" w14:textId="77777777" w:rsidR="002833D4" w:rsidRPr="007F57B7" w:rsidRDefault="002833D4" w:rsidP="00845FDA">
            <w:pPr>
              <w:spacing w:line="360" w:lineRule="auto"/>
              <w:contextualSpacing/>
              <w:rPr>
                <w:szCs w:val="24"/>
                <w:lang w:val="en-US"/>
              </w:rPr>
            </w:pPr>
            <w:r w:rsidRPr="007F57B7">
              <w:rPr>
                <w:szCs w:val="24"/>
                <w:lang w:val="en-US"/>
              </w:rPr>
              <w:t>4.8V</w:t>
            </w:r>
          </w:p>
        </w:tc>
      </w:tr>
    </w:tbl>
    <w:p w14:paraId="609E6549" w14:textId="77777777" w:rsidR="007261C2" w:rsidRDefault="007261C2" w:rsidP="00845FDA">
      <w:pPr>
        <w:pStyle w:val="TOCHeading"/>
      </w:pPr>
      <w:bookmarkStart w:id="88" w:name="_Toc5153361"/>
      <w:bookmarkStart w:id="89" w:name="_Toc5153642"/>
    </w:p>
    <w:p w14:paraId="40CB2E6E" w14:textId="19E4264F" w:rsidR="002833D4" w:rsidRPr="007F57B7" w:rsidRDefault="002833D4" w:rsidP="00845FDA">
      <w:pPr>
        <w:pStyle w:val="TOCHeading"/>
      </w:pPr>
      <w:r w:rsidRPr="007F57B7">
        <w:t>Table 3.5: Alphanumeric LCD (16x2) Specification (Revolution Education Ltd., n.d.)</w:t>
      </w:r>
      <w:bookmarkEnd w:id="88"/>
      <w:bookmarkEnd w:id="89"/>
    </w:p>
    <w:p w14:paraId="4DC0FD57" w14:textId="37A09163" w:rsidR="002833D4" w:rsidRDefault="002833D4" w:rsidP="00845FDA">
      <w:pPr>
        <w:spacing w:line="360" w:lineRule="auto"/>
        <w:contextualSpacing/>
        <w:rPr>
          <w:szCs w:val="24"/>
          <w:lang w:val="en-US"/>
        </w:rPr>
      </w:pPr>
    </w:p>
    <w:p w14:paraId="25F66413" w14:textId="7869EFF6" w:rsidR="007261C2" w:rsidRDefault="007261C2" w:rsidP="00845FDA">
      <w:pPr>
        <w:spacing w:line="360" w:lineRule="auto"/>
        <w:contextualSpacing/>
        <w:rPr>
          <w:szCs w:val="24"/>
          <w:lang w:val="en-US"/>
        </w:rPr>
      </w:pPr>
    </w:p>
    <w:p w14:paraId="1327A003" w14:textId="72325F70" w:rsidR="007261C2" w:rsidRDefault="007261C2" w:rsidP="00845FDA">
      <w:pPr>
        <w:spacing w:line="360" w:lineRule="auto"/>
        <w:contextualSpacing/>
        <w:rPr>
          <w:szCs w:val="24"/>
          <w:lang w:val="en-US"/>
        </w:rPr>
      </w:pPr>
    </w:p>
    <w:p w14:paraId="11844F6A" w14:textId="1BE75593" w:rsidR="007261C2" w:rsidRDefault="007261C2" w:rsidP="00845FDA">
      <w:pPr>
        <w:spacing w:line="360" w:lineRule="auto"/>
        <w:contextualSpacing/>
        <w:rPr>
          <w:szCs w:val="24"/>
          <w:lang w:val="en-US"/>
        </w:rPr>
      </w:pPr>
    </w:p>
    <w:p w14:paraId="14CAA77F" w14:textId="3D88645D" w:rsidR="007261C2" w:rsidRDefault="007261C2" w:rsidP="00845FDA">
      <w:pPr>
        <w:spacing w:line="360" w:lineRule="auto"/>
        <w:contextualSpacing/>
        <w:rPr>
          <w:szCs w:val="24"/>
          <w:lang w:val="en-US"/>
        </w:rPr>
      </w:pPr>
    </w:p>
    <w:p w14:paraId="347F2A96" w14:textId="0D919E6D" w:rsidR="007261C2" w:rsidRDefault="007261C2" w:rsidP="00845FDA">
      <w:pPr>
        <w:spacing w:line="360" w:lineRule="auto"/>
        <w:contextualSpacing/>
        <w:rPr>
          <w:szCs w:val="24"/>
          <w:lang w:val="en-US"/>
        </w:rPr>
      </w:pPr>
    </w:p>
    <w:p w14:paraId="26777E96" w14:textId="514002CE" w:rsidR="007261C2" w:rsidRDefault="007261C2" w:rsidP="00845FDA">
      <w:pPr>
        <w:spacing w:line="360" w:lineRule="auto"/>
        <w:contextualSpacing/>
        <w:rPr>
          <w:szCs w:val="24"/>
          <w:lang w:val="en-US"/>
        </w:rPr>
      </w:pPr>
    </w:p>
    <w:p w14:paraId="1FB86929" w14:textId="77777777" w:rsidR="007261C2" w:rsidRPr="007F57B7" w:rsidRDefault="007261C2" w:rsidP="00845FDA">
      <w:pPr>
        <w:spacing w:line="360" w:lineRule="auto"/>
        <w:contextualSpacing/>
        <w:rPr>
          <w:szCs w:val="24"/>
          <w:lang w:val="en-US"/>
        </w:rPr>
      </w:pPr>
    </w:p>
    <w:p w14:paraId="7FC3C21A" w14:textId="77777777" w:rsidR="002833D4" w:rsidRPr="007F57B7" w:rsidRDefault="002833D4" w:rsidP="00845FDA">
      <w:pPr>
        <w:spacing w:line="360" w:lineRule="auto"/>
        <w:contextualSpacing/>
        <w:rPr>
          <w:b/>
          <w:szCs w:val="24"/>
          <w:lang w:val="en-US"/>
        </w:rPr>
      </w:pPr>
      <w:r w:rsidRPr="007F57B7">
        <w:rPr>
          <w:b/>
          <w:szCs w:val="24"/>
          <w:lang w:val="en-US"/>
        </w:rPr>
        <w:t>Arduino Mega (Microcontroller – Atmega328P)</w:t>
      </w:r>
    </w:p>
    <w:tbl>
      <w:tblPr>
        <w:tblStyle w:val="TableGrid"/>
        <w:tblW w:w="0" w:type="auto"/>
        <w:tblLook w:val="04A0" w:firstRow="1" w:lastRow="0" w:firstColumn="1" w:lastColumn="0" w:noHBand="0" w:noVBand="1"/>
      </w:tblPr>
      <w:tblGrid>
        <w:gridCol w:w="590"/>
        <w:gridCol w:w="3475"/>
        <w:gridCol w:w="4712"/>
      </w:tblGrid>
      <w:tr w:rsidR="002833D4" w:rsidRPr="007F57B7" w14:paraId="1AFBFCD9" w14:textId="77777777" w:rsidTr="00475A1F">
        <w:tc>
          <w:tcPr>
            <w:tcW w:w="590" w:type="dxa"/>
          </w:tcPr>
          <w:p w14:paraId="13FA54F0" w14:textId="77777777" w:rsidR="002833D4" w:rsidRPr="007F57B7" w:rsidRDefault="002833D4" w:rsidP="00845FDA">
            <w:pPr>
              <w:spacing w:line="360" w:lineRule="auto"/>
              <w:contextualSpacing/>
              <w:rPr>
                <w:b/>
                <w:szCs w:val="24"/>
                <w:lang w:val="en-US"/>
              </w:rPr>
            </w:pPr>
            <w:r w:rsidRPr="007F57B7">
              <w:rPr>
                <w:b/>
                <w:szCs w:val="24"/>
                <w:lang w:val="en-US"/>
              </w:rPr>
              <w:t>S/N</w:t>
            </w:r>
          </w:p>
        </w:tc>
        <w:tc>
          <w:tcPr>
            <w:tcW w:w="3629" w:type="dxa"/>
          </w:tcPr>
          <w:p w14:paraId="05992779" w14:textId="77777777" w:rsidR="002833D4" w:rsidRPr="007F57B7" w:rsidRDefault="002833D4" w:rsidP="00845FDA">
            <w:pPr>
              <w:spacing w:line="360" w:lineRule="auto"/>
              <w:contextualSpacing/>
              <w:rPr>
                <w:b/>
                <w:szCs w:val="24"/>
                <w:lang w:val="en-US"/>
              </w:rPr>
            </w:pPr>
            <w:r w:rsidRPr="007F57B7">
              <w:rPr>
                <w:b/>
                <w:szCs w:val="24"/>
                <w:lang w:val="en-US"/>
              </w:rPr>
              <w:t>PARAMETER</w:t>
            </w:r>
          </w:p>
        </w:tc>
        <w:tc>
          <w:tcPr>
            <w:tcW w:w="5023" w:type="dxa"/>
          </w:tcPr>
          <w:p w14:paraId="5F8C0DD8" w14:textId="77777777" w:rsidR="002833D4" w:rsidRPr="007F57B7" w:rsidRDefault="002833D4" w:rsidP="00845FDA">
            <w:pPr>
              <w:spacing w:line="360" w:lineRule="auto"/>
              <w:contextualSpacing/>
              <w:rPr>
                <w:b/>
                <w:szCs w:val="24"/>
                <w:lang w:val="en-US"/>
              </w:rPr>
            </w:pPr>
            <w:r w:rsidRPr="007F57B7">
              <w:rPr>
                <w:b/>
                <w:szCs w:val="24"/>
                <w:lang w:val="en-US"/>
              </w:rPr>
              <w:t>VALUE</w:t>
            </w:r>
          </w:p>
        </w:tc>
      </w:tr>
      <w:tr w:rsidR="002833D4" w:rsidRPr="007F57B7" w14:paraId="3C3CA82B" w14:textId="77777777" w:rsidTr="00475A1F">
        <w:tc>
          <w:tcPr>
            <w:tcW w:w="590" w:type="dxa"/>
          </w:tcPr>
          <w:p w14:paraId="501FE174" w14:textId="77777777" w:rsidR="002833D4" w:rsidRPr="007F57B7" w:rsidRDefault="002833D4" w:rsidP="00845FDA">
            <w:pPr>
              <w:spacing w:line="360" w:lineRule="auto"/>
              <w:contextualSpacing/>
              <w:rPr>
                <w:szCs w:val="24"/>
                <w:lang w:val="en-US"/>
              </w:rPr>
            </w:pPr>
            <w:r w:rsidRPr="007F57B7">
              <w:rPr>
                <w:szCs w:val="24"/>
                <w:lang w:val="en-US"/>
              </w:rPr>
              <w:t xml:space="preserve">1. </w:t>
            </w:r>
          </w:p>
        </w:tc>
        <w:tc>
          <w:tcPr>
            <w:tcW w:w="3629" w:type="dxa"/>
          </w:tcPr>
          <w:p w14:paraId="72190A10" w14:textId="77777777" w:rsidR="002833D4" w:rsidRPr="007F57B7" w:rsidRDefault="002833D4" w:rsidP="00845FDA">
            <w:pPr>
              <w:spacing w:line="360" w:lineRule="auto"/>
              <w:contextualSpacing/>
              <w:rPr>
                <w:szCs w:val="24"/>
                <w:lang w:val="en-US"/>
              </w:rPr>
            </w:pPr>
            <w:r w:rsidRPr="007F57B7">
              <w:rPr>
                <w:szCs w:val="24"/>
                <w:lang w:val="en-US"/>
              </w:rPr>
              <w:t>Operating Voltage</w:t>
            </w:r>
          </w:p>
        </w:tc>
        <w:tc>
          <w:tcPr>
            <w:tcW w:w="5023" w:type="dxa"/>
          </w:tcPr>
          <w:p w14:paraId="45A3E95E" w14:textId="77777777" w:rsidR="002833D4" w:rsidRPr="007F57B7" w:rsidRDefault="002833D4" w:rsidP="00845FDA">
            <w:pPr>
              <w:spacing w:line="360" w:lineRule="auto"/>
              <w:contextualSpacing/>
              <w:rPr>
                <w:szCs w:val="24"/>
                <w:lang w:val="en-US"/>
              </w:rPr>
            </w:pPr>
            <w:r w:rsidRPr="007F57B7">
              <w:rPr>
                <w:szCs w:val="24"/>
                <w:lang w:val="en-US"/>
              </w:rPr>
              <w:t>5V</w:t>
            </w:r>
          </w:p>
        </w:tc>
      </w:tr>
      <w:tr w:rsidR="002833D4" w:rsidRPr="007F57B7" w14:paraId="24B5FA96" w14:textId="77777777" w:rsidTr="00475A1F">
        <w:tc>
          <w:tcPr>
            <w:tcW w:w="590" w:type="dxa"/>
          </w:tcPr>
          <w:p w14:paraId="7E0C5E79" w14:textId="77777777" w:rsidR="002833D4" w:rsidRPr="007F57B7" w:rsidRDefault="002833D4" w:rsidP="00845FDA">
            <w:pPr>
              <w:spacing w:line="360" w:lineRule="auto"/>
              <w:contextualSpacing/>
              <w:rPr>
                <w:szCs w:val="24"/>
                <w:lang w:val="en-US"/>
              </w:rPr>
            </w:pPr>
            <w:r w:rsidRPr="007F57B7">
              <w:rPr>
                <w:szCs w:val="24"/>
                <w:lang w:val="en-US"/>
              </w:rPr>
              <w:t>2.</w:t>
            </w:r>
          </w:p>
        </w:tc>
        <w:tc>
          <w:tcPr>
            <w:tcW w:w="3629" w:type="dxa"/>
          </w:tcPr>
          <w:p w14:paraId="3B913487" w14:textId="77777777" w:rsidR="002833D4" w:rsidRPr="007F57B7" w:rsidRDefault="002833D4" w:rsidP="00845FDA">
            <w:pPr>
              <w:spacing w:line="360" w:lineRule="auto"/>
              <w:contextualSpacing/>
              <w:rPr>
                <w:szCs w:val="24"/>
                <w:lang w:val="en-US"/>
              </w:rPr>
            </w:pPr>
            <w:r w:rsidRPr="007F57B7">
              <w:rPr>
                <w:szCs w:val="24"/>
                <w:lang w:val="en-US"/>
              </w:rPr>
              <w:t>Input Voltage (recommended)</w:t>
            </w:r>
          </w:p>
        </w:tc>
        <w:tc>
          <w:tcPr>
            <w:tcW w:w="5023" w:type="dxa"/>
          </w:tcPr>
          <w:p w14:paraId="4C990086" w14:textId="77777777" w:rsidR="002833D4" w:rsidRPr="007F57B7" w:rsidRDefault="002833D4" w:rsidP="00845FDA">
            <w:pPr>
              <w:spacing w:line="360" w:lineRule="auto"/>
              <w:contextualSpacing/>
              <w:rPr>
                <w:szCs w:val="24"/>
                <w:lang w:val="en-US"/>
              </w:rPr>
            </w:pPr>
            <w:r w:rsidRPr="007F57B7">
              <w:rPr>
                <w:szCs w:val="24"/>
                <w:lang w:val="en-US"/>
              </w:rPr>
              <w:t>7-12V</w:t>
            </w:r>
          </w:p>
        </w:tc>
      </w:tr>
      <w:tr w:rsidR="002833D4" w:rsidRPr="007F57B7" w14:paraId="0220BE6F" w14:textId="77777777" w:rsidTr="00475A1F">
        <w:tc>
          <w:tcPr>
            <w:tcW w:w="590" w:type="dxa"/>
          </w:tcPr>
          <w:p w14:paraId="745B012A" w14:textId="77777777" w:rsidR="002833D4" w:rsidRPr="007F57B7" w:rsidRDefault="002833D4" w:rsidP="00845FDA">
            <w:pPr>
              <w:spacing w:line="360" w:lineRule="auto"/>
              <w:contextualSpacing/>
              <w:rPr>
                <w:szCs w:val="24"/>
                <w:lang w:val="en-US"/>
              </w:rPr>
            </w:pPr>
            <w:r w:rsidRPr="007F57B7">
              <w:rPr>
                <w:szCs w:val="24"/>
                <w:lang w:val="en-US"/>
              </w:rPr>
              <w:t>3.</w:t>
            </w:r>
          </w:p>
        </w:tc>
        <w:tc>
          <w:tcPr>
            <w:tcW w:w="3629" w:type="dxa"/>
          </w:tcPr>
          <w:p w14:paraId="62489CB2" w14:textId="77777777" w:rsidR="002833D4" w:rsidRPr="007F57B7" w:rsidRDefault="002833D4" w:rsidP="00845FDA">
            <w:pPr>
              <w:spacing w:line="360" w:lineRule="auto"/>
              <w:contextualSpacing/>
              <w:rPr>
                <w:szCs w:val="24"/>
                <w:lang w:val="en-US"/>
              </w:rPr>
            </w:pPr>
            <w:r w:rsidRPr="007F57B7">
              <w:rPr>
                <w:szCs w:val="24"/>
                <w:lang w:val="en-US"/>
              </w:rPr>
              <w:t>Input Voltage (Limits)</w:t>
            </w:r>
          </w:p>
        </w:tc>
        <w:tc>
          <w:tcPr>
            <w:tcW w:w="5023" w:type="dxa"/>
          </w:tcPr>
          <w:p w14:paraId="16B03CFF" w14:textId="77777777" w:rsidR="002833D4" w:rsidRPr="007F57B7" w:rsidRDefault="002833D4" w:rsidP="00845FDA">
            <w:pPr>
              <w:spacing w:line="360" w:lineRule="auto"/>
              <w:contextualSpacing/>
              <w:rPr>
                <w:szCs w:val="24"/>
                <w:lang w:val="en-US"/>
              </w:rPr>
            </w:pPr>
            <w:r w:rsidRPr="007F57B7">
              <w:rPr>
                <w:szCs w:val="24"/>
                <w:lang w:val="en-US"/>
              </w:rPr>
              <w:t>6-20V</w:t>
            </w:r>
          </w:p>
        </w:tc>
      </w:tr>
      <w:tr w:rsidR="002833D4" w:rsidRPr="007F57B7" w14:paraId="739E81A0" w14:textId="77777777" w:rsidTr="00475A1F">
        <w:tc>
          <w:tcPr>
            <w:tcW w:w="590" w:type="dxa"/>
          </w:tcPr>
          <w:p w14:paraId="3D3659DA" w14:textId="77777777" w:rsidR="002833D4" w:rsidRPr="007F57B7" w:rsidRDefault="002833D4" w:rsidP="00845FDA">
            <w:pPr>
              <w:spacing w:line="360" w:lineRule="auto"/>
              <w:contextualSpacing/>
              <w:rPr>
                <w:szCs w:val="24"/>
                <w:lang w:val="en-US"/>
              </w:rPr>
            </w:pPr>
            <w:r w:rsidRPr="007F57B7">
              <w:rPr>
                <w:szCs w:val="24"/>
                <w:lang w:val="en-US"/>
              </w:rPr>
              <w:t>4.</w:t>
            </w:r>
          </w:p>
        </w:tc>
        <w:tc>
          <w:tcPr>
            <w:tcW w:w="3629" w:type="dxa"/>
          </w:tcPr>
          <w:p w14:paraId="6921DC82" w14:textId="77777777" w:rsidR="002833D4" w:rsidRPr="007F57B7" w:rsidRDefault="002833D4" w:rsidP="00845FDA">
            <w:pPr>
              <w:spacing w:line="360" w:lineRule="auto"/>
              <w:contextualSpacing/>
              <w:rPr>
                <w:szCs w:val="24"/>
                <w:lang w:val="en-US"/>
              </w:rPr>
            </w:pPr>
            <w:r w:rsidRPr="007F57B7">
              <w:rPr>
                <w:szCs w:val="24"/>
                <w:lang w:val="en-US"/>
              </w:rPr>
              <w:t>Digital Input Pins</w:t>
            </w:r>
          </w:p>
        </w:tc>
        <w:tc>
          <w:tcPr>
            <w:tcW w:w="5023" w:type="dxa"/>
          </w:tcPr>
          <w:p w14:paraId="53154FAD" w14:textId="77777777" w:rsidR="002833D4" w:rsidRPr="007F57B7" w:rsidRDefault="002833D4" w:rsidP="00845FDA">
            <w:pPr>
              <w:spacing w:line="360" w:lineRule="auto"/>
              <w:contextualSpacing/>
              <w:rPr>
                <w:szCs w:val="24"/>
                <w:lang w:val="en-US"/>
              </w:rPr>
            </w:pPr>
            <w:r w:rsidRPr="007F57B7">
              <w:rPr>
                <w:szCs w:val="24"/>
                <w:lang w:val="en-US"/>
              </w:rPr>
              <w:t>54 (of which 14 provide PMW output)</w:t>
            </w:r>
          </w:p>
        </w:tc>
      </w:tr>
      <w:tr w:rsidR="002833D4" w:rsidRPr="007F57B7" w14:paraId="1444A481" w14:textId="77777777" w:rsidTr="00475A1F">
        <w:tc>
          <w:tcPr>
            <w:tcW w:w="590" w:type="dxa"/>
          </w:tcPr>
          <w:p w14:paraId="22DFD8E7" w14:textId="77777777" w:rsidR="002833D4" w:rsidRPr="007F57B7" w:rsidRDefault="002833D4" w:rsidP="00845FDA">
            <w:pPr>
              <w:spacing w:line="360" w:lineRule="auto"/>
              <w:contextualSpacing/>
              <w:rPr>
                <w:szCs w:val="24"/>
                <w:lang w:val="en-US"/>
              </w:rPr>
            </w:pPr>
            <w:r w:rsidRPr="007F57B7">
              <w:rPr>
                <w:szCs w:val="24"/>
                <w:lang w:val="en-US"/>
              </w:rPr>
              <w:t>5.</w:t>
            </w:r>
          </w:p>
        </w:tc>
        <w:tc>
          <w:tcPr>
            <w:tcW w:w="3629" w:type="dxa"/>
          </w:tcPr>
          <w:p w14:paraId="0090E07A" w14:textId="77777777" w:rsidR="002833D4" w:rsidRPr="007F57B7" w:rsidRDefault="002833D4" w:rsidP="00845FDA">
            <w:pPr>
              <w:spacing w:line="360" w:lineRule="auto"/>
              <w:contextualSpacing/>
              <w:rPr>
                <w:szCs w:val="24"/>
                <w:lang w:val="en-US"/>
              </w:rPr>
            </w:pPr>
            <w:r w:rsidRPr="007F57B7">
              <w:rPr>
                <w:szCs w:val="24"/>
                <w:lang w:val="en-US"/>
              </w:rPr>
              <w:t>Analog Input Pins</w:t>
            </w:r>
          </w:p>
        </w:tc>
        <w:tc>
          <w:tcPr>
            <w:tcW w:w="5023" w:type="dxa"/>
          </w:tcPr>
          <w:p w14:paraId="51005188" w14:textId="77777777" w:rsidR="002833D4" w:rsidRPr="007F57B7" w:rsidRDefault="002833D4" w:rsidP="00845FDA">
            <w:pPr>
              <w:spacing w:line="360" w:lineRule="auto"/>
              <w:contextualSpacing/>
              <w:rPr>
                <w:szCs w:val="24"/>
                <w:lang w:val="en-US"/>
              </w:rPr>
            </w:pPr>
            <w:r w:rsidRPr="007F57B7">
              <w:rPr>
                <w:szCs w:val="24"/>
                <w:lang w:val="en-US"/>
              </w:rPr>
              <w:t>16</w:t>
            </w:r>
          </w:p>
        </w:tc>
      </w:tr>
      <w:tr w:rsidR="002833D4" w:rsidRPr="007F57B7" w14:paraId="08A4E1B5" w14:textId="77777777" w:rsidTr="00475A1F">
        <w:tc>
          <w:tcPr>
            <w:tcW w:w="590" w:type="dxa"/>
          </w:tcPr>
          <w:p w14:paraId="28679C7E" w14:textId="77777777" w:rsidR="002833D4" w:rsidRPr="007F57B7" w:rsidRDefault="002833D4" w:rsidP="00845FDA">
            <w:pPr>
              <w:spacing w:line="360" w:lineRule="auto"/>
              <w:contextualSpacing/>
              <w:rPr>
                <w:szCs w:val="24"/>
                <w:lang w:val="en-US"/>
              </w:rPr>
            </w:pPr>
            <w:r w:rsidRPr="007F57B7">
              <w:rPr>
                <w:szCs w:val="24"/>
                <w:lang w:val="en-US"/>
              </w:rPr>
              <w:t>6.</w:t>
            </w:r>
          </w:p>
        </w:tc>
        <w:tc>
          <w:tcPr>
            <w:tcW w:w="3629" w:type="dxa"/>
          </w:tcPr>
          <w:p w14:paraId="29EB4705" w14:textId="77777777" w:rsidR="002833D4" w:rsidRPr="007F57B7" w:rsidRDefault="002833D4" w:rsidP="00845FDA">
            <w:pPr>
              <w:spacing w:line="360" w:lineRule="auto"/>
              <w:contextualSpacing/>
              <w:rPr>
                <w:szCs w:val="24"/>
                <w:lang w:val="en-US"/>
              </w:rPr>
            </w:pPr>
            <w:r w:rsidRPr="007F57B7">
              <w:rPr>
                <w:szCs w:val="24"/>
                <w:lang w:val="en-US"/>
              </w:rPr>
              <w:t>DC Current per I/O Pin</w:t>
            </w:r>
          </w:p>
        </w:tc>
        <w:tc>
          <w:tcPr>
            <w:tcW w:w="5023" w:type="dxa"/>
          </w:tcPr>
          <w:p w14:paraId="42105BF7" w14:textId="77777777" w:rsidR="002833D4" w:rsidRPr="007F57B7" w:rsidRDefault="002833D4" w:rsidP="00845FDA">
            <w:pPr>
              <w:spacing w:line="360" w:lineRule="auto"/>
              <w:contextualSpacing/>
              <w:rPr>
                <w:szCs w:val="24"/>
                <w:lang w:val="en-US"/>
              </w:rPr>
            </w:pPr>
            <w:r w:rsidRPr="007F57B7">
              <w:rPr>
                <w:szCs w:val="24"/>
                <w:lang w:val="en-US"/>
              </w:rPr>
              <w:t>40mA</w:t>
            </w:r>
          </w:p>
        </w:tc>
      </w:tr>
      <w:tr w:rsidR="002833D4" w:rsidRPr="007F57B7" w14:paraId="544E3363" w14:textId="77777777" w:rsidTr="00475A1F">
        <w:tc>
          <w:tcPr>
            <w:tcW w:w="590" w:type="dxa"/>
          </w:tcPr>
          <w:p w14:paraId="3873A177" w14:textId="77777777" w:rsidR="002833D4" w:rsidRPr="007F57B7" w:rsidRDefault="002833D4" w:rsidP="00845FDA">
            <w:pPr>
              <w:spacing w:line="360" w:lineRule="auto"/>
              <w:contextualSpacing/>
              <w:rPr>
                <w:szCs w:val="24"/>
                <w:lang w:val="en-US"/>
              </w:rPr>
            </w:pPr>
            <w:r w:rsidRPr="007F57B7">
              <w:rPr>
                <w:szCs w:val="24"/>
                <w:lang w:val="en-US"/>
              </w:rPr>
              <w:t>7.</w:t>
            </w:r>
          </w:p>
        </w:tc>
        <w:tc>
          <w:tcPr>
            <w:tcW w:w="3629" w:type="dxa"/>
          </w:tcPr>
          <w:p w14:paraId="47061B5C" w14:textId="77777777" w:rsidR="002833D4" w:rsidRPr="007F57B7" w:rsidRDefault="002833D4" w:rsidP="00845FDA">
            <w:pPr>
              <w:spacing w:line="360" w:lineRule="auto"/>
              <w:contextualSpacing/>
              <w:rPr>
                <w:szCs w:val="24"/>
                <w:lang w:val="en-US"/>
              </w:rPr>
            </w:pPr>
            <w:r w:rsidRPr="007F57B7">
              <w:rPr>
                <w:szCs w:val="24"/>
                <w:lang w:val="en-US"/>
              </w:rPr>
              <w:t>DC Current for 3.3V Pin</w:t>
            </w:r>
          </w:p>
        </w:tc>
        <w:tc>
          <w:tcPr>
            <w:tcW w:w="5023" w:type="dxa"/>
          </w:tcPr>
          <w:p w14:paraId="50547D0D" w14:textId="77777777" w:rsidR="002833D4" w:rsidRPr="007F57B7" w:rsidRDefault="002833D4" w:rsidP="00845FDA">
            <w:pPr>
              <w:spacing w:line="360" w:lineRule="auto"/>
              <w:contextualSpacing/>
              <w:rPr>
                <w:szCs w:val="24"/>
                <w:lang w:val="en-US"/>
              </w:rPr>
            </w:pPr>
            <w:r w:rsidRPr="007F57B7">
              <w:rPr>
                <w:szCs w:val="24"/>
                <w:lang w:val="en-US"/>
              </w:rPr>
              <w:t>50mA</w:t>
            </w:r>
          </w:p>
        </w:tc>
      </w:tr>
      <w:tr w:rsidR="002833D4" w:rsidRPr="007F57B7" w14:paraId="25829390" w14:textId="77777777" w:rsidTr="00475A1F">
        <w:tc>
          <w:tcPr>
            <w:tcW w:w="590" w:type="dxa"/>
          </w:tcPr>
          <w:p w14:paraId="57164ABC" w14:textId="77777777" w:rsidR="002833D4" w:rsidRPr="007F57B7" w:rsidRDefault="002833D4" w:rsidP="00845FDA">
            <w:pPr>
              <w:spacing w:line="360" w:lineRule="auto"/>
              <w:contextualSpacing/>
              <w:rPr>
                <w:szCs w:val="24"/>
                <w:lang w:val="en-US"/>
              </w:rPr>
            </w:pPr>
            <w:r w:rsidRPr="007F57B7">
              <w:rPr>
                <w:szCs w:val="24"/>
                <w:lang w:val="en-US"/>
              </w:rPr>
              <w:t>8.</w:t>
            </w:r>
          </w:p>
        </w:tc>
        <w:tc>
          <w:tcPr>
            <w:tcW w:w="3629" w:type="dxa"/>
          </w:tcPr>
          <w:p w14:paraId="0D3DEC1C" w14:textId="77777777" w:rsidR="002833D4" w:rsidRPr="007F57B7" w:rsidRDefault="002833D4" w:rsidP="00845FDA">
            <w:pPr>
              <w:spacing w:line="360" w:lineRule="auto"/>
              <w:contextualSpacing/>
              <w:rPr>
                <w:szCs w:val="24"/>
                <w:lang w:val="en-US"/>
              </w:rPr>
            </w:pPr>
            <w:r w:rsidRPr="007F57B7">
              <w:rPr>
                <w:szCs w:val="24"/>
                <w:lang w:val="en-US"/>
              </w:rPr>
              <w:t>Flash Memory</w:t>
            </w:r>
          </w:p>
        </w:tc>
        <w:tc>
          <w:tcPr>
            <w:tcW w:w="5023" w:type="dxa"/>
          </w:tcPr>
          <w:p w14:paraId="1B97B189" w14:textId="77777777" w:rsidR="002833D4" w:rsidRPr="007F57B7" w:rsidRDefault="002833D4" w:rsidP="00845FDA">
            <w:pPr>
              <w:spacing w:line="360" w:lineRule="auto"/>
              <w:contextualSpacing/>
              <w:rPr>
                <w:szCs w:val="24"/>
                <w:lang w:val="en-US"/>
              </w:rPr>
            </w:pPr>
            <w:r w:rsidRPr="007F57B7">
              <w:rPr>
                <w:szCs w:val="24"/>
                <w:lang w:val="en-US"/>
              </w:rPr>
              <w:t>256 KB of which 8 KB used by bootloader</w:t>
            </w:r>
          </w:p>
        </w:tc>
      </w:tr>
      <w:tr w:rsidR="002833D4" w:rsidRPr="007F57B7" w14:paraId="3CF5EBDA" w14:textId="77777777" w:rsidTr="00475A1F">
        <w:tc>
          <w:tcPr>
            <w:tcW w:w="590" w:type="dxa"/>
          </w:tcPr>
          <w:p w14:paraId="1D63B708" w14:textId="77777777" w:rsidR="002833D4" w:rsidRPr="007F57B7" w:rsidRDefault="002833D4" w:rsidP="00845FDA">
            <w:pPr>
              <w:spacing w:line="360" w:lineRule="auto"/>
              <w:contextualSpacing/>
              <w:rPr>
                <w:szCs w:val="24"/>
                <w:lang w:val="en-US"/>
              </w:rPr>
            </w:pPr>
            <w:r w:rsidRPr="007F57B7">
              <w:rPr>
                <w:szCs w:val="24"/>
                <w:lang w:val="en-US"/>
              </w:rPr>
              <w:t>9.</w:t>
            </w:r>
          </w:p>
        </w:tc>
        <w:tc>
          <w:tcPr>
            <w:tcW w:w="3629" w:type="dxa"/>
          </w:tcPr>
          <w:p w14:paraId="15717ED5" w14:textId="77777777" w:rsidR="002833D4" w:rsidRPr="007F57B7" w:rsidRDefault="002833D4" w:rsidP="00845FDA">
            <w:pPr>
              <w:spacing w:line="360" w:lineRule="auto"/>
              <w:contextualSpacing/>
              <w:rPr>
                <w:szCs w:val="24"/>
                <w:lang w:val="en-US"/>
              </w:rPr>
            </w:pPr>
            <w:r w:rsidRPr="007F57B7">
              <w:rPr>
                <w:szCs w:val="24"/>
                <w:lang w:val="en-US"/>
              </w:rPr>
              <w:t>SRAM</w:t>
            </w:r>
          </w:p>
        </w:tc>
        <w:tc>
          <w:tcPr>
            <w:tcW w:w="5023" w:type="dxa"/>
          </w:tcPr>
          <w:p w14:paraId="3E1B6B73" w14:textId="77777777" w:rsidR="002833D4" w:rsidRPr="007F57B7" w:rsidRDefault="002833D4" w:rsidP="00845FDA">
            <w:pPr>
              <w:spacing w:line="360" w:lineRule="auto"/>
              <w:contextualSpacing/>
              <w:rPr>
                <w:szCs w:val="24"/>
                <w:lang w:val="en-US"/>
              </w:rPr>
            </w:pPr>
            <w:r w:rsidRPr="007F57B7">
              <w:rPr>
                <w:szCs w:val="24"/>
                <w:lang w:val="en-US"/>
              </w:rPr>
              <w:t>8 KB</w:t>
            </w:r>
          </w:p>
        </w:tc>
      </w:tr>
      <w:tr w:rsidR="002833D4" w:rsidRPr="007F57B7" w14:paraId="05CA2799" w14:textId="77777777" w:rsidTr="00475A1F">
        <w:tc>
          <w:tcPr>
            <w:tcW w:w="590" w:type="dxa"/>
          </w:tcPr>
          <w:p w14:paraId="4165D234" w14:textId="77777777" w:rsidR="002833D4" w:rsidRPr="007F57B7" w:rsidRDefault="002833D4" w:rsidP="00845FDA">
            <w:pPr>
              <w:spacing w:line="360" w:lineRule="auto"/>
              <w:contextualSpacing/>
              <w:rPr>
                <w:szCs w:val="24"/>
                <w:lang w:val="en-US"/>
              </w:rPr>
            </w:pPr>
            <w:r w:rsidRPr="007F57B7">
              <w:rPr>
                <w:szCs w:val="24"/>
                <w:lang w:val="en-US"/>
              </w:rPr>
              <w:t>10.</w:t>
            </w:r>
          </w:p>
        </w:tc>
        <w:tc>
          <w:tcPr>
            <w:tcW w:w="3629" w:type="dxa"/>
          </w:tcPr>
          <w:p w14:paraId="7A3DDDB8" w14:textId="77777777" w:rsidR="002833D4" w:rsidRPr="007F57B7" w:rsidRDefault="002833D4" w:rsidP="00845FDA">
            <w:pPr>
              <w:spacing w:line="360" w:lineRule="auto"/>
              <w:contextualSpacing/>
              <w:rPr>
                <w:szCs w:val="24"/>
                <w:lang w:val="en-US"/>
              </w:rPr>
            </w:pPr>
            <w:r w:rsidRPr="007F57B7">
              <w:rPr>
                <w:szCs w:val="24"/>
                <w:lang w:val="en-US"/>
              </w:rPr>
              <w:t>EEPROM</w:t>
            </w:r>
          </w:p>
        </w:tc>
        <w:tc>
          <w:tcPr>
            <w:tcW w:w="5023" w:type="dxa"/>
          </w:tcPr>
          <w:p w14:paraId="326FCAF7" w14:textId="77777777" w:rsidR="002833D4" w:rsidRPr="007F57B7" w:rsidRDefault="002833D4" w:rsidP="00845FDA">
            <w:pPr>
              <w:spacing w:line="360" w:lineRule="auto"/>
              <w:contextualSpacing/>
              <w:rPr>
                <w:szCs w:val="24"/>
                <w:lang w:val="en-US"/>
              </w:rPr>
            </w:pPr>
            <w:r w:rsidRPr="007F57B7">
              <w:rPr>
                <w:szCs w:val="24"/>
                <w:lang w:val="en-US"/>
              </w:rPr>
              <w:t>4 KB</w:t>
            </w:r>
          </w:p>
        </w:tc>
      </w:tr>
      <w:tr w:rsidR="002833D4" w:rsidRPr="007F57B7" w14:paraId="5C38BCD0" w14:textId="77777777" w:rsidTr="00475A1F">
        <w:tc>
          <w:tcPr>
            <w:tcW w:w="590" w:type="dxa"/>
          </w:tcPr>
          <w:p w14:paraId="375DBF19" w14:textId="77777777" w:rsidR="002833D4" w:rsidRPr="007F57B7" w:rsidRDefault="002833D4" w:rsidP="00845FDA">
            <w:pPr>
              <w:spacing w:line="360" w:lineRule="auto"/>
              <w:contextualSpacing/>
              <w:rPr>
                <w:szCs w:val="24"/>
                <w:lang w:val="en-US"/>
              </w:rPr>
            </w:pPr>
            <w:r w:rsidRPr="007F57B7">
              <w:rPr>
                <w:szCs w:val="24"/>
                <w:lang w:val="en-US"/>
              </w:rPr>
              <w:t>11.</w:t>
            </w:r>
          </w:p>
        </w:tc>
        <w:tc>
          <w:tcPr>
            <w:tcW w:w="3629" w:type="dxa"/>
          </w:tcPr>
          <w:p w14:paraId="2278E37F" w14:textId="77777777" w:rsidR="002833D4" w:rsidRPr="007F57B7" w:rsidRDefault="002833D4" w:rsidP="00845FDA">
            <w:pPr>
              <w:spacing w:line="360" w:lineRule="auto"/>
              <w:contextualSpacing/>
              <w:rPr>
                <w:szCs w:val="24"/>
                <w:lang w:val="en-US"/>
              </w:rPr>
            </w:pPr>
            <w:r w:rsidRPr="007F57B7">
              <w:rPr>
                <w:szCs w:val="24"/>
                <w:lang w:val="en-US"/>
              </w:rPr>
              <w:t>Clock Speed</w:t>
            </w:r>
          </w:p>
        </w:tc>
        <w:tc>
          <w:tcPr>
            <w:tcW w:w="5023" w:type="dxa"/>
          </w:tcPr>
          <w:p w14:paraId="12BC4892" w14:textId="77777777" w:rsidR="002833D4" w:rsidRPr="007F57B7" w:rsidRDefault="002833D4" w:rsidP="00845FDA">
            <w:pPr>
              <w:spacing w:line="360" w:lineRule="auto"/>
              <w:contextualSpacing/>
              <w:rPr>
                <w:szCs w:val="24"/>
                <w:lang w:val="en-US"/>
              </w:rPr>
            </w:pPr>
            <w:r w:rsidRPr="007F57B7">
              <w:rPr>
                <w:szCs w:val="24"/>
                <w:lang w:val="en-US"/>
              </w:rPr>
              <w:t>16 MHz</w:t>
            </w:r>
          </w:p>
        </w:tc>
      </w:tr>
      <w:tr w:rsidR="002833D4" w:rsidRPr="007F57B7" w14:paraId="0B82AFF1" w14:textId="77777777" w:rsidTr="00475A1F">
        <w:tc>
          <w:tcPr>
            <w:tcW w:w="590" w:type="dxa"/>
          </w:tcPr>
          <w:p w14:paraId="07B0651D" w14:textId="77777777" w:rsidR="002833D4" w:rsidRPr="007F57B7" w:rsidRDefault="002833D4" w:rsidP="00845FDA">
            <w:pPr>
              <w:spacing w:line="360" w:lineRule="auto"/>
              <w:contextualSpacing/>
              <w:rPr>
                <w:szCs w:val="24"/>
                <w:lang w:val="en-US"/>
              </w:rPr>
            </w:pPr>
            <w:r w:rsidRPr="007F57B7">
              <w:rPr>
                <w:szCs w:val="24"/>
                <w:lang w:val="en-US"/>
              </w:rPr>
              <w:t>12.</w:t>
            </w:r>
          </w:p>
        </w:tc>
        <w:tc>
          <w:tcPr>
            <w:tcW w:w="3629" w:type="dxa"/>
          </w:tcPr>
          <w:p w14:paraId="1523AC14" w14:textId="77777777" w:rsidR="002833D4" w:rsidRPr="007F57B7" w:rsidRDefault="002833D4" w:rsidP="00845FDA">
            <w:pPr>
              <w:spacing w:line="360" w:lineRule="auto"/>
              <w:contextualSpacing/>
              <w:rPr>
                <w:szCs w:val="24"/>
                <w:lang w:val="en-US"/>
              </w:rPr>
            </w:pPr>
            <w:r w:rsidRPr="007F57B7">
              <w:rPr>
                <w:szCs w:val="24"/>
                <w:lang w:val="en-US"/>
              </w:rPr>
              <w:t>LED (Built)</w:t>
            </w:r>
          </w:p>
        </w:tc>
        <w:tc>
          <w:tcPr>
            <w:tcW w:w="5023" w:type="dxa"/>
          </w:tcPr>
          <w:p w14:paraId="148D4AFE" w14:textId="77777777" w:rsidR="002833D4" w:rsidRPr="007F57B7" w:rsidRDefault="002833D4" w:rsidP="00845FDA">
            <w:pPr>
              <w:spacing w:line="360" w:lineRule="auto"/>
              <w:contextualSpacing/>
              <w:rPr>
                <w:szCs w:val="24"/>
                <w:lang w:val="en-US"/>
              </w:rPr>
            </w:pPr>
            <w:r w:rsidRPr="007F57B7">
              <w:rPr>
                <w:szCs w:val="24"/>
                <w:lang w:val="en-US"/>
              </w:rPr>
              <w:t>13</w:t>
            </w:r>
          </w:p>
        </w:tc>
      </w:tr>
      <w:tr w:rsidR="002833D4" w:rsidRPr="007F57B7" w14:paraId="34204AA2" w14:textId="77777777" w:rsidTr="00475A1F">
        <w:tc>
          <w:tcPr>
            <w:tcW w:w="590" w:type="dxa"/>
          </w:tcPr>
          <w:p w14:paraId="2FA476D6" w14:textId="77777777" w:rsidR="002833D4" w:rsidRPr="007F57B7" w:rsidRDefault="002833D4" w:rsidP="00845FDA">
            <w:pPr>
              <w:spacing w:line="360" w:lineRule="auto"/>
              <w:contextualSpacing/>
              <w:rPr>
                <w:szCs w:val="24"/>
                <w:lang w:val="en-US"/>
              </w:rPr>
            </w:pPr>
            <w:r w:rsidRPr="007F57B7">
              <w:rPr>
                <w:szCs w:val="24"/>
                <w:lang w:val="en-US"/>
              </w:rPr>
              <w:t>13.</w:t>
            </w:r>
          </w:p>
        </w:tc>
        <w:tc>
          <w:tcPr>
            <w:tcW w:w="3629" w:type="dxa"/>
          </w:tcPr>
          <w:p w14:paraId="536FB1C1" w14:textId="77777777" w:rsidR="002833D4" w:rsidRPr="007F57B7" w:rsidRDefault="002833D4" w:rsidP="00845FDA">
            <w:pPr>
              <w:spacing w:line="360" w:lineRule="auto"/>
              <w:contextualSpacing/>
              <w:rPr>
                <w:b/>
                <w:szCs w:val="24"/>
                <w:lang w:val="en-US"/>
              </w:rPr>
            </w:pPr>
            <w:r w:rsidRPr="007F57B7">
              <w:rPr>
                <w:szCs w:val="24"/>
                <w:lang w:val="en-US"/>
              </w:rPr>
              <w:t>Length</w:t>
            </w:r>
          </w:p>
        </w:tc>
        <w:tc>
          <w:tcPr>
            <w:tcW w:w="5023" w:type="dxa"/>
          </w:tcPr>
          <w:p w14:paraId="7F0313EC" w14:textId="77777777" w:rsidR="002833D4" w:rsidRPr="007F57B7" w:rsidRDefault="002833D4" w:rsidP="00845FDA">
            <w:pPr>
              <w:spacing w:line="360" w:lineRule="auto"/>
              <w:contextualSpacing/>
              <w:rPr>
                <w:szCs w:val="24"/>
                <w:lang w:val="en-US"/>
              </w:rPr>
            </w:pPr>
            <w:r w:rsidRPr="007F57B7">
              <w:rPr>
                <w:szCs w:val="24"/>
                <w:lang w:val="en-US"/>
              </w:rPr>
              <w:t>101.52mm</w:t>
            </w:r>
          </w:p>
        </w:tc>
      </w:tr>
      <w:tr w:rsidR="002833D4" w:rsidRPr="007F57B7" w14:paraId="3B7566F5" w14:textId="77777777" w:rsidTr="00475A1F">
        <w:tc>
          <w:tcPr>
            <w:tcW w:w="590" w:type="dxa"/>
          </w:tcPr>
          <w:p w14:paraId="55DBF31B" w14:textId="77777777" w:rsidR="002833D4" w:rsidRPr="007F57B7" w:rsidRDefault="002833D4" w:rsidP="00845FDA">
            <w:pPr>
              <w:spacing w:line="360" w:lineRule="auto"/>
              <w:contextualSpacing/>
              <w:rPr>
                <w:szCs w:val="24"/>
                <w:lang w:val="en-US"/>
              </w:rPr>
            </w:pPr>
            <w:r w:rsidRPr="007F57B7">
              <w:rPr>
                <w:szCs w:val="24"/>
                <w:lang w:val="en-US"/>
              </w:rPr>
              <w:t>14.</w:t>
            </w:r>
          </w:p>
        </w:tc>
        <w:tc>
          <w:tcPr>
            <w:tcW w:w="3629" w:type="dxa"/>
          </w:tcPr>
          <w:p w14:paraId="720A2CDF" w14:textId="77777777" w:rsidR="002833D4" w:rsidRPr="007F57B7" w:rsidRDefault="002833D4" w:rsidP="00845FDA">
            <w:pPr>
              <w:spacing w:line="360" w:lineRule="auto"/>
              <w:contextualSpacing/>
              <w:rPr>
                <w:szCs w:val="24"/>
                <w:lang w:val="en-US"/>
              </w:rPr>
            </w:pPr>
            <w:r w:rsidRPr="007F57B7">
              <w:rPr>
                <w:szCs w:val="24"/>
                <w:lang w:val="en-US"/>
              </w:rPr>
              <w:t>Width</w:t>
            </w:r>
          </w:p>
        </w:tc>
        <w:tc>
          <w:tcPr>
            <w:tcW w:w="5023" w:type="dxa"/>
          </w:tcPr>
          <w:p w14:paraId="0B684D98" w14:textId="77777777" w:rsidR="002833D4" w:rsidRPr="007F57B7" w:rsidRDefault="002833D4" w:rsidP="00845FDA">
            <w:pPr>
              <w:spacing w:line="360" w:lineRule="auto"/>
              <w:contextualSpacing/>
              <w:rPr>
                <w:szCs w:val="24"/>
                <w:lang w:val="en-US"/>
              </w:rPr>
            </w:pPr>
            <w:r w:rsidRPr="007F57B7">
              <w:rPr>
                <w:szCs w:val="24"/>
                <w:lang w:val="en-US"/>
              </w:rPr>
              <w:t>53.3mm</w:t>
            </w:r>
          </w:p>
        </w:tc>
      </w:tr>
      <w:tr w:rsidR="002833D4" w:rsidRPr="007F57B7" w14:paraId="05355C4B" w14:textId="77777777" w:rsidTr="00475A1F">
        <w:tc>
          <w:tcPr>
            <w:tcW w:w="590" w:type="dxa"/>
          </w:tcPr>
          <w:p w14:paraId="21FB9B53" w14:textId="77777777" w:rsidR="002833D4" w:rsidRPr="007F57B7" w:rsidRDefault="002833D4" w:rsidP="00845FDA">
            <w:pPr>
              <w:spacing w:line="360" w:lineRule="auto"/>
              <w:contextualSpacing/>
              <w:rPr>
                <w:szCs w:val="24"/>
                <w:lang w:val="en-US"/>
              </w:rPr>
            </w:pPr>
            <w:r w:rsidRPr="007F57B7">
              <w:rPr>
                <w:szCs w:val="24"/>
                <w:lang w:val="en-US"/>
              </w:rPr>
              <w:t>15.</w:t>
            </w:r>
          </w:p>
        </w:tc>
        <w:tc>
          <w:tcPr>
            <w:tcW w:w="3629" w:type="dxa"/>
          </w:tcPr>
          <w:p w14:paraId="4C827C38" w14:textId="77777777" w:rsidR="002833D4" w:rsidRPr="007F57B7" w:rsidRDefault="002833D4" w:rsidP="00845FDA">
            <w:pPr>
              <w:spacing w:line="360" w:lineRule="auto"/>
              <w:contextualSpacing/>
              <w:rPr>
                <w:szCs w:val="24"/>
                <w:lang w:val="en-US"/>
              </w:rPr>
            </w:pPr>
            <w:r w:rsidRPr="007F57B7">
              <w:rPr>
                <w:szCs w:val="24"/>
                <w:lang w:val="en-US"/>
              </w:rPr>
              <w:t>Weight</w:t>
            </w:r>
          </w:p>
        </w:tc>
        <w:tc>
          <w:tcPr>
            <w:tcW w:w="5023" w:type="dxa"/>
          </w:tcPr>
          <w:p w14:paraId="44E44B9B" w14:textId="77777777" w:rsidR="002833D4" w:rsidRPr="007F57B7" w:rsidRDefault="002833D4" w:rsidP="00845FDA">
            <w:pPr>
              <w:spacing w:line="360" w:lineRule="auto"/>
              <w:contextualSpacing/>
              <w:rPr>
                <w:szCs w:val="24"/>
                <w:lang w:val="en-US"/>
              </w:rPr>
            </w:pPr>
            <w:r w:rsidRPr="007F57B7">
              <w:rPr>
                <w:szCs w:val="24"/>
                <w:lang w:val="en-US"/>
              </w:rPr>
              <w:t>37g</w:t>
            </w:r>
          </w:p>
        </w:tc>
      </w:tr>
    </w:tbl>
    <w:p w14:paraId="2574C798" w14:textId="77777777" w:rsidR="007261C2" w:rsidRDefault="007261C2" w:rsidP="00845FDA">
      <w:pPr>
        <w:pStyle w:val="TOCHeading"/>
      </w:pPr>
      <w:bookmarkStart w:id="90" w:name="_Toc5153362"/>
      <w:bookmarkStart w:id="91" w:name="_Toc5153643"/>
    </w:p>
    <w:p w14:paraId="6B225AB2" w14:textId="00A718F3" w:rsidR="002833D4" w:rsidRPr="007F57B7" w:rsidRDefault="002833D4" w:rsidP="00845FDA">
      <w:pPr>
        <w:pStyle w:val="TOCHeading"/>
      </w:pPr>
      <w:r w:rsidRPr="007F57B7">
        <w:t>Table 3.6: Arduino Mega (Microcontroller – Atmega328P) Specifications</w:t>
      </w:r>
      <w:bookmarkEnd w:id="90"/>
      <w:bookmarkEnd w:id="91"/>
    </w:p>
    <w:p w14:paraId="1FFE5A5F" w14:textId="0C19D73B" w:rsidR="002833D4" w:rsidRDefault="002833D4" w:rsidP="00845FDA">
      <w:pPr>
        <w:spacing w:line="360" w:lineRule="auto"/>
        <w:contextualSpacing/>
        <w:rPr>
          <w:b/>
          <w:szCs w:val="24"/>
          <w:lang w:val="en-US"/>
        </w:rPr>
      </w:pPr>
    </w:p>
    <w:p w14:paraId="5662BC93" w14:textId="77777777" w:rsidR="007261C2" w:rsidRPr="007F57B7" w:rsidRDefault="007261C2" w:rsidP="00845FDA">
      <w:pPr>
        <w:spacing w:line="360" w:lineRule="auto"/>
        <w:contextualSpacing/>
        <w:rPr>
          <w:b/>
          <w:szCs w:val="24"/>
          <w:lang w:val="en-US"/>
        </w:rPr>
      </w:pPr>
    </w:p>
    <w:p w14:paraId="7BDDC427" w14:textId="77777777" w:rsidR="002833D4" w:rsidRPr="007F57B7" w:rsidRDefault="002833D4" w:rsidP="00845FDA">
      <w:pPr>
        <w:spacing w:line="360" w:lineRule="auto"/>
        <w:contextualSpacing/>
        <w:rPr>
          <w:b/>
          <w:szCs w:val="24"/>
          <w:lang w:val="en-US"/>
        </w:rPr>
      </w:pPr>
      <w:r w:rsidRPr="007F57B7">
        <w:rPr>
          <w:b/>
          <w:szCs w:val="24"/>
          <w:lang w:val="en-US"/>
        </w:rPr>
        <w:t>DHT11 - Humidity and Temperature Sensor</w:t>
      </w:r>
    </w:p>
    <w:tbl>
      <w:tblPr>
        <w:tblStyle w:val="TableGrid"/>
        <w:tblW w:w="0" w:type="auto"/>
        <w:tblLook w:val="04A0" w:firstRow="1" w:lastRow="0" w:firstColumn="1" w:lastColumn="0" w:noHBand="0" w:noVBand="1"/>
      </w:tblPr>
      <w:tblGrid>
        <w:gridCol w:w="590"/>
        <w:gridCol w:w="2098"/>
        <w:gridCol w:w="1763"/>
        <w:gridCol w:w="1455"/>
        <w:gridCol w:w="1356"/>
        <w:gridCol w:w="1515"/>
      </w:tblGrid>
      <w:tr w:rsidR="002833D4" w:rsidRPr="007F57B7" w14:paraId="36ECB550" w14:textId="77777777" w:rsidTr="00D64867">
        <w:tc>
          <w:tcPr>
            <w:tcW w:w="590" w:type="dxa"/>
          </w:tcPr>
          <w:p w14:paraId="05BAFD9D" w14:textId="77777777" w:rsidR="002833D4" w:rsidRPr="007F57B7" w:rsidRDefault="002833D4" w:rsidP="00845FDA">
            <w:pPr>
              <w:spacing w:line="360" w:lineRule="auto"/>
              <w:contextualSpacing/>
              <w:rPr>
                <w:b/>
                <w:szCs w:val="24"/>
                <w:lang w:val="en-US"/>
              </w:rPr>
            </w:pPr>
            <w:r w:rsidRPr="007F57B7">
              <w:rPr>
                <w:b/>
                <w:szCs w:val="24"/>
                <w:lang w:val="en-US"/>
              </w:rPr>
              <w:t>S/N</w:t>
            </w:r>
          </w:p>
        </w:tc>
        <w:tc>
          <w:tcPr>
            <w:tcW w:w="2098" w:type="dxa"/>
          </w:tcPr>
          <w:p w14:paraId="71A023CF" w14:textId="77777777" w:rsidR="002833D4" w:rsidRPr="007F57B7" w:rsidRDefault="002833D4" w:rsidP="00845FDA">
            <w:pPr>
              <w:spacing w:line="360" w:lineRule="auto"/>
              <w:contextualSpacing/>
              <w:rPr>
                <w:b/>
                <w:szCs w:val="24"/>
                <w:lang w:val="en-US"/>
              </w:rPr>
            </w:pPr>
            <w:r w:rsidRPr="007F57B7">
              <w:rPr>
                <w:b/>
                <w:szCs w:val="24"/>
                <w:lang w:val="en-US"/>
              </w:rPr>
              <w:t>PARAMETER</w:t>
            </w:r>
          </w:p>
        </w:tc>
        <w:tc>
          <w:tcPr>
            <w:tcW w:w="1763" w:type="dxa"/>
          </w:tcPr>
          <w:p w14:paraId="278AA9BF" w14:textId="77777777" w:rsidR="002833D4" w:rsidRPr="007F57B7" w:rsidRDefault="002833D4" w:rsidP="00845FDA">
            <w:pPr>
              <w:spacing w:line="360" w:lineRule="auto"/>
              <w:contextualSpacing/>
              <w:rPr>
                <w:b/>
                <w:szCs w:val="24"/>
                <w:lang w:val="en-US"/>
              </w:rPr>
            </w:pPr>
            <w:r w:rsidRPr="007F57B7">
              <w:rPr>
                <w:b/>
                <w:szCs w:val="24"/>
                <w:lang w:val="en-US"/>
              </w:rPr>
              <w:t>CONDITIONS</w:t>
            </w:r>
          </w:p>
        </w:tc>
        <w:tc>
          <w:tcPr>
            <w:tcW w:w="1455" w:type="dxa"/>
          </w:tcPr>
          <w:p w14:paraId="0D9ECD72" w14:textId="77777777" w:rsidR="002833D4" w:rsidRPr="007F57B7" w:rsidRDefault="002833D4" w:rsidP="00845FDA">
            <w:pPr>
              <w:spacing w:line="360" w:lineRule="auto"/>
              <w:contextualSpacing/>
              <w:rPr>
                <w:b/>
                <w:szCs w:val="24"/>
                <w:lang w:val="en-US"/>
              </w:rPr>
            </w:pPr>
            <w:r w:rsidRPr="007F57B7">
              <w:rPr>
                <w:b/>
                <w:szCs w:val="24"/>
                <w:lang w:val="en-US"/>
              </w:rPr>
              <w:t>MINIMUM</w:t>
            </w:r>
          </w:p>
        </w:tc>
        <w:tc>
          <w:tcPr>
            <w:tcW w:w="1356" w:type="dxa"/>
          </w:tcPr>
          <w:p w14:paraId="203C45B7" w14:textId="77777777" w:rsidR="002833D4" w:rsidRPr="007F57B7" w:rsidRDefault="002833D4" w:rsidP="00845FDA">
            <w:pPr>
              <w:spacing w:line="360" w:lineRule="auto"/>
              <w:contextualSpacing/>
              <w:rPr>
                <w:b/>
                <w:szCs w:val="24"/>
                <w:lang w:val="en-US"/>
              </w:rPr>
            </w:pPr>
            <w:r w:rsidRPr="007F57B7">
              <w:rPr>
                <w:b/>
                <w:szCs w:val="24"/>
                <w:lang w:val="en-US"/>
              </w:rPr>
              <w:t>TYPICAL</w:t>
            </w:r>
          </w:p>
        </w:tc>
        <w:tc>
          <w:tcPr>
            <w:tcW w:w="1515" w:type="dxa"/>
          </w:tcPr>
          <w:p w14:paraId="434B32E8" w14:textId="77777777" w:rsidR="002833D4" w:rsidRPr="007F57B7" w:rsidRDefault="002833D4" w:rsidP="00845FDA">
            <w:pPr>
              <w:spacing w:line="360" w:lineRule="auto"/>
              <w:contextualSpacing/>
              <w:rPr>
                <w:b/>
                <w:szCs w:val="24"/>
                <w:lang w:val="en-US"/>
              </w:rPr>
            </w:pPr>
            <w:r w:rsidRPr="007F57B7">
              <w:rPr>
                <w:b/>
                <w:szCs w:val="24"/>
                <w:lang w:val="en-US"/>
              </w:rPr>
              <w:t>MAXIMUM</w:t>
            </w:r>
          </w:p>
        </w:tc>
      </w:tr>
      <w:tr w:rsidR="002833D4" w:rsidRPr="007F57B7" w14:paraId="0EDFB951" w14:textId="77777777" w:rsidTr="00D64867">
        <w:tc>
          <w:tcPr>
            <w:tcW w:w="590" w:type="dxa"/>
          </w:tcPr>
          <w:p w14:paraId="31F49F65" w14:textId="77777777" w:rsidR="002833D4" w:rsidRPr="007F57B7" w:rsidRDefault="002833D4" w:rsidP="00845FDA">
            <w:pPr>
              <w:spacing w:line="360" w:lineRule="auto"/>
              <w:contextualSpacing/>
              <w:rPr>
                <w:szCs w:val="24"/>
                <w:lang w:val="en-US"/>
              </w:rPr>
            </w:pPr>
          </w:p>
        </w:tc>
        <w:tc>
          <w:tcPr>
            <w:tcW w:w="8187" w:type="dxa"/>
            <w:gridSpan w:val="5"/>
          </w:tcPr>
          <w:p w14:paraId="1093BDA9" w14:textId="77777777" w:rsidR="002833D4" w:rsidRPr="007F57B7" w:rsidRDefault="002833D4" w:rsidP="00845FDA">
            <w:pPr>
              <w:spacing w:line="360" w:lineRule="auto"/>
              <w:contextualSpacing/>
              <w:rPr>
                <w:szCs w:val="24"/>
                <w:lang w:val="en-US"/>
              </w:rPr>
            </w:pPr>
            <w:r w:rsidRPr="007F57B7">
              <w:rPr>
                <w:szCs w:val="24"/>
                <w:lang w:val="en-US"/>
              </w:rPr>
              <w:t>Humidity</w:t>
            </w:r>
          </w:p>
        </w:tc>
      </w:tr>
      <w:tr w:rsidR="002833D4" w:rsidRPr="007F57B7" w14:paraId="19DBD149" w14:textId="77777777" w:rsidTr="00D64867">
        <w:tc>
          <w:tcPr>
            <w:tcW w:w="590" w:type="dxa"/>
          </w:tcPr>
          <w:p w14:paraId="37D4FF64" w14:textId="77777777" w:rsidR="002833D4" w:rsidRPr="007F57B7" w:rsidRDefault="002833D4" w:rsidP="00845FDA">
            <w:pPr>
              <w:spacing w:line="360" w:lineRule="auto"/>
              <w:contextualSpacing/>
              <w:rPr>
                <w:szCs w:val="24"/>
                <w:lang w:val="en-US"/>
              </w:rPr>
            </w:pPr>
            <w:r w:rsidRPr="007F57B7">
              <w:rPr>
                <w:szCs w:val="24"/>
                <w:lang w:val="en-US"/>
              </w:rPr>
              <w:t>1.</w:t>
            </w:r>
          </w:p>
        </w:tc>
        <w:tc>
          <w:tcPr>
            <w:tcW w:w="2098" w:type="dxa"/>
          </w:tcPr>
          <w:p w14:paraId="01566431" w14:textId="77777777" w:rsidR="002833D4" w:rsidRPr="007F57B7" w:rsidRDefault="002833D4" w:rsidP="00845FDA">
            <w:pPr>
              <w:spacing w:line="360" w:lineRule="auto"/>
              <w:contextualSpacing/>
              <w:rPr>
                <w:szCs w:val="24"/>
                <w:lang w:val="en-US"/>
              </w:rPr>
            </w:pPr>
            <w:r w:rsidRPr="007F57B7">
              <w:rPr>
                <w:szCs w:val="24"/>
                <w:lang w:val="en-US"/>
              </w:rPr>
              <w:t>Resolution</w:t>
            </w:r>
          </w:p>
        </w:tc>
        <w:tc>
          <w:tcPr>
            <w:tcW w:w="1763" w:type="dxa"/>
            <w:vMerge w:val="restart"/>
          </w:tcPr>
          <w:p w14:paraId="6A4E5C80" w14:textId="77777777" w:rsidR="002833D4" w:rsidRPr="007F57B7" w:rsidRDefault="002833D4" w:rsidP="00845FDA">
            <w:pPr>
              <w:spacing w:line="360" w:lineRule="auto"/>
              <w:contextualSpacing/>
              <w:rPr>
                <w:szCs w:val="24"/>
                <w:lang w:val="en-US"/>
              </w:rPr>
            </w:pPr>
          </w:p>
        </w:tc>
        <w:tc>
          <w:tcPr>
            <w:tcW w:w="1455" w:type="dxa"/>
          </w:tcPr>
          <w:p w14:paraId="5B3F9D40" w14:textId="77777777" w:rsidR="002833D4" w:rsidRPr="007F57B7" w:rsidRDefault="002833D4" w:rsidP="00845FDA">
            <w:pPr>
              <w:spacing w:line="360" w:lineRule="auto"/>
              <w:contextualSpacing/>
              <w:rPr>
                <w:szCs w:val="24"/>
                <w:lang w:val="en-US"/>
              </w:rPr>
            </w:pPr>
            <w:r w:rsidRPr="007F57B7">
              <w:rPr>
                <w:szCs w:val="24"/>
                <w:lang w:val="en-US"/>
              </w:rPr>
              <w:t>1% RH</w:t>
            </w:r>
          </w:p>
        </w:tc>
        <w:tc>
          <w:tcPr>
            <w:tcW w:w="1356" w:type="dxa"/>
          </w:tcPr>
          <w:p w14:paraId="32808421" w14:textId="77777777" w:rsidR="002833D4" w:rsidRPr="007F57B7" w:rsidRDefault="002833D4" w:rsidP="00845FDA">
            <w:pPr>
              <w:spacing w:line="360" w:lineRule="auto"/>
              <w:contextualSpacing/>
              <w:rPr>
                <w:szCs w:val="24"/>
                <w:lang w:val="en-US"/>
              </w:rPr>
            </w:pPr>
            <w:r w:rsidRPr="007F57B7">
              <w:rPr>
                <w:szCs w:val="24"/>
                <w:lang w:val="en-US"/>
              </w:rPr>
              <w:t>1%RH</w:t>
            </w:r>
          </w:p>
        </w:tc>
        <w:tc>
          <w:tcPr>
            <w:tcW w:w="1515" w:type="dxa"/>
          </w:tcPr>
          <w:p w14:paraId="0759C4B4" w14:textId="77777777" w:rsidR="002833D4" w:rsidRPr="007F57B7" w:rsidRDefault="002833D4" w:rsidP="00845FDA">
            <w:pPr>
              <w:spacing w:line="360" w:lineRule="auto"/>
              <w:contextualSpacing/>
              <w:rPr>
                <w:szCs w:val="24"/>
                <w:lang w:val="en-US"/>
              </w:rPr>
            </w:pPr>
            <w:r w:rsidRPr="007F57B7">
              <w:rPr>
                <w:szCs w:val="24"/>
                <w:lang w:val="en-US"/>
              </w:rPr>
              <w:t>1%RH</w:t>
            </w:r>
          </w:p>
        </w:tc>
      </w:tr>
      <w:tr w:rsidR="002833D4" w:rsidRPr="007F57B7" w14:paraId="53A1A19C" w14:textId="77777777" w:rsidTr="00D64867">
        <w:tc>
          <w:tcPr>
            <w:tcW w:w="590" w:type="dxa"/>
          </w:tcPr>
          <w:p w14:paraId="20F89139" w14:textId="77777777" w:rsidR="002833D4" w:rsidRPr="007F57B7" w:rsidRDefault="002833D4" w:rsidP="00845FDA">
            <w:pPr>
              <w:spacing w:line="360" w:lineRule="auto"/>
              <w:contextualSpacing/>
              <w:rPr>
                <w:szCs w:val="24"/>
                <w:lang w:val="en-US"/>
              </w:rPr>
            </w:pPr>
          </w:p>
        </w:tc>
        <w:tc>
          <w:tcPr>
            <w:tcW w:w="2098" w:type="dxa"/>
          </w:tcPr>
          <w:p w14:paraId="7AE7F7EB" w14:textId="77777777" w:rsidR="002833D4" w:rsidRPr="007F57B7" w:rsidRDefault="002833D4" w:rsidP="00845FDA">
            <w:pPr>
              <w:spacing w:line="360" w:lineRule="auto"/>
              <w:contextualSpacing/>
              <w:rPr>
                <w:szCs w:val="24"/>
                <w:lang w:val="en-US"/>
              </w:rPr>
            </w:pPr>
          </w:p>
        </w:tc>
        <w:tc>
          <w:tcPr>
            <w:tcW w:w="1763" w:type="dxa"/>
            <w:vMerge/>
          </w:tcPr>
          <w:p w14:paraId="301EE5C3" w14:textId="77777777" w:rsidR="002833D4" w:rsidRPr="007F57B7" w:rsidRDefault="002833D4" w:rsidP="00845FDA">
            <w:pPr>
              <w:spacing w:line="360" w:lineRule="auto"/>
              <w:contextualSpacing/>
              <w:rPr>
                <w:szCs w:val="24"/>
                <w:lang w:val="en-US"/>
              </w:rPr>
            </w:pPr>
          </w:p>
        </w:tc>
        <w:tc>
          <w:tcPr>
            <w:tcW w:w="1455" w:type="dxa"/>
          </w:tcPr>
          <w:p w14:paraId="2C613931" w14:textId="77777777" w:rsidR="002833D4" w:rsidRPr="007F57B7" w:rsidRDefault="002833D4" w:rsidP="00845FDA">
            <w:pPr>
              <w:spacing w:line="360" w:lineRule="auto"/>
              <w:contextualSpacing/>
              <w:rPr>
                <w:szCs w:val="24"/>
                <w:lang w:val="en-US"/>
              </w:rPr>
            </w:pPr>
            <w:r w:rsidRPr="007F57B7">
              <w:rPr>
                <w:szCs w:val="24"/>
                <w:lang w:val="en-US"/>
              </w:rPr>
              <w:t>-</w:t>
            </w:r>
          </w:p>
        </w:tc>
        <w:tc>
          <w:tcPr>
            <w:tcW w:w="1356" w:type="dxa"/>
          </w:tcPr>
          <w:p w14:paraId="28DBCDFD" w14:textId="77777777" w:rsidR="002833D4" w:rsidRPr="007F57B7" w:rsidRDefault="002833D4" w:rsidP="00845FDA">
            <w:pPr>
              <w:spacing w:line="360" w:lineRule="auto"/>
              <w:contextualSpacing/>
              <w:rPr>
                <w:szCs w:val="24"/>
                <w:lang w:val="en-US"/>
              </w:rPr>
            </w:pPr>
            <w:r w:rsidRPr="007F57B7">
              <w:rPr>
                <w:szCs w:val="24"/>
                <w:lang w:val="en-US"/>
              </w:rPr>
              <w:t>8 bit</w:t>
            </w:r>
          </w:p>
        </w:tc>
        <w:tc>
          <w:tcPr>
            <w:tcW w:w="1515" w:type="dxa"/>
          </w:tcPr>
          <w:p w14:paraId="137A3DCD" w14:textId="77777777" w:rsidR="002833D4" w:rsidRPr="007F57B7" w:rsidRDefault="002833D4" w:rsidP="00845FDA">
            <w:pPr>
              <w:spacing w:line="360" w:lineRule="auto"/>
              <w:contextualSpacing/>
              <w:rPr>
                <w:szCs w:val="24"/>
                <w:lang w:val="en-US"/>
              </w:rPr>
            </w:pPr>
            <w:r w:rsidRPr="007F57B7">
              <w:rPr>
                <w:szCs w:val="24"/>
                <w:lang w:val="en-US"/>
              </w:rPr>
              <w:t>-</w:t>
            </w:r>
          </w:p>
        </w:tc>
      </w:tr>
      <w:tr w:rsidR="002833D4" w:rsidRPr="007F57B7" w14:paraId="158F894A" w14:textId="77777777" w:rsidTr="00D64867">
        <w:tc>
          <w:tcPr>
            <w:tcW w:w="590" w:type="dxa"/>
            <w:tcBorders>
              <w:bottom w:val="single" w:sz="4" w:space="0" w:color="auto"/>
            </w:tcBorders>
          </w:tcPr>
          <w:p w14:paraId="7AC1CA17" w14:textId="77777777" w:rsidR="002833D4" w:rsidRPr="007F57B7" w:rsidRDefault="002833D4" w:rsidP="00845FDA">
            <w:pPr>
              <w:spacing w:line="360" w:lineRule="auto"/>
              <w:contextualSpacing/>
              <w:rPr>
                <w:szCs w:val="24"/>
                <w:lang w:val="en-US"/>
              </w:rPr>
            </w:pPr>
            <w:r w:rsidRPr="007F57B7">
              <w:rPr>
                <w:szCs w:val="24"/>
                <w:lang w:val="en-US"/>
              </w:rPr>
              <w:t>2.</w:t>
            </w:r>
          </w:p>
        </w:tc>
        <w:tc>
          <w:tcPr>
            <w:tcW w:w="2098" w:type="dxa"/>
          </w:tcPr>
          <w:p w14:paraId="7772CE30" w14:textId="77777777" w:rsidR="002833D4" w:rsidRPr="007F57B7" w:rsidRDefault="002833D4" w:rsidP="00845FDA">
            <w:pPr>
              <w:spacing w:line="360" w:lineRule="auto"/>
              <w:contextualSpacing/>
              <w:rPr>
                <w:szCs w:val="24"/>
                <w:lang w:val="en-US"/>
              </w:rPr>
            </w:pPr>
            <w:r w:rsidRPr="007F57B7">
              <w:rPr>
                <w:szCs w:val="24"/>
                <w:lang w:val="en-US"/>
              </w:rPr>
              <w:t>Repeatability</w:t>
            </w:r>
          </w:p>
        </w:tc>
        <w:tc>
          <w:tcPr>
            <w:tcW w:w="1763" w:type="dxa"/>
          </w:tcPr>
          <w:p w14:paraId="0A5CEEC4" w14:textId="77777777" w:rsidR="002833D4" w:rsidRPr="007F57B7" w:rsidRDefault="002833D4" w:rsidP="00845FDA">
            <w:pPr>
              <w:spacing w:line="360" w:lineRule="auto"/>
              <w:contextualSpacing/>
              <w:rPr>
                <w:szCs w:val="24"/>
                <w:lang w:val="en-US"/>
              </w:rPr>
            </w:pPr>
          </w:p>
        </w:tc>
        <w:tc>
          <w:tcPr>
            <w:tcW w:w="1455" w:type="dxa"/>
          </w:tcPr>
          <w:p w14:paraId="2A409B43" w14:textId="77777777" w:rsidR="002833D4" w:rsidRPr="007F57B7" w:rsidRDefault="002833D4" w:rsidP="00845FDA">
            <w:pPr>
              <w:spacing w:line="360" w:lineRule="auto"/>
              <w:contextualSpacing/>
              <w:rPr>
                <w:szCs w:val="24"/>
                <w:lang w:val="en-US"/>
              </w:rPr>
            </w:pPr>
            <w:r w:rsidRPr="007F57B7">
              <w:rPr>
                <w:szCs w:val="24"/>
                <w:lang w:val="en-US"/>
              </w:rPr>
              <w:t>-</w:t>
            </w:r>
          </w:p>
        </w:tc>
        <w:tc>
          <w:tcPr>
            <w:tcW w:w="1356" w:type="dxa"/>
          </w:tcPr>
          <w:p w14:paraId="0B912CD0" w14:textId="77777777" w:rsidR="002833D4" w:rsidRPr="007F57B7" w:rsidRDefault="002833D4" w:rsidP="00845FDA">
            <w:pPr>
              <w:spacing w:line="360" w:lineRule="auto"/>
              <w:contextualSpacing/>
              <w:rPr>
                <w:szCs w:val="24"/>
                <w:lang w:val="en-US"/>
              </w:rPr>
            </w:pPr>
            <w:r w:rsidRPr="007F57B7">
              <w:rPr>
                <w:szCs w:val="24"/>
                <w:lang w:val="en-US"/>
              </w:rPr>
              <w:t>±1%RH</w:t>
            </w:r>
          </w:p>
        </w:tc>
        <w:tc>
          <w:tcPr>
            <w:tcW w:w="1515" w:type="dxa"/>
          </w:tcPr>
          <w:p w14:paraId="5B70E860" w14:textId="77777777" w:rsidR="002833D4" w:rsidRPr="007F57B7" w:rsidRDefault="002833D4" w:rsidP="00845FDA">
            <w:pPr>
              <w:spacing w:line="360" w:lineRule="auto"/>
              <w:contextualSpacing/>
              <w:rPr>
                <w:szCs w:val="24"/>
                <w:lang w:val="en-US"/>
              </w:rPr>
            </w:pPr>
            <w:r w:rsidRPr="007F57B7">
              <w:rPr>
                <w:szCs w:val="24"/>
                <w:lang w:val="en-US"/>
              </w:rPr>
              <w:t>-</w:t>
            </w:r>
          </w:p>
        </w:tc>
      </w:tr>
      <w:tr w:rsidR="002833D4" w:rsidRPr="007F57B7" w14:paraId="30096542" w14:textId="77777777" w:rsidTr="00D64867">
        <w:tc>
          <w:tcPr>
            <w:tcW w:w="590" w:type="dxa"/>
            <w:vMerge w:val="restart"/>
          </w:tcPr>
          <w:p w14:paraId="3E928A44" w14:textId="77777777" w:rsidR="002833D4" w:rsidRPr="007F57B7" w:rsidRDefault="002833D4" w:rsidP="00845FDA">
            <w:pPr>
              <w:spacing w:line="360" w:lineRule="auto"/>
              <w:contextualSpacing/>
              <w:rPr>
                <w:szCs w:val="24"/>
                <w:lang w:val="en-US"/>
              </w:rPr>
            </w:pPr>
            <w:r w:rsidRPr="007F57B7">
              <w:rPr>
                <w:szCs w:val="24"/>
                <w:lang w:val="en-US"/>
              </w:rPr>
              <w:t>3.</w:t>
            </w:r>
          </w:p>
          <w:p w14:paraId="16CF16E4" w14:textId="77777777" w:rsidR="002833D4" w:rsidRPr="007F57B7" w:rsidRDefault="002833D4" w:rsidP="00845FDA">
            <w:pPr>
              <w:spacing w:line="360" w:lineRule="auto"/>
              <w:contextualSpacing/>
              <w:rPr>
                <w:szCs w:val="24"/>
                <w:lang w:val="en-US"/>
              </w:rPr>
            </w:pPr>
          </w:p>
        </w:tc>
        <w:tc>
          <w:tcPr>
            <w:tcW w:w="2098" w:type="dxa"/>
            <w:vMerge w:val="restart"/>
          </w:tcPr>
          <w:p w14:paraId="21ADE78C" w14:textId="77777777" w:rsidR="002833D4" w:rsidRPr="007F57B7" w:rsidRDefault="002833D4" w:rsidP="00845FDA">
            <w:pPr>
              <w:spacing w:line="360" w:lineRule="auto"/>
              <w:contextualSpacing/>
              <w:rPr>
                <w:szCs w:val="24"/>
                <w:lang w:val="en-US"/>
              </w:rPr>
            </w:pPr>
            <w:r w:rsidRPr="007F57B7">
              <w:rPr>
                <w:szCs w:val="24"/>
                <w:lang w:val="en-US"/>
              </w:rPr>
              <w:t>Accuracy</w:t>
            </w:r>
          </w:p>
        </w:tc>
        <w:tc>
          <w:tcPr>
            <w:tcW w:w="1763" w:type="dxa"/>
          </w:tcPr>
          <w:p w14:paraId="27989A9C" w14:textId="77777777" w:rsidR="002833D4" w:rsidRPr="007F57B7" w:rsidRDefault="002833D4" w:rsidP="00845FDA">
            <w:pPr>
              <w:spacing w:line="360" w:lineRule="auto"/>
              <w:contextualSpacing/>
              <w:rPr>
                <w:szCs w:val="24"/>
                <w:lang w:val="en-US"/>
              </w:rPr>
            </w:pPr>
            <w:r w:rsidRPr="007F57B7">
              <w:rPr>
                <w:szCs w:val="24"/>
                <w:lang w:val="en-US"/>
              </w:rPr>
              <w:t>25</w:t>
            </w:r>
            <w:r w:rsidRPr="007F57B7">
              <w:rPr>
                <w:szCs w:val="24"/>
                <w:vertAlign w:val="superscript"/>
                <w:lang w:val="en-US"/>
              </w:rPr>
              <w:t>o</w:t>
            </w:r>
            <w:r w:rsidRPr="007F57B7">
              <w:rPr>
                <w:szCs w:val="24"/>
                <w:lang w:val="en-US"/>
              </w:rPr>
              <w:t>C</w:t>
            </w:r>
          </w:p>
        </w:tc>
        <w:tc>
          <w:tcPr>
            <w:tcW w:w="1455" w:type="dxa"/>
          </w:tcPr>
          <w:p w14:paraId="247027B8" w14:textId="77777777" w:rsidR="002833D4" w:rsidRPr="007F57B7" w:rsidRDefault="002833D4" w:rsidP="00845FDA">
            <w:pPr>
              <w:spacing w:line="360" w:lineRule="auto"/>
              <w:contextualSpacing/>
              <w:rPr>
                <w:szCs w:val="24"/>
                <w:lang w:val="en-US"/>
              </w:rPr>
            </w:pPr>
            <w:r w:rsidRPr="007F57B7">
              <w:rPr>
                <w:szCs w:val="24"/>
                <w:lang w:val="en-US"/>
              </w:rPr>
              <w:t>-</w:t>
            </w:r>
          </w:p>
        </w:tc>
        <w:tc>
          <w:tcPr>
            <w:tcW w:w="1356" w:type="dxa"/>
          </w:tcPr>
          <w:p w14:paraId="7DB07789" w14:textId="77777777" w:rsidR="002833D4" w:rsidRPr="007F57B7" w:rsidRDefault="002833D4" w:rsidP="00845FDA">
            <w:pPr>
              <w:spacing w:line="360" w:lineRule="auto"/>
              <w:contextualSpacing/>
              <w:rPr>
                <w:szCs w:val="24"/>
                <w:lang w:val="en-US"/>
              </w:rPr>
            </w:pPr>
            <w:r w:rsidRPr="007F57B7">
              <w:rPr>
                <w:szCs w:val="24"/>
                <w:lang w:val="en-US"/>
              </w:rPr>
              <w:t>±4%RH</w:t>
            </w:r>
          </w:p>
        </w:tc>
        <w:tc>
          <w:tcPr>
            <w:tcW w:w="1515" w:type="dxa"/>
          </w:tcPr>
          <w:p w14:paraId="75E6BDB9" w14:textId="77777777" w:rsidR="002833D4" w:rsidRPr="007F57B7" w:rsidRDefault="002833D4" w:rsidP="00845FDA">
            <w:pPr>
              <w:spacing w:line="360" w:lineRule="auto"/>
              <w:contextualSpacing/>
              <w:rPr>
                <w:szCs w:val="24"/>
                <w:lang w:val="en-US"/>
              </w:rPr>
            </w:pPr>
            <w:r w:rsidRPr="007F57B7">
              <w:rPr>
                <w:szCs w:val="24"/>
                <w:lang w:val="en-US"/>
              </w:rPr>
              <w:t>-</w:t>
            </w:r>
          </w:p>
        </w:tc>
      </w:tr>
      <w:tr w:rsidR="002833D4" w:rsidRPr="007F57B7" w14:paraId="54FEF21F" w14:textId="77777777" w:rsidTr="00D64867">
        <w:tc>
          <w:tcPr>
            <w:tcW w:w="590" w:type="dxa"/>
            <w:vMerge/>
            <w:tcBorders>
              <w:top w:val="nil"/>
            </w:tcBorders>
          </w:tcPr>
          <w:p w14:paraId="737E62F9" w14:textId="77777777" w:rsidR="002833D4" w:rsidRPr="007F57B7" w:rsidRDefault="002833D4" w:rsidP="00845FDA">
            <w:pPr>
              <w:spacing w:line="360" w:lineRule="auto"/>
              <w:contextualSpacing/>
              <w:rPr>
                <w:szCs w:val="24"/>
                <w:lang w:val="en-US"/>
              </w:rPr>
            </w:pPr>
          </w:p>
        </w:tc>
        <w:tc>
          <w:tcPr>
            <w:tcW w:w="2098" w:type="dxa"/>
            <w:vMerge/>
          </w:tcPr>
          <w:p w14:paraId="52A7EE08" w14:textId="77777777" w:rsidR="002833D4" w:rsidRPr="007F57B7" w:rsidRDefault="002833D4" w:rsidP="00845FDA">
            <w:pPr>
              <w:spacing w:line="360" w:lineRule="auto"/>
              <w:contextualSpacing/>
              <w:rPr>
                <w:szCs w:val="24"/>
                <w:lang w:val="en-US"/>
              </w:rPr>
            </w:pPr>
          </w:p>
        </w:tc>
        <w:tc>
          <w:tcPr>
            <w:tcW w:w="1763" w:type="dxa"/>
          </w:tcPr>
          <w:p w14:paraId="0F638140" w14:textId="77777777" w:rsidR="002833D4" w:rsidRPr="007F57B7" w:rsidRDefault="002833D4" w:rsidP="00845FDA">
            <w:pPr>
              <w:spacing w:line="360" w:lineRule="auto"/>
              <w:contextualSpacing/>
              <w:rPr>
                <w:szCs w:val="24"/>
                <w:lang w:val="en-US"/>
              </w:rPr>
            </w:pPr>
            <w:r w:rsidRPr="007F57B7">
              <w:rPr>
                <w:szCs w:val="24"/>
                <w:lang w:val="en-US"/>
              </w:rPr>
              <w:t>0 – 50</w:t>
            </w:r>
            <w:r w:rsidRPr="007F57B7">
              <w:rPr>
                <w:szCs w:val="24"/>
                <w:vertAlign w:val="superscript"/>
                <w:lang w:val="en-US"/>
              </w:rPr>
              <w:t>o</w:t>
            </w:r>
            <w:r w:rsidRPr="007F57B7">
              <w:rPr>
                <w:szCs w:val="24"/>
                <w:lang w:val="en-US"/>
              </w:rPr>
              <w:t>C</w:t>
            </w:r>
          </w:p>
        </w:tc>
        <w:tc>
          <w:tcPr>
            <w:tcW w:w="1455" w:type="dxa"/>
          </w:tcPr>
          <w:p w14:paraId="77622DA4" w14:textId="77777777" w:rsidR="002833D4" w:rsidRPr="007F57B7" w:rsidRDefault="002833D4" w:rsidP="00845FDA">
            <w:pPr>
              <w:spacing w:line="360" w:lineRule="auto"/>
              <w:contextualSpacing/>
              <w:rPr>
                <w:szCs w:val="24"/>
                <w:lang w:val="en-US"/>
              </w:rPr>
            </w:pPr>
            <w:r w:rsidRPr="007F57B7">
              <w:rPr>
                <w:szCs w:val="24"/>
                <w:lang w:val="en-US"/>
              </w:rPr>
              <w:t>-</w:t>
            </w:r>
          </w:p>
        </w:tc>
        <w:tc>
          <w:tcPr>
            <w:tcW w:w="1356" w:type="dxa"/>
          </w:tcPr>
          <w:p w14:paraId="0C7DF207" w14:textId="77777777" w:rsidR="002833D4" w:rsidRPr="007F57B7" w:rsidRDefault="002833D4" w:rsidP="00845FDA">
            <w:pPr>
              <w:spacing w:line="360" w:lineRule="auto"/>
              <w:contextualSpacing/>
              <w:rPr>
                <w:szCs w:val="24"/>
                <w:lang w:val="en-US"/>
              </w:rPr>
            </w:pPr>
            <w:r w:rsidRPr="007F57B7">
              <w:rPr>
                <w:szCs w:val="24"/>
                <w:lang w:val="en-US"/>
              </w:rPr>
              <w:t>-</w:t>
            </w:r>
          </w:p>
        </w:tc>
        <w:tc>
          <w:tcPr>
            <w:tcW w:w="1515" w:type="dxa"/>
          </w:tcPr>
          <w:p w14:paraId="56BABD59" w14:textId="77777777" w:rsidR="002833D4" w:rsidRPr="007F57B7" w:rsidRDefault="002833D4" w:rsidP="00845FDA">
            <w:pPr>
              <w:spacing w:line="360" w:lineRule="auto"/>
              <w:contextualSpacing/>
              <w:rPr>
                <w:szCs w:val="24"/>
                <w:lang w:val="en-US"/>
              </w:rPr>
            </w:pPr>
            <w:r w:rsidRPr="007F57B7">
              <w:rPr>
                <w:szCs w:val="24"/>
                <w:lang w:val="en-US"/>
              </w:rPr>
              <w:t>±5%RH</w:t>
            </w:r>
          </w:p>
        </w:tc>
      </w:tr>
      <w:tr w:rsidR="002833D4" w:rsidRPr="007F57B7" w14:paraId="087C7580" w14:textId="77777777" w:rsidTr="00D64867">
        <w:tc>
          <w:tcPr>
            <w:tcW w:w="590" w:type="dxa"/>
            <w:tcBorders>
              <w:bottom w:val="single" w:sz="4" w:space="0" w:color="auto"/>
            </w:tcBorders>
          </w:tcPr>
          <w:p w14:paraId="539B7397" w14:textId="77777777" w:rsidR="002833D4" w:rsidRPr="007F57B7" w:rsidRDefault="002833D4" w:rsidP="00845FDA">
            <w:pPr>
              <w:spacing w:line="360" w:lineRule="auto"/>
              <w:contextualSpacing/>
              <w:rPr>
                <w:szCs w:val="24"/>
                <w:lang w:val="en-US"/>
              </w:rPr>
            </w:pPr>
            <w:r w:rsidRPr="007F57B7">
              <w:rPr>
                <w:szCs w:val="24"/>
                <w:lang w:val="en-US"/>
              </w:rPr>
              <w:t>4.</w:t>
            </w:r>
          </w:p>
        </w:tc>
        <w:tc>
          <w:tcPr>
            <w:tcW w:w="2098" w:type="dxa"/>
          </w:tcPr>
          <w:p w14:paraId="0DAE4A04" w14:textId="77777777" w:rsidR="002833D4" w:rsidRPr="007F57B7" w:rsidRDefault="002833D4" w:rsidP="00845FDA">
            <w:pPr>
              <w:spacing w:line="360" w:lineRule="auto"/>
              <w:contextualSpacing/>
              <w:rPr>
                <w:szCs w:val="24"/>
                <w:lang w:val="en-US"/>
              </w:rPr>
            </w:pPr>
            <w:r w:rsidRPr="007F57B7">
              <w:rPr>
                <w:szCs w:val="24"/>
                <w:lang w:val="en-US"/>
              </w:rPr>
              <w:t>Interchangeability</w:t>
            </w:r>
          </w:p>
        </w:tc>
        <w:tc>
          <w:tcPr>
            <w:tcW w:w="6089" w:type="dxa"/>
            <w:gridSpan w:val="4"/>
          </w:tcPr>
          <w:p w14:paraId="725A2CFA" w14:textId="77777777" w:rsidR="002833D4" w:rsidRPr="007F57B7" w:rsidRDefault="002833D4" w:rsidP="00845FDA">
            <w:pPr>
              <w:spacing w:line="360" w:lineRule="auto"/>
              <w:contextualSpacing/>
              <w:rPr>
                <w:szCs w:val="24"/>
                <w:lang w:val="en-US"/>
              </w:rPr>
            </w:pPr>
            <w:r w:rsidRPr="007F57B7">
              <w:rPr>
                <w:szCs w:val="24"/>
                <w:lang w:val="en-US"/>
              </w:rPr>
              <w:t>Fully Interchangeable</w:t>
            </w:r>
          </w:p>
        </w:tc>
      </w:tr>
      <w:tr w:rsidR="002833D4" w:rsidRPr="007F57B7" w14:paraId="19ACA13C" w14:textId="77777777" w:rsidTr="00D64867">
        <w:tc>
          <w:tcPr>
            <w:tcW w:w="590" w:type="dxa"/>
            <w:vMerge w:val="restart"/>
          </w:tcPr>
          <w:p w14:paraId="29B45A96" w14:textId="77777777" w:rsidR="002833D4" w:rsidRPr="007F57B7" w:rsidRDefault="002833D4" w:rsidP="00845FDA">
            <w:pPr>
              <w:spacing w:line="360" w:lineRule="auto"/>
              <w:contextualSpacing/>
              <w:rPr>
                <w:szCs w:val="24"/>
                <w:lang w:val="en-US"/>
              </w:rPr>
            </w:pPr>
            <w:r w:rsidRPr="007F57B7">
              <w:rPr>
                <w:szCs w:val="24"/>
                <w:lang w:val="en-US"/>
              </w:rPr>
              <w:t>5.</w:t>
            </w:r>
          </w:p>
        </w:tc>
        <w:tc>
          <w:tcPr>
            <w:tcW w:w="2098" w:type="dxa"/>
            <w:vMerge w:val="restart"/>
          </w:tcPr>
          <w:p w14:paraId="0703F0FB" w14:textId="77777777" w:rsidR="002833D4" w:rsidRPr="007F57B7" w:rsidRDefault="002833D4" w:rsidP="00845FDA">
            <w:pPr>
              <w:spacing w:line="360" w:lineRule="auto"/>
              <w:contextualSpacing/>
              <w:rPr>
                <w:szCs w:val="24"/>
                <w:lang w:val="en-US"/>
              </w:rPr>
            </w:pPr>
            <w:r w:rsidRPr="007F57B7">
              <w:rPr>
                <w:szCs w:val="24"/>
                <w:lang w:val="en-US"/>
              </w:rPr>
              <w:t>Measurement Range</w:t>
            </w:r>
          </w:p>
        </w:tc>
        <w:tc>
          <w:tcPr>
            <w:tcW w:w="1763" w:type="dxa"/>
          </w:tcPr>
          <w:p w14:paraId="3D408169" w14:textId="77777777" w:rsidR="002833D4" w:rsidRPr="007F57B7" w:rsidRDefault="002833D4" w:rsidP="00845FDA">
            <w:pPr>
              <w:spacing w:line="360" w:lineRule="auto"/>
              <w:contextualSpacing/>
              <w:rPr>
                <w:szCs w:val="24"/>
                <w:lang w:val="en-US"/>
              </w:rPr>
            </w:pPr>
            <w:r w:rsidRPr="007F57B7">
              <w:rPr>
                <w:szCs w:val="24"/>
                <w:lang w:val="en-US"/>
              </w:rPr>
              <w:t>0</w:t>
            </w:r>
            <w:r w:rsidRPr="007F57B7">
              <w:rPr>
                <w:szCs w:val="24"/>
                <w:vertAlign w:val="superscript"/>
                <w:lang w:val="en-US"/>
              </w:rPr>
              <w:t>o</w:t>
            </w:r>
            <w:r w:rsidRPr="007F57B7">
              <w:rPr>
                <w:szCs w:val="24"/>
                <w:lang w:val="en-US"/>
              </w:rPr>
              <w:t>C</w:t>
            </w:r>
          </w:p>
        </w:tc>
        <w:tc>
          <w:tcPr>
            <w:tcW w:w="1455" w:type="dxa"/>
          </w:tcPr>
          <w:p w14:paraId="6EB163C5" w14:textId="77777777" w:rsidR="002833D4" w:rsidRPr="007F57B7" w:rsidRDefault="002833D4" w:rsidP="00845FDA">
            <w:pPr>
              <w:spacing w:line="360" w:lineRule="auto"/>
              <w:contextualSpacing/>
              <w:rPr>
                <w:szCs w:val="24"/>
                <w:lang w:val="en-US"/>
              </w:rPr>
            </w:pPr>
            <w:r w:rsidRPr="007F57B7">
              <w:rPr>
                <w:szCs w:val="24"/>
                <w:lang w:val="en-US"/>
              </w:rPr>
              <w:t>30%RH</w:t>
            </w:r>
          </w:p>
        </w:tc>
        <w:tc>
          <w:tcPr>
            <w:tcW w:w="1356" w:type="dxa"/>
          </w:tcPr>
          <w:p w14:paraId="264D7979" w14:textId="77777777" w:rsidR="002833D4" w:rsidRPr="007F57B7" w:rsidRDefault="002833D4" w:rsidP="00845FDA">
            <w:pPr>
              <w:spacing w:line="360" w:lineRule="auto"/>
              <w:contextualSpacing/>
              <w:rPr>
                <w:szCs w:val="24"/>
                <w:lang w:val="en-US"/>
              </w:rPr>
            </w:pPr>
            <w:r w:rsidRPr="007F57B7">
              <w:rPr>
                <w:szCs w:val="24"/>
                <w:lang w:val="en-US"/>
              </w:rPr>
              <w:t>-</w:t>
            </w:r>
          </w:p>
        </w:tc>
        <w:tc>
          <w:tcPr>
            <w:tcW w:w="1515" w:type="dxa"/>
          </w:tcPr>
          <w:p w14:paraId="0539E902" w14:textId="77777777" w:rsidR="002833D4" w:rsidRPr="007F57B7" w:rsidRDefault="002833D4" w:rsidP="00845FDA">
            <w:pPr>
              <w:spacing w:line="360" w:lineRule="auto"/>
              <w:contextualSpacing/>
              <w:rPr>
                <w:szCs w:val="24"/>
                <w:lang w:val="en-US"/>
              </w:rPr>
            </w:pPr>
            <w:r w:rsidRPr="007F57B7">
              <w:rPr>
                <w:szCs w:val="24"/>
                <w:lang w:val="en-US"/>
              </w:rPr>
              <w:t>90%RH</w:t>
            </w:r>
          </w:p>
        </w:tc>
      </w:tr>
      <w:tr w:rsidR="002833D4" w:rsidRPr="007F57B7" w14:paraId="1FD5F9C0" w14:textId="77777777" w:rsidTr="00D64867">
        <w:tc>
          <w:tcPr>
            <w:tcW w:w="590" w:type="dxa"/>
            <w:vMerge/>
            <w:tcBorders>
              <w:top w:val="nil"/>
            </w:tcBorders>
          </w:tcPr>
          <w:p w14:paraId="0EB2346C" w14:textId="77777777" w:rsidR="002833D4" w:rsidRPr="007F57B7" w:rsidRDefault="002833D4" w:rsidP="00845FDA">
            <w:pPr>
              <w:spacing w:line="360" w:lineRule="auto"/>
              <w:contextualSpacing/>
              <w:rPr>
                <w:szCs w:val="24"/>
                <w:lang w:val="en-US"/>
              </w:rPr>
            </w:pPr>
          </w:p>
        </w:tc>
        <w:tc>
          <w:tcPr>
            <w:tcW w:w="2098" w:type="dxa"/>
            <w:vMerge/>
          </w:tcPr>
          <w:p w14:paraId="6591BA7F" w14:textId="77777777" w:rsidR="002833D4" w:rsidRPr="007F57B7" w:rsidRDefault="002833D4" w:rsidP="00845FDA">
            <w:pPr>
              <w:spacing w:line="360" w:lineRule="auto"/>
              <w:contextualSpacing/>
              <w:rPr>
                <w:szCs w:val="24"/>
                <w:lang w:val="en-US"/>
              </w:rPr>
            </w:pPr>
          </w:p>
        </w:tc>
        <w:tc>
          <w:tcPr>
            <w:tcW w:w="1763" w:type="dxa"/>
          </w:tcPr>
          <w:p w14:paraId="22AC7ADF" w14:textId="77777777" w:rsidR="002833D4" w:rsidRPr="007F57B7" w:rsidRDefault="002833D4" w:rsidP="00845FDA">
            <w:pPr>
              <w:spacing w:line="360" w:lineRule="auto"/>
              <w:contextualSpacing/>
              <w:rPr>
                <w:szCs w:val="24"/>
                <w:lang w:val="en-US"/>
              </w:rPr>
            </w:pPr>
            <w:r w:rsidRPr="007F57B7">
              <w:rPr>
                <w:szCs w:val="24"/>
                <w:lang w:val="en-US"/>
              </w:rPr>
              <w:t>25</w:t>
            </w:r>
            <w:r w:rsidRPr="007F57B7">
              <w:rPr>
                <w:szCs w:val="24"/>
                <w:vertAlign w:val="superscript"/>
                <w:lang w:val="en-US"/>
              </w:rPr>
              <w:t>o</w:t>
            </w:r>
            <w:r w:rsidRPr="007F57B7">
              <w:rPr>
                <w:szCs w:val="24"/>
                <w:lang w:val="en-US"/>
              </w:rPr>
              <w:t>C</w:t>
            </w:r>
          </w:p>
        </w:tc>
        <w:tc>
          <w:tcPr>
            <w:tcW w:w="1455" w:type="dxa"/>
          </w:tcPr>
          <w:p w14:paraId="4DF28398" w14:textId="77777777" w:rsidR="002833D4" w:rsidRPr="007F57B7" w:rsidRDefault="002833D4" w:rsidP="00845FDA">
            <w:pPr>
              <w:spacing w:line="360" w:lineRule="auto"/>
              <w:contextualSpacing/>
              <w:rPr>
                <w:szCs w:val="24"/>
                <w:lang w:val="en-US"/>
              </w:rPr>
            </w:pPr>
            <w:r w:rsidRPr="007F57B7">
              <w:rPr>
                <w:szCs w:val="24"/>
                <w:lang w:val="en-US"/>
              </w:rPr>
              <w:t>20%RH</w:t>
            </w:r>
          </w:p>
        </w:tc>
        <w:tc>
          <w:tcPr>
            <w:tcW w:w="1356" w:type="dxa"/>
          </w:tcPr>
          <w:p w14:paraId="6BAF3C1A" w14:textId="77777777" w:rsidR="002833D4" w:rsidRPr="007F57B7" w:rsidRDefault="002833D4" w:rsidP="00845FDA">
            <w:pPr>
              <w:spacing w:line="360" w:lineRule="auto"/>
              <w:contextualSpacing/>
              <w:rPr>
                <w:szCs w:val="24"/>
                <w:lang w:val="en-US"/>
              </w:rPr>
            </w:pPr>
            <w:r w:rsidRPr="007F57B7">
              <w:rPr>
                <w:szCs w:val="24"/>
                <w:lang w:val="en-US"/>
              </w:rPr>
              <w:t>-</w:t>
            </w:r>
          </w:p>
        </w:tc>
        <w:tc>
          <w:tcPr>
            <w:tcW w:w="1515" w:type="dxa"/>
          </w:tcPr>
          <w:p w14:paraId="3CA1A223" w14:textId="77777777" w:rsidR="002833D4" w:rsidRPr="007F57B7" w:rsidRDefault="002833D4" w:rsidP="00845FDA">
            <w:pPr>
              <w:spacing w:line="360" w:lineRule="auto"/>
              <w:contextualSpacing/>
              <w:rPr>
                <w:szCs w:val="24"/>
                <w:lang w:val="en-US"/>
              </w:rPr>
            </w:pPr>
            <w:r w:rsidRPr="007F57B7">
              <w:rPr>
                <w:szCs w:val="24"/>
                <w:lang w:val="en-US"/>
              </w:rPr>
              <w:t>90%RH</w:t>
            </w:r>
          </w:p>
        </w:tc>
      </w:tr>
      <w:tr w:rsidR="002833D4" w:rsidRPr="007F57B7" w14:paraId="2DD89531" w14:textId="77777777" w:rsidTr="00D64867">
        <w:tc>
          <w:tcPr>
            <w:tcW w:w="590" w:type="dxa"/>
            <w:vMerge/>
            <w:tcBorders>
              <w:top w:val="nil"/>
            </w:tcBorders>
          </w:tcPr>
          <w:p w14:paraId="6EDAF6D7" w14:textId="77777777" w:rsidR="002833D4" w:rsidRPr="007F57B7" w:rsidRDefault="002833D4" w:rsidP="00845FDA">
            <w:pPr>
              <w:spacing w:line="360" w:lineRule="auto"/>
              <w:contextualSpacing/>
              <w:rPr>
                <w:szCs w:val="24"/>
                <w:lang w:val="en-US"/>
              </w:rPr>
            </w:pPr>
          </w:p>
        </w:tc>
        <w:tc>
          <w:tcPr>
            <w:tcW w:w="2098" w:type="dxa"/>
            <w:vMerge/>
          </w:tcPr>
          <w:p w14:paraId="613C89DE" w14:textId="77777777" w:rsidR="002833D4" w:rsidRPr="007F57B7" w:rsidRDefault="002833D4" w:rsidP="00845FDA">
            <w:pPr>
              <w:spacing w:line="360" w:lineRule="auto"/>
              <w:contextualSpacing/>
              <w:rPr>
                <w:szCs w:val="24"/>
                <w:lang w:val="en-US"/>
              </w:rPr>
            </w:pPr>
          </w:p>
        </w:tc>
        <w:tc>
          <w:tcPr>
            <w:tcW w:w="1763" w:type="dxa"/>
          </w:tcPr>
          <w:p w14:paraId="6A81FBE9" w14:textId="77777777" w:rsidR="002833D4" w:rsidRPr="007F57B7" w:rsidRDefault="002833D4" w:rsidP="00845FDA">
            <w:pPr>
              <w:spacing w:line="360" w:lineRule="auto"/>
              <w:contextualSpacing/>
              <w:rPr>
                <w:szCs w:val="24"/>
                <w:lang w:val="en-US"/>
              </w:rPr>
            </w:pPr>
            <w:r w:rsidRPr="007F57B7">
              <w:rPr>
                <w:szCs w:val="24"/>
                <w:lang w:val="en-US"/>
              </w:rPr>
              <w:t>50%RH</w:t>
            </w:r>
          </w:p>
        </w:tc>
        <w:tc>
          <w:tcPr>
            <w:tcW w:w="1455" w:type="dxa"/>
          </w:tcPr>
          <w:p w14:paraId="17AA19ED" w14:textId="77777777" w:rsidR="002833D4" w:rsidRPr="007F57B7" w:rsidRDefault="002833D4" w:rsidP="00845FDA">
            <w:pPr>
              <w:spacing w:line="360" w:lineRule="auto"/>
              <w:contextualSpacing/>
              <w:rPr>
                <w:szCs w:val="24"/>
                <w:lang w:val="en-US"/>
              </w:rPr>
            </w:pPr>
            <w:r w:rsidRPr="007F57B7">
              <w:rPr>
                <w:szCs w:val="24"/>
                <w:lang w:val="en-US"/>
              </w:rPr>
              <w:t>20%RH</w:t>
            </w:r>
          </w:p>
        </w:tc>
        <w:tc>
          <w:tcPr>
            <w:tcW w:w="1356" w:type="dxa"/>
          </w:tcPr>
          <w:p w14:paraId="73B14B5F" w14:textId="77777777" w:rsidR="002833D4" w:rsidRPr="007F57B7" w:rsidRDefault="002833D4" w:rsidP="00845FDA">
            <w:pPr>
              <w:spacing w:line="360" w:lineRule="auto"/>
              <w:contextualSpacing/>
              <w:rPr>
                <w:szCs w:val="24"/>
                <w:lang w:val="en-US"/>
              </w:rPr>
            </w:pPr>
            <w:r w:rsidRPr="007F57B7">
              <w:rPr>
                <w:szCs w:val="24"/>
                <w:lang w:val="en-US"/>
              </w:rPr>
              <w:t>-</w:t>
            </w:r>
          </w:p>
        </w:tc>
        <w:tc>
          <w:tcPr>
            <w:tcW w:w="1515" w:type="dxa"/>
          </w:tcPr>
          <w:p w14:paraId="73A57724" w14:textId="77777777" w:rsidR="002833D4" w:rsidRPr="007F57B7" w:rsidRDefault="002833D4" w:rsidP="00845FDA">
            <w:pPr>
              <w:spacing w:line="360" w:lineRule="auto"/>
              <w:contextualSpacing/>
              <w:rPr>
                <w:szCs w:val="24"/>
                <w:lang w:val="en-US"/>
              </w:rPr>
            </w:pPr>
            <w:r w:rsidRPr="007F57B7">
              <w:rPr>
                <w:szCs w:val="24"/>
                <w:lang w:val="en-US"/>
              </w:rPr>
              <w:t>80%RH</w:t>
            </w:r>
          </w:p>
        </w:tc>
      </w:tr>
      <w:tr w:rsidR="002833D4" w:rsidRPr="007F57B7" w14:paraId="6CFFBDDA" w14:textId="77777777" w:rsidTr="00D64867">
        <w:tc>
          <w:tcPr>
            <w:tcW w:w="590" w:type="dxa"/>
          </w:tcPr>
          <w:p w14:paraId="68E04F0B" w14:textId="77777777" w:rsidR="002833D4" w:rsidRPr="007F57B7" w:rsidRDefault="002833D4" w:rsidP="00845FDA">
            <w:pPr>
              <w:spacing w:line="360" w:lineRule="auto"/>
              <w:contextualSpacing/>
              <w:rPr>
                <w:szCs w:val="24"/>
                <w:lang w:val="en-US"/>
              </w:rPr>
            </w:pPr>
            <w:r w:rsidRPr="007F57B7">
              <w:rPr>
                <w:szCs w:val="24"/>
                <w:lang w:val="en-US"/>
              </w:rPr>
              <w:t>6.</w:t>
            </w:r>
          </w:p>
        </w:tc>
        <w:tc>
          <w:tcPr>
            <w:tcW w:w="2098" w:type="dxa"/>
          </w:tcPr>
          <w:p w14:paraId="00453576" w14:textId="77777777" w:rsidR="002833D4" w:rsidRPr="007F57B7" w:rsidRDefault="002833D4" w:rsidP="00845FDA">
            <w:pPr>
              <w:spacing w:line="360" w:lineRule="auto"/>
              <w:contextualSpacing/>
              <w:rPr>
                <w:szCs w:val="24"/>
                <w:lang w:val="en-US"/>
              </w:rPr>
            </w:pPr>
            <w:r w:rsidRPr="007F57B7">
              <w:rPr>
                <w:szCs w:val="24"/>
                <w:lang w:val="en-US"/>
              </w:rPr>
              <w:t>Response Time (Seconds)</w:t>
            </w:r>
          </w:p>
        </w:tc>
        <w:tc>
          <w:tcPr>
            <w:tcW w:w="1763" w:type="dxa"/>
          </w:tcPr>
          <w:p w14:paraId="7A20A8E2" w14:textId="77777777" w:rsidR="002833D4" w:rsidRPr="007F57B7" w:rsidRDefault="002833D4" w:rsidP="00845FDA">
            <w:pPr>
              <w:spacing w:line="360" w:lineRule="auto"/>
              <w:contextualSpacing/>
              <w:rPr>
                <w:szCs w:val="24"/>
                <w:lang w:val="en-US"/>
              </w:rPr>
            </w:pPr>
            <w:r w:rsidRPr="007F57B7">
              <w:rPr>
                <w:szCs w:val="24"/>
                <w:lang w:val="en-US"/>
              </w:rPr>
              <w:t>1/e(63%)25</w:t>
            </w:r>
            <w:r w:rsidRPr="007F57B7">
              <w:rPr>
                <w:szCs w:val="24"/>
                <w:vertAlign w:val="superscript"/>
                <w:lang w:val="en-US"/>
              </w:rPr>
              <w:t>o</w:t>
            </w:r>
            <w:r w:rsidRPr="007F57B7">
              <w:rPr>
                <w:szCs w:val="24"/>
                <w:lang w:val="en-US"/>
              </w:rPr>
              <w:t>C, 1m/s Air</w:t>
            </w:r>
          </w:p>
        </w:tc>
        <w:tc>
          <w:tcPr>
            <w:tcW w:w="1455" w:type="dxa"/>
          </w:tcPr>
          <w:p w14:paraId="51FBEF12" w14:textId="77777777" w:rsidR="002833D4" w:rsidRPr="007F57B7" w:rsidRDefault="002833D4" w:rsidP="00845FDA">
            <w:pPr>
              <w:spacing w:line="360" w:lineRule="auto"/>
              <w:contextualSpacing/>
              <w:rPr>
                <w:szCs w:val="24"/>
                <w:lang w:val="en-US"/>
              </w:rPr>
            </w:pPr>
            <w:r w:rsidRPr="007F57B7">
              <w:rPr>
                <w:szCs w:val="24"/>
                <w:lang w:val="en-US"/>
              </w:rPr>
              <w:t>6s</w:t>
            </w:r>
          </w:p>
        </w:tc>
        <w:tc>
          <w:tcPr>
            <w:tcW w:w="1356" w:type="dxa"/>
          </w:tcPr>
          <w:p w14:paraId="490F6F43" w14:textId="77777777" w:rsidR="002833D4" w:rsidRPr="007F57B7" w:rsidRDefault="002833D4" w:rsidP="00845FDA">
            <w:pPr>
              <w:spacing w:line="360" w:lineRule="auto"/>
              <w:contextualSpacing/>
              <w:rPr>
                <w:szCs w:val="24"/>
                <w:lang w:val="en-US"/>
              </w:rPr>
            </w:pPr>
            <w:r w:rsidRPr="007F57B7">
              <w:rPr>
                <w:szCs w:val="24"/>
                <w:lang w:val="en-US"/>
              </w:rPr>
              <w:t>10s</w:t>
            </w:r>
          </w:p>
        </w:tc>
        <w:tc>
          <w:tcPr>
            <w:tcW w:w="1515" w:type="dxa"/>
          </w:tcPr>
          <w:p w14:paraId="702C427E" w14:textId="77777777" w:rsidR="002833D4" w:rsidRPr="007F57B7" w:rsidRDefault="002833D4" w:rsidP="00845FDA">
            <w:pPr>
              <w:spacing w:line="360" w:lineRule="auto"/>
              <w:contextualSpacing/>
              <w:rPr>
                <w:szCs w:val="24"/>
                <w:lang w:val="en-US"/>
              </w:rPr>
            </w:pPr>
            <w:r w:rsidRPr="007F57B7">
              <w:rPr>
                <w:szCs w:val="24"/>
                <w:lang w:val="en-US"/>
              </w:rPr>
              <w:t>15%</w:t>
            </w:r>
          </w:p>
        </w:tc>
      </w:tr>
      <w:tr w:rsidR="002833D4" w:rsidRPr="007F57B7" w14:paraId="2BACD6E4" w14:textId="77777777" w:rsidTr="00D64867">
        <w:tc>
          <w:tcPr>
            <w:tcW w:w="590" w:type="dxa"/>
          </w:tcPr>
          <w:p w14:paraId="2A234B8F" w14:textId="77777777" w:rsidR="002833D4" w:rsidRPr="007F57B7" w:rsidRDefault="002833D4" w:rsidP="00845FDA">
            <w:pPr>
              <w:spacing w:line="360" w:lineRule="auto"/>
              <w:contextualSpacing/>
              <w:rPr>
                <w:szCs w:val="24"/>
                <w:lang w:val="en-US"/>
              </w:rPr>
            </w:pPr>
            <w:r w:rsidRPr="007F57B7">
              <w:rPr>
                <w:szCs w:val="24"/>
                <w:lang w:val="en-US"/>
              </w:rPr>
              <w:t>7.</w:t>
            </w:r>
          </w:p>
        </w:tc>
        <w:tc>
          <w:tcPr>
            <w:tcW w:w="2098" w:type="dxa"/>
          </w:tcPr>
          <w:p w14:paraId="27166E10" w14:textId="77777777" w:rsidR="002833D4" w:rsidRPr="007F57B7" w:rsidRDefault="002833D4" w:rsidP="00845FDA">
            <w:pPr>
              <w:spacing w:line="360" w:lineRule="auto"/>
              <w:contextualSpacing/>
              <w:rPr>
                <w:szCs w:val="24"/>
                <w:lang w:val="en-US"/>
              </w:rPr>
            </w:pPr>
            <w:r w:rsidRPr="007F57B7">
              <w:rPr>
                <w:szCs w:val="24"/>
                <w:lang w:val="en-US"/>
              </w:rPr>
              <w:t>Hysteresis</w:t>
            </w:r>
          </w:p>
        </w:tc>
        <w:tc>
          <w:tcPr>
            <w:tcW w:w="1763" w:type="dxa"/>
          </w:tcPr>
          <w:p w14:paraId="22892FBC" w14:textId="77777777" w:rsidR="002833D4" w:rsidRPr="007F57B7" w:rsidRDefault="002833D4" w:rsidP="00845FDA">
            <w:pPr>
              <w:spacing w:line="360" w:lineRule="auto"/>
              <w:contextualSpacing/>
              <w:rPr>
                <w:szCs w:val="24"/>
                <w:lang w:val="en-US"/>
              </w:rPr>
            </w:pPr>
          </w:p>
        </w:tc>
        <w:tc>
          <w:tcPr>
            <w:tcW w:w="1455" w:type="dxa"/>
          </w:tcPr>
          <w:p w14:paraId="03F9038F" w14:textId="77777777" w:rsidR="002833D4" w:rsidRPr="007F57B7" w:rsidRDefault="002833D4" w:rsidP="00845FDA">
            <w:pPr>
              <w:spacing w:line="360" w:lineRule="auto"/>
              <w:contextualSpacing/>
              <w:rPr>
                <w:szCs w:val="24"/>
                <w:lang w:val="en-US"/>
              </w:rPr>
            </w:pPr>
            <w:r w:rsidRPr="007F57B7">
              <w:rPr>
                <w:szCs w:val="24"/>
                <w:lang w:val="en-US"/>
              </w:rPr>
              <w:t>-</w:t>
            </w:r>
          </w:p>
        </w:tc>
        <w:tc>
          <w:tcPr>
            <w:tcW w:w="1356" w:type="dxa"/>
          </w:tcPr>
          <w:p w14:paraId="030A4AA3" w14:textId="77777777" w:rsidR="002833D4" w:rsidRPr="007F57B7" w:rsidRDefault="002833D4" w:rsidP="00845FDA">
            <w:pPr>
              <w:spacing w:line="360" w:lineRule="auto"/>
              <w:contextualSpacing/>
              <w:rPr>
                <w:szCs w:val="24"/>
                <w:lang w:val="en-US"/>
              </w:rPr>
            </w:pPr>
            <w:r w:rsidRPr="007F57B7">
              <w:rPr>
                <w:szCs w:val="24"/>
                <w:lang w:val="en-US"/>
              </w:rPr>
              <w:t>±1%RH</w:t>
            </w:r>
          </w:p>
        </w:tc>
        <w:tc>
          <w:tcPr>
            <w:tcW w:w="1515" w:type="dxa"/>
          </w:tcPr>
          <w:p w14:paraId="3CDDFFD8" w14:textId="77777777" w:rsidR="002833D4" w:rsidRPr="007F57B7" w:rsidRDefault="002833D4" w:rsidP="00845FDA">
            <w:pPr>
              <w:spacing w:line="360" w:lineRule="auto"/>
              <w:contextualSpacing/>
              <w:rPr>
                <w:szCs w:val="24"/>
                <w:lang w:val="en-US"/>
              </w:rPr>
            </w:pPr>
            <w:r w:rsidRPr="007F57B7">
              <w:rPr>
                <w:szCs w:val="24"/>
                <w:lang w:val="en-US"/>
              </w:rPr>
              <w:t>-</w:t>
            </w:r>
          </w:p>
        </w:tc>
      </w:tr>
      <w:tr w:rsidR="002833D4" w:rsidRPr="007F57B7" w14:paraId="21021D47" w14:textId="77777777" w:rsidTr="00D64867">
        <w:tc>
          <w:tcPr>
            <w:tcW w:w="590" w:type="dxa"/>
          </w:tcPr>
          <w:p w14:paraId="20BCB602" w14:textId="77777777" w:rsidR="002833D4" w:rsidRPr="007F57B7" w:rsidRDefault="002833D4" w:rsidP="00845FDA">
            <w:pPr>
              <w:spacing w:line="360" w:lineRule="auto"/>
              <w:contextualSpacing/>
              <w:rPr>
                <w:szCs w:val="24"/>
                <w:lang w:val="en-US"/>
              </w:rPr>
            </w:pPr>
            <w:r w:rsidRPr="007F57B7">
              <w:rPr>
                <w:szCs w:val="24"/>
                <w:lang w:val="en-US"/>
              </w:rPr>
              <w:t>8.</w:t>
            </w:r>
          </w:p>
        </w:tc>
        <w:tc>
          <w:tcPr>
            <w:tcW w:w="2098" w:type="dxa"/>
          </w:tcPr>
          <w:p w14:paraId="029F21A7" w14:textId="77777777" w:rsidR="002833D4" w:rsidRPr="007F57B7" w:rsidRDefault="002833D4" w:rsidP="00845FDA">
            <w:pPr>
              <w:spacing w:line="360" w:lineRule="auto"/>
              <w:contextualSpacing/>
              <w:rPr>
                <w:szCs w:val="24"/>
                <w:lang w:val="en-US"/>
              </w:rPr>
            </w:pPr>
            <w:r w:rsidRPr="007F57B7">
              <w:rPr>
                <w:szCs w:val="24"/>
                <w:lang w:val="en-US"/>
              </w:rPr>
              <w:t>Long Term sustainability</w:t>
            </w:r>
          </w:p>
        </w:tc>
        <w:tc>
          <w:tcPr>
            <w:tcW w:w="1763" w:type="dxa"/>
          </w:tcPr>
          <w:p w14:paraId="2DDABC9D" w14:textId="77777777" w:rsidR="002833D4" w:rsidRPr="007F57B7" w:rsidRDefault="002833D4" w:rsidP="00845FDA">
            <w:pPr>
              <w:spacing w:line="360" w:lineRule="auto"/>
              <w:contextualSpacing/>
              <w:rPr>
                <w:szCs w:val="24"/>
                <w:lang w:val="en-US"/>
              </w:rPr>
            </w:pPr>
            <w:r w:rsidRPr="007F57B7">
              <w:rPr>
                <w:szCs w:val="24"/>
                <w:lang w:val="en-US"/>
              </w:rPr>
              <w:t>Typical</w:t>
            </w:r>
          </w:p>
        </w:tc>
        <w:tc>
          <w:tcPr>
            <w:tcW w:w="1455" w:type="dxa"/>
          </w:tcPr>
          <w:p w14:paraId="3B82AEAD" w14:textId="77777777" w:rsidR="002833D4" w:rsidRPr="007F57B7" w:rsidRDefault="002833D4" w:rsidP="00845FDA">
            <w:pPr>
              <w:spacing w:line="360" w:lineRule="auto"/>
              <w:contextualSpacing/>
              <w:rPr>
                <w:szCs w:val="24"/>
                <w:lang w:val="en-US"/>
              </w:rPr>
            </w:pPr>
            <w:r w:rsidRPr="007F57B7">
              <w:rPr>
                <w:szCs w:val="24"/>
                <w:lang w:val="en-US"/>
              </w:rPr>
              <w:t>-</w:t>
            </w:r>
          </w:p>
        </w:tc>
        <w:tc>
          <w:tcPr>
            <w:tcW w:w="1356" w:type="dxa"/>
          </w:tcPr>
          <w:p w14:paraId="1F73F2F3" w14:textId="77777777" w:rsidR="002833D4" w:rsidRPr="007F57B7" w:rsidRDefault="002833D4" w:rsidP="00845FDA">
            <w:pPr>
              <w:spacing w:line="360" w:lineRule="auto"/>
              <w:contextualSpacing/>
              <w:rPr>
                <w:szCs w:val="24"/>
                <w:lang w:val="en-US"/>
              </w:rPr>
            </w:pPr>
            <w:r w:rsidRPr="007F57B7">
              <w:rPr>
                <w:szCs w:val="24"/>
                <w:lang w:val="en-US"/>
              </w:rPr>
              <w:t>±1%RH</w:t>
            </w:r>
          </w:p>
        </w:tc>
        <w:tc>
          <w:tcPr>
            <w:tcW w:w="1515" w:type="dxa"/>
          </w:tcPr>
          <w:p w14:paraId="3E3C0E6C" w14:textId="77777777" w:rsidR="002833D4" w:rsidRPr="007F57B7" w:rsidRDefault="002833D4" w:rsidP="00845FDA">
            <w:pPr>
              <w:spacing w:line="360" w:lineRule="auto"/>
              <w:contextualSpacing/>
              <w:rPr>
                <w:szCs w:val="24"/>
                <w:lang w:val="en-US"/>
              </w:rPr>
            </w:pPr>
            <w:r w:rsidRPr="007F57B7">
              <w:rPr>
                <w:szCs w:val="24"/>
                <w:lang w:val="en-US"/>
              </w:rPr>
              <w:t>-</w:t>
            </w:r>
          </w:p>
        </w:tc>
      </w:tr>
      <w:tr w:rsidR="002833D4" w:rsidRPr="007F57B7" w14:paraId="39FCE8BB" w14:textId="77777777" w:rsidTr="00D64867">
        <w:tc>
          <w:tcPr>
            <w:tcW w:w="590" w:type="dxa"/>
            <w:vMerge w:val="restart"/>
          </w:tcPr>
          <w:p w14:paraId="025C215C" w14:textId="77777777" w:rsidR="002833D4" w:rsidRPr="007F57B7" w:rsidRDefault="002833D4" w:rsidP="00845FDA">
            <w:pPr>
              <w:spacing w:line="360" w:lineRule="auto"/>
              <w:contextualSpacing/>
              <w:rPr>
                <w:szCs w:val="24"/>
                <w:lang w:val="en-US"/>
              </w:rPr>
            </w:pPr>
            <w:r w:rsidRPr="007F57B7">
              <w:rPr>
                <w:szCs w:val="24"/>
                <w:lang w:val="en-US"/>
              </w:rPr>
              <w:t>9.</w:t>
            </w:r>
          </w:p>
        </w:tc>
        <w:tc>
          <w:tcPr>
            <w:tcW w:w="2098" w:type="dxa"/>
            <w:vMerge w:val="restart"/>
          </w:tcPr>
          <w:p w14:paraId="237867D8" w14:textId="77777777" w:rsidR="002833D4" w:rsidRPr="007F57B7" w:rsidRDefault="002833D4" w:rsidP="00845FDA">
            <w:pPr>
              <w:spacing w:line="360" w:lineRule="auto"/>
              <w:contextualSpacing/>
              <w:rPr>
                <w:szCs w:val="24"/>
                <w:lang w:val="en-US"/>
              </w:rPr>
            </w:pPr>
            <w:r w:rsidRPr="007F57B7">
              <w:rPr>
                <w:szCs w:val="24"/>
                <w:lang w:val="en-US"/>
              </w:rPr>
              <w:t>Resolution</w:t>
            </w:r>
          </w:p>
        </w:tc>
        <w:tc>
          <w:tcPr>
            <w:tcW w:w="1763" w:type="dxa"/>
            <w:vMerge w:val="restart"/>
          </w:tcPr>
          <w:p w14:paraId="5D347D65" w14:textId="77777777" w:rsidR="002833D4" w:rsidRPr="007F57B7" w:rsidRDefault="002833D4" w:rsidP="00845FDA">
            <w:pPr>
              <w:spacing w:line="360" w:lineRule="auto"/>
              <w:contextualSpacing/>
              <w:rPr>
                <w:szCs w:val="24"/>
                <w:lang w:val="en-US"/>
              </w:rPr>
            </w:pPr>
          </w:p>
        </w:tc>
        <w:tc>
          <w:tcPr>
            <w:tcW w:w="1455" w:type="dxa"/>
          </w:tcPr>
          <w:p w14:paraId="41BB77D0" w14:textId="77777777" w:rsidR="002833D4" w:rsidRPr="007F57B7" w:rsidRDefault="002833D4" w:rsidP="00845FDA">
            <w:pPr>
              <w:spacing w:line="360" w:lineRule="auto"/>
              <w:contextualSpacing/>
              <w:rPr>
                <w:szCs w:val="24"/>
                <w:lang w:val="en-US"/>
              </w:rPr>
            </w:pPr>
            <w:r w:rsidRPr="007F57B7">
              <w:rPr>
                <w:szCs w:val="24"/>
                <w:lang w:val="en-US"/>
              </w:rPr>
              <w:t>1</w:t>
            </w:r>
            <w:r w:rsidRPr="007F57B7">
              <w:rPr>
                <w:szCs w:val="24"/>
                <w:vertAlign w:val="superscript"/>
                <w:lang w:val="en-US"/>
              </w:rPr>
              <w:t>o</w:t>
            </w:r>
            <w:r w:rsidRPr="007F57B7">
              <w:rPr>
                <w:szCs w:val="24"/>
                <w:lang w:val="en-US"/>
              </w:rPr>
              <w:t>C</w:t>
            </w:r>
          </w:p>
        </w:tc>
        <w:tc>
          <w:tcPr>
            <w:tcW w:w="1356" w:type="dxa"/>
          </w:tcPr>
          <w:p w14:paraId="4FF04486" w14:textId="77777777" w:rsidR="002833D4" w:rsidRPr="007F57B7" w:rsidRDefault="002833D4" w:rsidP="00845FDA">
            <w:pPr>
              <w:spacing w:line="360" w:lineRule="auto"/>
              <w:contextualSpacing/>
              <w:rPr>
                <w:szCs w:val="24"/>
                <w:lang w:val="en-US"/>
              </w:rPr>
            </w:pPr>
            <w:r w:rsidRPr="007F57B7">
              <w:rPr>
                <w:szCs w:val="24"/>
                <w:lang w:val="en-US"/>
              </w:rPr>
              <w:t>1</w:t>
            </w:r>
            <w:r w:rsidRPr="007F57B7">
              <w:rPr>
                <w:szCs w:val="24"/>
                <w:vertAlign w:val="superscript"/>
                <w:lang w:val="en-US"/>
              </w:rPr>
              <w:t>o</w:t>
            </w:r>
            <w:r w:rsidRPr="007F57B7">
              <w:rPr>
                <w:szCs w:val="24"/>
                <w:lang w:val="en-US"/>
              </w:rPr>
              <w:t>C</w:t>
            </w:r>
          </w:p>
        </w:tc>
        <w:tc>
          <w:tcPr>
            <w:tcW w:w="1515" w:type="dxa"/>
          </w:tcPr>
          <w:p w14:paraId="4F8199FA" w14:textId="77777777" w:rsidR="002833D4" w:rsidRPr="007F57B7" w:rsidRDefault="002833D4" w:rsidP="00845FDA">
            <w:pPr>
              <w:spacing w:line="360" w:lineRule="auto"/>
              <w:contextualSpacing/>
              <w:rPr>
                <w:szCs w:val="24"/>
                <w:lang w:val="en-US"/>
              </w:rPr>
            </w:pPr>
            <w:r w:rsidRPr="007F57B7">
              <w:rPr>
                <w:szCs w:val="24"/>
                <w:lang w:val="en-US"/>
              </w:rPr>
              <w:t>1</w:t>
            </w:r>
            <w:r w:rsidRPr="007F57B7">
              <w:rPr>
                <w:szCs w:val="24"/>
                <w:vertAlign w:val="superscript"/>
                <w:lang w:val="en-US"/>
              </w:rPr>
              <w:t>o</w:t>
            </w:r>
            <w:r w:rsidRPr="007F57B7">
              <w:rPr>
                <w:szCs w:val="24"/>
                <w:lang w:val="en-US"/>
              </w:rPr>
              <w:t>C</w:t>
            </w:r>
          </w:p>
        </w:tc>
      </w:tr>
      <w:tr w:rsidR="002833D4" w:rsidRPr="007F57B7" w14:paraId="1190DD1F" w14:textId="77777777" w:rsidTr="00D64867">
        <w:tc>
          <w:tcPr>
            <w:tcW w:w="590" w:type="dxa"/>
            <w:vMerge/>
          </w:tcPr>
          <w:p w14:paraId="367930C4" w14:textId="77777777" w:rsidR="002833D4" w:rsidRPr="007F57B7" w:rsidRDefault="002833D4" w:rsidP="00845FDA">
            <w:pPr>
              <w:spacing w:line="360" w:lineRule="auto"/>
              <w:contextualSpacing/>
              <w:rPr>
                <w:szCs w:val="24"/>
                <w:lang w:val="en-US"/>
              </w:rPr>
            </w:pPr>
          </w:p>
        </w:tc>
        <w:tc>
          <w:tcPr>
            <w:tcW w:w="2098" w:type="dxa"/>
            <w:vMerge/>
          </w:tcPr>
          <w:p w14:paraId="62509915" w14:textId="77777777" w:rsidR="002833D4" w:rsidRPr="007F57B7" w:rsidRDefault="002833D4" w:rsidP="00845FDA">
            <w:pPr>
              <w:spacing w:line="360" w:lineRule="auto"/>
              <w:contextualSpacing/>
              <w:rPr>
                <w:szCs w:val="24"/>
                <w:lang w:val="en-US"/>
              </w:rPr>
            </w:pPr>
          </w:p>
        </w:tc>
        <w:tc>
          <w:tcPr>
            <w:tcW w:w="1763" w:type="dxa"/>
            <w:vMerge/>
          </w:tcPr>
          <w:p w14:paraId="490D9837" w14:textId="77777777" w:rsidR="002833D4" w:rsidRPr="007F57B7" w:rsidRDefault="002833D4" w:rsidP="00845FDA">
            <w:pPr>
              <w:spacing w:line="360" w:lineRule="auto"/>
              <w:contextualSpacing/>
              <w:rPr>
                <w:szCs w:val="24"/>
                <w:lang w:val="en-US"/>
              </w:rPr>
            </w:pPr>
          </w:p>
        </w:tc>
        <w:tc>
          <w:tcPr>
            <w:tcW w:w="1455" w:type="dxa"/>
          </w:tcPr>
          <w:p w14:paraId="29954ACD" w14:textId="77777777" w:rsidR="002833D4" w:rsidRPr="007F57B7" w:rsidRDefault="002833D4" w:rsidP="00845FDA">
            <w:pPr>
              <w:spacing w:line="360" w:lineRule="auto"/>
              <w:contextualSpacing/>
              <w:rPr>
                <w:szCs w:val="24"/>
                <w:lang w:val="en-US"/>
              </w:rPr>
            </w:pPr>
            <w:r w:rsidRPr="007F57B7">
              <w:rPr>
                <w:szCs w:val="24"/>
                <w:lang w:val="en-US"/>
              </w:rPr>
              <w:t>8 bits</w:t>
            </w:r>
          </w:p>
        </w:tc>
        <w:tc>
          <w:tcPr>
            <w:tcW w:w="1356" w:type="dxa"/>
          </w:tcPr>
          <w:p w14:paraId="5F6365A0" w14:textId="77777777" w:rsidR="002833D4" w:rsidRPr="007F57B7" w:rsidRDefault="002833D4" w:rsidP="00845FDA">
            <w:pPr>
              <w:spacing w:line="360" w:lineRule="auto"/>
              <w:contextualSpacing/>
              <w:rPr>
                <w:szCs w:val="24"/>
                <w:lang w:val="en-US"/>
              </w:rPr>
            </w:pPr>
            <w:r w:rsidRPr="007F57B7">
              <w:rPr>
                <w:szCs w:val="24"/>
                <w:lang w:val="en-US"/>
              </w:rPr>
              <w:t>8bits</w:t>
            </w:r>
          </w:p>
        </w:tc>
        <w:tc>
          <w:tcPr>
            <w:tcW w:w="1515" w:type="dxa"/>
          </w:tcPr>
          <w:p w14:paraId="033E8C16" w14:textId="77777777" w:rsidR="002833D4" w:rsidRPr="007F57B7" w:rsidRDefault="002833D4" w:rsidP="00845FDA">
            <w:pPr>
              <w:spacing w:line="360" w:lineRule="auto"/>
              <w:contextualSpacing/>
              <w:rPr>
                <w:szCs w:val="24"/>
                <w:lang w:val="en-US"/>
              </w:rPr>
            </w:pPr>
            <w:r w:rsidRPr="007F57B7">
              <w:rPr>
                <w:szCs w:val="24"/>
                <w:lang w:val="en-US"/>
              </w:rPr>
              <w:t>8bits</w:t>
            </w:r>
          </w:p>
        </w:tc>
      </w:tr>
      <w:tr w:rsidR="002833D4" w:rsidRPr="007F57B7" w14:paraId="45CBDD72" w14:textId="77777777" w:rsidTr="00D64867">
        <w:tc>
          <w:tcPr>
            <w:tcW w:w="590" w:type="dxa"/>
          </w:tcPr>
          <w:p w14:paraId="7D7F996B" w14:textId="77777777" w:rsidR="002833D4" w:rsidRPr="007F57B7" w:rsidRDefault="002833D4" w:rsidP="00845FDA">
            <w:pPr>
              <w:spacing w:line="360" w:lineRule="auto"/>
              <w:contextualSpacing/>
              <w:rPr>
                <w:szCs w:val="24"/>
                <w:lang w:val="en-US"/>
              </w:rPr>
            </w:pPr>
            <w:r w:rsidRPr="007F57B7">
              <w:rPr>
                <w:szCs w:val="24"/>
                <w:lang w:val="en-US"/>
              </w:rPr>
              <w:t>10.</w:t>
            </w:r>
          </w:p>
        </w:tc>
        <w:tc>
          <w:tcPr>
            <w:tcW w:w="2098" w:type="dxa"/>
          </w:tcPr>
          <w:p w14:paraId="232DA6B1" w14:textId="77777777" w:rsidR="002833D4" w:rsidRPr="007F57B7" w:rsidRDefault="002833D4" w:rsidP="00845FDA">
            <w:pPr>
              <w:spacing w:line="360" w:lineRule="auto"/>
              <w:contextualSpacing/>
              <w:rPr>
                <w:szCs w:val="24"/>
                <w:lang w:val="en-US"/>
              </w:rPr>
            </w:pPr>
            <w:r w:rsidRPr="007F57B7">
              <w:rPr>
                <w:szCs w:val="24"/>
                <w:lang w:val="en-US"/>
              </w:rPr>
              <w:t>Repeatability</w:t>
            </w:r>
          </w:p>
        </w:tc>
        <w:tc>
          <w:tcPr>
            <w:tcW w:w="1763" w:type="dxa"/>
          </w:tcPr>
          <w:p w14:paraId="2960A1DA" w14:textId="77777777" w:rsidR="002833D4" w:rsidRPr="007F57B7" w:rsidRDefault="002833D4" w:rsidP="00845FDA">
            <w:pPr>
              <w:spacing w:line="360" w:lineRule="auto"/>
              <w:contextualSpacing/>
              <w:rPr>
                <w:szCs w:val="24"/>
                <w:lang w:val="en-US"/>
              </w:rPr>
            </w:pPr>
          </w:p>
        </w:tc>
        <w:tc>
          <w:tcPr>
            <w:tcW w:w="1455" w:type="dxa"/>
          </w:tcPr>
          <w:p w14:paraId="7B2E01F5" w14:textId="77777777" w:rsidR="002833D4" w:rsidRPr="007F57B7" w:rsidRDefault="002833D4" w:rsidP="00845FDA">
            <w:pPr>
              <w:spacing w:line="360" w:lineRule="auto"/>
              <w:contextualSpacing/>
              <w:rPr>
                <w:szCs w:val="24"/>
                <w:lang w:val="en-US"/>
              </w:rPr>
            </w:pPr>
            <w:r w:rsidRPr="007F57B7">
              <w:rPr>
                <w:szCs w:val="24"/>
                <w:lang w:val="en-US"/>
              </w:rPr>
              <w:t xml:space="preserve">- </w:t>
            </w:r>
          </w:p>
        </w:tc>
        <w:tc>
          <w:tcPr>
            <w:tcW w:w="1356" w:type="dxa"/>
          </w:tcPr>
          <w:p w14:paraId="2F0E0512" w14:textId="77777777" w:rsidR="002833D4" w:rsidRPr="007F57B7" w:rsidRDefault="002833D4" w:rsidP="00845FDA">
            <w:pPr>
              <w:spacing w:line="360" w:lineRule="auto"/>
              <w:contextualSpacing/>
              <w:rPr>
                <w:szCs w:val="24"/>
                <w:lang w:val="en-US"/>
              </w:rPr>
            </w:pPr>
            <w:r w:rsidRPr="007F57B7">
              <w:rPr>
                <w:szCs w:val="24"/>
                <w:lang w:val="en-US"/>
              </w:rPr>
              <w:t>±1</w:t>
            </w:r>
            <w:r w:rsidRPr="007F57B7">
              <w:rPr>
                <w:szCs w:val="24"/>
                <w:vertAlign w:val="superscript"/>
                <w:lang w:val="en-US"/>
              </w:rPr>
              <w:t>o</w:t>
            </w:r>
            <w:r w:rsidRPr="007F57B7">
              <w:rPr>
                <w:szCs w:val="24"/>
                <w:lang w:val="en-US"/>
              </w:rPr>
              <w:t>C</w:t>
            </w:r>
          </w:p>
        </w:tc>
        <w:tc>
          <w:tcPr>
            <w:tcW w:w="1515" w:type="dxa"/>
          </w:tcPr>
          <w:p w14:paraId="47E56120" w14:textId="77777777" w:rsidR="002833D4" w:rsidRPr="007F57B7" w:rsidRDefault="002833D4" w:rsidP="00845FDA">
            <w:pPr>
              <w:spacing w:line="360" w:lineRule="auto"/>
              <w:contextualSpacing/>
              <w:rPr>
                <w:szCs w:val="24"/>
                <w:lang w:val="en-US"/>
              </w:rPr>
            </w:pPr>
            <w:r w:rsidRPr="007F57B7">
              <w:rPr>
                <w:szCs w:val="24"/>
                <w:lang w:val="en-US"/>
              </w:rPr>
              <w:t>-</w:t>
            </w:r>
          </w:p>
        </w:tc>
      </w:tr>
      <w:tr w:rsidR="002833D4" w:rsidRPr="007F57B7" w14:paraId="23F23852" w14:textId="77777777" w:rsidTr="00D64867">
        <w:tc>
          <w:tcPr>
            <w:tcW w:w="590" w:type="dxa"/>
          </w:tcPr>
          <w:p w14:paraId="38FB2991" w14:textId="77777777" w:rsidR="002833D4" w:rsidRPr="007F57B7" w:rsidRDefault="002833D4" w:rsidP="00845FDA">
            <w:pPr>
              <w:spacing w:line="360" w:lineRule="auto"/>
              <w:contextualSpacing/>
              <w:rPr>
                <w:szCs w:val="24"/>
                <w:lang w:val="en-US"/>
              </w:rPr>
            </w:pPr>
            <w:r w:rsidRPr="007F57B7">
              <w:rPr>
                <w:szCs w:val="24"/>
                <w:lang w:val="en-US"/>
              </w:rPr>
              <w:t>11.</w:t>
            </w:r>
          </w:p>
        </w:tc>
        <w:tc>
          <w:tcPr>
            <w:tcW w:w="2098" w:type="dxa"/>
          </w:tcPr>
          <w:p w14:paraId="167680A3" w14:textId="77777777" w:rsidR="002833D4" w:rsidRPr="007F57B7" w:rsidRDefault="002833D4" w:rsidP="00845FDA">
            <w:pPr>
              <w:spacing w:line="360" w:lineRule="auto"/>
              <w:contextualSpacing/>
              <w:rPr>
                <w:szCs w:val="24"/>
                <w:lang w:val="en-US"/>
              </w:rPr>
            </w:pPr>
            <w:r w:rsidRPr="007F57B7">
              <w:rPr>
                <w:szCs w:val="24"/>
                <w:lang w:val="en-US"/>
              </w:rPr>
              <w:t>Accuracy</w:t>
            </w:r>
          </w:p>
        </w:tc>
        <w:tc>
          <w:tcPr>
            <w:tcW w:w="1763" w:type="dxa"/>
          </w:tcPr>
          <w:p w14:paraId="5B31A256" w14:textId="77777777" w:rsidR="002833D4" w:rsidRPr="007F57B7" w:rsidRDefault="002833D4" w:rsidP="00845FDA">
            <w:pPr>
              <w:spacing w:line="360" w:lineRule="auto"/>
              <w:contextualSpacing/>
              <w:rPr>
                <w:szCs w:val="24"/>
                <w:lang w:val="en-US"/>
              </w:rPr>
            </w:pPr>
          </w:p>
        </w:tc>
        <w:tc>
          <w:tcPr>
            <w:tcW w:w="1455" w:type="dxa"/>
          </w:tcPr>
          <w:p w14:paraId="1A2DB521" w14:textId="77777777" w:rsidR="002833D4" w:rsidRPr="007F57B7" w:rsidRDefault="002833D4" w:rsidP="00845FDA">
            <w:pPr>
              <w:spacing w:line="360" w:lineRule="auto"/>
              <w:contextualSpacing/>
              <w:rPr>
                <w:szCs w:val="24"/>
                <w:lang w:val="en-US"/>
              </w:rPr>
            </w:pPr>
            <w:r w:rsidRPr="007F57B7">
              <w:rPr>
                <w:szCs w:val="24"/>
                <w:lang w:val="en-US"/>
              </w:rPr>
              <w:t>±1</w:t>
            </w:r>
            <w:r w:rsidRPr="007F57B7">
              <w:rPr>
                <w:szCs w:val="24"/>
                <w:vertAlign w:val="superscript"/>
                <w:lang w:val="en-US"/>
              </w:rPr>
              <w:t>o</w:t>
            </w:r>
            <w:r w:rsidRPr="007F57B7">
              <w:rPr>
                <w:szCs w:val="24"/>
                <w:lang w:val="en-US"/>
              </w:rPr>
              <w:t>C</w:t>
            </w:r>
          </w:p>
        </w:tc>
        <w:tc>
          <w:tcPr>
            <w:tcW w:w="1356" w:type="dxa"/>
          </w:tcPr>
          <w:p w14:paraId="668A7E70" w14:textId="77777777" w:rsidR="002833D4" w:rsidRPr="007F57B7" w:rsidRDefault="002833D4" w:rsidP="00845FDA">
            <w:pPr>
              <w:spacing w:line="360" w:lineRule="auto"/>
              <w:contextualSpacing/>
              <w:rPr>
                <w:szCs w:val="24"/>
                <w:lang w:val="en-US"/>
              </w:rPr>
            </w:pPr>
            <w:r w:rsidRPr="007F57B7">
              <w:rPr>
                <w:szCs w:val="24"/>
                <w:lang w:val="en-US"/>
              </w:rPr>
              <w:t>-</w:t>
            </w:r>
          </w:p>
        </w:tc>
        <w:tc>
          <w:tcPr>
            <w:tcW w:w="1515" w:type="dxa"/>
          </w:tcPr>
          <w:p w14:paraId="6A218B84" w14:textId="77777777" w:rsidR="002833D4" w:rsidRPr="007F57B7" w:rsidRDefault="002833D4" w:rsidP="00845FDA">
            <w:pPr>
              <w:spacing w:line="360" w:lineRule="auto"/>
              <w:contextualSpacing/>
              <w:rPr>
                <w:szCs w:val="24"/>
                <w:lang w:val="en-US"/>
              </w:rPr>
            </w:pPr>
            <w:r w:rsidRPr="007F57B7">
              <w:rPr>
                <w:szCs w:val="24"/>
                <w:lang w:val="en-US"/>
              </w:rPr>
              <w:t>±2</w:t>
            </w:r>
            <w:r w:rsidRPr="007F57B7">
              <w:rPr>
                <w:szCs w:val="24"/>
                <w:vertAlign w:val="superscript"/>
                <w:lang w:val="en-US"/>
              </w:rPr>
              <w:t>o</w:t>
            </w:r>
            <w:r w:rsidRPr="007F57B7">
              <w:rPr>
                <w:szCs w:val="24"/>
                <w:lang w:val="en-US"/>
              </w:rPr>
              <w:t>C</w:t>
            </w:r>
          </w:p>
        </w:tc>
      </w:tr>
      <w:tr w:rsidR="002833D4" w:rsidRPr="007F57B7" w14:paraId="3D169959" w14:textId="77777777" w:rsidTr="00D64867">
        <w:tc>
          <w:tcPr>
            <w:tcW w:w="590" w:type="dxa"/>
          </w:tcPr>
          <w:p w14:paraId="1E6774D0" w14:textId="77777777" w:rsidR="002833D4" w:rsidRPr="007F57B7" w:rsidRDefault="002833D4" w:rsidP="00845FDA">
            <w:pPr>
              <w:spacing w:line="360" w:lineRule="auto"/>
              <w:contextualSpacing/>
              <w:rPr>
                <w:szCs w:val="24"/>
                <w:lang w:val="en-US"/>
              </w:rPr>
            </w:pPr>
            <w:r w:rsidRPr="007F57B7">
              <w:rPr>
                <w:szCs w:val="24"/>
                <w:lang w:val="en-US"/>
              </w:rPr>
              <w:t>12.</w:t>
            </w:r>
          </w:p>
        </w:tc>
        <w:tc>
          <w:tcPr>
            <w:tcW w:w="2098" w:type="dxa"/>
          </w:tcPr>
          <w:p w14:paraId="01F90CEF" w14:textId="77777777" w:rsidR="002833D4" w:rsidRPr="007F57B7" w:rsidRDefault="002833D4" w:rsidP="00845FDA">
            <w:pPr>
              <w:spacing w:line="360" w:lineRule="auto"/>
              <w:contextualSpacing/>
              <w:rPr>
                <w:szCs w:val="24"/>
                <w:lang w:val="en-US"/>
              </w:rPr>
            </w:pPr>
            <w:r w:rsidRPr="007F57B7">
              <w:rPr>
                <w:szCs w:val="24"/>
                <w:lang w:val="en-US"/>
              </w:rPr>
              <w:t>Measurement Range</w:t>
            </w:r>
          </w:p>
        </w:tc>
        <w:tc>
          <w:tcPr>
            <w:tcW w:w="1763" w:type="dxa"/>
          </w:tcPr>
          <w:p w14:paraId="4A71D73C" w14:textId="77777777" w:rsidR="002833D4" w:rsidRPr="007F57B7" w:rsidRDefault="002833D4" w:rsidP="00845FDA">
            <w:pPr>
              <w:spacing w:line="360" w:lineRule="auto"/>
              <w:contextualSpacing/>
              <w:rPr>
                <w:szCs w:val="24"/>
                <w:lang w:val="en-US"/>
              </w:rPr>
            </w:pPr>
          </w:p>
        </w:tc>
        <w:tc>
          <w:tcPr>
            <w:tcW w:w="1455" w:type="dxa"/>
          </w:tcPr>
          <w:p w14:paraId="0C5AEB4C" w14:textId="77777777" w:rsidR="002833D4" w:rsidRPr="007F57B7" w:rsidRDefault="002833D4" w:rsidP="00845FDA">
            <w:pPr>
              <w:spacing w:line="360" w:lineRule="auto"/>
              <w:contextualSpacing/>
              <w:rPr>
                <w:szCs w:val="24"/>
                <w:lang w:val="en-US"/>
              </w:rPr>
            </w:pPr>
            <w:r w:rsidRPr="007F57B7">
              <w:rPr>
                <w:szCs w:val="24"/>
                <w:lang w:val="en-US"/>
              </w:rPr>
              <w:t>0</w:t>
            </w:r>
            <w:r w:rsidRPr="007F57B7">
              <w:rPr>
                <w:szCs w:val="24"/>
                <w:vertAlign w:val="superscript"/>
                <w:lang w:val="en-US"/>
              </w:rPr>
              <w:t>o</w:t>
            </w:r>
            <w:r w:rsidRPr="007F57B7">
              <w:rPr>
                <w:szCs w:val="24"/>
                <w:lang w:val="en-US"/>
              </w:rPr>
              <w:t>C</w:t>
            </w:r>
          </w:p>
        </w:tc>
        <w:tc>
          <w:tcPr>
            <w:tcW w:w="1356" w:type="dxa"/>
          </w:tcPr>
          <w:p w14:paraId="17018C91" w14:textId="77777777" w:rsidR="002833D4" w:rsidRPr="007F57B7" w:rsidRDefault="002833D4" w:rsidP="00845FDA">
            <w:pPr>
              <w:spacing w:line="360" w:lineRule="auto"/>
              <w:contextualSpacing/>
              <w:rPr>
                <w:szCs w:val="24"/>
                <w:lang w:val="en-US"/>
              </w:rPr>
            </w:pPr>
            <w:r w:rsidRPr="007F57B7">
              <w:rPr>
                <w:szCs w:val="24"/>
                <w:lang w:val="en-US"/>
              </w:rPr>
              <w:t>-</w:t>
            </w:r>
          </w:p>
        </w:tc>
        <w:tc>
          <w:tcPr>
            <w:tcW w:w="1515" w:type="dxa"/>
          </w:tcPr>
          <w:p w14:paraId="317A54DE" w14:textId="77777777" w:rsidR="002833D4" w:rsidRPr="007F57B7" w:rsidRDefault="002833D4" w:rsidP="00845FDA">
            <w:pPr>
              <w:spacing w:line="360" w:lineRule="auto"/>
              <w:contextualSpacing/>
              <w:rPr>
                <w:szCs w:val="24"/>
                <w:lang w:val="en-US"/>
              </w:rPr>
            </w:pPr>
            <w:r w:rsidRPr="007F57B7">
              <w:rPr>
                <w:szCs w:val="24"/>
                <w:lang w:val="en-US"/>
              </w:rPr>
              <w:t>50</w:t>
            </w:r>
            <w:r w:rsidRPr="007F57B7">
              <w:rPr>
                <w:szCs w:val="24"/>
                <w:vertAlign w:val="superscript"/>
                <w:lang w:val="en-US"/>
              </w:rPr>
              <w:t>o</w:t>
            </w:r>
            <w:r w:rsidRPr="007F57B7">
              <w:rPr>
                <w:szCs w:val="24"/>
                <w:lang w:val="en-US"/>
              </w:rPr>
              <w:t>C</w:t>
            </w:r>
          </w:p>
        </w:tc>
      </w:tr>
      <w:tr w:rsidR="002833D4" w:rsidRPr="007F57B7" w14:paraId="453E15EF" w14:textId="77777777" w:rsidTr="00D64867">
        <w:tc>
          <w:tcPr>
            <w:tcW w:w="590" w:type="dxa"/>
          </w:tcPr>
          <w:p w14:paraId="2705B6DD" w14:textId="77777777" w:rsidR="002833D4" w:rsidRPr="007F57B7" w:rsidRDefault="002833D4" w:rsidP="00845FDA">
            <w:pPr>
              <w:spacing w:line="360" w:lineRule="auto"/>
              <w:contextualSpacing/>
              <w:rPr>
                <w:szCs w:val="24"/>
                <w:lang w:val="en-US"/>
              </w:rPr>
            </w:pPr>
            <w:r w:rsidRPr="007F57B7">
              <w:rPr>
                <w:szCs w:val="24"/>
                <w:lang w:val="en-US"/>
              </w:rPr>
              <w:t>13.</w:t>
            </w:r>
          </w:p>
        </w:tc>
        <w:tc>
          <w:tcPr>
            <w:tcW w:w="2098" w:type="dxa"/>
          </w:tcPr>
          <w:p w14:paraId="2144F35C" w14:textId="77777777" w:rsidR="002833D4" w:rsidRPr="007F57B7" w:rsidRDefault="002833D4" w:rsidP="00845FDA">
            <w:pPr>
              <w:spacing w:line="360" w:lineRule="auto"/>
              <w:contextualSpacing/>
              <w:rPr>
                <w:szCs w:val="24"/>
                <w:lang w:val="en-US"/>
              </w:rPr>
            </w:pPr>
            <w:r w:rsidRPr="007F57B7">
              <w:rPr>
                <w:szCs w:val="24"/>
                <w:lang w:val="en-US"/>
              </w:rPr>
              <w:t>Response Time (seconds)</w:t>
            </w:r>
          </w:p>
        </w:tc>
        <w:tc>
          <w:tcPr>
            <w:tcW w:w="1763" w:type="dxa"/>
          </w:tcPr>
          <w:p w14:paraId="6D38D74D" w14:textId="77777777" w:rsidR="002833D4" w:rsidRPr="007F57B7" w:rsidRDefault="002833D4" w:rsidP="00845FDA">
            <w:pPr>
              <w:spacing w:line="360" w:lineRule="auto"/>
              <w:contextualSpacing/>
              <w:rPr>
                <w:szCs w:val="24"/>
                <w:lang w:val="en-US"/>
              </w:rPr>
            </w:pPr>
            <w:r w:rsidRPr="007F57B7">
              <w:rPr>
                <w:szCs w:val="24"/>
                <w:lang w:val="en-US"/>
              </w:rPr>
              <w:t>1/e(63%)</w:t>
            </w:r>
          </w:p>
        </w:tc>
        <w:tc>
          <w:tcPr>
            <w:tcW w:w="1455" w:type="dxa"/>
          </w:tcPr>
          <w:p w14:paraId="38A89EBB" w14:textId="77777777" w:rsidR="002833D4" w:rsidRPr="007F57B7" w:rsidRDefault="002833D4" w:rsidP="00845FDA">
            <w:pPr>
              <w:spacing w:line="360" w:lineRule="auto"/>
              <w:contextualSpacing/>
              <w:rPr>
                <w:szCs w:val="24"/>
                <w:lang w:val="en-US"/>
              </w:rPr>
            </w:pPr>
            <w:r w:rsidRPr="007F57B7">
              <w:rPr>
                <w:szCs w:val="24"/>
                <w:lang w:val="en-US"/>
              </w:rPr>
              <w:t>6s</w:t>
            </w:r>
          </w:p>
        </w:tc>
        <w:tc>
          <w:tcPr>
            <w:tcW w:w="1356" w:type="dxa"/>
          </w:tcPr>
          <w:p w14:paraId="37DE4C38" w14:textId="77777777" w:rsidR="002833D4" w:rsidRPr="007F57B7" w:rsidRDefault="002833D4" w:rsidP="00845FDA">
            <w:pPr>
              <w:spacing w:line="360" w:lineRule="auto"/>
              <w:contextualSpacing/>
              <w:rPr>
                <w:szCs w:val="24"/>
                <w:lang w:val="en-US"/>
              </w:rPr>
            </w:pPr>
            <w:r w:rsidRPr="007F57B7">
              <w:rPr>
                <w:szCs w:val="24"/>
                <w:lang w:val="en-US"/>
              </w:rPr>
              <w:t>-</w:t>
            </w:r>
          </w:p>
        </w:tc>
        <w:tc>
          <w:tcPr>
            <w:tcW w:w="1515" w:type="dxa"/>
          </w:tcPr>
          <w:p w14:paraId="661EC37A" w14:textId="77777777" w:rsidR="002833D4" w:rsidRPr="007F57B7" w:rsidRDefault="002833D4" w:rsidP="00845FDA">
            <w:pPr>
              <w:spacing w:line="360" w:lineRule="auto"/>
              <w:contextualSpacing/>
              <w:rPr>
                <w:szCs w:val="24"/>
                <w:lang w:val="en-US"/>
              </w:rPr>
            </w:pPr>
            <w:r w:rsidRPr="007F57B7">
              <w:rPr>
                <w:szCs w:val="24"/>
                <w:lang w:val="en-US"/>
              </w:rPr>
              <w:t>30s</w:t>
            </w:r>
          </w:p>
        </w:tc>
      </w:tr>
    </w:tbl>
    <w:p w14:paraId="6D7032FC" w14:textId="77777777" w:rsidR="007261C2" w:rsidRDefault="007261C2" w:rsidP="00845FDA">
      <w:pPr>
        <w:pStyle w:val="TOCHeading"/>
      </w:pPr>
      <w:bookmarkStart w:id="92" w:name="_Toc5153363"/>
      <w:bookmarkStart w:id="93" w:name="_Toc5153644"/>
    </w:p>
    <w:p w14:paraId="79DC39E7" w14:textId="6871B66C" w:rsidR="002833D4" w:rsidRPr="007F57B7" w:rsidRDefault="002833D4" w:rsidP="00845FDA">
      <w:pPr>
        <w:pStyle w:val="TOCHeading"/>
      </w:pPr>
      <w:r w:rsidRPr="007F57B7">
        <w:t>Table 3.7: DHT11 Sensor Specification (Sunrom Technologies, 2012)</w:t>
      </w:r>
      <w:bookmarkEnd w:id="92"/>
      <w:bookmarkEnd w:id="93"/>
    </w:p>
    <w:p w14:paraId="10A64915" w14:textId="24E93633" w:rsidR="002833D4" w:rsidRDefault="002833D4" w:rsidP="00845FDA">
      <w:pPr>
        <w:spacing w:line="360" w:lineRule="auto"/>
        <w:contextualSpacing/>
        <w:rPr>
          <w:szCs w:val="24"/>
          <w:lang w:val="en-US"/>
        </w:rPr>
      </w:pPr>
    </w:p>
    <w:p w14:paraId="21D0F5C8" w14:textId="77777777" w:rsidR="007261C2" w:rsidRPr="007F57B7" w:rsidRDefault="007261C2" w:rsidP="00845FDA">
      <w:pPr>
        <w:spacing w:line="360" w:lineRule="auto"/>
        <w:contextualSpacing/>
        <w:rPr>
          <w:szCs w:val="24"/>
          <w:lang w:val="en-US"/>
        </w:rPr>
      </w:pPr>
    </w:p>
    <w:p w14:paraId="564E6F56" w14:textId="77777777" w:rsidR="002833D4" w:rsidRPr="007F57B7" w:rsidRDefault="002833D4" w:rsidP="00845FDA">
      <w:pPr>
        <w:spacing w:line="360" w:lineRule="auto"/>
        <w:contextualSpacing/>
        <w:rPr>
          <w:b/>
          <w:szCs w:val="24"/>
          <w:lang w:val="en-US"/>
        </w:rPr>
      </w:pPr>
      <w:r w:rsidRPr="007F57B7">
        <w:rPr>
          <w:b/>
          <w:szCs w:val="24"/>
          <w:lang w:val="en-US"/>
        </w:rPr>
        <w:t xml:space="preserve">Solar Panel </w:t>
      </w:r>
    </w:p>
    <w:tbl>
      <w:tblPr>
        <w:tblStyle w:val="TableGrid"/>
        <w:tblW w:w="9194" w:type="dxa"/>
        <w:tblLook w:val="04A0" w:firstRow="1" w:lastRow="0" w:firstColumn="1" w:lastColumn="0" w:noHBand="0" w:noVBand="1"/>
      </w:tblPr>
      <w:tblGrid>
        <w:gridCol w:w="595"/>
        <w:gridCol w:w="3759"/>
        <w:gridCol w:w="4840"/>
      </w:tblGrid>
      <w:tr w:rsidR="002833D4" w:rsidRPr="007F57B7" w14:paraId="6B8D7E9C" w14:textId="77777777" w:rsidTr="00475A1F">
        <w:trPr>
          <w:trHeight w:val="369"/>
        </w:trPr>
        <w:tc>
          <w:tcPr>
            <w:tcW w:w="595" w:type="dxa"/>
          </w:tcPr>
          <w:p w14:paraId="1A1225BD" w14:textId="77777777" w:rsidR="002833D4" w:rsidRPr="007F57B7" w:rsidRDefault="002833D4" w:rsidP="00845FDA">
            <w:pPr>
              <w:spacing w:line="360" w:lineRule="auto"/>
              <w:contextualSpacing/>
              <w:rPr>
                <w:b/>
                <w:szCs w:val="24"/>
                <w:lang w:val="en-US"/>
              </w:rPr>
            </w:pPr>
            <w:r w:rsidRPr="007F57B7">
              <w:rPr>
                <w:b/>
                <w:szCs w:val="24"/>
                <w:lang w:val="en-US"/>
              </w:rPr>
              <w:t>S/N</w:t>
            </w:r>
          </w:p>
        </w:tc>
        <w:tc>
          <w:tcPr>
            <w:tcW w:w="3759" w:type="dxa"/>
          </w:tcPr>
          <w:p w14:paraId="453E81ED" w14:textId="77777777" w:rsidR="002833D4" w:rsidRPr="007F57B7" w:rsidRDefault="002833D4" w:rsidP="00845FDA">
            <w:pPr>
              <w:spacing w:line="360" w:lineRule="auto"/>
              <w:contextualSpacing/>
              <w:rPr>
                <w:b/>
                <w:szCs w:val="24"/>
                <w:lang w:val="en-US"/>
              </w:rPr>
            </w:pPr>
            <w:r w:rsidRPr="007F57B7">
              <w:rPr>
                <w:b/>
                <w:szCs w:val="24"/>
                <w:lang w:val="en-US"/>
              </w:rPr>
              <w:t>PARAMETER</w:t>
            </w:r>
          </w:p>
        </w:tc>
        <w:tc>
          <w:tcPr>
            <w:tcW w:w="4840" w:type="dxa"/>
          </w:tcPr>
          <w:p w14:paraId="0A0B38C4" w14:textId="77777777" w:rsidR="002833D4" w:rsidRPr="007F57B7" w:rsidRDefault="002833D4" w:rsidP="00845FDA">
            <w:pPr>
              <w:spacing w:line="360" w:lineRule="auto"/>
              <w:contextualSpacing/>
              <w:rPr>
                <w:b/>
                <w:szCs w:val="24"/>
                <w:lang w:val="en-US"/>
              </w:rPr>
            </w:pPr>
            <w:r w:rsidRPr="007F57B7">
              <w:rPr>
                <w:b/>
                <w:szCs w:val="24"/>
                <w:lang w:val="en-US"/>
              </w:rPr>
              <w:t>VALUE</w:t>
            </w:r>
          </w:p>
        </w:tc>
      </w:tr>
      <w:tr w:rsidR="002833D4" w:rsidRPr="007F57B7" w14:paraId="349430E8" w14:textId="77777777" w:rsidTr="00475A1F">
        <w:trPr>
          <w:trHeight w:val="380"/>
        </w:trPr>
        <w:tc>
          <w:tcPr>
            <w:tcW w:w="595" w:type="dxa"/>
          </w:tcPr>
          <w:p w14:paraId="2E3F047C" w14:textId="77777777" w:rsidR="002833D4" w:rsidRPr="007F57B7" w:rsidRDefault="002833D4" w:rsidP="00845FDA">
            <w:pPr>
              <w:spacing w:line="360" w:lineRule="auto"/>
              <w:contextualSpacing/>
              <w:rPr>
                <w:szCs w:val="24"/>
                <w:lang w:val="en-US"/>
              </w:rPr>
            </w:pPr>
            <w:r w:rsidRPr="007F57B7">
              <w:rPr>
                <w:szCs w:val="24"/>
                <w:lang w:val="en-US"/>
              </w:rPr>
              <w:t>1.</w:t>
            </w:r>
          </w:p>
        </w:tc>
        <w:tc>
          <w:tcPr>
            <w:tcW w:w="3759" w:type="dxa"/>
          </w:tcPr>
          <w:p w14:paraId="429BCC68" w14:textId="77777777" w:rsidR="002833D4" w:rsidRPr="007F57B7" w:rsidRDefault="002833D4" w:rsidP="00845FDA">
            <w:pPr>
              <w:spacing w:line="360" w:lineRule="auto"/>
              <w:contextualSpacing/>
              <w:rPr>
                <w:szCs w:val="24"/>
                <w:lang w:val="en-US"/>
              </w:rPr>
            </w:pPr>
            <w:r w:rsidRPr="007F57B7">
              <w:rPr>
                <w:szCs w:val="24"/>
                <w:lang w:val="en-US"/>
              </w:rPr>
              <w:t>Optimum Operating Voltage (Vmp)</w:t>
            </w:r>
          </w:p>
        </w:tc>
        <w:tc>
          <w:tcPr>
            <w:tcW w:w="4840" w:type="dxa"/>
          </w:tcPr>
          <w:p w14:paraId="6DFD96EF" w14:textId="77777777" w:rsidR="002833D4" w:rsidRPr="007F57B7" w:rsidRDefault="002833D4" w:rsidP="00845FDA">
            <w:pPr>
              <w:spacing w:line="360" w:lineRule="auto"/>
              <w:contextualSpacing/>
              <w:rPr>
                <w:szCs w:val="24"/>
                <w:lang w:val="en-US"/>
              </w:rPr>
            </w:pPr>
            <w:r w:rsidRPr="007F57B7">
              <w:rPr>
                <w:szCs w:val="24"/>
                <w:lang w:val="en-US"/>
              </w:rPr>
              <w:t>18.6V</w:t>
            </w:r>
          </w:p>
        </w:tc>
      </w:tr>
      <w:tr w:rsidR="002833D4" w:rsidRPr="007F57B7" w14:paraId="604EC247" w14:textId="77777777" w:rsidTr="00475A1F">
        <w:trPr>
          <w:trHeight w:val="369"/>
        </w:trPr>
        <w:tc>
          <w:tcPr>
            <w:tcW w:w="595" w:type="dxa"/>
          </w:tcPr>
          <w:p w14:paraId="34250548" w14:textId="77777777" w:rsidR="002833D4" w:rsidRPr="007F57B7" w:rsidRDefault="002833D4" w:rsidP="00845FDA">
            <w:pPr>
              <w:spacing w:line="360" w:lineRule="auto"/>
              <w:contextualSpacing/>
              <w:rPr>
                <w:szCs w:val="24"/>
                <w:lang w:val="en-US"/>
              </w:rPr>
            </w:pPr>
            <w:r w:rsidRPr="007F57B7">
              <w:rPr>
                <w:szCs w:val="24"/>
                <w:lang w:val="en-US"/>
              </w:rPr>
              <w:t>2.</w:t>
            </w:r>
          </w:p>
        </w:tc>
        <w:tc>
          <w:tcPr>
            <w:tcW w:w="3759" w:type="dxa"/>
          </w:tcPr>
          <w:p w14:paraId="0B485C33" w14:textId="77777777" w:rsidR="002833D4" w:rsidRPr="007F57B7" w:rsidRDefault="002833D4" w:rsidP="00845FDA">
            <w:pPr>
              <w:spacing w:line="360" w:lineRule="auto"/>
              <w:contextualSpacing/>
              <w:rPr>
                <w:szCs w:val="24"/>
                <w:lang w:val="en-US"/>
              </w:rPr>
            </w:pPr>
            <w:r w:rsidRPr="007F57B7">
              <w:rPr>
                <w:szCs w:val="24"/>
                <w:lang w:val="en-US"/>
              </w:rPr>
              <w:t>Optimum Operating Current (Imp)</w:t>
            </w:r>
          </w:p>
        </w:tc>
        <w:tc>
          <w:tcPr>
            <w:tcW w:w="4840" w:type="dxa"/>
          </w:tcPr>
          <w:p w14:paraId="7205B71D" w14:textId="77777777" w:rsidR="002833D4" w:rsidRPr="007F57B7" w:rsidRDefault="002833D4" w:rsidP="00845FDA">
            <w:pPr>
              <w:spacing w:line="360" w:lineRule="auto"/>
              <w:contextualSpacing/>
              <w:rPr>
                <w:szCs w:val="24"/>
                <w:lang w:val="en-US"/>
              </w:rPr>
            </w:pPr>
            <w:r w:rsidRPr="007F57B7">
              <w:rPr>
                <w:szCs w:val="24"/>
                <w:lang w:val="en-US"/>
              </w:rPr>
              <w:t>8.6A</w:t>
            </w:r>
          </w:p>
        </w:tc>
      </w:tr>
      <w:tr w:rsidR="002833D4" w:rsidRPr="007F57B7" w14:paraId="0434D282" w14:textId="77777777" w:rsidTr="00475A1F">
        <w:trPr>
          <w:trHeight w:val="369"/>
        </w:trPr>
        <w:tc>
          <w:tcPr>
            <w:tcW w:w="595" w:type="dxa"/>
          </w:tcPr>
          <w:p w14:paraId="4880099D" w14:textId="77777777" w:rsidR="002833D4" w:rsidRPr="007F57B7" w:rsidRDefault="002833D4" w:rsidP="00845FDA">
            <w:pPr>
              <w:spacing w:line="360" w:lineRule="auto"/>
              <w:contextualSpacing/>
              <w:rPr>
                <w:szCs w:val="24"/>
                <w:lang w:val="en-US"/>
              </w:rPr>
            </w:pPr>
            <w:r w:rsidRPr="007F57B7">
              <w:rPr>
                <w:szCs w:val="24"/>
                <w:lang w:val="en-US"/>
              </w:rPr>
              <w:t>3.</w:t>
            </w:r>
          </w:p>
        </w:tc>
        <w:tc>
          <w:tcPr>
            <w:tcW w:w="3759" w:type="dxa"/>
          </w:tcPr>
          <w:p w14:paraId="72FDB47B" w14:textId="77777777" w:rsidR="002833D4" w:rsidRPr="007F57B7" w:rsidRDefault="002833D4" w:rsidP="00845FDA">
            <w:pPr>
              <w:spacing w:line="360" w:lineRule="auto"/>
              <w:contextualSpacing/>
              <w:rPr>
                <w:szCs w:val="24"/>
                <w:lang w:val="en-US"/>
              </w:rPr>
            </w:pPr>
            <w:r w:rsidRPr="007F57B7">
              <w:rPr>
                <w:szCs w:val="24"/>
                <w:lang w:val="en-US"/>
              </w:rPr>
              <w:t>Weight</w:t>
            </w:r>
          </w:p>
        </w:tc>
        <w:tc>
          <w:tcPr>
            <w:tcW w:w="4840" w:type="dxa"/>
          </w:tcPr>
          <w:p w14:paraId="0A01DAD5" w14:textId="77777777" w:rsidR="002833D4" w:rsidRPr="007F57B7" w:rsidRDefault="002833D4" w:rsidP="00845FDA">
            <w:pPr>
              <w:spacing w:line="360" w:lineRule="auto"/>
              <w:contextualSpacing/>
              <w:rPr>
                <w:szCs w:val="24"/>
                <w:lang w:val="en-US"/>
              </w:rPr>
            </w:pPr>
            <w:r w:rsidRPr="007F57B7">
              <w:rPr>
                <w:szCs w:val="24"/>
                <w:lang w:val="en-US"/>
              </w:rPr>
              <w:t>11.5Kg</w:t>
            </w:r>
          </w:p>
        </w:tc>
      </w:tr>
      <w:tr w:rsidR="002833D4" w:rsidRPr="007F57B7" w14:paraId="7230507A" w14:textId="77777777" w:rsidTr="00475A1F">
        <w:trPr>
          <w:trHeight w:val="380"/>
        </w:trPr>
        <w:tc>
          <w:tcPr>
            <w:tcW w:w="595" w:type="dxa"/>
          </w:tcPr>
          <w:p w14:paraId="797C7062" w14:textId="77777777" w:rsidR="002833D4" w:rsidRPr="007F57B7" w:rsidRDefault="002833D4" w:rsidP="00845FDA">
            <w:pPr>
              <w:spacing w:line="360" w:lineRule="auto"/>
              <w:contextualSpacing/>
              <w:rPr>
                <w:szCs w:val="24"/>
                <w:lang w:val="en-US"/>
              </w:rPr>
            </w:pPr>
            <w:r w:rsidRPr="007F57B7">
              <w:rPr>
                <w:szCs w:val="24"/>
                <w:lang w:val="en-US"/>
              </w:rPr>
              <w:t>4.</w:t>
            </w:r>
          </w:p>
        </w:tc>
        <w:tc>
          <w:tcPr>
            <w:tcW w:w="3759" w:type="dxa"/>
          </w:tcPr>
          <w:p w14:paraId="35F0516B" w14:textId="77777777" w:rsidR="002833D4" w:rsidRPr="007F57B7" w:rsidRDefault="002833D4" w:rsidP="00845FDA">
            <w:pPr>
              <w:spacing w:line="360" w:lineRule="auto"/>
              <w:contextualSpacing/>
              <w:rPr>
                <w:szCs w:val="24"/>
                <w:lang w:val="en-US"/>
              </w:rPr>
            </w:pPr>
            <w:r w:rsidRPr="007F57B7">
              <w:rPr>
                <w:szCs w:val="24"/>
                <w:lang w:val="en-US"/>
              </w:rPr>
              <w:t>Dimensions</w:t>
            </w:r>
          </w:p>
        </w:tc>
        <w:tc>
          <w:tcPr>
            <w:tcW w:w="4840" w:type="dxa"/>
          </w:tcPr>
          <w:p w14:paraId="5F704C69" w14:textId="77777777" w:rsidR="002833D4" w:rsidRPr="007F57B7" w:rsidRDefault="00402DCA" w:rsidP="00845FDA">
            <w:pPr>
              <w:spacing w:line="360" w:lineRule="auto"/>
              <w:contextualSpacing/>
              <w:rPr>
                <w:szCs w:val="24"/>
                <w:lang w:val="en-US"/>
              </w:rPr>
            </w:pPr>
            <w:dir w:val="ltr">
              <w:r w:rsidR="002833D4" w:rsidRPr="007F57B7">
                <w:rPr>
                  <w:szCs w:val="24"/>
                  <w:lang w:val="en-US"/>
                </w:rPr>
                <w:t xml:space="preserve">1.48m x </w:t>
              </w:r>
              <w:dir w:val="ltr">
                <w:r w:rsidR="002833D4" w:rsidRPr="007F57B7">
                  <w:rPr>
                    <w:szCs w:val="24"/>
                    <w:lang w:val="en-US"/>
                  </w:rPr>
                  <w:t xml:space="preserve">0.6731m x </w:t>
                </w:r>
                <w:dir w:val="ltr">
                  <w:r w:rsidR="002833D4" w:rsidRPr="007F57B7">
                    <w:rPr>
                      <w:szCs w:val="24"/>
                      <w:lang w:val="en-US"/>
                    </w:rPr>
                    <w:t>0.0356</w:t>
                  </w:r>
                  <w:r w:rsidR="002833D4" w:rsidRPr="007F57B7">
                    <w:rPr>
                      <w:szCs w:val="24"/>
                      <w:lang w:val="en-US"/>
                    </w:rPr>
                    <w:t xml:space="preserve">‬m </w:t>
                  </w:r>
                  <w:r w:rsidR="002833D4" w:rsidRPr="007F57B7">
                    <w:rPr>
                      <w:szCs w:val="24"/>
                      <w:lang w:val="en-US"/>
                    </w:rPr>
                    <w:t>‬</w:t>
                  </w:r>
                  <w:r w:rsidR="002833D4" w:rsidRPr="007F57B7">
                    <w:rPr>
                      <w:szCs w:val="24"/>
                    </w:rPr>
                    <w:t>‬</w:t>
                  </w:r>
                  <w:r w:rsidR="002833D4" w:rsidRPr="007F57B7">
                    <w:rPr>
                      <w:szCs w:val="24"/>
                    </w:rPr>
                    <w:t>‬</w:t>
                  </w:r>
                  <w:r w:rsidR="002833D4" w:rsidRPr="007F57B7">
                    <w:rPr>
                      <w:szCs w:val="24"/>
                    </w:rPr>
                    <w:t>‬</w:t>
                  </w:r>
                  <w:r w:rsidR="000B199A">
                    <w:t>‬</w:t>
                  </w:r>
                  <w:r w:rsidR="000B199A">
                    <w:t>‬</w:t>
                  </w:r>
                  <w:r w:rsidR="000B199A">
                    <w:t>‬</w:t>
                  </w:r>
                  <w:r w:rsidR="007261C2">
                    <w:t>‬</w:t>
                  </w:r>
                  <w:r w:rsidR="007261C2">
                    <w:t>‬</w:t>
                  </w:r>
                  <w:r w:rsidR="007261C2">
                    <w:t>‬</w:t>
                  </w:r>
                  <w:r w:rsidR="00586FC4">
                    <w:t>‬</w:t>
                  </w:r>
                  <w:r w:rsidR="00586FC4">
                    <w:t>‬</w:t>
                  </w:r>
                  <w:r w:rsidR="00586FC4">
                    <w:t>‬</w:t>
                  </w:r>
                  <w:r>
                    <w:t>‬</w:t>
                  </w:r>
                  <w:r>
                    <w:t>‬</w:t>
                  </w:r>
                  <w:r>
                    <w:t>‬</w:t>
                  </w:r>
                </w:dir>
              </w:dir>
            </w:dir>
          </w:p>
        </w:tc>
      </w:tr>
      <w:tr w:rsidR="002833D4" w:rsidRPr="007F57B7" w14:paraId="13465282" w14:textId="77777777" w:rsidTr="00475A1F">
        <w:trPr>
          <w:trHeight w:val="369"/>
        </w:trPr>
        <w:tc>
          <w:tcPr>
            <w:tcW w:w="595" w:type="dxa"/>
          </w:tcPr>
          <w:p w14:paraId="428C4D95" w14:textId="77777777" w:rsidR="002833D4" w:rsidRPr="007F57B7" w:rsidRDefault="002833D4" w:rsidP="00845FDA">
            <w:pPr>
              <w:spacing w:line="360" w:lineRule="auto"/>
              <w:contextualSpacing/>
              <w:rPr>
                <w:szCs w:val="24"/>
                <w:lang w:val="en-US"/>
              </w:rPr>
            </w:pPr>
            <w:r w:rsidRPr="007F57B7">
              <w:rPr>
                <w:szCs w:val="24"/>
                <w:lang w:val="en-US"/>
              </w:rPr>
              <w:t>5.</w:t>
            </w:r>
          </w:p>
        </w:tc>
        <w:tc>
          <w:tcPr>
            <w:tcW w:w="3759" w:type="dxa"/>
          </w:tcPr>
          <w:p w14:paraId="1B893150" w14:textId="77777777" w:rsidR="002833D4" w:rsidRPr="007F57B7" w:rsidRDefault="002833D4" w:rsidP="00845FDA">
            <w:pPr>
              <w:spacing w:line="360" w:lineRule="auto"/>
              <w:contextualSpacing/>
              <w:rPr>
                <w:szCs w:val="24"/>
                <w:lang w:val="en-US"/>
              </w:rPr>
            </w:pPr>
            <w:r w:rsidRPr="007F57B7">
              <w:rPr>
                <w:szCs w:val="24"/>
                <w:lang w:val="en-US"/>
              </w:rPr>
              <w:t>Open-Circuit Voltage (Voc)</w:t>
            </w:r>
          </w:p>
        </w:tc>
        <w:tc>
          <w:tcPr>
            <w:tcW w:w="4840" w:type="dxa"/>
          </w:tcPr>
          <w:p w14:paraId="793577EA" w14:textId="77777777" w:rsidR="002833D4" w:rsidRPr="007F57B7" w:rsidRDefault="002833D4" w:rsidP="00845FDA">
            <w:pPr>
              <w:spacing w:line="360" w:lineRule="auto"/>
              <w:contextualSpacing/>
              <w:rPr>
                <w:szCs w:val="24"/>
                <w:lang w:val="en-US"/>
              </w:rPr>
            </w:pPr>
            <w:r w:rsidRPr="007F57B7">
              <w:rPr>
                <w:szCs w:val="24"/>
                <w:lang w:val="en-US"/>
              </w:rPr>
              <w:t>22.8V</w:t>
            </w:r>
          </w:p>
        </w:tc>
      </w:tr>
      <w:tr w:rsidR="002833D4" w:rsidRPr="007F57B7" w14:paraId="07353C10" w14:textId="77777777" w:rsidTr="00475A1F">
        <w:trPr>
          <w:trHeight w:val="369"/>
        </w:trPr>
        <w:tc>
          <w:tcPr>
            <w:tcW w:w="595" w:type="dxa"/>
          </w:tcPr>
          <w:p w14:paraId="0BD7FA81" w14:textId="77777777" w:rsidR="002833D4" w:rsidRPr="007F57B7" w:rsidRDefault="002833D4" w:rsidP="00845FDA">
            <w:pPr>
              <w:spacing w:line="360" w:lineRule="auto"/>
              <w:contextualSpacing/>
              <w:rPr>
                <w:szCs w:val="24"/>
                <w:lang w:val="en-US"/>
              </w:rPr>
            </w:pPr>
            <w:r w:rsidRPr="007F57B7">
              <w:rPr>
                <w:szCs w:val="24"/>
                <w:lang w:val="en-US"/>
              </w:rPr>
              <w:t>6.</w:t>
            </w:r>
          </w:p>
        </w:tc>
        <w:tc>
          <w:tcPr>
            <w:tcW w:w="3759" w:type="dxa"/>
          </w:tcPr>
          <w:p w14:paraId="77B1DFF5" w14:textId="77777777" w:rsidR="002833D4" w:rsidRPr="007F57B7" w:rsidRDefault="002833D4" w:rsidP="00845FDA">
            <w:pPr>
              <w:spacing w:line="360" w:lineRule="auto"/>
              <w:contextualSpacing/>
              <w:rPr>
                <w:szCs w:val="24"/>
                <w:lang w:val="en-US"/>
              </w:rPr>
            </w:pPr>
            <w:r w:rsidRPr="007F57B7">
              <w:rPr>
                <w:szCs w:val="24"/>
                <w:lang w:val="en-US"/>
              </w:rPr>
              <w:t>Short-Circuit Current (Isc)</w:t>
            </w:r>
          </w:p>
        </w:tc>
        <w:tc>
          <w:tcPr>
            <w:tcW w:w="4840" w:type="dxa"/>
          </w:tcPr>
          <w:p w14:paraId="7DE9A393" w14:textId="77777777" w:rsidR="002833D4" w:rsidRPr="007F57B7" w:rsidRDefault="002833D4" w:rsidP="00845FDA">
            <w:pPr>
              <w:spacing w:line="360" w:lineRule="auto"/>
              <w:contextualSpacing/>
              <w:rPr>
                <w:szCs w:val="24"/>
                <w:lang w:val="en-US"/>
              </w:rPr>
            </w:pPr>
            <w:r w:rsidRPr="007F57B7">
              <w:rPr>
                <w:szCs w:val="24"/>
                <w:lang w:val="en-US"/>
              </w:rPr>
              <w:t>9.47A</w:t>
            </w:r>
          </w:p>
        </w:tc>
      </w:tr>
      <w:tr w:rsidR="002833D4" w:rsidRPr="007F57B7" w14:paraId="39CC7DE6" w14:textId="77777777" w:rsidTr="00475A1F">
        <w:trPr>
          <w:trHeight w:val="380"/>
        </w:trPr>
        <w:tc>
          <w:tcPr>
            <w:tcW w:w="595" w:type="dxa"/>
          </w:tcPr>
          <w:p w14:paraId="204DD674" w14:textId="77777777" w:rsidR="002833D4" w:rsidRPr="007F57B7" w:rsidRDefault="002833D4" w:rsidP="00845FDA">
            <w:pPr>
              <w:spacing w:line="360" w:lineRule="auto"/>
              <w:contextualSpacing/>
              <w:rPr>
                <w:szCs w:val="24"/>
                <w:lang w:val="en-US"/>
              </w:rPr>
            </w:pPr>
            <w:r w:rsidRPr="007F57B7">
              <w:rPr>
                <w:szCs w:val="24"/>
                <w:lang w:val="en-US"/>
              </w:rPr>
              <w:t>7.</w:t>
            </w:r>
          </w:p>
        </w:tc>
        <w:tc>
          <w:tcPr>
            <w:tcW w:w="3759" w:type="dxa"/>
          </w:tcPr>
          <w:p w14:paraId="6528F329" w14:textId="77777777" w:rsidR="002833D4" w:rsidRPr="007F57B7" w:rsidRDefault="002833D4" w:rsidP="00845FDA">
            <w:pPr>
              <w:spacing w:line="360" w:lineRule="auto"/>
              <w:contextualSpacing/>
              <w:rPr>
                <w:szCs w:val="24"/>
                <w:lang w:val="en-US"/>
              </w:rPr>
            </w:pPr>
            <w:r w:rsidRPr="007F57B7">
              <w:rPr>
                <w:szCs w:val="24"/>
                <w:lang w:val="en-US"/>
              </w:rPr>
              <w:t>Maximum Power</w:t>
            </w:r>
          </w:p>
        </w:tc>
        <w:tc>
          <w:tcPr>
            <w:tcW w:w="4840" w:type="dxa"/>
          </w:tcPr>
          <w:p w14:paraId="6F054F9F" w14:textId="77777777" w:rsidR="002833D4" w:rsidRPr="007F57B7" w:rsidRDefault="002833D4" w:rsidP="00845FDA">
            <w:pPr>
              <w:spacing w:line="360" w:lineRule="auto"/>
              <w:contextualSpacing/>
              <w:rPr>
                <w:szCs w:val="24"/>
                <w:lang w:val="en-US"/>
              </w:rPr>
            </w:pPr>
            <w:r w:rsidRPr="007F57B7">
              <w:rPr>
                <w:szCs w:val="24"/>
                <w:lang w:val="en-US"/>
              </w:rPr>
              <w:t>160W</w:t>
            </w:r>
          </w:p>
        </w:tc>
      </w:tr>
      <w:tr w:rsidR="002833D4" w:rsidRPr="007F57B7" w14:paraId="019473DA" w14:textId="77777777" w:rsidTr="00475A1F">
        <w:trPr>
          <w:trHeight w:val="369"/>
        </w:trPr>
        <w:tc>
          <w:tcPr>
            <w:tcW w:w="595" w:type="dxa"/>
          </w:tcPr>
          <w:p w14:paraId="7506B333" w14:textId="77777777" w:rsidR="002833D4" w:rsidRPr="007F57B7" w:rsidRDefault="002833D4" w:rsidP="00845FDA">
            <w:pPr>
              <w:spacing w:line="360" w:lineRule="auto"/>
              <w:contextualSpacing/>
              <w:rPr>
                <w:szCs w:val="24"/>
                <w:lang w:val="en-US"/>
              </w:rPr>
            </w:pPr>
            <w:r w:rsidRPr="007F57B7">
              <w:rPr>
                <w:szCs w:val="24"/>
                <w:lang w:val="en-US"/>
              </w:rPr>
              <w:t>8.</w:t>
            </w:r>
          </w:p>
        </w:tc>
        <w:tc>
          <w:tcPr>
            <w:tcW w:w="3759" w:type="dxa"/>
          </w:tcPr>
          <w:p w14:paraId="1D1592C8" w14:textId="77777777" w:rsidR="002833D4" w:rsidRPr="007F57B7" w:rsidRDefault="002833D4" w:rsidP="00845FDA">
            <w:pPr>
              <w:spacing w:line="360" w:lineRule="auto"/>
              <w:contextualSpacing/>
              <w:rPr>
                <w:szCs w:val="24"/>
                <w:lang w:val="en-US"/>
              </w:rPr>
            </w:pPr>
            <w:r w:rsidRPr="007F57B7">
              <w:rPr>
                <w:szCs w:val="24"/>
                <w:lang w:val="en-US"/>
              </w:rPr>
              <w:t>Maximum System Voltage</w:t>
            </w:r>
          </w:p>
        </w:tc>
        <w:tc>
          <w:tcPr>
            <w:tcW w:w="4840" w:type="dxa"/>
          </w:tcPr>
          <w:p w14:paraId="5FACC1D2" w14:textId="77777777" w:rsidR="002833D4" w:rsidRPr="007F57B7" w:rsidRDefault="002833D4" w:rsidP="00845FDA">
            <w:pPr>
              <w:spacing w:line="360" w:lineRule="auto"/>
              <w:contextualSpacing/>
              <w:rPr>
                <w:szCs w:val="24"/>
                <w:lang w:val="en-US"/>
              </w:rPr>
            </w:pPr>
            <w:r w:rsidRPr="007F57B7">
              <w:rPr>
                <w:szCs w:val="24"/>
                <w:lang w:val="en-US"/>
              </w:rPr>
              <w:t>600V</w:t>
            </w:r>
          </w:p>
        </w:tc>
      </w:tr>
    </w:tbl>
    <w:p w14:paraId="13A5067C" w14:textId="77777777" w:rsidR="007261C2" w:rsidRDefault="007261C2" w:rsidP="00845FDA">
      <w:pPr>
        <w:pStyle w:val="TOCHeading"/>
      </w:pPr>
      <w:bookmarkStart w:id="94" w:name="_Toc5153364"/>
      <w:bookmarkStart w:id="95" w:name="_Toc5153645"/>
    </w:p>
    <w:p w14:paraId="5B5E39E5" w14:textId="0460E104" w:rsidR="002833D4" w:rsidRPr="00D64867" w:rsidRDefault="002833D4" w:rsidP="00845FDA">
      <w:pPr>
        <w:pStyle w:val="TOCHeading"/>
      </w:pPr>
      <w:r w:rsidRPr="007F57B7">
        <w:t>Table 3.8: Solar Panel Specifications</w:t>
      </w:r>
      <w:bookmarkEnd w:id="94"/>
      <w:bookmarkEnd w:id="95"/>
    </w:p>
    <w:p w14:paraId="58A907C5" w14:textId="77777777" w:rsidR="007261C2" w:rsidRDefault="007261C2" w:rsidP="00845FDA">
      <w:pPr>
        <w:spacing w:line="360" w:lineRule="auto"/>
        <w:contextualSpacing/>
        <w:rPr>
          <w:b/>
          <w:szCs w:val="24"/>
          <w:lang w:val="en-US"/>
        </w:rPr>
      </w:pPr>
    </w:p>
    <w:p w14:paraId="64E97907" w14:textId="77777777" w:rsidR="007261C2" w:rsidRDefault="007261C2" w:rsidP="00845FDA">
      <w:pPr>
        <w:spacing w:line="360" w:lineRule="auto"/>
        <w:contextualSpacing/>
        <w:rPr>
          <w:b/>
          <w:szCs w:val="24"/>
          <w:lang w:val="en-US"/>
        </w:rPr>
      </w:pPr>
    </w:p>
    <w:p w14:paraId="61EDD962" w14:textId="77777777" w:rsidR="007261C2" w:rsidRDefault="007261C2" w:rsidP="00845FDA">
      <w:pPr>
        <w:spacing w:line="360" w:lineRule="auto"/>
        <w:contextualSpacing/>
        <w:rPr>
          <w:b/>
          <w:szCs w:val="24"/>
          <w:lang w:val="en-US"/>
        </w:rPr>
      </w:pPr>
    </w:p>
    <w:p w14:paraId="6E466846" w14:textId="77777777" w:rsidR="007261C2" w:rsidRDefault="007261C2" w:rsidP="00845FDA">
      <w:pPr>
        <w:spacing w:line="360" w:lineRule="auto"/>
        <w:contextualSpacing/>
        <w:rPr>
          <w:b/>
          <w:szCs w:val="24"/>
          <w:lang w:val="en-US"/>
        </w:rPr>
      </w:pPr>
    </w:p>
    <w:p w14:paraId="48DFF77C" w14:textId="7CB95D8A" w:rsidR="002833D4" w:rsidRPr="007F57B7" w:rsidRDefault="002833D4" w:rsidP="00845FDA">
      <w:pPr>
        <w:spacing w:line="360" w:lineRule="auto"/>
        <w:contextualSpacing/>
        <w:rPr>
          <w:b/>
          <w:szCs w:val="24"/>
          <w:lang w:val="en-US"/>
        </w:rPr>
      </w:pPr>
      <w:r w:rsidRPr="007F57B7">
        <w:rPr>
          <w:b/>
          <w:szCs w:val="24"/>
          <w:lang w:val="en-US"/>
        </w:rPr>
        <w:t>Solar Charge Controller CM3024Z</w:t>
      </w:r>
    </w:p>
    <w:tbl>
      <w:tblPr>
        <w:tblStyle w:val="TableGrid"/>
        <w:tblW w:w="0" w:type="auto"/>
        <w:tblLook w:val="04A0" w:firstRow="1" w:lastRow="0" w:firstColumn="1" w:lastColumn="0" w:noHBand="0" w:noVBand="1"/>
      </w:tblPr>
      <w:tblGrid>
        <w:gridCol w:w="590"/>
        <w:gridCol w:w="3515"/>
        <w:gridCol w:w="4672"/>
      </w:tblGrid>
      <w:tr w:rsidR="002833D4" w:rsidRPr="007F57B7" w14:paraId="11E4BFCE" w14:textId="77777777" w:rsidTr="00475A1F">
        <w:tc>
          <w:tcPr>
            <w:tcW w:w="534" w:type="dxa"/>
          </w:tcPr>
          <w:p w14:paraId="53261C19" w14:textId="77777777" w:rsidR="002833D4" w:rsidRPr="007F57B7" w:rsidRDefault="002833D4" w:rsidP="00845FDA">
            <w:pPr>
              <w:spacing w:line="360" w:lineRule="auto"/>
              <w:contextualSpacing/>
              <w:rPr>
                <w:b/>
                <w:szCs w:val="24"/>
                <w:lang w:val="en-US"/>
              </w:rPr>
            </w:pPr>
            <w:r w:rsidRPr="007F57B7">
              <w:rPr>
                <w:b/>
                <w:szCs w:val="24"/>
                <w:lang w:val="en-US"/>
              </w:rPr>
              <w:t>S/N</w:t>
            </w:r>
          </w:p>
        </w:tc>
        <w:tc>
          <w:tcPr>
            <w:tcW w:w="3685" w:type="dxa"/>
          </w:tcPr>
          <w:p w14:paraId="7810D2EE" w14:textId="77777777" w:rsidR="002833D4" w:rsidRPr="007F57B7" w:rsidRDefault="002833D4" w:rsidP="00845FDA">
            <w:pPr>
              <w:spacing w:line="360" w:lineRule="auto"/>
              <w:contextualSpacing/>
              <w:rPr>
                <w:b/>
                <w:szCs w:val="24"/>
                <w:lang w:val="en-US"/>
              </w:rPr>
            </w:pPr>
            <w:r w:rsidRPr="007F57B7">
              <w:rPr>
                <w:b/>
                <w:szCs w:val="24"/>
                <w:lang w:val="en-US"/>
              </w:rPr>
              <w:t>PARAMETER</w:t>
            </w:r>
          </w:p>
        </w:tc>
        <w:tc>
          <w:tcPr>
            <w:tcW w:w="5023" w:type="dxa"/>
          </w:tcPr>
          <w:p w14:paraId="3878EB39" w14:textId="77777777" w:rsidR="002833D4" w:rsidRPr="007F57B7" w:rsidRDefault="002833D4" w:rsidP="00845FDA">
            <w:pPr>
              <w:spacing w:line="360" w:lineRule="auto"/>
              <w:contextualSpacing/>
              <w:rPr>
                <w:b/>
                <w:szCs w:val="24"/>
                <w:lang w:val="en-US"/>
              </w:rPr>
            </w:pPr>
            <w:r w:rsidRPr="007F57B7">
              <w:rPr>
                <w:b/>
                <w:szCs w:val="24"/>
                <w:lang w:val="en-US"/>
              </w:rPr>
              <w:t>VALUE</w:t>
            </w:r>
          </w:p>
        </w:tc>
      </w:tr>
      <w:tr w:rsidR="002833D4" w:rsidRPr="007F57B7" w14:paraId="52DB378B" w14:textId="77777777" w:rsidTr="00475A1F">
        <w:tc>
          <w:tcPr>
            <w:tcW w:w="534" w:type="dxa"/>
          </w:tcPr>
          <w:p w14:paraId="0F9EEA00" w14:textId="77777777" w:rsidR="002833D4" w:rsidRPr="007F57B7" w:rsidRDefault="002833D4" w:rsidP="00845FDA">
            <w:pPr>
              <w:spacing w:line="360" w:lineRule="auto"/>
              <w:contextualSpacing/>
              <w:rPr>
                <w:szCs w:val="24"/>
                <w:lang w:val="en-US"/>
              </w:rPr>
            </w:pPr>
            <w:r w:rsidRPr="007F57B7">
              <w:rPr>
                <w:szCs w:val="24"/>
                <w:lang w:val="en-US"/>
              </w:rPr>
              <w:t xml:space="preserve">1. </w:t>
            </w:r>
          </w:p>
        </w:tc>
        <w:tc>
          <w:tcPr>
            <w:tcW w:w="3685" w:type="dxa"/>
          </w:tcPr>
          <w:p w14:paraId="5E83C343" w14:textId="77777777" w:rsidR="002833D4" w:rsidRPr="007F57B7" w:rsidRDefault="002833D4" w:rsidP="00845FDA">
            <w:pPr>
              <w:spacing w:line="360" w:lineRule="auto"/>
              <w:contextualSpacing/>
              <w:rPr>
                <w:szCs w:val="24"/>
                <w:lang w:val="en-US"/>
              </w:rPr>
            </w:pPr>
            <w:r w:rsidRPr="007F57B7">
              <w:rPr>
                <w:szCs w:val="24"/>
                <w:lang w:val="en-US"/>
              </w:rPr>
              <w:t>Current rating</w:t>
            </w:r>
          </w:p>
        </w:tc>
        <w:tc>
          <w:tcPr>
            <w:tcW w:w="5023" w:type="dxa"/>
          </w:tcPr>
          <w:p w14:paraId="7FE6C331" w14:textId="77777777" w:rsidR="002833D4" w:rsidRPr="007F57B7" w:rsidRDefault="002833D4" w:rsidP="00845FDA">
            <w:pPr>
              <w:spacing w:line="360" w:lineRule="auto"/>
              <w:contextualSpacing/>
              <w:rPr>
                <w:szCs w:val="24"/>
                <w:lang w:val="en-US"/>
              </w:rPr>
            </w:pPr>
            <w:r w:rsidRPr="007F57B7">
              <w:rPr>
                <w:szCs w:val="24"/>
                <w:lang w:val="en-US"/>
              </w:rPr>
              <w:t>30A</w:t>
            </w:r>
          </w:p>
        </w:tc>
      </w:tr>
      <w:tr w:rsidR="002833D4" w:rsidRPr="007F57B7" w14:paraId="64BB4DC8" w14:textId="77777777" w:rsidTr="00475A1F">
        <w:tc>
          <w:tcPr>
            <w:tcW w:w="534" w:type="dxa"/>
          </w:tcPr>
          <w:p w14:paraId="3EEEBC5E" w14:textId="77777777" w:rsidR="002833D4" w:rsidRPr="007F57B7" w:rsidRDefault="002833D4" w:rsidP="00845FDA">
            <w:pPr>
              <w:spacing w:line="360" w:lineRule="auto"/>
              <w:contextualSpacing/>
              <w:rPr>
                <w:szCs w:val="24"/>
                <w:lang w:val="en-US"/>
              </w:rPr>
            </w:pPr>
            <w:r w:rsidRPr="007F57B7">
              <w:rPr>
                <w:szCs w:val="24"/>
                <w:lang w:val="en-US"/>
              </w:rPr>
              <w:t xml:space="preserve">2. </w:t>
            </w:r>
          </w:p>
        </w:tc>
        <w:tc>
          <w:tcPr>
            <w:tcW w:w="3685" w:type="dxa"/>
          </w:tcPr>
          <w:p w14:paraId="67BD3910" w14:textId="77777777" w:rsidR="002833D4" w:rsidRPr="007F57B7" w:rsidRDefault="002833D4" w:rsidP="00845FDA">
            <w:pPr>
              <w:spacing w:line="360" w:lineRule="auto"/>
              <w:contextualSpacing/>
              <w:rPr>
                <w:szCs w:val="24"/>
                <w:lang w:val="en-US"/>
              </w:rPr>
            </w:pPr>
            <w:r w:rsidRPr="007F57B7">
              <w:rPr>
                <w:szCs w:val="24"/>
                <w:lang w:val="en-US"/>
              </w:rPr>
              <w:t xml:space="preserve">Operating Voltage </w:t>
            </w:r>
          </w:p>
        </w:tc>
        <w:tc>
          <w:tcPr>
            <w:tcW w:w="5023" w:type="dxa"/>
          </w:tcPr>
          <w:p w14:paraId="61430FA0" w14:textId="77777777" w:rsidR="002833D4" w:rsidRPr="007F57B7" w:rsidRDefault="002833D4" w:rsidP="00845FDA">
            <w:pPr>
              <w:spacing w:line="360" w:lineRule="auto"/>
              <w:contextualSpacing/>
              <w:rPr>
                <w:szCs w:val="24"/>
                <w:lang w:val="en-US"/>
              </w:rPr>
            </w:pPr>
            <w:r w:rsidRPr="007F57B7">
              <w:rPr>
                <w:szCs w:val="24"/>
                <w:lang w:val="en-US"/>
              </w:rPr>
              <w:t>12– 24V</w:t>
            </w:r>
          </w:p>
        </w:tc>
      </w:tr>
      <w:tr w:rsidR="002833D4" w:rsidRPr="007F57B7" w14:paraId="1453396F" w14:textId="77777777" w:rsidTr="00475A1F">
        <w:tc>
          <w:tcPr>
            <w:tcW w:w="534" w:type="dxa"/>
          </w:tcPr>
          <w:p w14:paraId="00A3D7A3" w14:textId="77777777" w:rsidR="002833D4" w:rsidRPr="007F57B7" w:rsidRDefault="002833D4" w:rsidP="00845FDA">
            <w:pPr>
              <w:spacing w:line="360" w:lineRule="auto"/>
              <w:contextualSpacing/>
              <w:rPr>
                <w:szCs w:val="24"/>
                <w:lang w:val="en-US"/>
              </w:rPr>
            </w:pPr>
            <w:r w:rsidRPr="007F57B7">
              <w:rPr>
                <w:szCs w:val="24"/>
                <w:lang w:val="en-US"/>
              </w:rPr>
              <w:t>3.</w:t>
            </w:r>
          </w:p>
        </w:tc>
        <w:tc>
          <w:tcPr>
            <w:tcW w:w="3685" w:type="dxa"/>
          </w:tcPr>
          <w:p w14:paraId="289443DC" w14:textId="77777777" w:rsidR="002833D4" w:rsidRPr="007F57B7" w:rsidRDefault="002833D4" w:rsidP="00845FDA">
            <w:pPr>
              <w:spacing w:line="360" w:lineRule="auto"/>
              <w:contextualSpacing/>
              <w:rPr>
                <w:szCs w:val="24"/>
                <w:lang w:val="en-US"/>
              </w:rPr>
            </w:pPr>
            <w:r w:rsidRPr="007F57B7">
              <w:rPr>
                <w:szCs w:val="24"/>
                <w:lang w:val="en-US"/>
              </w:rPr>
              <w:t>Weight</w:t>
            </w:r>
          </w:p>
        </w:tc>
        <w:tc>
          <w:tcPr>
            <w:tcW w:w="5023" w:type="dxa"/>
          </w:tcPr>
          <w:p w14:paraId="5AFC18E0" w14:textId="77777777" w:rsidR="002833D4" w:rsidRPr="007F57B7" w:rsidRDefault="002833D4" w:rsidP="00845FDA">
            <w:pPr>
              <w:spacing w:line="360" w:lineRule="auto"/>
              <w:contextualSpacing/>
              <w:rPr>
                <w:szCs w:val="24"/>
                <w:lang w:val="en-US"/>
              </w:rPr>
            </w:pPr>
            <w:r w:rsidRPr="007F57B7">
              <w:rPr>
                <w:szCs w:val="24"/>
                <w:lang w:val="en-US"/>
              </w:rPr>
              <w:t>150g</w:t>
            </w:r>
          </w:p>
        </w:tc>
      </w:tr>
      <w:tr w:rsidR="002833D4" w:rsidRPr="007F57B7" w14:paraId="41627868" w14:textId="77777777" w:rsidTr="00475A1F">
        <w:tc>
          <w:tcPr>
            <w:tcW w:w="534" w:type="dxa"/>
          </w:tcPr>
          <w:p w14:paraId="57CF1045" w14:textId="77777777" w:rsidR="002833D4" w:rsidRPr="007F57B7" w:rsidRDefault="002833D4" w:rsidP="00845FDA">
            <w:pPr>
              <w:spacing w:line="360" w:lineRule="auto"/>
              <w:contextualSpacing/>
              <w:rPr>
                <w:szCs w:val="24"/>
                <w:lang w:val="en-US"/>
              </w:rPr>
            </w:pPr>
            <w:r w:rsidRPr="007F57B7">
              <w:rPr>
                <w:szCs w:val="24"/>
                <w:lang w:val="en-US"/>
              </w:rPr>
              <w:t>4.</w:t>
            </w:r>
          </w:p>
        </w:tc>
        <w:tc>
          <w:tcPr>
            <w:tcW w:w="3685" w:type="dxa"/>
          </w:tcPr>
          <w:p w14:paraId="3DB002B4" w14:textId="77777777" w:rsidR="002833D4" w:rsidRPr="007F57B7" w:rsidRDefault="002833D4" w:rsidP="00845FDA">
            <w:pPr>
              <w:spacing w:line="360" w:lineRule="auto"/>
              <w:contextualSpacing/>
              <w:rPr>
                <w:szCs w:val="24"/>
                <w:lang w:val="en-US"/>
              </w:rPr>
            </w:pPr>
            <w:r w:rsidRPr="007F57B7">
              <w:rPr>
                <w:szCs w:val="24"/>
                <w:lang w:val="en-US"/>
              </w:rPr>
              <w:t>USB output</w:t>
            </w:r>
          </w:p>
        </w:tc>
        <w:tc>
          <w:tcPr>
            <w:tcW w:w="5023" w:type="dxa"/>
          </w:tcPr>
          <w:p w14:paraId="246492DA" w14:textId="77777777" w:rsidR="002833D4" w:rsidRPr="007F57B7" w:rsidRDefault="002833D4" w:rsidP="00845FDA">
            <w:pPr>
              <w:spacing w:line="360" w:lineRule="auto"/>
              <w:contextualSpacing/>
              <w:rPr>
                <w:szCs w:val="24"/>
                <w:lang w:val="en-US"/>
              </w:rPr>
            </w:pPr>
            <w:r w:rsidRPr="007F57B7">
              <w:rPr>
                <w:szCs w:val="24"/>
                <w:lang w:val="en-US"/>
              </w:rPr>
              <w:t>5V</w:t>
            </w:r>
          </w:p>
        </w:tc>
      </w:tr>
    </w:tbl>
    <w:p w14:paraId="13295931" w14:textId="77777777" w:rsidR="007261C2" w:rsidRDefault="007261C2" w:rsidP="00845FDA">
      <w:pPr>
        <w:pStyle w:val="TOCHeading"/>
      </w:pPr>
      <w:bookmarkStart w:id="96" w:name="_Toc5153365"/>
      <w:bookmarkStart w:id="97" w:name="_Toc5153646"/>
    </w:p>
    <w:p w14:paraId="79B204FF" w14:textId="1E1B2A10" w:rsidR="002833D4" w:rsidRPr="007F57B7" w:rsidRDefault="002833D4" w:rsidP="00845FDA">
      <w:pPr>
        <w:pStyle w:val="TOCHeading"/>
      </w:pPr>
      <w:r w:rsidRPr="007F57B7">
        <w:t>Table 3.9: Solar Charge Controller</w:t>
      </w:r>
      <w:bookmarkEnd w:id="96"/>
      <w:bookmarkEnd w:id="97"/>
    </w:p>
    <w:p w14:paraId="3D7694F6" w14:textId="77777777" w:rsidR="002833D4" w:rsidRPr="007F57B7" w:rsidRDefault="002833D4" w:rsidP="00845FDA">
      <w:pPr>
        <w:spacing w:line="360" w:lineRule="auto"/>
        <w:contextualSpacing/>
        <w:rPr>
          <w:b/>
          <w:szCs w:val="24"/>
          <w:lang w:val="en-US"/>
        </w:rPr>
      </w:pPr>
    </w:p>
    <w:p w14:paraId="093D719E" w14:textId="77777777" w:rsidR="002833D4" w:rsidRPr="007F57B7" w:rsidRDefault="002833D4" w:rsidP="00845FDA">
      <w:pPr>
        <w:spacing w:line="360" w:lineRule="auto"/>
        <w:contextualSpacing/>
        <w:rPr>
          <w:szCs w:val="24"/>
          <w:lang w:val="en-US"/>
        </w:rPr>
      </w:pPr>
      <w:r w:rsidRPr="007F57B7">
        <w:rPr>
          <w:b/>
          <w:szCs w:val="24"/>
          <w:lang w:val="en-US"/>
        </w:rPr>
        <w:t>Solar Charge Controller Features</w:t>
      </w:r>
      <w:r w:rsidRPr="007F57B7">
        <w:rPr>
          <w:szCs w:val="24"/>
          <w:lang w:val="en-US"/>
        </w:rPr>
        <w:t>:</w:t>
      </w:r>
    </w:p>
    <w:p w14:paraId="153C827B" w14:textId="77777777" w:rsidR="002833D4" w:rsidRPr="007F57B7" w:rsidRDefault="002833D4" w:rsidP="000B199A">
      <w:pPr>
        <w:numPr>
          <w:ilvl w:val="0"/>
          <w:numId w:val="4"/>
        </w:numPr>
        <w:spacing w:line="360" w:lineRule="auto"/>
        <w:contextualSpacing/>
        <w:rPr>
          <w:szCs w:val="24"/>
          <w:lang w:val="en-US"/>
        </w:rPr>
      </w:pPr>
      <w:r w:rsidRPr="007F57B7">
        <w:rPr>
          <w:szCs w:val="24"/>
          <w:lang w:val="en-US"/>
        </w:rPr>
        <w:t>Visual LCD graphic symbol.</w:t>
      </w:r>
    </w:p>
    <w:p w14:paraId="4D66787B" w14:textId="77777777" w:rsidR="002833D4" w:rsidRPr="007F57B7" w:rsidRDefault="002833D4" w:rsidP="000B199A">
      <w:pPr>
        <w:numPr>
          <w:ilvl w:val="0"/>
          <w:numId w:val="4"/>
        </w:numPr>
        <w:spacing w:line="360" w:lineRule="auto"/>
        <w:contextualSpacing/>
        <w:rPr>
          <w:szCs w:val="24"/>
          <w:lang w:val="en-US"/>
        </w:rPr>
      </w:pPr>
      <w:r w:rsidRPr="007F57B7">
        <w:rPr>
          <w:szCs w:val="24"/>
          <w:lang w:val="en-US"/>
        </w:rPr>
        <w:t>Automatic Identification system voltage.</w:t>
      </w:r>
    </w:p>
    <w:p w14:paraId="6F28F1AE" w14:textId="77777777" w:rsidR="002833D4" w:rsidRPr="007F57B7" w:rsidRDefault="002833D4" w:rsidP="000B199A">
      <w:pPr>
        <w:numPr>
          <w:ilvl w:val="0"/>
          <w:numId w:val="4"/>
        </w:numPr>
        <w:spacing w:line="360" w:lineRule="auto"/>
        <w:contextualSpacing/>
        <w:rPr>
          <w:szCs w:val="24"/>
          <w:lang w:val="en-US"/>
        </w:rPr>
      </w:pPr>
      <w:r w:rsidRPr="007F57B7">
        <w:rPr>
          <w:szCs w:val="24"/>
          <w:lang w:val="en-US"/>
        </w:rPr>
        <w:t>Automatic temperature compensation.</w:t>
      </w:r>
    </w:p>
    <w:p w14:paraId="10CC88BD" w14:textId="77777777" w:rsidR="002833D4" w:rsidRPr="007F57B7" w:rsidRDefault="002833D4" w:rsidP="000B199A">
      <w:pPr>
        <w:numPr>
          <w:ilvl w:val="0"/>
          <w:numId w:val="4"/>
        </w:numPr>
        <w:spacing w:line="360" w:lineRule="auto"/>
        <w:contextualSpacing/>
        <w:rPr>
          <w:szCs w:val="24"/>
          <w:lang w:val="en-US"/>
        </w:rPr>
      </w:pPr>
      <w:r w:rsidRPr="007F57B7">
        <w:rPr>
          <w:szCs w:val="24"/>
          <w:lang w:val="en-US"/>
        </w:rPr>
        <w:t>Overload &amp; short circuit protection.</w:t>
      </w:r>
    </w:p>
    <w:p w14:paraId="11A67D20" w14:textId="77777777" w:rsidR="002833D4" w:rsidRPr="007F57B7" w:rsidRDefault="002833D4" w:rsidP="000B199A">
      <w:pPr>
        <w:numPr>
          <w:ilvl w:val="0"/>
          <w:numId w:val="4"/>
        </w:numPr>
        <w:spacing w:line="360" w:lineRule="auto"/>
        <w:contextualSpacing/>
        <w:rPr>
          <w:szCs w:val="24"/>
          <w:lang w:val="en-US"/>
        </w:rPr>
      </w:pPr>
      <w:r w:rsidRPr="007F57B7">
        <w:rPr>
          <w:szCs w:val="24"/>
          <w:lang w:val="en-US"/>
        </w:rPr>
        <w:t>Battery reverse-discharge connection protection.</w:t>
      </w:r>
    </w:p>
    <w:p w14:paraId="3B1AEC86" w14:textId="77777777" w:rsidR="002833D4" w:rsidRPr="007F57B7" w:rsidRDefault="002833D4" w:rsidP="000B199A">
      <w:pPr>
        <w:numPr>
          <w:ilvl w:val="0"/>
          <w:numId w:val="4"/>
        </w:numPr>
        <w:spacing w:line="360" w:lineRule="auto"/>
        <w:contextualSpacing/>
        <w:rPr>
          <w:szCs w:val="24"/>
          <w:lang w:val="en-US"/>
        </w:rPr>
      </w:pPr>
      <w:r w:rsidRPr="007F57B7">
        <w:rPr>
          <w:szCs w:val="24"/>
          <w:lang w:val="en-US"/>
        </w:rPr>
        <w:t>Remote monitoring function (custom).</w:t>
      </w:r>
    </w:p>
    <w:p w14:paraId="12F0977D" w14:textId="77777777" w:rsidR="002833D4" w:rsidRPr="007F57B7" w:rsidRDefault="002833D4" w:rsidP="000B199A">
      <w:pPr>
        <w:numPr>
          <w:ilvl w:val="0"/>
          <w:numId w:val="4"/>
        </w:numPr>
        <w:spacing w:line="360" w:lineRule="auto"/>
        <w:contextualSpacing/>
        <w:rPr>
          <w:szCs w:val="24"/>
          <w:lang w:val="en-US"/>
        </w:rPr>
      </w:pPr>
      <w:r w:rsidRPr="007F57B7">
        <w:rPr>
          <w:szCs w:val="24"/>
          <w:lang w:val="en-US"/>
        </w:rPr>
        <w:t>Intelligent PMW charge mode.</w:t>
      </w:r>
    </w:p>
    <w:p w14:paraId="32F062D7" w14:textId="77777777" w:rsidR="002833D4" w:rsidRPr="007F57B7" w:rsidRDefault="002833D4" w:rsidP="000B199A">
      <w:pPr>
        <w:numPr>
          <w:ilvl w:val="0"/>
          <w:numId w:val="4"/>
        </w:numPr>
        <w:spacing w:line="360" w:lineRule="auto"/>
        <w:contextualSpacing/>
        <w:rPr>
          <w:szCs w:val="24"/>
          <w:lang w:val="en-US"/>
        </w:rPr>
      </w:pPr>
      <w:r w:rsidRPr="007F57B7">
        <w:rPr>
          <w:szCs w:val="24"/>
          <w:lang w:val="en-US"/>
        </w:rPr>
        <w:t>Automatic temperature compensation.</w:t>
      </w:r>
    </w:p>
    <w:p w14:paraId="4B0C9012" w14:textId="77777777" w:rsidR="002833D4" w:rsidRPr="007F57B7" w:rsidRDefault="002833D4" w:rsidP="00845FDA">
      <w:pPr>
        <w:spacing w:line="360" w:lineRule="auto"/>
        <w:contextualSpacing/>
        <w:rPr>
          <w:szCs w:val="24"/>
          <w:lang w:val="en-US"/>
        </w:rPr>
      </w:pPr>
    </w:p>
    <w:p w14:paraId="3BFFE4B2" w14:textId="77777777" w:rsidR="002833D4" w:rsidRPr="007F57B7" w:rsidRDefault="002833D4" w:rsidP="00845FDA">
      <w:pPr>
        <w:spacing w:line="360" w:lineRule="auto"/>
        <w:contextualSpacing/>
        <w:rPr>
          <w:szCs w:val="24"/>
          <w:lang w:val="en-US"/>
        </w:rPr>
      </w:pPr>
    </w:p>
    <w:p w14:paraId="62F5588E" w14:textId="77777777" w:rsidR="002833D4" w:rsidRPr="007F57B7" w:rsidRDefault="002833D4" w:rsidP="00845FDA">
      <w:pPr>
        <w:spacing w:line="360" w:lineRule="auto"/>
        <w:contextualSpacing/>
        <w:rPr>
          <w:szCs w:val="24"/>
          <w:lang w:val="en-US"/>
        </w:rPr>
      </w:pPr>
    </w:p>
    <w:p w14:paraId="79531BE5" w14:textId="77777777" w:rsidR="002833D4" w:rsidRPr="007F57B7" w:rsidRDefault="002833D4" w:rsidP="00845FDA">
      <w:pPr>
        <w:spacing w:line="360" w:lineRule="auto"/>
        <w:contextualSpacing/>
        <w:jc w:val="center"/>
        <w:rPr>
          <w:szCs w:val="24"/>
          <w:lang w:val="en-US"/>
        </w:rPr>
      </w:pPr>
      <w:r w:rsidRPr="007F57B7">
        <w:rPr>
          <w:noProof/>
          <w:szCs w:val="24"/>
          <w:lang w:val="en-US"/>
        </w:rPr>
        <w:drawing>
          <wp:inline distT="0" distB="0" distL="0" distR="0" wp14:anchorId="25E8B9A7" wp14:editId="6C26F7E8">
            <wp:extent cx="6491605" cy="5836920"/>
            <wp:effectExtent l="0" t="0" r="4445" b="0"/>
            <wp:docPr id="1" name="Picture 0" descr="flow 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 chart.PNG"/>
                    <pic:cNvPicPr/>
                  </pic:nvPicPr>
                  <pic:blipFill>
                    <a:blip r:embed="rId11" cstate="print"/>
                    <a:stretch>
                      <a:fillRect/>
                    </a:stretch>
                  </pic:blipFill>
                  <pic:spPr>
                    <a:xfrm>
                      <a:off x="0" y="0"/>
                      <a:ext cx="6553478" cy="5892553"/>
                    </a:xfrm>
                    <a:prstGeom prst="rect">
                      <a:avLst/>
                    </a:prstGeom>
                  </pic:spPr>
                </pic:pic>
              </a:graphicData>
            </a:graphic>
          </wp:inline>
        </w:drawing>
      </w:r>
    </w:p>
    <w:p w14:paraId="04621801" w14:textId="6DF724BC" w:rsidR="002833D4" w:rsidRDefault="002833D4" w:rsidP="00845FDA">
      <w:pPr>
        <w:pStyle w:val="Heading5"/>
        <w:ind w:left="1008"/>
      </w:pPr>
      <w:bookmarkStart w:id="98" w:name="_Toc5153248"/>
      <w:r w:rsidRPr="00D64867">
        <w:t>Figure 3.1: Flow chart of Irrigation Mechanism</w:t>
      </w:r>
      <w:bookmarkEnd w:id="98"/>
    </w:p>
    <w:p w14:paraId="3D4927EC" w14:textId="3A8D6AAB" w:rsidR="00D64867" w:rsidRDefault="00D64867" w:rsidP="00845FDA">
      <w:pPr>
        <w:spacing w:line="360" w:lineRule="auto"/>
        <w:contextualSpacing/>
      </w:pPr>
    </w:p>
    <w:p w14:paraId="5E41E51B" w14:textId="77777777" w:rsidR="00D64867" w:rsidRPr="00D64867" w:rsidRDefault="00D64867" w:rsidP="00845FDA">
      <w:pPr>
        <w:spacing w:line="360" w:lineRule="auto"/>
        <w:contextualSpacing/>
      </w:pPr>
    </w:p>
    <w:p w14:paraId="423FA2EC" w14:textId="77777777" w:rsidR="002833D4" w:rsidRPr="007F57B7" w:rsidRDefault="002833D4" w:rsidP="00845FDA">
      <w:pPr>
        <w:pStyle w:val="Heading2"/>
        <w:spacing w:before="0" w:line="360" w:lineRule="auto"/>
        <w:contextualSpacing/>
      </w:pPr>
      <w:bookmarkStart w:id="99" w:name="_Toc5115084"/>
      <w:bookmarkStart w:id="100" w:name="_Toc5170466"/>
      <w:r w:rsidRPr="0011393A">
        <w:t>METHODS</w:t>
      </w:r>
      <w:bookmarkEnd w:id="99"/>
      <w:bookmarkEnd w:id="100"/>
    </w:p>
    <w:p w14:paraId="1E5A194B" w14:textId="77777777" w:rsidR="002833D4" w:rsidRPr="007F57B7" w:rsidRDefault="002833D4" w:rsidP="00845FDA">
      <w:pPr>
        <w:spacing w:line="360" w:lineRule="auto"/>
        <w:contextualSpacing/>
        <w:rPr>
          <w:szCs w:val="24"/>
          <w:lang w:val="en-US"/>
        </w:rPr>
      </w:pPr>
      <w:r w:rsidRPr="007F57B7">
        <w:rPr>
          <w:szCs w:val="24"/>
          <w:lang w:val="en-US"/>
        </w:rPr>
        <w:t>This section brings to light the procedure in the project setup and will be explained under the different modules of the system:</w:t>
      </w:r>
    </w:p>
    <w:p w14:paraId="018918C2" w14:textId="77777777" w:rsidR="002833D4" w:rsidRPr="007F57B7" w:rsidRDefault="002833D4" w:rsidP="00845FDA">
      <w:pPr>
        <w:spacing w:line="360" w:lineRule="auto"/>
        <w:contextualSpacing/>
        <w:rPr>
          <w:szCs w:val="24"/>
          <w:lang w:val="en-US"/>
        </w:rPr>
      </w:pPr>
      <w:r w:rsidRPr="007F57B7">
        <w:rPr>
          <w:szCs w:val="24"/>
          <w:lang w:val="en-US"/>
        </w:rPr>
        <w:t>Section A – Agricultural design.</w:t>
      </w:r>
    </w:p>
    <w:p w14:paraId="03877B09" w14:textId="77777777" w:rsidR="002833D4" w:rsidRPr="007F57B7" w:rsidRDefault="002833D4" w:rsidP="00845FDA">
      <w:pPr>
        <w:spacing w:line="360" w:lineRule="auto"/>
        <w:contextualSpacing/>
        <w:rPr>
          <w:szCs w:val="24"/>
          <w:lang w:val="en-US"/>
        </w:rPr>
      </w:pPr>
      <w:r w:rsidRPr="007F57B7">
        <w:rPr>
          <w:szCs w:val="24"/>
          <w:lang w:val="en-US"/>
        </w:rPr>
        <w:t xml:space="preserve">Section B – Mechanical design. </w:t>
      </w:r>
    </w:p>
    <w:p w14:paraId="7F87B05B" w14:textId="77777777" w:rsidR="002833D4" w:rsidRPr="007F57B7" w:rsidRDefault="002833D4" w:rsidP="00845FDA">
      <w:pPr>
        <w:spacing w:line="360" w:lineRule="auto"/>
        <w:contextualSpacing/>
        <w:rPr>
          <w:szCs w:val="24"/>
          <w:lang w:val="en-US"/>
        </w:rPr>
      </w:pPr>
      <w:r w:rsidRPr="007F57B7">
        <w:rPr>
          <w:szCs w:val="24"/>
          <w:lang w:val="en-US"/>
        </w:rPr>
        <w:t>Section C – Electronic design.</w:t>
      </w:r>
    </w:p>
    <w:p w14:paraId="13857F37" w14:textId="77777777" w:rsidR="002833D4" w:rsidRPr="007F57B7" w:rsidRDefault="002833D4" w:rsidP="00845FDA">
      <w:pPr>
        <w:spacing w:line="360" w:lineRule="auto"/>
        <w:contextualSpacing/>
        <w:rPr>
          <w:szCs w:val="24"/>
          <w:lang w:val="en-US"/>
        </w:rPr>
      </w:pPr>
      <w:r w:rsidRPr="007F57B7">
        <w:rPr>
          <w:szCs w:val="24"/>
          <w:lang w:val="en-US"/>
        </w:rPr>
        <w:t>Section D – Software algorithm.</w:t>
      </w:r>
    </w:p>
    <w:p w14:paraId="036E27A4" w14:textId="77777777" w:rsidR="002833D4" w:rsidRPr="007F57B7" w:rsidRDefault="002833D4" w:rsidP="00845FDA">
      <w:pPr>
        <w:spacing w:line="360" w:lineRule="auto"/>
        <w:contextualSpacing/>
        <w:rPr>
          <w:szCs w:val="24"/>
          <w:lang w:val="en-US"/>
        </w:rPr>
      </w:pPr>
      <w:r w:rsidRPr="007F57B7">
        <w:rPr>
          <w:szCs w:val="24"/>
          <w:lang w:val="en-US"/>
        </w:rPr>
        <w:t xml:space="preserve">Section E – Power supply connection. </w:t>
      </w:r>
    </w:p>
    <w:p w14:paraId="33F37D12" w14:textId="77777777" w:rsidR="002833D4" w:rsidRPr="007F57B7" w:rsidRDefault="002833D4" w:rsidP="00845FDA">
      <w:pPr>
        <w:spacing w:line="360" w:lineRule="auto"/>
        <w:contextualSpacing/>
        <w:rPr>
          <w:szCs w:val="24"/>
          <w:lang w:val="en-US"/>
        </w:rPr>
      </w:pPr>
    </w:p>
    <w:p w14:paraId="1F11E1C0" w14:textId="77777777" w:rsidR="002833D4" w:rsidRPr="007F57B7" w:rsidRDefault="002833D4" w:rsidP="00845FDA">
      <w:pPr>
        <w:pStyle w:val="Heading3"/>
      </w:pPr>
      <w:bookmarkStart w:id="101" w:name="_Toc5115085"/>
      <w:bookmarkStart w:id="102" w:name="_Toc5170467"/>
      <w:r w:rsidRPr="007F57B7">
        <w:t>Section A</w:t>
      </w:r>
      <w:bookmarkEnd w:id="101"/>
      <w:bookmarkEnd w:id="102"/>
    </w:p>
    <w:p w14:paraId="0C0E3DCC" w14:textId="77777777" w:rsidR="002833D4" w:rsidRPr="007F57B7" w:rsidRDefault="002833D4" w:rsidP="00845FDA">
      <w:pPr>
        <w:spacing w:line="360" w:lineRule="auto"/>
        <w:contextualSpacing/>
        <w:rPr>
          <w:szCs w:val="24"/>
          <w:lang w:val="en-US"/>
        </w:rPr>
      </w:pPr>
      <w:r w:rsidRPr="007F57B7">
        <w:rPr>
          <w:szCs w:val="24"/>
          <w:lang w:val="en-US"/>
        </w:rPr>
        <w:t>This section describes the agricultural design of the system from the crop species selection to number of crops, crop water requirement calculation, tank sizing, optimum crop spacing and land sizing.</w:t>
      </w:r>
    </w:p>
    <w:p w14:paraId="196573AF" w14:textId="77777777" w:rsidR="002833D4" w:rsidRPr="007F57B7" w:rsidRDefault="002833D4" w:rsidP="00845FDA">
      <w:pPr>
        <w:spacing w:line="360" w:lineRule="auto"/>
        <w:contextualSpacing/>
        <w:rPr>
          <w:szCs w:val="24"/>
          <w:lang w:val="en-US"/>
        </w:rPr>
      </w:pPr>
      <w:r w:rsidRPr="007F57B7">
        <w:rPr>
          <w:szCs w:val="24"/>
          <w:lang w:val="en-US"/>
        </w:rPr>
        <w:t>For simplicity it is mainly divided into two sections:</w:t>
      </w:r>
    </w:p>
    <w:p w14:paraId="6413B95E" w14:textId="77777777" w:rsidR="002833D4" w:rsidRPr="007F57B7" w:rsidRDefault="002833D4" w:rsidP="000B199A">
      <w:pPr>
        <w:numPr>
          <w:ilvl w:val="0"/>
          <w:numId w:val="1"/>
        </w:numPr>
        <w:spacing w:line="360" w:lineRule="auto"/>
        <w:ind w:left="1701" w:hanging="567"/>
        <w:contextualSpacing/>
        <w:rPr>
          <w:bCs/>
          <w:iCs/>
          <w:szCs w:val="24"/>
          <w:lang w:val="en-US"/>
        </w:rPr>
      </w:pPr>
      <w:r w:rsidRPr="007F57B7">
        <w:rPr>
          <w:bCs/>
          <w:iCs/>
          <w:szCs w:val="24"/>
          <w:lang w:val="en-US"/>
        </w:rPr>
        <w:t>Crop water requirement calculation and tank sizing.</w:t>
      </w:r>
    </w:p>
    <w:p w14:paraId="63BB3F36" w14:textId="77777777" w:rsidR="002833D4" w:rsidRPr="007F57B7" w:rsidRDefault="002833D4" w:rsidP="000B199A">
      <w:pPr>
        <w:numPr>
          <w:ilvl w:val="0"/>
          <w:numId w:val="1"/>
        </w:numPr>
        <w:spacing w:line="360" w:lineRule="auto"/>
        <w:ind w:left="1701" w:hanging="567"/>
        <w:contextualSpacing/>
        <w:rPr>
          <w:szCs w:val="24"/>
          <w:lang w:val="en-US"/>
        </w:rPr>
      </w:pPr>
      <w:r w:rsidRPr="007F57B7">
        <w:rPr>
          <w:szCs w:val="24"/>
          <w:lang w:val="en-US"/>
        </w:rPr>
        <w:t>Crop spacing and Land Sizing.</w:t>
      </w:r>
    </w:p>
    <w:p w14:paraId="2174E252" w14:textId="77777777" w:rsidR="002833D4" w:rsidRPr="007F57B7" w:rsidRDefault="002833D4" w:rsidP="00845FDA">
      <w:pPr>
        <w:spacing w:line="360" w:lineRule="auto"/>
        <w:contextualSpacing/>
        <w:rPr>
          <w:szCs w:val="24"/>
          <w:lang w:val="en-US"/>
        </w:rPr>
      </w:pPr>
    </w:p>
    <w:p w14:paraId="1C1B2641" w14:textId="77777777" w:rsidR="002833D4" w:rsidRPr="007F57B7" w:rsidRDefault="002833D4" w:rsidP="00845FDA">
      <w:pPr>
        <w:pStyle w:val="Heading4"/>
      </w:pPr>
      <w:r w:rsidRPr="007F57B7">
        <w:t xml:space="preserve">Crop water </w:t>
      </w:r>
      <w:r w:rsidRPr="0011393A">
        <w:t>requirement</w:t>
      </w:r>
      <w:r w:rsidRPr="007F57B7">
        <w:t xml:space="preserve"> calculation and tank sizing</w:t>
      </w:r>
    </w:p>
    <w:p w14:paraId="58974382" w14:textId="77777777" w:rsidR="002833D4" w:rsidRPr="007F57B7" w:rsidRDefault="002833D4" w:rsidP="00845FDA">
      <w:pPr>
        <w:spacing w:line="360" w:lineRule="auto"/>
        <w:contextualSpacing/>
        <w:rPr>
          <w:b/>
          <w:szCs w:val="24"/>
          <w:lang w:val="en-US"/>
        </w:rPr>
      </w:pPr>
      <w:r w:rsidRPr="007F57B7">
        <w:rPr>
          <w:b/>
          <w:szCs w:val="24"/>
          <w:lang w:val="en-US"/>
        </w:rPr>
        <w:t>Maize:</w:t>
      </w:r>
    </w:p>
    <w:p w14:paraId="3E05BF66" w14:textId="77777777" w:rsidR="002833D4" w:rsidRPr="007F57B7" w:rsidRDefault="002833D4" w:rsidP="00845FDA">
      <w:pPr>
        <w:spacing w:line="360" w:lineRule="auto"/>
        <w:contextualSpacing/>
        <w:rPr>
          <w:szCs w:val="24"/>
          <w:lang w:val="en-US"/>
        </w:rPr>
      </w:pPr>
      <w:r w:rsidRPr="007F57B7">
        <w:rPr>
          <w:szCs w:val="24"/>
          <w:lang w:val="en-US"/>
        </w:rPr>
        <w:t>Total planting in days: 20+35+40+30 = 125 days</w:t>
      </w:r>
    </w:p>
    <w:p w14:paraId="7D8C787A" w14:textId="77777777" w:rsidR="002833D4" w:rsidRPr="007F57B7" w:rsidRDefault="002833D4" w:rsidP="00845FDA">
      <w:pPr>
        <w:spacing w:line="360" w:lineRule="auto"/>
        <w:contextualSpacing/>
        <w:rPr>
          <w:b/>
          <w:szCs w:val="24"/>
          <w:lang w:val="en-US"/>
        </w:rPr>
      </w:pPr>
      <w:r w:rsidRPr="007F57B7">
        <w:rPr>
          <w:b/>
          <w:szCs w:val="24"/>
          <w:lang w:val="en-US"/>
        </w:rPr>
        <w:t xml:space="preserve">Crop water requirement calculation </w:t>
      </w:r>
    </w:p>
    <w:p w14:paraId="10F6EB04" w14:textId="77777777" w:rsidR="002833D4" w:rsidRPr="007F57B7" w:rsidRDefault="002833D4" w:rsidP="00845FDA">
      <w:pPr>
        <w:spacing w:line="360" w:lineRule="auto"/>
        <w:contextualSpacing/>
        <w:rPr>
          <w:szCs w:val="24"/>
          <w:lang w:val="en-US"/>
        </w:rPr>
      </w:pPr>
      <w:r w:rsidRPr="007F57B7">
        <w:rPr>
          <w:szCs w:val="24"/>
          <w:lang w:val="en-US"/>
        </w:rPr>
        <w:t>In this research work, three crops were focused on namely: beans, tomato and maize.</w:t>
      </w:r>
    </w:p>
    <w:p w14:paraId="6BA2B452" w14:textId="77777777" w:rsidR="002833D4" w:rsidRPr="007F57B7" w:rsidRDefault="002833D4" w:rsidP="00845FDA">
      <w:pPr>
        <w:spacing w:line="360" w:lineRule="auto"/>
        <w:contextualSpacing/>
        <w:rPr>
          <w:szCs w:val="24"/>
          <w:lang w:val="en-US"/>
        </w:rPr>
      </w:pPr>
      <w:r w:rsidRPr="007F57B7">
        <w:rPr>
          <w:szCs w:val="24"/>
          <w:lang w:val="en-US"/>
        </w:rPr>
        <w:t>Generally, there are various ways to calculate crop water requirement. Penman-Montech equation (FAO-PM) is the best and most reliable method of E</w:t>
      </w:r>
      <w:r w:rsidRPr="007F57B7">
        <w:rPr>
          <w:szCs w:val="24"/>
          <w:vertAlign w:val="subscript"/>
          <w:lang w:val="en-US"/>
        </w:rPr>
        <w:t xml:space="preserve">p </w:t>
      </w:r>
      <w:r w:rsidRPr="007F57B7">
        <w:rPr>
          <w:szCs w:val="24"/>
          <w:lang w:val="en-US"/>
        </w:rPr>
        <w:t xml:space="preserve">calculation. But it is a data intensive. Based on available information and for the purpose of simplicity, we have decided to use the Blaney-Criddle method, which is likewise accurate </w:t>
      </w:r>
      <w:r w:rsidRPr="007F57B7">
        <w:rPr>
          <w:szCs w:val="24"/>
          <w:lang w:val="en-US"/>
        </w:rPr>
        <w:fldChar w:fldCharType="begin" w:fldLock="1"/>
      </w:r>
      <w:r w:rsidRPr="007F57B7">
        <w:rPr>
          <w:szCs w:val="24"/>
          <w:lang w:val="en-US"/>
        </w:rPr>
        <w:instrText>ADDIN CSL_CITATION {"citationItems":[{"id":"ITEM-1","itemData":{"ISBN":"9251002797","id":"ITEM-1","issued":{"date-parts":[["0"]]},"title":"Crop water requirements Crop water requirements","type":"book"},"uris":["http://www.mendeley.com/documents/?uuid=a9e9f0e1-d4a6-45db-9f78-c7a1f919b7fc","http://www.mendeley.com/documents/?uuid=6137a550-5c7b-4c2e-a599-cd68195f2d71"]}],"mendeley":{"formattedCitation":"(&lt;i&gt;Crop water requirements Crop water requirements&lt;/i&gt;, n.d.)","plainTextFormattedCitation":"(Crop water requirements Crop water requirements, n.d.)","previouslyFormattedCitation":"(&lt;i&gt;Crop water requirements Crop water requirements&lt;/i&gt;, n.d.)"},"properties":{"noteIndex":0},"schema":"https://github.com/citation-style-language/schema/raw/master/csl-citation.json"}</w:instrText>
      </w:r>
      <w:r w:rsidRPr="007F57B7">
        <w:rPr>
          <w:szCs w:val="24"/>
          <w:lang w:val="en-US"/>
        </w:rPr>
        <w:fldChar w:fldCharType="separate"/>
      </w:r>
      <w:r w:rsidRPr="007F57B7">
        <w:rPr>
          <w:szCs w:val="24"/>
          <w:lang w:val="en-US"/>
        </w:rPr>
        <w:t>(</w:t>
      </w:r>
      <w:r w:rsidRPr="007F57B7">
        <w:rPr>
          <w:i/>
          <w:szCs w:val="24"/>
          <w:lang w:val="en-US"/>
        </w:rPr>
        <w:t>Crop water requirements Crop water requirements</w:t>
      </w:r>
      <w:r w:rsidRPr="007F57B7">
        <w:rPr>
          <w:szCs w:val="24"/>
          <w:lang w:val="en-US"/>
        </w:rPr>
        <w:t>, n.d.)</w:t>
      </w:r>
      <w:r w:rsidRPr="007F57B7">
        <w:rPr>
          <w:szCs w:val="24"/>
        </w:rPr>
        <w:fldChar w:fldCharType="end"/>
      </w:r>
      <w:r w:rsidRPr="007F57B7">
        <w:rPr>
          <w:szCs w:val="24"/>
          <w:lang w:val="en-US"/>
        </w:rPr>
        <w:t>.</w:t>
      </w:r>
    </w:p>
    <w:p w14:paraId="5BEC8CA6" w14:textId="77777777" w:rsidR="002833D4" w:rsidRPr="007F57B7" w:rsidRDefault="002833D4" w:rsidP="00845FDA">
      <w:pPr>
        <w:spacing w:line="360" w:lineRule="auto"/>
        <w:contextualSpacing/>
        <w:rPr>
          <w:szCs w:val="24"/>
          <w:lang w:val="en-US"/>
        </w:rPr>
      </w:pPr>
    </w:p>
    <w:p w14:paraId="1CDC94A6" w14:textId="77777777" w:rsidR="002833D4" w:rsidRPr="007F57B7" w:rsidRDefault="002833D4" w:rsidP="00845FDA">
      <w:pPr>
        <w:spacing w:line="360" w:lineRule="auto"/>
        <w:contextualSpacing/>
        <w:rPr>
          <w:szCs w:val="24"/>
          <w:u w:val="single"/>
          <w:lang w:val="en-US"/>
        </w:rPr>
      </w:pPr>
      <w:r w:rsidRPr="007F57B7">
        <w:rPr>
          <w:szCs w:val="24"/>
          <w:u w:val="single"/>
          <w:lang w:val="en-US"/>
        </w:rPr>
        <w:t>Blaney-Criddle method:</w:t>
      </w:r>
    </w:p>
    <w:p w14:paraId="553F5DB3" w14:textId="77777777" w:rsidR="002833D4" w:rsidRPr="007F57B7" w:rsidRDefault="002833D4" w:rsidP="00845FDA">
      <w:pPr>
        <w:spacing w:line="360" w:lineRule="auto"/>
        <w:contextualSpacing/>
        <w:rPr>
          <w:szCs w:val="24"/>
          <w:lang w:val="en-US"/>
        </w:rPr>
      </w:pPr>
      <w:r w:rsidRPr="007F57B7">
        <w:rPr>
          <w:szCs w:val="24"/>
          <w:lang w:val="en-US"/>
        </w:rPr>
        <w:t xml:space="preserve">In 1950 Blaney-Criddle proposed an empirical formula for estimation of the potential </w:t>
      </w:r>
    </w:p>
    <w:p w14:paraId="7AFA7B1C" w14:textId="77777777" w:rsidR="002833D4" w:rsidRPr="007F57B7" w:rsidRDefault="002833D4" w:rsidP="00845FDA">
      <w:pPr>
        <w:spacing w:line="360" w:lineRule="auto"/>
        <w:contextualSpacing/>
        <w:rPr>
          <w:szCs w:val="24"/>
          <w:lang w:val="en-US"/>
        </w:rPr>
      </w:pPr>
      <w:r w:rsidRPr="007F57B7">
        <w:rPr>
          <w:szCs w:val="24"/>
          <w:lang w:val="en-US"/>
        </w:rPr>
        <w:t>E</w:t>
      </w:r>
      <w:r w:rsidRPr="007F57B7">
        <w:rPr>
          <w:szCs w:val="24"/>
          <w:vertAlign w:val="subscript"/>
          <w:lang w:val="en-US"/>
        </w:rPr>
        <w:t>to</w:t>
      </w:r>
      <w:r w:rsidRPr="007F57B7">
        <w:rPr>
          <w:szCs w:val="24"/>
          <w:lang w:val="en-US"/>
        </w:rPr>
        <w:t xml:space="preserve"> = p(0.46T</w:t>
      </w:r>
      <w:r w:rsidRPr="007F57B7">
        <w:rPr>
          <w:szCs w:val="24"/>
          <w:vertAlign w:val="subscript"/>
          <w:lang w:val="en-US"/>
        </w:rPr>
        <w:t xml:space="preserve">mean </w:t>
      </w:r>
      <w:r w:rsidRPr="007F57B7">
        <w:rPr>
          <w:szCs w:val="24"/>
          <w:lang w:val="en-US"/>
        </w:rPr>
        <w:t xml:space="preserve">+ 8) </w:t>
      </w:r>
    </w:p>
    <w:p w14:paraId="7651CE44" w14:textId="77777777" w:rsidR="002833D4" w:rsidRPr="007F57B7" w:rsidRDefault="002833D4" w:rsidP="00845FDA">
      <w:pPr>
        <w:spacing w:line="360" w:lineRule="auto"/>
        <w:contextualSpacing/>
        <w:rPr>
          <w:szCs w:val="24"/>
          <w:lang w:val="en-US"/>
        </w:rPr>
      </w:pPr>
      <w:r w:rsidRPr="007F57B7">
        <w:rPr>
          <w:szCs w:val="24"/>
          <w:lang w:val="en-US"/>
        </w:rPr>
        <w:t xml:space="preserve">Where: </w:t>
      </w:r>
    </w:p>
    <w:p w14:paraId="3B62F287" w14:textId="77777777" w:rsidR="002833D4" w:rsidRPr="007F57B7" w:rsidRDefault="002833D4" w:rsidP="00845FDA">
      <w:pPr>
        <w:spacing w:line="360" w:lineRule="auto"/>
        <w:contextualSpacing/>
        <w:rPr>
          <w:szCs w:val="24"/>
          <w:lang w:val="en-US"/>
        </w:rPr>
      </w:pPr>
      <w:r w:rsidRPr="007F57B7">
        <w:rPr>
          <w:szCs w:val="24"/>
          <w:lang w:val="en-US"/>
        </w:rPr>
        <w:t>‘p’ is Mean daily percentage of annual daytime hours.</w:t>
      </w:r>
    </w:p>
    <w:p w14:paraId="5DFEE734" w14:textId="77777777" w:rsidR="002833D4" w:rsidRPr="007F57B7" w:rsidRDefault="002833D4" w:rsidP="00845FDA">
      <w:pPr>
        <w:spacing w:line="360" w:lineRule="auto"/>
        <w:contextualSpacing/>
        <w:rPr>
          <w:szCs w:val="24"/>
          <w:lang w:val="en-US"/>
        </w:rPr>
      </w:pPr>
      <w:r w:rsidRPr="007F57B7">
        <w:rPr>
          <w:szCs w:val="24"/>
          <w:lang w:val="en-US"/>
        </w:rPr>
        <w:t>T</w:t>
      </w:r>
      <w:r w:rsidRPr="007F57B7">
        <w:rPr>
          <w:szCs w:val="24"/>
          <w:vertAlign w:val="subscript"/>
          <w:lang w:val="en-US"/>
        </w:rPr>
        <w:t>mean</w:t>
      </w:r>
      <w:r w:rsidRPr="007F57B7">
        <w:rPr>
          <w:szCs w:val="24"/>
          <w:lang w:val="en-US"/>
        </w:rPr>
        <w:t xml:space="preserve"> is Mean daily temperature (</w:t>
      </w:r>
      <w:r w:rsidRPr="007F57B7">
        <w:rPr>
          <w:szCs w:val="24"/>
          <w:vertAlign w:val="superscript"/>
          <w:lang w:val="en-US"/>
        </w:rPr>
        <w:t>o</w:t>
      </w:r>
      <w:r w:rsidRPr="007F57B7">
        <w:rPr>
          <w:szCs w:val="24"/>
          <w:lang w:val="en-US"/>
        </w:rPr>
        <w:t>C).</w:t>
      </w:r>
    </w:p>
    <w:p w14:paraId="16F89EA5" w14:textId="77777777" w:rsidR="002833D4" w:rsidRPr="007F57B7" w:rsidRDefault="002833D4" w:rsidP="00845FDA">
      <w:pPr>
        <w:spacing w:line="360" w:lineRule="auto"/>
        <w:contextualSpacing/>
        <w:rPr>
          <w:szCs w:val="24"/>
          <w:lang w:val="en-US"/>
        </w:rPr>
      </w:pPr>
      <w:r w:rsidRPr="007F57B7">
        <w:rPr>
          <w:szCs w:val="24"/>
          <w:lang w:val="en-US"/>
        </w:rPr>
        <w:t>E</w:t>
      </w:r>
      <w:r w:rsidRPr="007F57B7">
        <w:rPr>
          <w:szCs w:val="24"/>
          <w:vertAlign w:val="subscript"/>
          <w:lang w:val="en-US"/>
        </w:rPr>
        <w:t>to</w:t>
      </w:r>
      <w:r w:rsidRPr="007F57B7">
        <w:rPr>
          <w:szCs w:val="24"/>
          <w:lang w:val="en-US"/>
        </w:rPr>
        <w:t>: Reference crop evapo-transpiration</w:t>
      </w:r>
    </w:p>
    <w:p w14:paraId="5AEAD0DE" w14:textId="77777777" w:rsidR="002833D4" w:rsidRPr="007F57B7" w:rsidRDefault="002833D4" w:rsidP="00845FDA">
      <w:pPr>
        <w:spacing w:line="360" w:lineRule="auto"/>
        <w:contextualSpacing/>
        <w:rPr>
          <w:szCs w:val="24"/>
          <w:lang w:val="en-US"/>
        </w:rPr>
      </w:pPr>
    </w:p>
    <w:p w14:paraId="7D5BC5F0" w14:textId="77777777" w:rsidR="002833D4" w:rsidRPr="007F57B7" w:rsidRDefault="002833D4" w:rsidP="00845FDA">
      <w:pPr>
        <w:spacing w:line="360" w:lineRule="auto"/>
        <w:contextualSpacing/>
        <w:rPr>
          <w:szCs w:val="24"/>
          <w:lang w:val="en-US"/>
        </w:rPr>
      </w:pPr>
      <w:r w:rsidRPr="007F57B7">
        <w:rPr>
          <w:szCs w:val="24"/>
          <w:lang w:val="en-US"/>
        </w:rPr>
        <w:t>In this work, Blaney-Criddle method, was used to compute the crop water requirement. It was used because of its ease of use. It is also more comprehensive in nature.</w:t>
      </w:r>
    </w:p>
    <w:p w14:paraId="44C57A9A" w14:textId="77777777" w:rsidR="002833D4" w:rsidRPr="007F57B7" w:rsidRDefault="002833D4" w:rsidP="00845FDA">
      <w:pPr>
        <w:spacing w:line="360" w:lineRule="auto"/>
        <w:contextualSpacing/>
        <w:rPr>
          <w:szCs w:val="24"/>
          <w:lang w:val="en-US"/>
        </w:rPr>
      </w:pPr>
    </w:p>
    <w:p w14:paraId="66FD4DDE" w14:textId="77777777" w:rsidR="002833D4" w:rsidRPr="007F57B7" w:rsidRDefault="002833D4" w:rsidP="00845FDA">
      <w:pPr>
        <w:spacing w:line="360" w:lineRule="auto"/>
        <w:contextualSpacing/>
        <w:rPr>
          <w:b/>
          <w:szCs w:val="24"/>
          <w:lang w:val="en-US"/>
        </w:rPr>
      </w:pPr>
      <w:r w:rsidRPr="007F57B7">
        <w:rPr>
          <w:b/>
          <w:szCs w:val="24"/>
          <w:lang w:val="en-US"/>
        </w:rPr>
        <w:t>Mean daily percentage of annual daytime hours (p)</w:t>
      </w:r>
    </w:p>
    <w:p w14:paraId="1EA13B61" w14:textId="77777777" w:rsidR="002833D4" w:rsidRPr="007F57B7" w:rsidRDefault="002833D4" w:rsidP="00845FDA">
      <w:pPr>
        <w:spacing w:line="360" w:lineRule="auto"/>
        <w:contextualSpacing/>
        <w:rPr>
          <w:szCs w:val="24"/>
          <w:lang w:val="en-US"/>
        </w:rPr>
      </w:pPr>
      <w:r w:rsidRPr="007F57B7">
        <w:rPr>
          <w:szCs w:val="24"/>
          <w:lang w:val="en-US"/>
        </w:rPr>
        <w:t>The first variable in the equation was computed with the aid of the table below. The table shows the daily percentage of daytime hour per month through the span of a year. The daily percentage is calculated based on latitude location of Ota, Ogun State, Nigeria. The latitude is  (7.9452</w:t>
      </w:r>
      <w:r w:rsidRPr="007F57B7">
        <w:rPr>
          <w:szCs w:val="24"/>
          <w:vertAlign w:val="superscript"/>
          <w:lang w:val="en-US"/>
        </w:rPr>
        <w:t>o</w:t>
      </w:r>
      <w:r w:rsidRPr="007F57B7">
        <w:rPr>
          <w:szCs w:val="24"/>
          <w:lang w:val="en-US"/>
        </w:rPr>
        <w:t xml:space="preserve">N). With that position, we can compute our daily percentage of daytime hours as: </w:t>
      </w:r>
    </w:p>
    <w:p w14:paraId="2A6FCA23" w14:textId="77777777" w:rsidR="002833D4" w:rsidRPr="007F57B7" w:rsidRDefault="002833D4" w:rsidP="00845FDA">
      <w:pPr>
        <w:spacing w:line="360" w:lineRule="auto"/>
        <w:contextualSpacing/>
        <w:rPr>
          <w:szCs w:val="24"/>
          <w:lang w:val="en-US"/>
        </w:rPr>
      </w:pPr>
      <w:r w:rsidRPr="007F57B7">
        <w:rPr>
          <w:szCs w:val="24"/>
          <w:lang w:val="en-US"/>
        </w:rPr>
        <w:t xml:space="preserve">((0.27*6) + (0.28*6))/12 = </w:t>
      </w:r>
      <w:r w:rsidRPr="007F57B7">
        <w:rPr>
          <w:b/>
          <w:szCs w:val="24"/>
          <w:lang w:val="en-US"/>
        </w:rPr>
        <w:t>0.275</w:t>
      </w:r>
    </w:p>
    <w:p w14:paraId="1DAA68A6" w14:textId="77777777" w:rsidR="002833D4" w:rsidRPr="007F57B7" w:rsidRDefault="002833D4" w:rsidP="00845FDA">
      <w:pPr>
        <w:spacing w:line="360" w:lineRule="auto"/>
        <w:contextualSpacing/>
        <w:rPr>
          <w:szCs w:val="24"/>
          <w:lang w:val="en-US"/>
        </w:rPr>
      </w:pPr>
      <w:r w:rsidRPr="007F57B7">
        <w:rPr>
          <w:szCs w:val="24"/>
          <w:lang w:val="en-US"/>
        </w:rPr>
        <w:t>1.65 is the mean daily percent of annual daytime hours in a year.</w:t>
      </w:r>
    </w:p>
    <w:p w14:paraId="57E27E21" w14:textId="77777777" w:rsidR="00D64867" w:rsidRPr="007F57B7" w:rsidRDefault="00D64867" w:rsidP="00845FDA">
      <w:pPr>
        <w:spacing w:line="360" w:lineRule="auto"/>
        <w:contextualSpacing/>
        <w:rPr>
          <w:szCs w:val="24"/>
          <w:lang w:val="en-US"/>
        </w:rPr>
      </w:pPr>
    </w:p>
    <w:p w14:paraId="3F5EC07F" w14:textId="77777777" w:rsidR="002833D4" w:rsidRPr="007F57B7" w:rsidRDefault="002833D4" w:rsidP="00845FDA">
      <w:pPr>
        <w:spacing w:line="360" w:lineRule="auto"/>
        <w:contextualSpacing/>
        <w:rPr>
          <w:szCs w:val="24"/>
          <w:lang w:val="en-US"/>
        </w:rPr>
      </w:pPr>
      <w:r w:rsidRPr="007F57B7">
        <w:rPr>
          <w:bCs/>
          <w:szCs w:val="24"/>
        </w:rPr>
        <w:t>Mean daily percentage (p) of annual daytime hours for different latitudes</w:t>
      </w:r>
    </w:p>
    <w:p w14:paraId="310BAFEA" w14:textId="77777777" w:rsidR="002833D4" w:rsidRPr="007F57B7" w:rsidRDefault="002833D4" w:rsidP="00845FDA">
      <w:pPr>
        <w:spacing w:line="360" w:lineRule="auto"/>
        <w:contextualSpacing/>
        <w:jc w:val="center"/>
        <w:rPr>
          <w:szCs w:val="24"/>
          <w:lang w:val="en-US"/>
        </w:rPr>
      </w:pPr>
      <w:r w:rsidRPr="007F57B7">
        <w:rPr>
          <w:noProof/>
          <w:szCs w:val="24"/>
          <w:lang w:val="en-US"/>
        </w:rPr>
        <w:drawing>
          <wp:inline distT="0" distB="0" distL="0" distR="0" wp14:anchorId="2E0180FC" wp14:editId="0ABE0736">
            <wp:extent cx="4400550" cy="3286125"/>
            <wp:effectExtent l="0" t="0" r="0" b="9525"/>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4400550" cy="3286125"/>
                    </a:xfrm>
                    <a:prstGeom prst="rect">
                      <a:avLst/>
                    </a:prstGeom>
                  </pic:spPr>
                </pic:pic>
              </a:graphicData>
            </a:graphic>
          </wp:inline>
        </w:drawing>
      </w:r>
    </w:p>
    <w:p w14:paraId="28686D70" w14:textId="77777777" w:rsidR="002833D4" w:rsidRPr="007F57B7" w:rsidRDefault="002833D4" w:rsidP="00845FDA">
      <w:pPr>
        <w:spacing w:line="360" w:lineRule="auto"/>
        <w:contextualSpacing/>
        <w:jc w:val="center"/>
        <w:rPr>
          <w:szCs w:val="24"/>
          <w:lang w:val="en-US"/>
        </w:rPr>
      </w:pPr>
      <w:r w:rsidRPr="007F57B7">
        <w:rPr>
          <w:szCs w:val="24"/>
          <w:lang w:val="en-US"/>
        </w:rPr>
        <w:fldChar w:fldCharType="begin" w:fldLock="1"/>
      </w:r>
      <w:r w:rsidRPr="007F57B7">
        <w:rPr>
          <w:szCs w:val="24"/>
          <w:lang w:val="en-US"/>
        </w:rPr>
        <w:instrText>ADDIN CSL_CITATION {"citationItems":[{"id":"ITEM-1","itemData":{"id":"ITEM-1","issued":{"date-parts":[["0"]]},"title":"CHAPTER 4 - RAINFALL AND EVAPOTRANSPIRATION","type":"article"},"uris":["http://www.mendeley.com/documents/?uuid=5cfe554f-04be-4abb-93ca-0e0785c2a33e","http://www.mendeley.com/documents/?uuid=9f01053a-2afb-4b9f-b0e9-f6290ae5d9b6"]}],"mendeley":{"formattedCitation":"(“CHAPTER 4 - RAINFALL AND EVAPOTRANSPIRATION,” n.d.)","manualFormatting":"(“chapter 4 - rainfall and evapotranspiration,” n.d.)","plainTextFormattedCitation":"(“CHAPTER 4 - RAINFALL AND EVAPOTRANSPIRATION,” n.d.)","previouslyFormattedCitation":"(“CHAPTER 4 - RAINFALL AND EVAPOTRANSPIRATION,” n.d.)"},"properties":{"noteIndex":0},"schema":"https://github.com/citation-style-language/schema/raw/master/csl-citation.json"}</w:instrText>
      </w:r>
      <w:r w:rsidRPr="007F57B7">
        <w:rPr>
          <w:szCs w:val="24"/>
          <w:lang w:val="en-US"/>
        </w:rPr>
        <w:fldChar w:fldCharType="separate"/>
      </w:r>
      <w:r w:rsidRPr="007F57B7">
        <w:rPr>
          <w:szCs w:val="24"/>
          <w:lang w:val="en-US"/>
        </w:rPr>
        <w:t>(Chapter 4 - rainfall and evapotranspiration, n.d.)</w:t>
      </w:r>
      <w:r w:rsidRPr="007F57B7">
        <w:rPr>
          <w:szCs w:val="24"/>
        </w:rPr>
        <w:fldChar w:fldCharType="end"/>
      </w:r>
    </w:p>
    <w:p w14:paraId="3A17FB36" w14:textId="77777777" w:rsidR="00D64867" w:rsidRDefault="00D64867" w:rsidP="00845FDA">
      <w:pPr>
        <w:spacing w:line="360" w:lineRule="auto"/>
        <w:contextualSpacing/>
        <w:rPr>
          <w:b/>
          <w:szCs w:val="24"/>
          <w:lang w:val="en-US"/>
        </w:rPr>
      </w:pPr>
    </w:p>
    <w:p w14:paraId="493B3BD3" w14:textId="36641F77" w:rsidR="002833D4" w:rsidRPr="007F57B7" w:rsidRDefault="002833D4" w:rsidP="00845FDA">
      <w:pPr>
        <w:spacing w:line="360" w:lineRule="auto"/>
        <w:contextualSpacing/>
        <w:rPr>
          <w:b/>
          <w:szCs w:val="24"/>
          <w:lang w:val="en-US"/>
        </w:rPr>
      </w:pPr>
      <w:r w:rsidRPr="007F57B7">
        <w:rPr>
          <w:b/>
          <w:szCs w:val="24"/>
          <w:lang w:val="en-US"/>
        </w:rPr>
        <w:t>Mean daily temperature (</w:t>
      </w:r>
      <w:r w:rsidRPr="007F57B7">
        <w:rPr>
          <w:b/>
          <w:szCs w:val="24"/>
          <w:vertAlign w:val="superscript"/>
          <w:lang w:val="en-US"/>
        </w:rPr>
        <w:t>o</w:t>
      </w:r>
      <w:r w:rsidRPr="007F57B7">
        <w:rPr>
          <w:b/>
          <w:szCs w:val="24"/>
          <w:lang w:val="en-US"/>
        </w:rPr>
        <w:t>C).</w:t>
      </w:r>
    </w:p>
    <w:p w14:paraId="0072FB34" w14:textId="77777777" w:rsidR="002833D4" w:rsidRPr="007F57B7" w:rsidRDefault="002833D4" w:rsidP="00845FDA">
      <w:pPr>
        <w:spacing w:line="360" w:lineRule="auto"/>
        <w:contextualSpacing/>
        <w:rPr>
          <w:szCs w:val="24"/>
          <w:lang w:val="en-US"/>
        </w:rPr>
      </w:pPr>
      <w:r w:rsidRPr="007F57B7">
        <w:rPr>
          <w:szCs w:val="24"/>
          <w:lang w:val="en-US"/>
        </w:rPr>
        <w:t>The mean daily temperature for Ota, Ogun State was calculated as well.</w:t>
      </w:r>
    </w:p>
    <w:p w14:paraId="561B9C6E" w14:textId="77777777" w:rsidR="002833D4" w:rsidRPr="007F57B7" w:rsidRDefault="002833D4" w:rsidP="00845FDA">
      <w:pPr>
        <w:spacing w:line="360" w:lineRule="auto"/>
        <w:contextualSpacing/>
        <w:rPr>
          <w:szCs w:val="24"/>
          <w:lang w:val="en-US"/>
        </w:rPr>
      </w:pPr>
      <w:r w:rsidRPr="007F57B7">
        <w:rPr>
          <w:szCs w:val="24"/>
          <w:lang w:val="en-US"/>
        </w:rPr>
        <w:t xml:space="preserve">(33.7 + 32.9 + 33.6 + 33.3 + 33.6)/5 = </w:t>
      </w:r>
      <w:r w:rsidRPr="007F57B7">
        <w:rPr>
          <w:b/>
          <w:szCs w:val="24"/>
          <w:lang w:val="en-US"/>
        </w:rPr>
        <w:t>33.42</w:t>
      </w:r>
      <w:r w:rsidRPr="007F57B7">
        <w:rPr>
          <w:b/>
          <w:szCs w:val="24"/>
          <w:vertAlign w:val="superscript"/>
          <w:lang w:val="en-US"/>
        </w:rPr>
        <w:t xml:space="preserve"> o</w:t>
      </w:r>
      <w:r w:rsidRPr="007F57B7">
        <w:rPr>
          <w:b/>
          <w:szCs w:val="24"/>
          <w:lang w:val="en-US"/>
        </w:rPr>
        <w:t>C</w:t>
      </w:r>
      <w:r w:rsidRPr="007F57B7">
        <w:rPr>
          <w:szCs w:val="24"/>
          <w:lang w:val="en-US"/>
        </w:rPr>
        <w:t xml:space="preserve"> (Average maximum temperature in Ogun State between 2005 to 2009)</w:t>
      </w:r>
    </w:p>
    <w:p w14:paraId="7C4D1E0C" w14:textId="77777777" w:rsidR="002833D4" w:rsidRPr="007F57B7" w:rsidRDefault="002833D4" w:rsidP="00845FDA">
      <w:pPr>
        <w:spacing w:line="360" w:lineRule="auto"/>
        <w:contextualSpacing/>
        <w:rPr>
          <w:szCs w:val="24"/>
          <w:lang w:val="en-US"/>
        </w:rPr>
      </w:pPr>
      <w:r w:rsidRPr="007F57B7">
        <w:rPr>
          <w:szCs w:val="24"/>
          <w:lang w:val="en-US"/>
        </w:rPr>
        <w:t xml:space="preserve">(24.2 + 24.3 + 24.5 + 23.1 + 23.6)/5 = </w:t>
      </w:r>
      <w:r w:rsidRPr="007F57B7">
        <w:rPr>
          <w:b/>
          <w:szCs w:val="24"/>
          <w:lang w:val="en-US"/>
        </w:rPr>
        <w:t>23.94</w:t>
      </w:r>
      <w:r w:rsidRPr="007F57B7">
        <w:rPr>
          <w:b/>
          <w:szCs w:val="24"/>
          <w:vertAlign w:val="superscript"/>
          <w:lang w:val="en-US"/>
        </w:rPr>
        <w:t xml:space="preserve"> o</w:t>
      </w:r>
      <w:r w:rsidRPr="007F57B7">
        <w:rPr>
          <w:b/>
          <w:szCs w:val="24"/>
          <w:lang w:val="en-US"/>
        </w:rPr>
        <w:t>C</w:t>
      </w:r>
      <w:r w:rsidRPr="007F57B7">
        <w:rPr>
          <w:szCs w:val="24"/>
          <w:lang w:val="en-US"/>
        </w:rPr>
        <w:t xml:space="preserve"> (Average minimum temperature in Ogun State between 2005 to 2009)</w:t>
      </w:r>
    </w:p>
    <w:p w14:paraId="3586A1DB" w14:textId="77777777" w:rsidR="002833D4" w:rsidRPr="007F57B7" w:rsidRDefault="002833D4" w:rsidP="00845FDA">
      <w:pPr>
        <w:spacing w:line="360" w:lineRule="auto"/>
        <w:contextualSpacing/>
        <w:rPr>
          <w:b/>
          <w:szCs w:val="24"/>
          <w:lang w:val="en-US"/>
        </w:rPr>
      </w:pPr>
      <w:r w:rsidRPr="007F57B7">
        <w:rPr>
          <w:szCs w:val="24"/>
          <w:lang w:val="en-US"/>
        </w:rPr>
        <w:t xml:space="preserve">Mean temperature is (33.42 + 23.94)/2 = </w:t>
      </w:r>
      <w:r w:rsidRPr="007F57B7">
        <w:rPr>
          <w:b/>
          <w:szCs w:val="24"/>
          <w:lang w:val="en-US"/>
        </w:rPr>
        <w:t xml:space="preserve">28.68 </w:t>
      </w:r>
      <w:r w:rsidRPr="007F57B7">
        <w:rPr>
          <w:b/>
          <w:szCs w:val="24"/>
          <w:vertAlign w:val="superscript"/>
          <w:lang w:val="en-US"/>
        </w:rPr>
        <w:t>o</w:t>
      </w:r>
      <w:r w:rsidRPr="007F57B7">
        <w:rPr>
          <w:b/>
          <w:szCs w:val="24"/>
          <w:lang w:val="en-US"/>
        </w:rPr>
        <w:t>C</w:t>
      </w:r>
    </w:p>
    <w:p w14:paraId="08FC0CD4" w14:textId="77777777" w:rsidR="002833D4" w:rsidRPr="007F57B7" w:rsidRDefault="002833D4" w:rsidP="00845FDA">
      <w:pPr>
        <w:spacing w:line="360" w:lineRule="auto"/>
        <w:contextualSpacing/>
        <w:rPr>
          <w:b/>
          <w:szCs w:val="24"/>
          <w:lang w:val="en-US"/>
        </w:rPr>
      </w:pPr>
      <w:r w:rsidRPr="007F57B7">
        <w:rPr>
          <w:b/>
          <w:szCs w:val="24"/>
          <w:lang w:val="en-US"/>
        </w:rPr>
        <w:t xml:space="preserve"> </w:t>
      </w:r>
      <w:r w:rsidRPr="007F57B7">
        <w:rPr>
          <w:b/>
          <w:szCs w:val="24"/>
          <w:lang w:val="en-US"/>
        </w:rPr>
        <w:fldChar w:fldCharType="begin" w:fldLock="1"/>
      </w:r>
      <w:r w:rsidRPr="007F57B7">
        <w:rPr>
          <w:b/>
          <w:szCs w:val="24"/>
          <w:lang w:val="en-US"/>
        </w:rPr>
        <w:instrText>ADDIN CSL_CITATION {"citationItems":[{"id":"ITEM-1","itemData":{"author":[{"dropping-particle":"","family":"Bureau","given":"National","non-dropping-particle":"","parse-names":false,"suffix":""},{"dropping-particle":"","family":"Statistics","given":"O F","non-dropping-particle":"","parse-names":false,"suffix":""}],"id":"ITEM-1","issued":{"date-parts":[["2012"]]},"title":"Annual Abstract of Statistics , Federal Republic of Nigeria National Bureau of Statistics","type":"article-journal"},"uris":["http://www.mendeley.com/documents/?uuid=1ceac1fb-c850-47fe-a64a-0c095c77f23d","http://www.mendeley.com/documents/?uuid=56804b5b-ca9e-4c36-8409-d5c469cd7535"]}],"mendeley":{"formattedCitation":"(Bureau &amp; Statistics, 2012)","plainTextFormattedCitation":"(Bureau &amp; Statistics, 2012)","previouslyFormattedCitation":"(Bureau &amp; Statistics, 2012)"},"properties":{"noteIndex":0},"schema":"https://github.com/citation-style-language/schema/raw/master/csl-citation.json"}</w:instrText>
      </w:r>
      <w:r w:rsidRPr="007F57B7">
        <w:rPr>
          <w:b/>
          <w:szCs w:val="24"/>
          <w:lang w:val="en-US"/>
        </w:rPr>
        <w:fldChar w:fldCharType="separate"/>
      </w:r>
      <w:r w:rsidRPr="007F57B7">
        <w:rPr>
          <w:szCs w:val="24"/>
          <w:lang w:val="en-US"/>
        </w:rPr>
        <w:t>(Bureau &amp; Statistics, 2012)</w:t>
      </w:r>
      <w:r w:rsidRPr="007F57B7">
        <w:rPr>
          <w:szCs w:val="24"/>
        </w:rPr>
        <w:fldChar w:fldCharType="end"/>
      </w:r>
    </w:p>
    <w:p w14:paraId="4884D251" w14:textId="77777777" w:rsidR="002833D4" w:rsidRPr="007F57B7" w:rsidRDefault="002833D4" w:rsidP="00845FDA">
      <w:pPr>
        <w:spacing w:line="360" w:lineRule="auto"/>
        <w:contextualSpacing/>
        <w:rPr>
          <w:b/>
          <w:szCs w:val="24"/>
          <w:lang w:val="en-US"/>
        </w:rPr>
      </w:pPr>
    </w:p>
    <w:p w14:paraId="2A855B33" w14:textId="77777777" w:rsidR="002833D4" w:rsidRPr="007F57B7" w:rsidRDefault="002833D4" w:rsidP="00845FDA">
      <w:pPr>
        <w:spacing w:line="360" w:lineRule="auto"/>
        <w:contextualSpacing/>
        <w:rPr>
          <w:b/>
          <w:szCs w:val="24"/>
          <w:lang w:val="en-US"/>
        </w:rPr>
      </w:pPr>
      <w:r w:rsidRPr="007F57B7">
        <w:rPr>
          <w:b/>
          <w:szCs w:val="24"/>
          <w:lang w:val="en-US"/>
        </w:rPr>
        <w:t>Reference crop evapo-transpiration (</w:t>
      </w:r>
      <w:r w:rsidRPr="007F57B7">
        <w:rPr>
          <w:szCs w:val="24"/>
          <w:lang w:val="en-US"/>
        </w:rPr>
        <w:t>E</w:t>
      </w:r>
      <w:r w:rsidRPr="007F57B7">
        <w:rPr>
          <w:szCs w:val="24"/>
          <w:vertAlign w:val="subscript"/>
          <w:lang w:val="en-US"/>
        </w:rPr>
        <w:t xml:space="preserve">to </w:t>
      </w:r>
      <w:r w:rsidRPr="007F57B7">
        <w:rPr>
          <w:b/>
          <w:szCs w:val="24"/>
          <w:lang w:val="en-US"/>
        </w:rPr>
        <w:t>)</w:t>
      </w:r>
    </w:p>
    <w:p w14:paraId="59086AF9" w14:textId="77777777" w:rsidR="002833D4" w:rsidRPr="007F57B7" w:rsidRDefault="002833D4" w:rsidP="00845FDA">
      <w:pPr>
        <w:spacing w:line="360" w:lineRule="auto"/>
        <w:contextualSpacing/>
        <w:rPr>
          <w:szCs w:val="24"/>
          <w:lang w:val="en-US"/>
        </w:rPr>
      </w:pPr>
      <w:r w:rsidRPr="007F57B7">
        <w:rPr>
          <w:szCs w:val="24"/>
          <w:lang w:val="en-US"/>
        </w:rPr>
        <w:t>E</w:t>
      </w:r>
      <w:r w:rsidRPr="007F57B7">
        <w:rPr>
          <w:szCs w:val="24"/>
          <w:vertAlign w:val="subscript"/>
          <w:lang w:val="en-US"/>
        </w:rPr>
        <w:t xml:space="preserve">to </w:t>
      </w:r>
      <w:r w:rsidRPr="007F57B7">
        <w:rPr>
          <w:szCs w:val="24"/>
          <w:lang w:val="en-US"/>
        </w:rPr>
        <w:t>= p(0.46T</w:t>
      </w:r>
      <w:r w:rsidRPr="007F57B7">
        <w:rPr>
          <w:szCs w:val="24"/>
          <w:vertAlign w:val="subscript"/>
          <w:lang w:val="en-US"/>
        </w:rPr>
        <w:t xml:space="preserve">mean </w:t>
      </w:r>
      <w:r w:rsidRPr="007F57B7">
        <w:rPr>
          <w:szCs w:val="24"/>
          <w:lang w:val="en-US"/>
        </w:rPr>
        <w:t>+ 8)</w:t>
      </w:r>
    </w:p>
    <w:p w14:paraId="32FCBC2F" w14:textId="77777777" w:rsidR="002833D4" w:rsidRPr="007F57B7" w:rsidRDefault="002833D4" w:rsidP="00845FDA">
      <w:pPr>
        <w:spacing w:line="360" w:lineRule="auto"/>
        <w:contextualSpacing/>
        <w:rPr>
          <w:szCs w:val="24"/>
          <w:lang w:val="en-US"/>
        </w:rPr>
      </w:pPr>
      <w:r w:rsidRPr="007F57B7">
        <w:rPr>
          <w:szCs w:val="24"/>
          <w:lang w:val="en-US"/>
        </w:rPr>
        <w:t>Substituting the values into E</w:t>
      </w:r>
      <w:r w:rsidRPr="007F57B7">
        <w:rPr>
          <w:szCs w:val="24"/>
          <w:vertAlign w:val="subscript"/>
          <w:lang w:val="en-US"/>
        </w:rPr>
        <w:t xml:space="preserve">to </w:t>
      </w:r>
      <w:r w:rsidRPr="007F57B7">
        <w:rPr>
          <w:szCs w:val="24"/>
          <w:lang w:val="en-US"/>
        </w:rPr>
        <w:t>equation, we have:</w:t>
      </w:r>
    </w:p>
    <w:p w14:paraId="24CC15DE" w14:textId="77777777" w:rsidR="002833D4" w:rsidRPr="007F57B7" w:rsidRDefault="002833D4" w:rsidP="00845FDA">
      <w:pPr>
        <w:spacing w:line="360" w:lineRule="auto"/>
        <w:contextualSpacing/>
        <w:rPr>
          <w:szCs w:val="24"/>
          <w:lang w:val="en-US"/>
        </w:rPr>
      </w:pPr>
      <w:r w:rsidRPr="007F57B7">
        <w:rPr>
          <w:szCs w:val="24"/>
          <w:lang w:val="en-US"/>
        </w:rPr>
        <w:t>E</w:t>
      </w:r>
      <w:r w:rsidRPr="007F57B7">
        <w:rPr>
          <w:szCs w:val="24"/>
          <w:vertAlign w:val="subscript"/>
          <w:lang w:val="en-US"/>
        </w:rPr>
        <w:t xml:space="preserve">to </w:t>
      </w:r>
      <w:r w:rsidRPr="007F57B7">
        <w:rPr>
          <w:szCs w:val="24"/>
          <w:lang w:val="en-US"/>
        </w:rPr>
        <w:t>= 0.275(0.46(23.94) + 8)</w:t>
      </w:r>
    </w:p>
    <w:p w14:paraId="098E6413" w14:textId="6AE1F469" w:rsidR="002833D4" w:rsidRPr="007F57B7" w:rsidRDefault="002833D4" w:rsidP="00845FDA">
      <w:pPr>
        <w:spacing w:line="360" w:lineRule="auto"/>
        <w:contextualSpacing/>
        <w:rPr>
          <w:szCs w:val="24"/>
          <w:lang w:val="en-US"/>
        </w:rPr>
      </w:pPr>
      <w:r w:rsidRPr="007F57B7">
        <w:rPr>
          <w:szCs w:val="24"/>
          <w:lang w:val="en-US"/>
        </w:rPr>
        <w:t xml:space="preserve">     = 5.82mm/day</w:t>
      </w:r>
    </w:p>
    <w:p w14:paraId="36A1E6F9" w14:textId="77777777" w:rsidR="002833D4" w:rsidRPr="007F57B7" w:rsidRDefault="002833D4" w:rsidP="00845FDA">
      <w:pPr>
        <w:spacing w:line="360" w:lineRule="auto"/>
        <w:contextualSpacing/>
        <w:rPr>
          <w:b/>
          <w:szCs w:val="24"/>
          <w:lang w:val="en-US"/>
        </w:rPr>
      </w:pPr>
      <w:r w:rsidRPr="007F57B7">
        <w:rPr>
          <w:b/>
          <w:szCs w:val="24"/>
          <w:lang w:val="en-US"/>
        </w:rPr>
        <w:t>Crop water requirement per crop (E</w:t>
      </w:r>
      <w:r w:rsidRPr="007F57B7">
        <w:rPr>
          <w:b/>
          <w:szCs w:val="24"/>
          <w:vertAlign w:val="subscript"/>
          <w:lang w:val="en-US"/>
        </w:rPr>
        <w:t>tcrop</w:t>
      </w:r>
      <w:r w:rsidRPr="007F57B7">
        <w:rPr>
          <w:b/>
          <w:szCs w:val="24"/>
          <w:lang w:val="en-US"/>
        </w:rPr>
        <w:t>)</w:t>
      </w:r>
    </w:p>
    <w:p w14:paraId="7C26AF87" w14:textId="77777777" w:rsidR="002833D4" w:rsidRPr="007F57B7" w:rsidRDefault="002833D4" w:rsidP="00845FDA">
      <w:pPr>
        <w:spacing w:line="360" w:lineRule="auto"/>
        <w:contextualSpacing/>
        <w:rPr>
          <w:szCs w:val="24"/>
          <w:lang w:val="en-US"/>
        </w:rPr>
      </w:pPr>
      <w:r w:rsidRPr="007F57B7">
        <w:rPr>
          <w:szCs w:val="24"/>
          <w:lang w:val="en-US"/>
        </w:rPr>
        <w:t>E</w:t>
      </w:r>
      <w:r w:rsidRPr="007F57B7">
        <w:rPr>
          <w:szCs w:val="24"/>
          <w:vertAlign w:val="subscript"/>
          <w:lang w:val="en-US"/>
        </w:rPr>
        <w:t xml:space="preserve">tcrop = </w:t>
      </w:r>
      <w:r w:rsidRPr="007F57B7">
        <w:rPr>
          <w:szCs w:val="24"/>
          <w:lang w:val="en-US"/>
        </w:rPr>
        <w:t>K</w:t>
      </w:r>
      <w:r w:rsidRPr="007F57B7">
        <w:rPr>
          <w:szCs w:val="24"/>
          <w:vertAlign w:val="subscript"/>
          <w:lang w:val="en-US"/>
        </w:rPr>
        <w:t xml:space="preserve">C * </w:t>
      </w:r>
      <w:r w:rsidRPr="007F57B7">
        <w:rPr>
          <w:szCs w:val="24"/>
          <w:lang w:val="en-US"/>
        </w:rPr>
        <w:t>E</w:t>
      </w:r>
      <w:r w:rsidRPr="007F57B7">
        <w:rPr>
          <w:szCs w:val="24"/>
          <w:vertAlign w:val="subscript"/>
          <w:lang w:val="en-US"/>
        </w:rPr>
        <w:t>to</w:t>
      </w:r>
    </w:p>
    <w:p w14:paraId="7328BC69" w14:textId="77777777" w:rsidR="002833D4" w:rsidRPr="007F57B7" w:rsidRDefault="002833D4" w:rsidP="00845FDA">
      <w:pPr>
        <w:spacing w:line="360" w:lineRule="auto"/>
        <w:contextualSpacing/>
        <w:rPr>
          <w:szCs w:val="24"/>
          <w:lang w:val="en-US"/>
        </w:rPr>
      </w:pPr>
      <w:r w:rsidRPr="007F57B7">
        <w:rPr>
          <w:szCs w:val="24"/>
          <w:lang w:val="en-US"/>
        </w:rPr>
        <w:t>Where K</w:t>
      </w:r>
      <w:r w:rsidRPr="007F57B7">
        <w:rPr>
          <w:szCs w:val="24"/>
          <w:vertAlign w:val="subscript"/>
          <w:lang w:val="en-US"/>
        </w:rPr>
        <w:t xml:space="preserve">C </w:t>
      </w:r>
      <w:r w:rsidRPr="007F57B7">
        <w:rPr>
          <w:szCs w:val="24"/>
          <w:lang w:val="en-US"/>
        </w:rPr>
        <w:t>is the crop factor.</w:t>
      </w:r>
    </w:p>
    <w:p w14:paraId="7CD0F769" w14:textId="77777777" w:rsidR="002833D4" w:rsidRPr="007F57B7" w:rsidRDefault="002833D4" w:rsidP="00845FDA">
      <w:pPr>
        <w:spacing w:line="360" w:lineRule="auto"/>
        <w:contextualSpacing/>
        <w:rPr>
          <w:szCs w:val="24"/>
          <w:lang w:val="en-US"/>
        </w:rPr>
      </w:pPr>
    </w:p>
    <w:p w14:paraId="77B06D4E" w14:textId="77777777" w:rsidR="002833D4" w:rsidRPr="007F57B7" w:rsidRDefault="002833D4" w:rsidP="00845FDA">
      <w:pPr>
        <w:spacing w:line="360" w:lineRule="auto"/>
        <w:contextualSpacing/>
        <w:rPr>
          <w:b/>
          <w:szCs w:val="24"/>
          <w:lang w:val="en-US"/>
        </w:rPr>
      </w:pPr>
      <w:r w:rsidRPr="007F57B7">
        <w:rPr>
          <w:b/>
          <w:szCs w:val="24"/>
          <w:lang w:val="en-US"/>
        </w:rPr>
        <w:t>MAIZE</w:t>
      </w:r>
    </w:p>
    <w:p w14:paraId="465E3469" w14:textId="77777777" w:rsidR="002833D4" w:rsidRPr="007F57B7" w:rsidRDefault="002833D4" w:rsidP="00845FDA">
      <w:pPr>
        <w:spacing w:line="360" w:lineRule="auto"/>
        <w:contextualSpacing/>
        <w:rPr>
          <w:szCs w:val="24"/>
          <w:lang w:val="en-US"/>
        </w:rPr>
      </w:pPr>
      <w:r w:rsidRPr="007F57B7">
        <w:rPr>
          <w:b/>
          <w:szCs w:val="24"/>
          <w:lang w:val="en-US"/>
        </w:rPr>
        <w:t>E</w:t>
      </w:r>
      <w:r w:rsidRPr="007F57B7">
        <w:rPr>
          <w:b/>
          <w:szCs w:val="24"/>
          <w:vertAlign w:val="subscript"/>
          <w:lang w:val="en-US"/>
        </w:rPr>
        <w:t xml:space="preserve">tmaize </w:t>
      </w:r>
      <w:r w:rsidRPr="007F57B7">
        <w:rPr>
          <w:szCs w:val="24"/>
          <w:lang w:val="en-US"/>
        </w:rPr>
        <w:t>= 0.82 X 5.828mm/day</w:t>
      </w:r>
    </w:p>
    <w:p w14:paraId="270D695A" w14:textId="77777777" w:rsidR="002833D4" w:rsidRPr="007F57B7" w:rsidRDefault="002833D4" w:rsidP="00845FDA">
      <w:pPr>
        <w:spacing w:line="360" w:lineRule="auto"/>
        <w:contextualSpacing/>
        <w:rPr>
          <w:szCs w:val="24"/>
          <w:lang w:val="en-US"/>
        </w:rPr>
      </w:pPr>
      <w:r w:rsidRPr="007F57B7">
        <w:rPr>
          <w:szCs w:val="24"/>
          <w:lang w:val="en-US"/>
        </w:rPr>
        <w:t xml:space="preserve">           = 4.78mm/day</w:t>
      </w:r>
    </w:p>
    <w:p w14:paraId="488F66EE" w14:textId="77777777" w:rsidR="002833D4" w:rsidRPr="007F57B7" w:rsidRDefault="002833D4" w:rsidP="00845FDA">
      <w:pPr>
        <w:spacing w:line="360" w:lineRule="auto"/>
        <w:contextualSpacing/>
        <w:rPr>
          <w:szCs w:val="24"/>
          <w:lang w:val="en-US"/>
        </w:rPr>
      </w:pPr>
      <w:r w:rsidRPr="007F57B7">
        <w:rPr>
          <w:szCs w:val="24"/>
          <w:lang w:val="en-US"/>
        </w:rPr>
        <w:t>For complete planting time,</w:t>
      </w:r>
    </w:p>
    <w:p w14:paraId="406C8C02" w14:textId="77777777" w:rsidR="002833D4" w:rsidRPr="007F57B7" w:rsidRDefault="002833D4" w:rsidP="00845FDA">
      <w:pPr>
        <w:spacing w:line="360" w:lineRule="auto"/>
        <w:contextualSpacing/>
        <w:rPr>
          <w:szCs w:val="24"/>
          <w:lang w:val="en-US"/>
        </w:rPr>
      </w:pPr>
      <w:r w:rsidRPr="007F57B7">
        <w:rPr>
          <w:szCs w:val="24"/>
          <w:lang w:val="en-US"/>
        </w:rPr>
        <w:t>The overall planting season is 125 days.</w:t>
      </w:r>
    </w:p>
    <w:p w14:paraId="1F43F083" w14:textId="51EA0D94" w:rsidR="002833D4" w:rsidRDefault="002833D4" w:rsidP="00845FDA">
      <w:pPr>
        <w:spacing w:line="360" w:lineRule="auto"/>
        <w:contextualSpacing/>
        <w:rPr>
          <w:szCs w:val="24"/>
          <w:lang w:val="en-US"/>
        </w:rPr>
      </w:pPr>
      <w:r w:rsidRPr="007F57B7">
        <w:rPr>
          <w:szCs w:val="24"/>
          <w:lang w:val="en-US"/>
        </w:rPr>
        <w:t>i.e. 4.78 X 125 = 597.5mm through the season</w:t>
      </w:r>
    </w:p>
    <w:p w14:paraId="1B17D031" w14:textId="77777777" w:rsidR="00D64867" w:rsidRPr="007F57B7" w:rsidRDefault="00D64867" w:rsidP="00845FDA">
      <w:pPr>
        <w:spacing w:line="360" w:lineRule="auto"/>
        <w:contextualSpacing/>
        <w:rPr>
          <w:szCs w:val="24"/>
          <w:lang w:val="en-US"/>
        </w:rPr>
      </w:pPr>
    </w:p>
    <w:p w14:paraId="0C6E8585" w14:textId="77777777" w:rsidR="002833D4" w:rsidRPr="007F57B7" w:rsidRDefault="002833D4" w:rsidP="00845FDA">
      <w:pPr>
        <w:spacing w:line="360" w:lineRule="auto"/>
        <w:contextualSpacing/>
        <w:rPr>
          <w:b/>
          <w:szCs w:val="24"/>
          <w:lang w:val="en-US"/>
        </w:rPr>
      </w:pPr>
      <w:r w:rsidRPr="007F57B7">
        <w:rPr>
          <w:b/>
          <w:szCs w:val="24"/>
          <w:lang w:val="en-US"/>
        </w:rPr>
        <w:t>BEANS</w:t>
      </w:r>
    </w:p>
    <w:p w14:paraId="0704EE13" w14:textId="77777777" w:rsidR="002833D4" w:rsidRPr="007F57B7" w:rsidRDefault="002833D4" w:rsidP="00845FDA">
      <w:pPr>
        <w:spacing w:line="360" w:lineRule="auto"/>
        <w:contextualSpacing/>
        <w:rPr>
          <w:szCs w:val="24"/>
          <w:lang w:val="en-US"/>
        </w:rPr>
      </w:pPr>
      <w:r w:rsidRPr="007F57B7">
        <w:rPr>
          <w:b/>
          <w:szCs w:val="24"/>
          <w:lang w:val="en-US"/>
        </w:rPr>
        <w:t>E</w:t>
      </w:r>
      <w:r w:rsidRPr="007F57B7">
        <w:rPr>
          <w:b/>
          <w:szCs w:val="24"/>
          <w:vertAlign w:val="subscript"/>
          <w:lang w:val="en-US"/>
        </w:rPr>
        <w:t xml:space="preserve">tbeans </w:t>
      </w:r>
      <w:r w:rsidRPr="007F57B7">
        <w:rPr>
          <w:szCs w:val="24"/>
          <w:lang w:val="en-US"/>
        </w:rPr>
        <w:t>= 0.79 X 5.828mm/day</w:t>
      </w:r>
    </w:p>
    <w:p w14:paraId="632E0F90" w14:textId="77777777" w:rsidR="002833D4" w:rsidRPr="007F57B7" w:rsidRDefault="002833D4" w:rsidP="00845FDA">
      <w:pPr>
        <w:spacing w:line="360" w:lineRule="auto"/>
        <w:contextualSpacing/>
        <w:rPr>
          <w:szCs w:val="24"/>
          <w:lang w:val="en-US"/>
        </w:rPr>
      </w:pPr>
      <w:r w:rsidRPr="007F57B7">
        <w:rPr>
          <w:szCs w:val="24"/>
          <w:lang w:val="en-US"/>
        </w:rPr>
        <w:t xml:space="preserve">           = 4.60mm/day</w:t>
      </w:r>
    </w:p>
    <w:p w14:paraId="7917FE25" w14:textId="77777777" w:rsidR="002833D4" w:rsidRPr="007F57B7" w:rsidRDefault="002833D4" w:rsidP="00845FDA">
      <w:pPr>
        <w:spacing w:line="360" w:lineRule="auto"/>
        <w:contextualSpacing/>
        <w:rPr>
          <w:szCs w:val="24"/>
          <w:lang w:val="en-US"/>
        </w:rPr>
      </w:pPr>
      <w:r w:rsidRPr="007F57B7">
        <w:rPr>
          <w:szCs w:val="24"/>
          <w:lang w:val="en-US"/>
        </w:rPr>
        <w:t>For complete planting time,</w:t>
      </w:r>
    </w:p>
    <w:p w14:paraId="287DD4CB" w14:textId="77777777" w:rsidR="002833D4" w:rsidRPr="007F57B7" w:rsidRDefault="002833D4" w:rsidP="00845FDA">
      <w:pPr>
        <w:spacing w:line="360" w:lineRule="auto"/>
        <w:contextualSpacing/>
        <w:rPr>
          <w:szCs w:val="24"/>
          <w:lang w:val="en-US"/>
        </w:rPr>
      </w:pPr>
      <w:r w:rsidRPr="007F57B7">
        <w:rPr>
          <w:szCs w:val="24"/>
          <w:lang w:val="en-US"/>
        </w:rPr>
        <w:t>The overall planting season is 125 days.</w:t>
      </w:r>
    </w:p>
    <w:p w14:paraId="7E593341" w14:textId="6984BECD" w:rsidR="002833D4" w:rsidRDefault="002833D4" w:rsidP="00845FDA">
      <w:pPr>
        <w:spacing w:line="360" w:lineRule="auto"/>
        <w:contextualSpacing/>
        <w:rPr>
          <w:szCs w:val="24"/>
          <w:lang w:val="en-US"/>
        </w:rPr>
      </w:pPr>
      <w:r w:rsidRPr="007F57B7">
        <w:rPr>
          <w:szCs w:val="24"/>
          <w:lang w:val="en-US"/>
        </w:rPr>
        <w:t>i.e. 4.60 X 90 = 414mm through the season</w:t>
      </w:r>
    </w:p>
    <w:p w14:paraId="2498A19B" w14:textId="77777777" w:rsidR="00D64867" w:rsidRPr="007F57B7" w:rsidRDefault="00D64867" w:rsidP="00845FDA">
      <w:pPr>
        <w:spacing w:line="360" w:lineRule="auto"/>
        <w:contextualSpacing/>
        <w:rPr>
          <w:szCs w:val="24"/>
          <w:lang w:val="en-US"/>
        </w:rPr>
      </w:pPr>
    </w:p>
    <w:p w14:paraId="3F1037B4" w14:textId="77777777" w:rsidR="002833D4" w:rsidRPr="007F57B7" w:rsidRDefault="002833D4" w:rsidP="00845FDA">
      <w:pPr>
        <w:spacing w:line="360" w:lineRule="auto"/>
        <w:contextualSpacing/>
        <w:rPr>
          <w:b/>
          <w:szCs w:val="24"/>
          <w:lang w:val="en-US"/>
        </w:rPr>
      </w:pPr>
      <w:r w:rsidRPr="007F57B7">
        <w:rPr>
          <w:b/>
          <w:szCs w:val="24"/>
          <w:lang w:val="en-US"/>
        </w:rPr>
        <w:t>TOMATO</w:t>
      </w:r>
    </w:p>
    <w:p w14:paraId="6C35CE3A" w14:textId="77777777" w:rsidR="002833D4" w:rsidRPr="007F57B7" w:rsidRDefault="002833D4" w:rsidP="00845FDA">
      <w:pPr>
        <w:spacing w:line="360" w:lineRule="auto"/>
        <w:contextualSpacing/>
        <w:rPr>
          <w:szCs w:val="24"/>
          <w:lang w:val="en-US"/>
        </w:rPr>
      </w:pPr>
      <w:r w:rsidRPr="007F57B7">
        <w:rPr>
          <w:b/>
          <w:szCs w:val="24"/>
          <w:lang w:val="en-US"/>
        </w:rPr>
        <w:t>E</w:t>
      </w:r>
      <w:r w:rsidRPr="007F57B7">
        <w:rPr>
          <w:b/>
          <w:szCs w:val="24"/>
          <w:vertAlign w:val="subscript"/>
          <w:lang w:val="en-US"/>
        </w:rPr>
        <w:t xml:space="preserve">ttomato </w:t>
      </w:r>
      <w:r w:rsidRPr="007F57B7">
        <w:rPr>
          <w:b/>
          <w:szCs w:val="24"/>
          <w:lang w:val="en-US"/>
        </w:rPr>
        <w:t xml:space="preserve">= </w:t>
      </w:r>
      <w:r w:rsidRPr="007F57B7">
        <w:rPr>
          <w:szCs w:val="24"/>
          <w:lang w:val="en-US"/>
        </w:rPr>
        <w:t>0.82 X 5.828mm/day</w:t>
      </w:r>
    </w:p>
    <w:p w14:paraId="67357F1A" w14:textId="77777777" w:rsidR="002833D4" w:rsidRPr="007F57B7" w:rsidRDefault="002833D4" w:rsidP="00845FDA">
      <w:pPr>
        <w:spacing w:line="360" w:lineRule="auto"/>
        <w:contextualSpacing/>
        <w:rPr>
          <w:szCs w:val="24"/>
          <w:lang w:val="en-US"/>
        </w:rPr>
      </w:pPr>
      <w:r w:rsidRPr="007F57B7">
        <w:rPr>
          <w:szCs w:val="24"/>
          <w:lang w:val="en-US"/>
        </w:rPr>
        <w:t xml:space="preserve">           = 4.78mm/day</w:t>
      </w:r>
    </w:p>
    <w:p w14:paraId="0A5A085A" w14:textId="77777777" w:rsidR="002833D4" w:rsidRPr="007F57B7" w:rsidRDefault="002833D4" w:rsidP="00845FDA">
      <w:pPr>
        <w:spacing w:line="360" w:lineRule="auto"/>
        <w:contextualSpacing/>
        <w:rPr>
          <w:szCs w:val="24"/>
          <w:lang w:val="en-US"/>
        </w:rPr>
      </w:pPr>
      <w:r w:rsidRPr="007F57B7">
        <w:rPr>
          <w:szCs w:val="24"/>
          <w:lang w:val="en-US"/>
        </w:rPr>
        <w:t>For complete planting time,</w:t>
      </w:r>
    </w:p>
    <w:p w14:paraId="3AFF1A7F" w14:textId="77777777" w:rsidR="002833D4" w:rsidRPr="007F57B7" w:rsidRDefault="002833D4" w:rsidP="00845FDA">
      <w:pPr>
        <w:spacing w:line="360" w:lineRule="auto"/>
        <w:contextualSpacing/>
        <w:rPr>
          <w:szCs w:val="24"/>
          <w:lang w:val="en-US"/>
        </w:rPr>
      </w:pPr>
      <w:r w:rsidRPr="007F57B7">
        <w:rPr>
          <w:szCs w:val="24"/>
          <w:lang w:val="en-US"/>
        </w:rPr>
        <w:t>The overall planting season is 95 days.</w:t>
      </w:r>
    </w:p>
    <w:p w14:paraId="67A83DA5" w14:textId="77777777" w:rsidR="002833D4" w:rsidRPr="007F57B7" w:rsidRDefault="002833D4" w:rsidP="00845FDA">
      <w:pPr>
        <w:spacing w:line="360" w:lineRule="auto"/>
        <w:contextualSpacing/>
        <w:rPr>
          <w:szCs w:val="24"/>
          <w:lang w:val="en-US"/>
        </w:rPr>
      </w:pPr>
      <w:r w:rsidRPr="007F57B7">
        <w:rPr>
          <w:szCs w:val="24"/>
          <w:lang w:val="en-US"/>
        </w:rPr>
        <w:t>i.e. 4.78 X 104 days = 500mm through the season</w:t>
      </w:r>
    </w:p>
    <w:p w14:paraId="3C51D608" w14:textId="77777777" w:rsidR="002833D4" w:rsidRPr="007F57B7" w:rsidRDefault="002833D4" w:rsidP="00845FDA">
      <w:pPr>
        <w:spacing w:line="360" w:lineRule="auto"/>
        <w:contextualSpacing/>
        <w:rPr>
          <w:szCs w:val="24"/>
          <w:lang w:val="en-US"/>
        </w:rPr>
      </w:pPr>
      <w:r w:rsidRPr="007F57B7">
        <w:rPr>
          <w:szCs w:val="24"/>
          <w:lang w:val="en-US"/>
        </w:rPr>
        <w:fldChar w:fldCharType="begin" w:fldLock="1"/>
      </w:r>
      <w:r w:rsidRPr="007F57B7">
        <w:rPr>
          <w:szCs w:val="24"/>
          <w:lang w:val="en-US"/>
        </w:rPr>
        <w:instrText>ADDIN CSL_CITATION {"citationItems":[{"id":"ITEM-1","itemData":{"id":"ITEM-1","issued":{"date-parts":[["0"]]},"title":"able from doorenbos et al","type":"article"},"uris":["http://www.mendeley.com/documents/?uuid=2d62a6da-da89-41a2-b79b-2401d876d760","http://www.mendeley.com/documents/?uuid=c0f87907-b9fd-4359-b6de-6433f0f19317"]}],"mendeley":{"formattedCitation":"(“able from doorenbos et al,” n.d.)","plainTextFormattedCitation":"(“able from doorenbos et al,” n.d.)","previouslyFormattedCitation":"(“able from doorenbos et al,” n.d.)"},"properties":{"noteIndex":0},"schema":"https://github.com/citation-style-language/schema/raw/master/csl-citation.json"}</w:instrText>
      </w:r>
      <w:r w:rsidRPr="007F57B7">
        <w:rPr>
          <w:szCs w:val="24"/>
          <w:lang w:val="en-US"/>
        </w:rPr>
        <w:fldChar w:fldCharType="separate"/>
      </w:r>
      <w:r w:rsidRPr="007F57B7">
        <w:rPr>
          <w:szCs w:val="24"/>
          <w:lang w:val="en-US"/>
        </w:rPr>
        <w:t>(Able from doorenbos, n.d.)</w:t>
      </w:r>
      <w:r w:rsidRPr="007F57B7">
        <w:rPr>
          <w:szCs w:val="24"/>
        </w:rPr>
        <w:fldChar w:fldCharType="end"/>
      </w:r>
    </w:p>
    <w:p w14:paraId="2A8CCABF" w14:textId="77777777" w:rsidR="002833D4" w:rsidRPr="007F57B7" w:rsidRDefault="002833D4" w:rsidP="00845FDA">
      <w:pPr>
        <w:spacing w:line="360" w:lineRule="auto"/>
        <w:contextualSpacing/>
        <w:rPr>
          <w:szCs w:val="24"/>
          <w:lang w:val="en-US"/>
        </w:rPr>
      </w:pPr>
    </w:p>
    <w:p w14:paraId="764AD30E" w14:textId="77777777" w:rsidR="002833D4" w:rsidRPr="007F57B7" w:rsidRDefault="002833D4" w:rsidP="00845FDA">
      <w:pPr>
        <w:spacing w:line="360" w:lineRule="auto"/>
        <w:contextualSpacing/>
        <w:rPr>
          <w:b/>
          <w:szCs w:val="24"/>
          <w:lang w:val="en-US"/>
        </w:rPr>
      </w:pPr>
      <w:r w:rsidRPr="007F57B7">
        <w:rPr>
          <w:b/>
          <w:szCs w:val="24"/>
          <w:lang w:val="en-US"/>
        </w:rPr>
        <w:t>Tank sizing</w:t>
      </w:r>
    </w:p>
    <w:p w14:paraId="2F8FBFD7" w14:textId="77777777" w:rsidR="002833D4" w:rsidRPr="007F57B7" w:rsidRDefault="002833D4" w:rsidP="00845FDA">
      <w:pPr>
        <w:spacing w:line="360" w:lineRule="auto"/>
        <w:contextualSpacing/>
        <w:rPr>
          <w:szCs w:val="24"/>
          <w:lang w:val="en-US"/>
        </w:rPr>
      </w:pPr>
      <w:r w:rsidRPr="007F57B7">
        <w:rPr>
          <w:szCs w:val="24"/>
          <w:lang w:val="en-US"/>
        </w:rPr>
        <w:t>Area for maize     = 1.2 m</w:t>
      </w:r>
      <w:r w:rsidRPr="007F57B7">
        <w:rPr>
          <w:szCs w:val="24"/>
          <w:vertAlign w:val="superscript"/>
          <w:lang w:val="en-US"/>
        </w:rPr>
        <w:t>2</w:t>
      </w:r>
      <w:r w:rsidRPr="007F57B7">
        <w:rPr>
          <w:szCs w:val="24"/>
          <w:lang w:val="en-US"/>
        </w:rPr>
        <w:t>.</w:t>
      </w:r>
    </w:p>
    <w:p w14:paraId="38BF6968" w14:textId="77777777" w:rsidR="002833D4" w:rsidRPr="007F57B7" w:rsidRDefault="002833D4" w:rsidP="00845FDA">
      <w:pPr>
        <w:spacing w:line="360" w:lineRule="auto"/>
        <w:contextualSpacing/>
        <w:rPr>
          <w:szCs w:val="24"/>
          <w:lang w:val="en-US"/>
        </w:rPr>
      </w:pPr>
      <w:r w:rsidRPr="007F57B7">
        <w:rPr>
          <w:szCs w:val="24"/>
          <w:lang w:val="en-US"/>
        </w:rPr>
        <w:t>Water requirement         = 4.78mm/day</w:t>
      </w:r>
    </w:p>
    <w:p w14:paraId="223B8D81" w14:textId="77777777" w:rsidR="002833D4" w:rsidRPr="007F57B7" w:rsidRDefault="002833D4" w:rsidP="00845FDA">
      <w:pPr>
        <w:spacing w:line="360" w:lineRule="auto"/>
        <w:contextualSpacing/>
        <w:rPr>
          <w:szCs w:val="24"/>
          <w:lang w:val="en-US"/>
        </w:rPr>
      </w:pPr>
      <w:r w:rsidRPr="007F57B7">
        <w:rPr>
          <w:szCs w:val="24"/>
          <w:lang w:val="en-US"/>
        </w:rPr>
        <w:t xml:space="preserve">                                        = 4.78 X 10</w:t>
      </w:r>
      <w:r w:rsidRPr="007F57B7">
        <w:rPr>
          <w:szCs w:val="24"/>
          <w:vertAlign w:val="superscript"/>
          <w:lang w:val="en-US"/>
        </w:rPr>
        <w:t>-3</w:t>
      </w:r>
      <w:r w:rsidRPr="007F57B7">
        <w:rPr>
          <w:szCs w:val="24"/>
          <w:lang w:val="en-US"/>
        </w:rPr>
        <w:t xml:space="preserve"> m/day</w:t>
      </w:r>
    </w:p>
    <w:p w14:paraId="61B055B8" w14:textId="77777777" w:rsidR="002833D4" w:rsidRPr="007F57B7" w:rsidRDefault="002833D4" w:rsidP="00845FDA">
      <w:pPr>
        <w:spacing w:line="360" w:lineRule="auto"/>
        <w:contextualSpacing/>
        <w:rPr>
          <w:szCs w:val="24"/>
          <w:lang w:val="en-US"/>
        </w:rPr>
      </w:pPr>
      <w:r w:rsidRPr="007F57B7">
        <w:rPr>
          <w:szCs w:val="24"/>
          <w:lang w:val="en-US"/>
        </w:rPr>
        <w:t xml:space="preserve">                                        = 4.78 X 10</w:t>
      </w:r>
      <w:r w:rsidRPr="007F57B7">
        <w:rPr>
          <w:szCs w:val="24"/>
          <w:vertAlign w:val="superscript"/>
          <w:lang w:val="en-US"/>
        </w:rPr>
        <w:t>-3</w:t>
      </w:r>
      <w:r w:rsidRPr="007F57B7">
        <w:rPr>
          <w:szCs w:val="24"/>
          <w:lang w:val="en-US"/>
        </w:rPr>
        <w:t xml:space="preserve"> X 1.2</w:t>
      </w:r>
    </w:p>
    <w:p w14:paraId="44D5551A" w14:textId="77777777" w:rsidR="002833D4" w:rsidRPr="007F57B7" w:rsidRDefault="002833D4" w:rsidP="00845FDA">
      <w:pPr>
        <w:spacing w:line="360" w:lineRule="auto"/>
        <w:contextualSpacing/>
        <w:rPr>
          <w:szCs w:val="24"/>
          <w:lang w:val="en-US"/>
        </w:rPr>
      </w:pPr>
      <w:r w:rsidRPr="007F57B7">
        <w:rPr>
          <w:szCs w:val="24"/>
          <w:lang w:val="en-US"/>
        </w:rPr>
        <w:t xml:space="preserve">                                        = 0.005736 m</w:t>
      </w:r>
      <w:r w:rsidRPr="007F57B7">
        <w:rPr>
          <w:szCs w:val="24"/>
          <w:vertAlign w:val="superscript"/>
          <w:lang w:val="en-US"/>
        </w:rPr>
        <w:t>3</w:t>
      </w:r>
      <w:r w:rsidRPr="007F57B7">
        <w:rPr>
          <w:szCs w:val="24"/>
          <w:lang w:val="en-US"/>
        </w:rPr>
        <w:t>/day.</w:t>
      </w:r>
    </w:p>
    <w:p w14:paraId="472E9771" w14:textId="77777777" w:rsidR="002833D4" w:rsidRPr="007F57B7" w:rsidRDefault="002833D4" w:rsidP="00845FDA">
      <w:pPr>
        <w:spacing w:line="360" w:lineRule="auto"/>
        <w:contextualSpacing/>
        <w:rPr>
          <w:szCs w:val="24"/>
          <w:lang w:val="en-US"/>
        </w:rPr>
      </w:pPr>
      <w:r w:rsidRPr="007F57B7">
        <w:rPr>
          <w:szCs w:val="24"/>
          <w:lang w:val="en-US"/>
        </w:rPr>
        <w:t>Area for beans      = 3.75 m</w:t>
      </w:r>
      <w:r w:rsidRPr="007F57B7">
        <w:rPr>
          <w:szCs w:val="24"/>
          <w:vertAlign w:val="superscript"/>
          <w:lang w:val="en-US"/>
        </w:rPr>
        <w:t>2</w:t>
      </w:r>
      <w:r w:rsidRPr="007F57B7">
        <w:rPr>
          <w:szCs w:val="24"/>
          <w:lang w:val="en-US"/>
        </w:rPr>
        <w:t xml:space="preserve">. </w:t>
      </w:r>
    </w:p>
    <w:p w14:paraId="6174B173" w14:textId="77777777" w:rsidR="002833D4" w:rsidRPr="007F57B7" w:rsidRDefault="002833D4" w:rsidP="00845FDA">
      <w:pPr>
        <w:spacing w:line="360" w:lineRule="auto"/>
        <w:contextualSpacing/>
        <w:rPr>
          <w:szCs w:val="24"/>
          <w:lang w:val="en-US"/>
        </w:rPr>
      </w:pPr>
      <w:r w:rsidRPr="007F57B7">
        <w:rPr>
          <w:szCs w:val="24"/>
          <w:lang w:val="en-US"/>
        </w:rPr>
        <w:t>Water requirement         = 4.60mm/day</w:t>
      </w:r>
    </w:p>
    <w:p w14:paraId="54C87C17" w14:textId="77777777" w:rsidR="002833D4" w:rsidRPr="007F57B7" w:rsidRDefault="002833D4" w:rsidP="00845FDA">
      <w:pPr>
        <w:spacing w:line="360" w:lineRule="auto"/>
        <w:contextualSpacing/>
        <w:rPr>
          <w:szCs w:val="24"/>
          <w:lang w:val="en-US"/>
        </w:rPr>
      </w:pPr>
      <w:r w:rsidRPr="007F57B7">
        <w:rPr>
          <w:szCs w:val="24"/>
          <w:lang w:val="en-US"/>
        </w:rPr>
        <w:t xml:space="preserve">                                        = 4.60 X 10</w:t>
      </w:r>
      <w:r w:rsidRPr="007F57B7">
        <w:rPr>
          <w:szCs w:val="24"/>
          <w:vertAlign w:val="superscript"/>
          <w:lang w:val="en-US"/>
        </w:rPr>
        <w:t>-3</w:t>
      </w:r>
      <w:r w:rsidRPr="007F57B7">
        <w:rPr>
          <w:szCs w:val="24"/>
          <w:lang w:val="en-US"/>
        </w:rPr>
        <w:t xml:space="preserve"> m/day</w:t>
      </w:r>
    </w:p>
    <w:p w14:paraId="2A4D6D1A" w14:textId="77777777" w:rsidR="002833D4" w:rsidRPr="007F57B7" w:rsidRDefault="002833D4" w:rsidP="00845FDA">
      <w:pPr>
        <w:spacing w:line="360" w:lineRule="auto"/>
        <w:contextualSpacing/>
        <w:rPr>
          <w:szCs w:val="24"/>
          <w:lang w:val="en-US"/>
        </w:rPr>
      </w:pPr>
      <w:r w:rsidRPr="007F57B7">
        <w:rPr>
          <w:szCs w:val="24"/>
          <w:lang w:val="en-US"/>
        </w:rPr>
        <w:t xml:space="preserve">                                        = 4.60X 10</w:t>
      </w:r>
      <w:r w:rsidRPr="007F57B7">
        <w:rPr>
          <w:szCs w:val="24"/>
          <w:vertAlign w:val="superscript"/>
          <w:lang w:val="en-US"/>
        </w:rPr>
        <w:t>-3</w:t>
      </w:r>
      <w:r w:rsidRPr="007F57B7">
        <w:rPr>
          <w:szCs w:val="24"/>
          <w:lang w:val="en-US"/>
        </w:rPr>
        <w:t xml:space="preserve"> X 3.75</w:t>
      </w:r>
    </w:p>
    <w:p w14:paraId="775F43C0" w14:textId="77777777" w:rsidR="002833D4" w:rsidRPr="007F57B7" w:rsidRDefault="002833D4" w:rsidP="00845FDA">
      <w:pPr>
        <w:spacing w:line="360" w:lineRule="auto"/>
        <w:contextualSpacing/>
        <w:rPr>
          <w:szCs w:val="24"/>
          <w:lang w:val="en-US"/>
        </w:rPr>
      </w:pPr>
      <w:r w:rsidRPr="007F57B7">
        <w:rPr>
          <w:szCs w:val="24"/>
          <w:lang w:val="en-US"/>
        </w:rPr>
        <w:t xml:space="preserve">                                        = 0.01725m</w:t>
      </w:r>
      <w:r w:rsidRPr="007F57B7">
        <w:rPr>
          <w:szCs w:val="24"/>
          <w:vertAlign w:val="superscript"/>
          <w:lang w:val="en-US"/>
        </w:rPr>
        <w:t>3</w:t>
      </w:r>
      <w:r w:rsidRPr="007F57B7">
        <w:rPr>
          <w:szCs w:val="24"/>
          <w:lang w:val="en-US"/>
        </w:rPr>
        <w:t>/day.</w:t>
      </w:r>
    </w:p>
    <w:p w14:paraId="1CB71DA1" w14:textId="77777777" w:rsidR="002833D4" w:rsidRPr="007F57B7" w:rsidRDefault="002833D4" w:rsidP="00845FDA">
      <w:pPr>
        <w:spacing w:line="360" w:lineRule="auto"/>
        <w:contextualSpacing/>
        <w:rPr>
          <w:szCs w:val="24"/>
          <w:lang w:val="en-US"/>
        </w:rPr>
      </w:pPr>
      <w:r w:rsidRPr="007F57B7">
        <w:rPr>
          <w:szCs w:val="24"/>
          <w:lang w:val="en-US"/>
        </w:rPr>
        <w:t>Area for tomato = 3.0 m</w:t>
      </w:r>
      <w:r w:rsidRPr="007F57B7">
        <w:rPr>
          <w:szCs w:val="24"/>
          <w:vertAlign w:val="superscript"/>
          <w:lang w:val="en-US"/>
        </w:rPr>
        <w:t>2</w:t>
      </w:r>
      <w:r w:rsidRPr="007F57B7">
        <w:rPr>
          <w:szCs w:val="24"/>
          <w:lang w:val="en-US"/>
        </w:rPr>
        <w:t>.</w:t>
      </w:r>
    </w:p>
    <w:p w14:paraId="37F86D26" w14:textId="77777777" w:rsidR="002833D4" w:rsidRPr="007F57B7" w:rsidRDefault="002833D4" w:rsidP="00845FDA">
      <w:pPr>
        <w:spacing w:line="360" w:lineRule="auto"/>
        <w:contextualSpacing/>
        <w:rPr>
          <w:szCs w:val="24"/>
          <w:lang w:val="en-US"/>
        </w:rPr>
      </w:pPr>
      <w:r w:rsidRPr="007F57B7">
        <w:rPr>
          <w:szCs w:val="24"/>
          <w:lang w:val="en-US"/>
        </w:rPr>
        <w:t>Water requirement          = 5.26mm/day</w:t>
      </w:r>
    </w:p>
    <w:p w14:paraId="50802578" w14:textId="77777777" w:rsidR="002833D4" w:rsidRPr="007F57B7" w:rsidRDefault="002833D4" w:rsidP="00845FDA">
      <w:pPr>
        <w:spacing w:line="360" w:lineRule="auto"/>
        <w:contextualSpacing/>
        <w:rPr>
          <w:szCs w:val="24"/>
          <w:lang w:val="en-US"/>
        </w:rPr>
      </w:pPr>
      <w:r w:rsidRPr="007F57B7">
        <w:rPr>
          <w:szCs w:val="24"/>
          <w:lang w:val="en-US"/>
        </w:rPr>
        <w:t xml:space="preserve">                                        = 5.26 X 10</w:t>
      </w:r>
      <w:r w:rsidRPr="007F57B7">
        <w:rPr>
          <w:szCs w:val="24"/>
          <w:vertAlign w:val="superscript"/>
          <w:lang w:val="en-US"/>
        </w:rPr>
        <w:t>-3</w:t>
      </w:r>
      <w:r w:rsidRPr="007F57B7">
        <w:rPr>
          <w:szCs w:val="24"/>
          <w:lang w:val="en-US"/>
        </w:rPr>
        <w:t xml:space="preserve"> m/day</w:t>
      </w:r>
    </w:p>
    <w:p w14:paraId="5F2A3E30" w14:textId="77777777" w:rsidR="002833D4" w:rsidRPr="007F57B7" w:rsidRDefault="002833D4" w:rsidP="00845FDA">
      <w:pPr>
        <w:spacing w:line="360" w:lineRule="auto"/>
        <w:contextualSpacing/>
        <w:rPr>
          <w:szCs w:val="24"/>
          <w:lang w:val="en-US"/>
        </w:rPr>
      </w:pPr>
      <w:r w:rsidRPr="007F57B7">
        <w:rPr>
          <w:szCs w:val="24"/>
          <w:lang w:val="en-US"/>
        </w:rPr>
        <w:t xml:space="preserve">                                        = 4.78 X 10</w:t>
      </w:r>
      <w:r w:rsidRPr="007F57B7">
        <w:rPr>
          <w:szCs w:val="24"/>
          <w:vertAlign w:val="superscript"/>
          <w:lang w:val="en-US"/>
        </w:rPr>
        <w:t>-3</w:t>
      </w:r>
      <w:r w:rsidRPr="007F57B7">
        <w:rPr>
          <w:szCs w:val="24"/>
          <w:lang w:val="en-US"/>
        </w:rPr>
        <w:t xml:space="preserve"> X 3.0</w:t>
      </w:r>
    </w:p>
    <w:p w14:paraId="72A0B038" w14:textId="77777777" w:rsidR="002833D4" w:rsidRPr="007F57B7" w:rsidRDefault="002833D4" w:rsidP="00845FDA">
      <w:pPr>
        <w:spacing w:line="360" w:lineRule="auto"/>
        <w:contextualSpacing/>
        <w:rPr>
          <w:szCs w:val="24"/>
          <w:lang w:val="en-US"/>
        </w:rPr>
      </w:pPr>
      <w:r w:rsidRPr="007F57B7">
        <w:rPr>
          <w:szCs w:val="24"/>
          <w:lang w:val="en-US"/>
        </w:rPr>
        <w:t xml:space="preserve">                                        = 0.01578 m</w:t>
      </w:r>
      <w:r w:rsidRPr="007F57B7">
        <w:rPr>
          <w:szCs w:val="24"/>
          <w:vertAlign w:val="superscript"/>
          <w:lang w:val="en-US"/>
        </w:rPr>
        <w:t>3</w:t>
      </w:r>
      <w:r w:rsidRPr="007F57B7">
        <w:rPr>
          <w:szCs w:val="24"/>
          <w:lang w:val="en-US"/>
        </w:rPr>
        <w:t>/day.</w:t>
      </w:r>
    </w:p>
    <w:p w14:paraId="19954D0E" w14:textId="77777777" w:rsidR="002833D4" w:rsidRPr="007F57B7" w:rsidRDefault="002833D4" w:rsidP="00845FDA">
      <w:pPr>
        <w:spacing w:line="360" w:lineRule="auto"/>
        <w:contextualSpacing/>
        <w:rPr>
          <w:szCs w:val="24"/>
          <w:lang w:val="en-US"/>
        </w:rPr>
      </w:pPr>
    </w:p>
    <w:p w14:paraId="0FB9DD8B" w14:textId="77777777" w:rsidR="002833D4" w:rsidRPr="007F57B7" w:rsidRDefault="002833D4" w:rsidP="00845FDA">
      <w:pPr>
        <w:spacing w:line="360" w:lineRule="auto"/>
        <w:contextualSpacing/>
        <w:rPr>
          <w:szCs w:val="24"/>
          <w:lang w:val="en-US"/>
        </w:rPr>
      </w:pPr>
      <w:r w:rsidRPr="007F57B7">
        <w:rPr>
          <w:b/>
          <w:szCs w:val="24"/>
          <w:lang w:val="en-US"/>
        </w:rPr>
        <w:t xml:space="preserve">Total water requirement </w:t>
      </w:r>
      <w:r w:rsidRPr="007F57B7">
        <w:rPr>
          <w:szCs w:val="24"/>
          <w:lang w:val="en-US"/>
        </w:rPr>
        <w:t>= 0.038766 m</w:t>
      </w:r>
      <w:r w:rsidRPr="007F57B7">
        <w:rPr>
          <w:szCs w:val="24"/>
          <w:vertAlign w:val="superscript"/>
          <w:lang w:val="en-US"/>
        </w:rPr>
        <w:t>3</w:t>
      </w:r>
      <w:r w:rsidRPr="007F57B7">
        <w:rPr>
          <w:szCs w:val="24"/>
          <w:lang w:val="en-US"/>
        </w:rPr>
        <w:t>/day.</w:t>
      </w:r>
    </w:p>
    <w:p w14:paraId="6874CD99" w14:textId="77777777" w:rsidR="002833D4" w:rsidRPr="007F57B7" w:rsidRDefault="002833D4" w:rsidP="00845FDA">
      <w:pPr>
        <w:spacing w:line="360" w:lineRule="auto"/>
        <w:contextualSpacing/>
        <w:rPr>
          <w:szCs w:val="24"/>
          <w:lang w:val="en-US"/>
        </w:rPr>
      </w:pPr>
      <w:r w:rsidRPr="007F57B7">
        <w:rPr>
          <w:szCs w:val="24"/>
          <w:lang w:val="en-US"/>
        </w:rPr>
        <w:t xml:space="preserve">                                        = 38.766 Litres/day.</w:t>
      </w:r>
    </w:p>
    <w:p w14:paraId="640057F2" w14:textId="77777777" w:rsidR="002833D4" w:rsidRPr="007F57B7" w:rsidRDefault="002833D4" w:rsidP="00845FDA">
      <w:pPr>
        <w:spacing w:line="360" w:lineRule="auto"/>
        <w:contextualSpacing/>
        <w:rPr>
          <w:szCs w:val="24"/>
          <w:lang w:val="en-US"/>
        </w:rPr>
      </w:pPr>
      <w:r w:rsidRPr="007F57B7">
        <w:rPr>
          <w:szCs w:val="24"/>
          <w:lang w:val="en-US"/>
        </w:rPr>
        <w:t>With the daily water requirement in view, a tank of 1000 liters would serve the farmland for a good while of about 25 days.</w:t>
      </w:r>
    </w:p>
    <w:p w14:paraId="7888BF56" w14:textId="77777777" w:rsidR="002833D4" w:rsidRPr="00D64867" w:rsidRDefault="002833D4" w:rsidP="00845FDA">
      <w:pPr>
        <w:spacing w:line="360" w:lineRule="auto"/>
        <w:contextualSpacing/>
        <w:rPr>
          <w:szCs w:val="24"/>
          <w:lang w:val="en-US"/>
        </w:rPr>
      </w:pPr>
    </w:p>
    <w:p w14:paraId="31213D74" w14:textId="77777777" w:rsidR="002833D4" w:rsidRPr="007F57B7" w:rsidRDefault="002833D4" w:rsidP="00845FDA">
      <w:pPr>
        <w:pStyle w:val="Heading4"/>
      </w:pPr>
      <w:r w:rsidRPr="007F57B7">
        <w:t xml:space="preserve">Crop spacing and land sizing </w:t>
      </w:r>
    </w:p>
    <w:p w14:paraId="633F64AE" w14:textId="77777777" w:rsidR="002833D4" w:rsidRPr="007F57B7" w:rsidRDefault="002833D4" w:rsidP="00845FDA">
      <w:pPr>
        <w:spacing w:line="360" w:lineRule="auto"/>
        <w:contextualSpacing/>
        <w:rPr>
          <w:b/>
          <w:szCs w:val="24"/>
          <w:lang w:val="en-US"/>
        </w:rPr>
      </w:pPr>
      <w:r w:rsidRPr="007F57B7">
        <w:rPr>
          <w:b/>
          <w:szCs w:val="24"/>
          <w:lang w:val="en-US"/>
        </w:rPr>
        <w:t>Crop Spacing</w:t>
      </w:r>
    </w:p>
    <w:p w14:paraId="12064360" w14:textId="77777777" w:rsidR="002833D4" w:rsidRPr="007F57B7" w:rsidRDefault="002833D4" w:rsidP="00845FDA">
      <w:pPr>
        <w:spacing w:line="360" w:lineRule="auto"/>
        <w:contextualSpacing/>
        <w:rPr>
          <w:b/>
          <w:szCs w:val="24"/>
          <w:lang w:val="en-US"/>
        </w:rPr>
      </w:pPr>
      <w:r w:rsidRPr="007F57B7">
        <w:rPr>
          <w:b/>
          <w:szCs w:val="24"/>
          <w:lang w:val="en-US"/>
        </w:rPr>
        <w:t>Maize (</w:t>
      </w:r>
      <w:r w:rsidRPr="007F57B7">
        <w:rPr>
          <w:b/>
          <w:i/>
          <w:szCs w:val="24"/>
          <w:lang w:val="en-US"/>
        </w:rPr>
        <w:t>Zea Mays L.</w:t>
      </w:r>
      <w:r w:rsidRPr="007F57B7">
        <w:rPr>
          <w:b/>
          <w:szCs w:val="24"/>
          <w:lang w:val="en-US"/>
        </w:rPr>
        <w:t xml:space="preserve">) </w:t>
      </w:r>
    </w:p>
    <w:p w14:paraId="15537D63" w14:textId="77777777" w:rsidR="002833D4" w:rsidRPr="007F57B7" w:rsidRDefault="002833D4" w:rsidP="00845FDA">
      <w:pPr>
        <w:spacing w:line="360" w:lineRule="auto"/>
        <w:contextualSpacing/>
        <w:rPr>
          <w:szCs w:val="24"/>
          <w:lang w:val="en-US"/>
        </w:rPr>
      </w:pPr>
      <w:r w:rsidRPr="007F57B7">
        <w:rPr>
          <w:szCs w:val="24"/>
          <w:lang w:val="en-US"/>
        </w:rPr>
        <w:t xml:space="preserve">It can be general inferred from previously conducted research that a smaller inter-row spacing for Maize yields higher crop height and harvest index, though average grain weight, grain yield and grains/cob tend to increase with increased inter-row spacing. The maximum grain yield (5.7 t /ha) was produced when plant spacing was kept at 20 cm and nitrogen was applied at the rate of 180 kg /ha </w:t>
      </w:r>
      <w:r w:rsidRPr="007F57B7">
        <w:rPr>
          <w:szCs w:val="24"/>
          <w:lang w:val="en-US"/>
        </w:rPr>
        <w:fldChar w:fldCharType="begin" w:fldLock="1"/>
      </w:r>
      <w:r w:rsidRPr="007F57B7">
        <w:rPr>
          <w:szCs w:val="24"/>
          <w:lang w:val="en-US"/>
        </w:rPr>
        <w:instrText>ADDIN CSL_CITATION {"citationItems":[{"id":"ITEM-1","itemData":{"author":[{"dropping-particle":"","family":"Kaku","given":"Kala Shah","non-dropping-particle":"","parse-names":false,"suffix":""}],"id":"ITEM-1","issue":"January 2001","issued":{"date-parts":[["2014"]]},"title":"EFFECT OF DIFFERENT LEVELS OF NITROGEN AND INTRA-ROW PLANT INTRA-ROW PLANT SPACING ON YIELD AND YIELD COMPONENTS OF MAIZE","type":"article-journal"},"uris":["http://www.mendeley.com/documents/?uuid=82f8237e-031d-480e-aea2-c4f31e40ed98"]}],"mendeley":{"formattedCitation":"(Kaku, 2014)","plainTextFormattedCitation":"(Kaku, 2014)","previouslyFormattedCitation":"(Kaku, 2014)"},"properties":{"noteIndex":0},"schema":"https://github.com/citation-style-language/schema/raw/master/csl-citation.json"}</w:instrText>
      </w:r>
      <w:r w:rsidRPr="007F57B7">
        <w:rPr>
          <w:szCs w:val="24"/>
          <w:lang w:val="en-US"/>
        </w:rPr>
        <w:fldChar w:fldCharType="separate"/>
      </w:r>
      <w:r w:rsidRPr="007F57B7">
        <w:rPr>
          <w:szCs w:val="24"/>
          <w:lang w:val="en-US"/>
        </w:rPr>
        <w:t>(Kaku, 2014)</w:t>
      </w:r>
      <w:r w:rsidRPr="007F57B7">
        <w:rPr>
          <w:szCs w:val="24"/>
        </w:rPr>
        <w:fldChar w:fldCharType="end"/>
      </w:r>
      <w:r w:rsidRPr="007F57B7">
        <w:rPr>
          <w:szCs w:val="24"/>
          <w:lang w:val="en-US"/>
        </w:rPr>
        <w:t xml:space="preserve">. To this effect, we maintained a 20 cm inter-row spacing between the maize seedlings per row for both the drip irrigation experiment and control systems. It may be of importance to note that row spacing had no significant effect on the harvest and ear yield of the Hybrid breed of maize </w:t>
      </w:r>
      <w:r w:rsidRPr="007F57B7">
        <w:rPr>
          <w:szCs w:val="24"/>
          <w:lang w:val="en-US"/>
        </w:rPr>
        <w:fldChar w:fldCharType="begin" w:fldLock="1"/>
      </w:r>
      <w:r w:rsidRPr="007F57B7">
        <w:rPr>
          <w:szCs w:val="24"/>
          <w:lang w:val="en-US"/>
        </w:rPr>
        <w:instrText>ADDIN CSL_CITATION {"citationItems":[{"id":"ITEM-1","itemData":{"author":[{"dropping-particle":"","family":"Iptas","given":"S","non-dropping-particle":"","parse-names":false,"suffix":""},{"dropping-particle":"","family":"Acar","given":"A A","non-dropping-particle":"","parse-names":false,"suffix":""}],"id":"ITEM-1","issued":{"date-parts":[["1999"]]},"page":"515-522","title":"Effects of hybrid and row spacing on maize forage yield and quality","type":"article-journal"},"uris":["http://www.mendeley.com/documents/?uuid=83e5ce98-e656-42a7-8947-1a1186e7c287"]}],"mendeley":{"formattedCitation":"(Iptas &amp; Acar, 1999)","plainTextFormattedCitation":"(Iptas &amp; Acar, 1999)","previouslyFormattedCitation":"(Iptas &amp; Acar, 1999)"},"properties":{"noteIndex":0},"schema":"https://github.com/citation-style-language/schema/raw/master/csl-citation.json"}</w:instrText>
      </w:r>
      <w:r w:rsidRPr="007F57B7">
        <w:rPr>
          <w:szCs w:val="24"/>
          <w:lang w:val="en-US"/>
        </w:rPr>
        <w:fldChar w:fldCharType="separate"/>
      </w:r>
      <w:r w:rsidRPr="007F57B7">
        <w:rPr>
          <w:szCs w:val="24"/>
          <w:lang w:val="en-US"/>
        </w:rPr>
        <w:t>(Iptas and Acar, 1999)</w:t>
      </w:r>
      <w:r w:rsidRPr="007F57B7">
        <w:rPr>
          <w:szCs w:val="24"/>
        </w:rPr>
        <w:fldChar w:fldCharType="end"/>
      </w:r>
      <w:r w:rsidRPr="007F57B7">
        <w:rPr>
          <w:szCs w:val="24"/>
          <w:lang w:val="en-US"/>
        </w:rPr>
        <w:t>.</w:t>
      </w:r>
    </w:p>
    <w:p w14:paraId="3EFE0BB1" w14:textId="77777777" w:rsidR="002833D4" w:rsidRPr="007F57B7" w:rsidRDefault="002833D4" w:rsidP="00845FDA">
      <w:pPr>
        <w:spacing w:line="360" w:lineRule="auto"/>
        <w:contextualSpacing/>
        <w:rPr>
          <w:szCs w:val="24"/>
          <w:lang w:val="en-US"/>
        </w:rPr>
      </w:pPr>
    </w:p>
    <w:p w14:paraId="33135F24" w14:textId="77777777" w:rsidR="002833D4" w:rsidRPr="007F57B7" w:rsidRDefault="002833D4" w:rsidP="00845FDA">
      <w:pPr>
        <w:spacing w:line="360" w:lineRule="auto"/>
        <w:contextualSpacing/>
        <w:rPr>
          <w:b/>
          <w:szCs w:val="24"/>
          <w:lang w:val="en-US"/>
        </w:rPr>
      </w:pPr>
      <w:r w:rsidRPr="007F57B7">
        <w:rPr>
          <w:b/>
          <w:szCs w:val="24"/>
          <w:lang w:val="en-US"/>
        </w:rPr>
        <w:t>Cowpea (</w:t>
      </w:r>
      <w:r w:rsidRPr="007F57B7">
        <w:rPr>
          <w:b/>
          <w:i/>
          <w:szCs w:val="24"/>
          <w:lang w:val="en-US"/>
        </w:rPr>
        <w:t>Vigna Unguiculata</w:t>
      </w:r>
      <w:r w:rsidRPr="007F57B7">
        <w:rPr>
          <w:b/>
          <w:szCs w:val="24"/>
          <w:lang w:val="en-US"/>
        </w:rPr>
        <w:t>)</w:t>
      </w:r>
    </w:p>
    <w:p w14:paraId="6D23D423" w14:textId="56442A41" w:rsidR="002833D4" w:rsidRPr="007F57B7" w:rsidRDefault="002833D4" w:rsidP="00845FDA">
      <w:pPr>
        <w:spacing w:line="360" w:lineRule="auto"/>
        <w:contextualSpacing/>
        <w:rPr>
          <w:szCs w:val="24"/>
          <w:lang w:val="en-US"/>
        </w:rPr>
      </w:pPr>
      <w:r w:rsidRPr="007F57B7">
        <w:rPr>
          <w:szCs w:val="24"/>
          <w:lang w:val="en-US"/>
        </w:rPr>
        <w:t xml:space="preserve">Cowpea is an important food crop in western Saharan as well as sub-Saharan Africa. It happens to be a major source of both protein and vitamins for people, even animals. It’s leaves serve as forage and vegetables. In the case of inter-cropping with maize as is achieved in the control and experiment conditions of the project, it is recommended that Cowpea is planted with a spacing of 75cm x 50cm. </w:t>
      </w:r>
      <w:r w:rsidRPr="007F57B7">
        <w:rPr>
          <w:szCs w:val="24"/>
          <w:lang w:val="en-US"/>
        </w:rPr>
        <w:fldChar w:fldCharType="begin" w:fldLock="1"/>
      </w:r>
      <w:r w:rsidRPr="007F57B7">
        <w:rPr>
          <w:szCs w:val="24"/>
          <w:lang w:val="en-US"/>
        </w:rPr>
        <w:instrText>ADDIN CSL_CITATION {"citationItems":[{"id":"ITEM-1","itemData":{"author":[{"dropping-particle":"","family":"Dugje","given":"Ibrahim Yakamba","non-dropping-particle":"","parse-names":false,"suffix":""},{"dropping-particle":"","family":"Omoigui","given":"Lucky","non-dropping-particle":"","parse-names":false,"suffix":""},{"dropping-particle":"","family":"Ekeleme","given":"Friday","non-dropping-particle":"","parse-names":false,"suffix":""},{"dropping-particle":"","family":"Kamara","given":"Alpha Yaya","non-dropping-particle":"","parse-names":false,"suffix":""}],"id":"ITEM-1","issue":"January","issued":{"date-parts":[["2009"]]},"title":"Farmers ' Guide to Cowpea Production in West Africa Farmers ’ Guide to Cowpea Production in West Africa","type":"article-journal"},"uris":["http://www.mendeley.com/documents/?uuid=d7503d2b-e44f-486c-8ca3-a31240d4bb45"]}],"mendeley":{"formattedCitation":"(Dugje, Omoigui, Ekeleme, &amp; Kamara, 2009)","plainTextFormattedCitation":"(Dugje, Omoigui, Ekeleme, &amp; Kamara, 2009)","previouslyFormattedCitation":"(Dugje, Omoigui, Ekeleme, &amp; Kamara, 2009)"},"properties":{"noteIndex":0},"schema":"https://github.com/citation-style-language/schema/raw/master/csl-citation.json"}</w:instrText>
      </w:r>
      <w:r w:rsidRPr="007F57B7">
        <w:rPr>
          <w:szCs w:val="24"/>
          <w:lang w:val="en-US"/>
        </w:rPr>
        <w:fldChar w:fldCharType="separate"/>
      </w:r>
      <w:r w:rsidRPr="007F57B7">
        <w:rPr>
          <w:szCs w:val="24"/>
          <w:lang w:val="en-US"/>
        </w:rPr>
        <w:t xml:space="preserve">(Dugje </w:t>
      </w:r>
      <w:r w:rsidRPr="007F57B7">
        <w:rPr>
          <w:i/>
          <w:szCs w:val="24"/>
          <w:lang w:val="en-US"/>
        </w:rPr>
        <w:t>et al.,</w:t>
      </w:r>
      <w:r w:rsidRPr="007F57B7">
        <w:rPr>
          <w:szCs w:val="24"/>
          <w:lang w:val="en-US"/>
        </w:rPr>
        <w:t xml:space="preserve"> 2009)</w:t>
      </w:r>
      <w:r w:rsidRPr="007F57B7">
        <w:rPr>
          <w:szCs w:val="24"/>
        </w:rPr>
        <w:fldChar w:fldCharType="end"/>
      </w:r>
      <w:r w:rsidRPr="007F57B7">
        <w:rPr>
          <w:szCs w:val="24"/>
          <w:lang w:val="en-US"/>
        </w:rPr>
        <w:t>.</w:t>
      </w:r>
    </w:p>
    <w:p w14:paraId="128E374E" w14:textId="77777777" w:rsidR="002833D4" w:rsidRPr="007F57B7" w:rsidRDefault="002833D4" w:rsidP="00845FDA">
      <w:pPr>
        <w:spacing w:line="360" w:lineRule="auto"/>
        <w:contextualSpacing/>
        <w:rPr>
          <w:b/>
          <w:i/>
          <w:szCs w:val="24"/>
          <w:lang w:val="en-US"/>
        </w:rPr>
      </w:pPr>
      <w:r w:rsidRPr="007F57B7">
        <w:rPr>
          <w:b/>
          <w:szCs w:val="24"/>
          <w:lang w:val="en-US"/>
        </w:rPr>
        <w:t>Tomato (</w:t>
      </w:r>
      <w:r w:rsidRPr="007F57B7">
        <w:rPr>
          <w:b/>
          <w:i/>
          <w:szCs w:val="24"/>
          <w:lang w:val="en-US"/>
        </w:rPr>
        <w:t>Solanum Lycopersicum</w:t>
      </w:r>
      <w:r w:rsidRPr="007F57B7">
        <w:rPr>
          <w:b/>
          <w:szCs w:val="24"/>
          <w:lang w:val="en-US"/>
        </w:rPr>
        <w:t>)</w:t>
      </w:r>
    </w:p>
    <w:p w14:paraId="74EC7716" w14:textId="77777777" w:rsidR="002833D4" w:rsidRPr="007F57B7" w:rsidRDefault="002833D4" w:rsidP="00845FDA">
      <w:pPr>
        <w:spacing w:line="360" w:lineRule="auto"/>
        <w:contextualSpacing/>
        <w:rPr>
          <w:szCs w:val="24"/>
          <w:lang w:val="en-US"/>
        </w:rPr>
      </w:pPr>
      <w:r w:rsidRPr="007F57B7">
        <w:rPr>
          <w:szCs w:val="24"/>
          <w:lang w:val="en-US"/>
        </w:rPr>
        <w:t xml:space="preserve">Tomato yield and quality are influenced by fertility and separation amidst different variables. Nitrogen quantities influence numerous properties in tomato quality and yield, for example, natural product solidness, organic product measure, all out solvent solids, number of natural products per plant and attractive organic product yield we also observe that close spacing and productivity levels are essential to improve the harvest quantity and number of fruits per stand. In this regards a spacing of 30cm inter-row was selected as optimum for the crop yield </w:t>
      </w:r>
      <w:r w:rsidRPr="007F57B7">
        <w:rPr>
          <w:szCs w:val="24"/>
          <w:lang w:val="en-US"/>
        </w:rPr>
        <w:fldChar w:fldCharType="begin" w:fldLock="1"/>
      </w:r>
      <w:r w:rsidRPr="007F57B7">
        <w:rPr>
          <w:szCs w:val="24"/>
          <w:lang w:val="en-US"/>
        </w:rPr>
        <w:instrText>ADDIN CSL_CITATION {"citationItems":[{"id":"ITEM-1","itemData":{"author":[{"dropping-particle":"","family":"Nitrogen","given":"Effects O F","non-dropping-particle":"","parse-names":false,"suffix":""},{"dropping-particle":"","family":"On","given":"Spacing","non-dropping-particle":"","parse-names":false,"suffix":""},{"dropping-particle":"","family":"Yield","given":"Fruit","non-dropping-particle":"","parse-names":false,"suffix":""},{"dropping-particle":"","family":"Tomato","given":"O F","non-dropping-particle":"","parse-names":false,"suffix":""}],"id":"ITEM-1","issue":"December","issued":{"date-parts":[["2011"]]},"page":"50-60","title":"1 ,*, 2 2 1","type":"article-journal"},"uris":["http://www.mendeley.com/documents/?uuid=90a87159-8d6a-4cac-86e7-cb5aed3e12ea"]}],"mendeley":{"formattedCitation":"(Nitrogen, On, Yield, &amp; Tomato, 2011)","manualFormatting":"( Kirimi et al., 2011)","plainTextFormattedCitation":"(Nitrogen, On, Yield, &amp; Tomato, 2011)","previouslyFormattedCitation":"(Nitrogen, On, Yield, &amp; Tomato, 2011)"},"properties":{"noteIndex":0},"schema":"https://github.com/citation-style-language/schema/raw/master/csl-citation.json"}</w:instrText>
      </w:r>
      <w:r w:rsidRPr="007F57B7">
        <w:rPr>
          <w:szCs w:val="24"/>
          <w:lang w:val="en-US"/>
        </w:rPr>
        <w:fldChar w:fldCharType="separate"/>
      </w:r>
      <w:r w:rsidRPr="007F57B7">
        <w:rPr>
          <w:szCs w:val="24"/>
          <w:lang w:val="en-US"/>
        </w:rPr>
        <w:t xml:space="preserve">(Kirimi </w:t>
      </w:r>
      <w:r w:rsidRPr="007F57B7">
        <w:rPr>
          <w:i/>
          <w:szCs w:val="24"/>
          <w:lang w:val="en-US"/>
        </w:rPr>
        <w:t>et al.,</w:t>
      </w:r>
      <w:r w:rsidRPr="007F57B7">
        <w:rPr>
          <w:szCs w:val="24"/>
          <w:lang w:val="en-US"/>
        </w:rPr>
        <w:t xml:space="preserve"> 2011)</w:t>
      </w:r>
      <w:r w:rsidRPr="007F57B7">
        <w:rPr>
          <w:szCs w:val="24"/>
        </w:rPr>
        <w:fldChar w:fldCharType="end"/>
      </w:r>
      <w:r w:rsidRPr="007F57B7">
        <w:rPr>
          <w:szCs w:val="24"/>
          <w:lang w:val="en-US"/>
        </w:rPr>
        <w:t>.</w:t>
      </w:r>
    </w:p>
    <w:p w14:paraId="3190CDD9" w14:textId="450D1E6F" w:rsidR="002833D4" w:rsidRDefault="002833D4" w:rsidP="00845FDA">
      <w:pPr>
        <w:spacing w:line="360" w:lineRule="auto"/>
        <w:contextualSpacing/>
        <w:rPr>
          <w:szCs w:val="24"/>
          <w:lang w:val="en-US"/>
        </w:rPr>
      </w:pPr>
    </w:p>
    <w:p w14:paraId="23555DAB" w14:textId="77777777" w:rsidR="00D64867" w:rsidRPr="007F57B7" w:rsidRDefault="00D64867" w:rsidP="00845FDA">
      <w:pPr>
        <w:spacing w:line="360" w:lineRule="auto"/>
        <w:contextualSpacing/>
        <w:rPr>
          <w:szCs w:val="24"/>
          <w:lang w:val="en-US"/>
        </w:rPr>
      </w:pPr>
    </w:p>
    <w:p w14:paraId="1B35C9A9" w14:textId="77777777" w:rsidR="002833D4" w:rsidRPr="007F57B7" w:rsidRDefault="002833D4" w:rsidP="00845FDA">
      <w:pPr>
        <w:spacing w:line="360" w:lineRule="auto"/>
        <w:contextualSpacing/>
        <w:rPr>
          <w:szCs w:val="24"/>
          <w:lang w:val="en-US"/>
        </w:rPr>
      </w:pPr>
      <w:r w:rsidRPr="007F57B7">
        <w:rPr>
          <w:b/>
          <w:szCs w:val="24"/>
          <w:lang w:val="en-US"/>
        </w:rPr>
        <w:t>Land Sizing</w:t>
      </w:r>
      <w:r w:rsidRPr="007F57B7">
        <w:rPr>
          <w:szCs w:val="24"/>
          <w:lang w:val="en-US"/>
        </w:rPr>
        <w:t xml:space="preserve"> </w:t>
      </w:r>
    </w:p>
    <w:p w14:paraId="79862B56" w14:textId="77777777" w:rsidR="002833D4" w:rsidRPr="007F57B7" w:rsidRDefault="002833D4" w:rsidP="00845FDA">
      <w:pPr>
        <w:spacing w:line="360" w:lineRule="auto"/>
        <w:contextualSpacing/>
        <w:rPr>
          <w:szCs w:val="24"/>
          <w:lang w:val="en-US"/>
        </w:rPr>
      </w:pPr>
      <w:r w:rsidRPr="007F57B7">
        <w:rPr>
          <w:szCs w:val="24"/>
          <w:lang w:val="en-US"/>
        </w:rPr>
        <w:t xml:space="preserve">We selected 3 different Crop Species: </w:t>
      </w:r>
    </w:p>
    <w:p w14:paraId="2B39855E" w14:textId="77777777" w:rsidR="002833D4" w:rsidRPr="007F57B7" w:rsidRDefault="002833D4" w:rsidP="00845FDA">
      <w:pPr>
        <w:spacing w:line="360" w:lineRule="auto"/>
        <w:contextualSpacing/>
        <w:rPr>
          <w:szCs w:val="24"/>
          <w:lang w:val="en-US"/>
        </w:rPr>
      </w:pPr>
      <w:r w:rsidRPr="007F57B7">
        <w:rPr>
          <w:szCs w:val="24"/>
          <w:lang w:val="en-US"/>
        </w:rPr>
        <w:t>Maize (</w:t>
      </w:r>
      <w:r w:rsidRPr="007F57B7">
        <w:rPr>
          <w:i/>
          <w:szCs w:val="24"/>
          <w:lang w:val="en-US"/>
        </w:rPr>
        <w:t>Zea Mays L.</w:t>
      </w:r>
      <w:r w:rsidRPr="007F57B7">
        <w:rPr>
          <w:szCs w:val="24"/>
          <w:lang w:val="en-US"/>
        </w:rPr>
        <w:t xml:space="preserve">)  20cm x 10 = 200cm </w:t>
      </w:r>
    </w:p>
    <w:p w14:paraId="58BE3C31" w14:textId="77777777" w:rsidR="002833D4" w:rsidRPr="007F57B7" w:rsidRDefault="002833D4" w:rsidP="00845FDA">
      <w:pPr>
        <w:spacing w:line="360" w:lineRule="auto"/>
        <w:contextualSpacing/>
        <w:rPr>
          <w:szCs w:val="24"/>
          <w:lang w:val="en-US"/>
        </w:rPr>
      </w:pPr>
    </w:p>
    <w:p w14:paraId="151803DD" w14:textId="77777777" w:rsidR="002833D4" w:rsidRPr="007F57B7" w:rsidRDefault="002833D4" w:rsidP="00845FDA">
      <w:pPr>
        <w:spacing w:line="360" w:lineRule="auto"/>
        <w:contextualSpacing/>
        <w:rPr>
          <w:szCs w:val="24"/>
          <w:lang w:val="en-US"/>
        </w:rPr>
      </w:pPr>
      <w:r w:rsidRPr="007F57B7">
        <w:rPr>
          <w:szCs w:val="24"/>
          <w:lang w:val="en-US"/>
        </w:rPr>
        <w:t>Cowpea (</w:t>
      </w:r>
      <w:r w:rsidRPr="007F57B7">
        <w:rPr>
          <w:i/>
          <w:szCs w:val="24"/>
          <w:lang w:val="en-US"/>
        </w:rPr>
        <w:t>Vigna unguiculata</w:t>
      </w:r>
      <w:r w:rsidRPr="007F57B7">
        <w:rPr>
          <w:szCs w:val="24"/>
          <w:lang w:val="en-US"/>
        </w:rPr>
        <w:t>) 50cm x 10 = 500cm</w:t>
      </w:r>
    </w:p>
    <w:p w14:paraId="5558E384" w14:textId="77777777" w:rsidR="002833D4" w:rsidRPr="007F57B7" w:rsidRDefault="002833D4" w:rsidP="00845FDA">
      <w:pPr>
        <w:spacing w:line="360" w:lineRule="auto"/>
        <w:contextualSpacing/>
        <w:rPr>
          <w:szCs w:val="24"/>
          <w:lang w:val="en-US"/>
        </w:rPr>
      </w:pPr>
    </w:p>
    <w:p w14:paraId="4E1D1B90" w14:textId="77777777" w:rsidR="002833D4" w:rsidRPr="007F57B7" w:rsidRDefault="002833D4" w:rsidP="00845FDA">
      <w:pPr>
        <w:spacing w:line="360" w:lineRule="auto"/>
        <w:contextualSpacing/>
        <w:rPr>
          <w:szCs w:val="24"/>
          <w:lang w:val="en-US"/>
        </w:rPr>
      </w:pPr>
      <w:r w:rsidRPr="007F57B7">
        <w:rPr>
          <w:szCs w:val="24"/>
          <w:lang w:val="en-US"/>
        </w:rPr>
        <w:t>Tomatoe (</w:t>
      </w:r>
      <w:r w:rsidRPr="007F57B7">
        <w:rPr>
          <w:i/>
          <w:szCs w:val="24"/>
          <w:lang w:val="en-US"/>
        </w:rPr>
        <w:t xml:space="preserve">Solanum lycopersicum) </w:t>
      </w:r>
      <w:r w:rsidRPr="007F57B7">
        <w:rPr>
          <w:szCs w:val="24"/>
          <w:lang w:val="en-US"/>
        </w:rPr>
        <w:t>30cm x 10 = 300cm</w:t>
      </w:r>
    </w:p>
    <w:p w14:paraId="4DB750A2" w14:textId="77777777" w:rsidR="002833D4" w:rsidRPr="007F57B7" w:rsidRDefault="002833D4" w:rsidP="00845FDA">
      <w:pPr>
        <w:spacing w:line="360" w:lineRule="auto"/>
        <w:contextualSpacing/>
        <w:rPr>
          <w:szCs w:val="24"/>
          <w:lang w:val="en-US"/>
        </w:rPr>
      </w:pPr>
    </w:p>
    <w:p w14:paraId="0C9D3138" w14:textId="77777777" w:rsidR="002833D4" w:rsidRPr="007F57B7" w:rsidRDefault="002833D4" w:rsidP="00845FDA">
      <w:pPr>
        <w:spacing w:line="360" w:lineRule="auto"/>
        <w:contextualSpacing/>
        <w:rPr>
          <w:szCs w:val="24"/>
          <w:lang w:val="en-US"/>
        </w:rPr>
      </w:pPr>
      <w:r w:rsidRPr="007F57B7">
        <w:rPr>
          <w:szCs w:val="24"/>
          <w:lang w:val="en-US"/>
        </w:rPr>
        <w:t>Total number of rows = 6.</w:t>
      </w:r>
    </w:p>
    <w:p w14:paraId="0575E712" w14:textId="77777777" w:rsidR="002833D4" w:rsidRPr="007F57B7" w:rsidRDefault="002833D4" w:rsidP="00845FDA">
      <w:pPr>
        <w:spacing w:line="360" w:lineRule="auto"/>
        <w:contextualSpacing/>
        <w:rPr>
          <w:szCs w:val="24"/>
          <w:lang w:val="en-US"/>
        </w:rPr>
      </w:pPr>
      <w:r w:rsidRPr="007F57B7">
        <w:rPr>
          <w:szCs w:val="24"/>
          <w:lang w:val="en-US"/>
        </w:rPr>
        <w:t>3 rows control.</w:t>
      </w:r>
    </w:p>
    <w:p w14:paraId="172E5A15" w14:textId="77777777" w:rsidR="002833D4" w:rsidRPr="007F57B7" w:rsidRDefault="002833D4" w:rsidP="00845FDA">
      <w:pPr>
        <w:spacing w:line="360" w:lineRule="auto"/>
        <w:contextualSpacing/>
        <w:rPr>
          <w:szCs w:val="24"/>
          <w:lang w:val="en-US"/>
        </w:rPr>
      </w:pPr>
      <w:r w:rsidRPr="007F57B7">
        <w:rPr>
          <w:szCs w:val="24"/>
          <w:lang w:val="en-US"/>
        </w:rPr>
        <w:t>3 rows Experiment.</w:t>
      </w:r>
    </w:p>
    <w:p w14:paraId="6842A879" w14:textId="77777777" w:rsidR="002833D4" w:rsidRPr="007F57B7" w:rsidRDefault="002833D4" w:rsidP="00845FDA">
      <w:pPr>
        <w:spacing w:line="360" w:lineRule="auto"/>
        <w:contextualSpacing/>
        <w:jc w:val="center"/>
        <w:rPr>
          <w:szCs w:val="24"/>
          <w:lang w:val="en-US"/>
        </w:rPr>
      </w:pPr>
      <w:r w:rsidRPr="007F57B7">
        <w:rPr>
          <w:noProof/>
          <w:szCs w:val="24"/>
          <w:lang w:val="en-US"/>
        </w:rPr>
        <w:drawing>
          <wp:inline distT="0" distB="0" distL="0" distR="0" wp14:anchorId="372756EB" wp14:editId="7B3E46F7">
            <wp:extent cx="4240634" cy="2639398"/>
            <wp:effectExtent l="19050" t="0" r="7516" b="0"/>
            <wp:docPr id="2" name="Picture 1" descr="20190213_1229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213_122930.jpg"/>
                    <pic:cNvPicPr/>
                  </pic:nvPicPr>
                  <pic:blipFill>
                    <a:blip r:embed="rId13" cstate="print"/>
                    <a:stretch>
                      <a:fillRect/>
                    </a:stretch>
                  </pic:blipFill>
                  <pic:spPr>
                    <a:xfrm>
                      <a:off x="0" y="0"/>
                      <a:ext cx="4240778" cy="2639487"/>
                    </a:xfrm>
                    <a:prstGeom prst="rect">
                      <a:avLst/>
                    </a:prstGeom>
                  </pic:spPr>
                </pic:pic>
              </a:graphicData>
            </a:graphic>
          </wp:inline>
        </w:drawing>
      </w:r>
    </w:p>
    <w:p w14:paraId="604629C8" w14:textId="77777777" w:rsidR="002833D4" w:rsidRPr="007F57B7" w:rsidRDefault="002833D4" w:rsidP="00845FDA">
      <w:pPr>
        <w:pStyle w:val="Heading5"/>
      </w:pPr>
      <w:bookmarkStart w:id="103" w:name="_Toc5153249"/>
      <w:r w:rsidRPr="007F57B7">
        <w:t>Figure 3.2: Farm Land</w:t>
      </w:r>
      <w:bookmarkEnd w:id="103"/>
    </w:p>
    <w:p w14:paraId="7EBDD936" w14:textId="77777777" w:rsidR="002833D4" w:rsidRPr="007F57B7" w:rsidRDefault="002833D4" w:rsidP="00845FDA">
      <w:pPr>
        <w:spacing w:line="360" w:lineRule="auto"/>
        <w:contextualSpacing/>
        <w:rPr>
          <w:szCs w:val="24"/>
          <w:lang w:val="en-US"/>
        </w:rPr>
      </w:pPr>
    </w:p>
    <w:tbl>
      <w:tblPr>
        <w:tblStyle w:val="TableGrid"/>
        <w:tblW w:w="0" w:type="auto"/>
        <w:tblLook w:val="04A0" w:firstRow="1" w:lastRow="0" w:firstColumn="1" w:lastColumn="0" w:noHBand="0" w:noVBand="1"/>
      </w:tblPr>
      <w:tblGrid>
        <w:gridCol w:w="2096"/>
        <w:gridCol w:w="1740"/>
        <w:gridCol w:w="1731"/>
        <w:gridCol w:w="1694"/>
        <w:gridCol w:w="1516"/>
      </w:tblGrid>
      <w:tr w:rsidR="002833D4" w:rsidRPr="007F57B7" w14:paraId="35A14452" w14:textId="77777777" w:rsidTr="00475A1F">
        <w:tc>
          <w:tcPr>
            <w:tcW w:w="2196" w:type="dxa"/>
          </w:tcPr>
          <w:p w14:paraId="5442DA9C" w14:textId="77777777" w:rsidR="002833D4" w:rsidRPr="007F57B7" w:rsidRDefault="002833D4" w:rsidP="00845FDA">
            <w:pPr>
              <w:spacing w:line="360" w:lineRule="auto"/>
              <w:contextualSpacing/>
              <w:rPr>
                <w:b/>
                <w:szCs w:val="24"/>
                <w:lang w:val="en-US"/>
              </w:rPr>
            </w:pPr>
            <w:r w:rsidRPr="007F57B7">
              <w:rPr>
                <w:b/>
                <w:szCs w:val="24"/>
                <w:lang w:val="en-US"/>
              </w:rPr>
              <w:t>Crop Species</w:t>
            </w:r>
          </w:p>
        </w:tc>
        <w:tc>
          <w:tcPr>
            <w:tcW w:w="1834" w:type="dxa"/>
          </w:tcPr>
          <w:p w14:paraId="23C98564" w14:textId="77777777" w:rsidR="002833D4" w:rsidRPr="007F57B7" w:rsidRDefault="002833D4" w:rsidP="00845FDA">
            <w:pPr>
              <w:spacing w:line="360" w:lineRule="auto"/>
              <w:contextualSpacing/>
              <w:rPr>
                <w:b/>
                <w:szCs w:val="24"/>
                <w:lang w:val="en-US"/>
              </w:rPr>
            </w:pPr>
            <w:r w:rsidRPr="007F57B7">
              <w:rPr>
                <w:b/>
                <w:szCs w:val="24"/>
                <w:lang w:val="en-US"/>
              </w:rPr>
              <w:t>Number of Crops</w:t>
            </w:r>
          </w:p>
        </w:tc>
        <w:tc>
          <w:tcPr>
            <w:tcW w:w="1829" w:type="dxa"/>
          </w:tcPr>
          <w:p w14:paraId="050F0454" w14:textId="77777777" w:rsidR="002833D4" w:rsidRPr="007F57B7" w:rsidRDefault="002833D4" w:rsidP="00845FDA">
            <w:pPr>
              <w:spacing w:line="360" w:lineRule="auto"/>
              <w:contextualSpacing/>
              <w:rPr>
                <w:b/>
                <w:szCs w:val="24"/>
                <w:lang w:val="en-US"/>
              </w:rPr>
            </w:pPr>
            <w:r w:rsidRPr="007F57B7">
              <w:rPr>
                <w:b/>
                <w:szCs w:val="24"/>
                <w:lang w:val="en-US"/>
              </w:rPr>
              <w:t>Inter-row Spacing (cm)</w:t>
            </w:r>
          </w:p>
        </w:tc>
        <w:tc>
          <w:tcPr>
            <w:tcW w:w="1799" w:type="dxa"/>
          </w:tcPr>
          <w:p w14:paraId="2C25CA6E" w14:textId="77777777" w:rsidR="002833D4" w:rsidRPr="007F57B7" w:rsidRDefault="002833D4" w:rsidP="00845FDA">
            <w:pPr>
              <w:spacing w:line="360" w:lineRule="auto"/>
              <w:contextualSpacing/>
              <w:rPr>
                <w:b/>
                <w:szCs w:val="24"/>
                <w:lang w:val="en-US"/>
              </w:rPr>
            </w:pPr>
            <w:r w:rsidRPr="007F57B7">
              <w:rPr>
                <w:b/>
                <w:szCs w:val="24"/>
                <w:lang w:val="en-US"/>
              </w:rPr>
              <w:t>Row Length</w:t>
            </w:r>
          </w:p>
          <w:p w14:paraId="40D3B57A" w14:textId="77777777" w:rsidR="002833D4" w:rsidRPr="007F57B7" w:rsidRDefault="002833D4" w:rsidP="00845FDA">
            <w:pPr>
              <w:spacing w:line="360" w:lineRule="auto"/>
              <w:contextualSpacing/>
              <w:rPr>
                <w:b/>
                <w:szCs w:val="24"/>
                <w:lang w:val="en-US"/>
              </w:rPr>
            </w:pPr>
            <w:r w:rsidRPr="007F57B7">
              <w:rPr>
                <w:b/>
                <w:szCs w:val="24"/>
                <w:lang w:val="en-US"/>
              </w:rPr>
              <w:t>(cm)</w:t>
            </w:r>
          </w:p>
        </w:tc>
        <w:tc>
          <w:tcPr>
            <w:tcW w:w="1584" w:type="dxa"/>
          </w:tcPr>
          <w:p w14:paraId="14E5E928" w14:textId="77777777" w:rsidR="002833D4" w:rsidRPr="007F57B7" w:rsidRDefault="002833D4" w:rsidP="00845FDA">
            <w:pPr>
              <w:spacing w:line="360" w:lineRule="auto"/>
              <w:contextualSpacing/>
              <w:rPr>
                <w:b/>
                <w:szCs w:val="24"/>
                <w:lang w:val="en-US"/>
              </w:rPr>
            </w:pPr>
            <w:r w:rsidRPr="007F57B7">
              <w:rPr>
                <w:b/>
                <w:szCs w:val="24"/>
                <w:lang w:val="en-US"/>
              </w:rPr>
              <w:t>Row Spacing</w:t>
            </w:r>
          </w:p>
          <w:p w14:paraId="532E6338" w14:textId="77777777" w:rsidR="002833D4" w:rsidRPr="007F57B7" w:rsidRDefault="002833D4" w:rsidP="00845FDA">
            <w:pPr>
              <w:spacing w:line="360" w:lineRule="auto"/>
              <w:contextualSpacing/>
              <w:rPr>
                <w:b/>
                <w:szCs w:val="24"/>
                <w:lang w:val="en-US"/>
              </w:rPr>
            </w:pPr>
            <w:r w:rsidRPr="007F57B7">
              <w:rPr>
                <w:b/>
                <w:szCs w:val="24"/>
                <w:lang w:val="en-US"/>
              </w:rPr>
              <w:t>(cm)</w:t>
            </w:r>
          </w:p>
        </w:tc>
      </w:tr>
      <w:tr w:rsidR="002833D4" w:rsidRPr="007F57B7" w14:paraId="124B8FB1" w14:textId="77777777" w:rsidTr="00475A1F">
        <w:tc>
          <w:tcPr>
            <w:tcW w:w="9242" w:type="dxa"/>
            <w:gridSpan w:val="5"/>
          </w:tcPr>
          <w:p w14:paraId="06C6C3A0" w14:textId="77777777" w:rsidR="002833D4" w:rsidRPr="007F57B7" w:rsidRDefault="002833D4" w:rsidP="00845FDA">
            <w:pPr>
              <w:spacing w:line="360" w:lineRule="auto"/>
              <w:contextualSpacing/>
              <w:rPr>
                <w:szCs w:val="24"/>
                <w:lang w:val="en-US"/>
              </w:rPr>
            </w:pPr>
            <w:r w:rsidRPr="007F57B7">
              <w:rPr>
                <w:szCs w:val="24"/>
                <w:lang w:val="en-US"/>
              </w:rPr>
              <w:t>EXPERIMENT</w:t>
            </w:r>
          </w:p>
        </w:tc>
      </w:tr>
      <w:tr w:rsidR="002833D4" w:rsidRPr="007F57B7" w14:paraId="183D825A" w14:textId="77777777" w:rsidTr="00475A1F">
        <w:tc>
          <w:tcPr>
            <w:tcW w:w="2196" w:type="dxa"/>
          </w:tcPr>
          <w:p w14:paraId="77D44679" w14:textId="77777777" w:rsidR="002833D4" w:rsidRPr="007F57B7" w:rsidRDefault="002833D4" w:rsidP="00845FDA">
            <w:pPr>
              <w:spacing w:line="360" w:lineRule="auto"/>
              <w:contextualSpacing/>
              <w:rPr>
                <w:szCs w:val="24"/>
                <w:lang w:val="en-US"/>
              </w:rPr>
            </w:pPr>
            <w:r w:rsidRPr="007F57B7">
              <w:rPr>
                <w:szCs w:val="24"/>
                <w:lang w:val="en-US"/>
              </w:rPr>
              <w:t>MAIZE</w:t>
            </w:r>
          </w:p>
        </w:tc>
        <w:tc>
          <w:tcPr>
            <w:tcW w:w="1834" w:type="dxa"/>
          </w:tcPr>
          <w:p w14:paraId="25A0939C" w14:textId="77777777" w:rsidR="002833D4" w:rsidRPr="007F57B7" w:rsidRDefault="002833D4" w:rsidP="00845FDA">
            <w:pPr>
              <w:spacing w:line="360" w:lineRule="auto"/>
              <w:contextualSpacing/>
              <w:rPr>
                <w:szCs w:val="24"/>
                <w:lang w:val="en-US"/>
              </w:rPr>
            </w:pPr>
            <w:r w:rsidRPr="007F57B7">
              <w:rPr>
                <w:szCs w:val="24"/>
                <w:lang w:val="en-US"/>
              </w:rPr>
              <w:t>10</w:t>
            </w:r>
          </w:p>
        </w:tc>
        <w:tc>
          <w:tcPr>
            <w:tcW w:w="1829" w:type="dxa"/>
          </w:tcPr>
          <w:p w14:paraId="1C4B80B2" w14:textId="77777777" w:rsidR="002833D4" w:rsidRPr="007F57B7" w:rsidRDefault="002833D4" w:rsidP="00845FDA">
            <w:pPr>
              <w:spacing w:line="360" w:lineRule="auto"/>
              <w:contextualSpacing/>
              <w:rPr>
                <w:szCs w:val="24"/>
                <w:lang w:val="en-US"/>
              </w:rPr>
            </w:pPr>
            <w:r w:rsidRPr="007F57B7">
              <w:rPr>
                <w:szCs w:val="24"/>
                <w:lang w:val="en-US"/>
              </w:rPr>
              <w:t>20</w:t>
            </w:r>
          </w:p>
        </w:tc>
        <w:tc>
          <w:tcPr>
            <w:tcW w:w="1799" w:type="dxa"/>
          </w:tcPr>
          <w:p w14:paraId="1794E8E9" w14:textId="77777777" w:rsidR="002833D4" w:rsidRPr="007F57B7" w:rsidRDefault="002833D4" w:rsidP="00845FDA">
            <w:pPr>
              <w:spacing w:line="360" w:lineRule="auto"/>
              <w:contextualSpacing/>
              <w:rPr>
                <w:szCs w:val="24"/>
                <w:lang w:val="en-US"/>
              </w:rPr>
            </w:pPr>
            <w:r w:rsidRPr="007F57B7">
              <w:rPr>
                <w:szCs w:val="24"/>
                <w:lang w:val="en-US"/>
              </w:rPr>
              <w:t>200</w:t>
            </w:r>
          </w:p>
        </w:tc>
        <w:tc>
          <w:tcPr>
            <w:tcW w:w="1584" w:type="dxa"/>
          </w:tcPr>
          <w:p w14:paraId="46B7E79E" w14:textId="77777777" w:rsidR="002833D4" w:rsidRPr="007F57B7" w:rsidRDefault="002833D4" w:rsidP="00845FDA">
            <w:pPr>
              <w:spacing w:line="360" w:lineRule="auto"/>
              <w:contextualSpacing/>
              <w:rPr>
                <w:szCs w:val="24"/>
                <w:lang w:val="en-US"/>
              </w:rPr>
            </w:pPr>
            <w:r w:rsidRPr="007F57B7">
              <w:rPr>
                <w:szCs w:val="24"/>
                <w:lang w:val="en-US"/>
              </w:rPr>
              <w:t>100</w:t>
            </w:r>
          </w:p>
        </w:tc>
      </w:tr>
      <w:tr w:rsidR="002833D4" w:rsidRPr="007F57B7" w14:paraId="4AC32169" w14:textId="77777777" w:rsidTr="00475A1F">
        <w:tc>
          <w:tcPr>
            <w:tcW w:w="2196" w:type="dxa"/>
          </w:tcPr>
          <w:p w14:paraId="0ABE6408" w14:textId="77777777" w:rsidR="002833D4" w:rsidRPr="007F57B7" w:rsidRDefault="002833D4" w:rsidP="00845FDA">
            <w:pPr>
              <w:spacing w:line="360" w:lineRule="auto"/>
              <w:contextualSpacing/>
              <w:rPr>
                <w:szCs w:val="24"/>
                <w:lang w:val="en-US"/>
              </w:rPr>
            </w:pPr>
            <w:r w:rsidRPr="007F57B7">
              <w:rPr>
                <w:szCs w:val="24"/>
                <w:lang w:val="en-US"/>
              </w:rPr>
              <w:t>COWPEA</w:t>
            </w:r>
          </w:p>
        </w:tc>
        <w:tc>
          <w:tcPr>
            <w:tcW w:w="1834" w:type="dxa"/>
          </w:tcPr>
          <w:p w14:paraId="45103643" w14:textId="77777777" w:rsidR="002833D4" w:rsidRPr="007F57B7" w:rsidRDefault="002833D4" w:rsidP="00845FDA">
            <w:pPr>
              <w:spacing w:line="360" w:lineRule="auto"/>
              <w:contextualSpacing/>
              <w:rPr>
                <w:szCs w:val="24"/>
                <w:lang w:val="en-US"/>
              </w:rPr>
            </w:pPr>
            <w:r w:rsidRPr="007F57B7">
              <w:rPr>
                <w:szCs w:val="24"/>
                <w:lang w:val="en-US"/>
              </w:rPr>
              <w:t>10</w:t>
            </w:r>
          </w:p>
        </w:tc>
        <w:tc>
          <w:tcPr>
            <w:tcW w:w="1829" w:type="dxa"/>
          </w:tcPr>
          <w:p w14:paraId="19FE7A64" w14:textId="77777777" w:rsidR="002833D4" w:rsidRPr="007F57B7" w:rsidRDefault="002833D4" w:rsidP="00845FDA">
            <w:pPr>
              <w:spacing w:line="360" w:lineRule="auto"/>
              <w:contextualSpacing/>
              <w:rPr>
                <w:szCs w:val="24"/>
                <w:lang w:val="en-US"/>
              </w:rPr>
            </w:pPr>
            <w:r w:rsidRPr="007F57B7">
              <w:rPr>
                <w:szCs w:val="24"/>
                <w:lang w:val="en-US"/>
              </w:rPr>
              <w:t>50</w:t>
            </w:r>
          </w:p>
        </w:tc>
        <w:tc>
          <w:tcPr>
            <w:tcW w:w="1799" w:type="dxa"/>
          </w:tcPr>
          <w:p w14:paraId="52A9FDD5" w14:textId="77777777" w:rsidR="002833D4" w:rsidRPr="007F57B7" w:rsidRDefault="002833D4" w:rsidP="00845FDA">
            <w:pPr>
              <w:spacing w:line="360" w:lineRule="auto"/>
              <w:contextualSpacing/>
              <w:rPr>
                <w:szCs w:val="24"/>
                <w:lang w:val="en-US"/>
              </w:rPr>
            </w:pPr>
            <w:r w:rsidRPr="007F57B7">
              <w:rPr>
                <w:szCs w:val="24"/>
                <w:lang w:val="en-US"/>
              </w:rPr>
              <w:t>500</w:t>
            </w:r>
          </w:p>
        </w:tc>
        <w:tc>
          <w:tcPr>
            <w:tcW w:w="1584" w:type="dxa"/>
          </w:tcPr>
          <w:p w14:paraId="5E7BB45C" w14:textId="77777777" w:rsidR="002833D4" w:rsidRPr="007F57B7" w:rsidRDefault="002833D4" w:rsidP="00845FDA">
            <w:pPr>
              <w:spacing w:line="360" w:lineRule="auto"/>
              <w:contextualSpacing/>
              <w:rPr>
                <w:szCs w:val="24"/>
                <w:lang w:val="en-US"/>
              </w:rPr>
            </w:pPr>
            <w:r w:rsidRPr="007F57B7">
              <w:rPr>
                <w:szCs w:val="24"/>
                <w:lang w:val="en-US"/>
              </w:rPr>
              <w:t>100</w:t>
            </w:r>
          </w:p>
        </w:tc>
      </w:tr>
      <w:tr w:rsidR="002833D4" w:rsidRPr="007F57B7" w14:paraId="5C0F1102" w14:textId="77777777" w:rsidTr="00475A1F">
        <w:tc>
          <w:tcPr>
            <w:tcW w:w="2196" w:type="dxa"/>
          </w:tcPr>
          <w:p w14:paraId="3AE599E1" w14:textId="77777777" w:rsidR="002833D4" w:rsidRPr="007F57B7" w:rsidRDefault="002833D4" w:rsidP="00845FDA">
            <w:pPr>
              <w:spacing w:line="360" w:lineRule="auto"/>
              <w:contextualSpacing/>
              <w:rPr>
                <w:szCs w:val="24"/>
                <w:lang w:val="en-US"/>
              </w:rPr>
            </w:pPr>
            <w:r w:rsidRPr="007F57B7">
              <w:rPr>
                <w:szCs w:val="24"/>
                <w:lang w:val="en-US"/>
              </w:rPr>
              <w:t>TOMATOE</w:t>
            </w:r>
          </w:p>
        </w:tc>
        <w:tc>
          <w:tcPr>
            <w:tcW w:w="1834" w:type="dxa"/>
          </w:tcPr>
          <w:p w14:paraId="154D1353" w14:textId="77777777" w:rsidR="002833D4" w:rsidRPr="007F57B7" w:rsidRDefault="002833D4" w:rsidP="00845FDA">
            <w:pPr>
              <w:spacing w:line="360" w:lineRule="auto"/>
              <w:contextualSpacing/>
              <w:rPr>
                <w:szCs w:val="24"/>
                <w:lang w:val="en-US"/>
              </w:rPr>
            </w:pPr>
            <w:r w:rsidRPr="007F57B7">
              <w:rPr>
                <w:szCs w:val="24"/>
                <w:lang w:val="en-US"/>
              </w:rPr>
              <w:t>10</w:t>
            </w:r>
          </w:p>
        </w:tc>
        <w:tc>
          <w:tcPr>
            <w:tcW w:w="1829" w:type="dxa"/>
          </w:tcPr>
          <w:p w14:paraId="48EB0EAD" w14:textId="77777777" w:rsidR="002833D4" w:rsidRPr="007F57B7" w:rsidRDefault="002833D4" w:rsidP="00845FDA">
            <w:pPr>
              <w:spacing w:line="360" w:lineRule="auto"/>
              <w:contextualSpacing/>
              <w:rPr>
                <w:szCs w:val="24"/>
                <w:lang w:val="en-US"/>
              </w:rPr>
            </w:pPr>
            <w:r w:rsidRPr="007F57B7">
              <w:rPr>
                <w:szCs w:val="24"/>
                <w:lang w:val="en-US"/>
              </w:rPr>
              <w:t>30</w:t>
            </w:r>
          </w:p>
        </w:tc>
        <w:tc>
          <w:tcPr>
            <w:tcW w:w="1799" w:type="dxa"/>
          </w:tcPr>
          <w:p w14:paraId="7C9ECD2C" w14:textId="77777777" w:rsidR="002833D4" w:rsidRPr="007F57B7" w:rsidRDefault="002833D4" w:rsidP="00845FDA">
            <w:pPr>
              <w:spacing w:line="360" w:lineRule="auto"/>
              <w:contextualSpacing/>
              <w:rPr>
                <w:szCs w:val="24"/>
                <w:lang w:val="en-US"/>
              </w:rPr>
            </w:pPr>
            <w:r w:rsidRPr="007F57B7">
              <w:rPr>
                <w:szCs w:val="24"/>
                <w:lang w:val="en-US"/>
              </w:rPr>
              <w:t>300</w:t>
            </w:r>
          </w:p>
        </w:tc>
        <w:tc>
          <w:tcPr>
            <w:tcW w:w="1584" w:type="dxa"/>
          </w:tcPr>
          <w:p w14:paraId="73321861" w14:textId="77777777" w:rsidR="002833D4" w:rsidRPr="007F57B7" w:rsidRDefault="002833D4" w:rsidP="00845FDA">
            <w:pPr>
              <w:spacing w:line="360" w:lineRule="auto"/>
              <w:contextualSpacing/>
              <w:rPr>
                <w:szCs w:val="24"/>
                <w:lang w:val="en-US"/>
              </w:rPr>
            </w:pPr>
            <w:r w:rsidRPr="007F57B7">
              <w:rPr>
                <w:szCs w:val="24"/>
                <w:lang w:val="en-US"/>
              </w:rPr>
              <w:t>100</w:t>
            </w:r>
          </w:p>
          <w:p w14:paraId="63DE23C4" w14:textId="77777777" w:rsidR="002833D4" w:rsidRPr="007F57B7" w:rsidRDefault="002833D4" w:rsidP="00845FDA">
            <w:pPr>
              <w:spacing w:line="360" w:lineRule="auto"/>
              <w:contextualSpacing/>
              <w:rPr>
                <w:szCs w:val="24"/>
                <w:lang w:val="en-US"/>
              </w:rPr>
            </w:pPr>
          </w:p>
        </w:tc>
      </w:tr>
      <w:tr w:rsidR="002833D4" w:rsidRPr="007F57B7" w14:paraId="7D022466" w14:textId="77777777" w:rsidTr="00475A1F">
        <w:tc>
          <w:tcPr>
            <w:tcW w:w="9242" w:type="dxa"/>
            <w:gridSpan w:val="5"/>
          </w:tcPr>
          <w:p w14:paraId="490C6EC4" w14:textId="77777777" w:rsidR="002833D4" w:rsidRPr="007F57B7" w:rsidRDefault="002833D4" w:rsidP="00845FDA">
            <w:pPr>
              <w:spacing w:line="360" w:lineRule="auto"/>
              <w:contextualSpacing/>
              <w:rPr>
                <w:szCs w:val="24"/>
                <w:lang w:val="en-US"/>
              </w:rPr>
            </w:pPr>
            <w:r w:rsidRPr="007F57B7">
              <w:rPr>
                <w:szCs w:val="24"/>
                <w:lang w:val="en-US"/>
              </w:rPr>
              <w:t>CONTROL</w:t>
            </w:r>
          </w:p>
        </w:tc>
      </w:tr>
      <w:tr w:rsidR="002833D4" w:rsidRPr="007F57B7" w14:paraId="1679DA43" w14:textId="77777777" w:rsidTr="00475A1F">
        <w:tc>
          <w:tcPr>
            <w:tcW w:w="2196" w:type="dxa"/>
          </w:tcPr>
          <w:p w14:paraId="563B5D08" w14:textId="77777777" w:rsidR="002833D4" w:rsidRPr="007F57B7" w:rsidRDefault="002833D4" w:rsidP="00845FDA">
            <w:pPr>
              <w:spacing w:line="360" w:lineRule="auto"/>
              <w:contextualSpacing/>
              <w:rPr>
                <w:szCs w:val="24"/>
                <w:lang w:val="en-US"/>
              </w:rPr>
            </w:pPr>
            <w:r w:rsidRPr="007F57B7">
              <w:rPr>
                <w:szCs w:val="24"/>
                <w:lang w:val="en-US"/>
              </w:rPr>
              <w:t>MAIZE</w:t>
            </w:r>
          </w:p>
        </w:tc>
        <w:tc>
          <w:tcPr>
            <w:tcW w:w="1834" w:type="dxa"/>
          </w:tcPr>
          <w:p w14:paraId="3E6CDF09" w14:textId="77777777" w:rsidR="002833D4" w:rsidRPr="007F57B7" w:rsidRDefault="002833D4" w:rsidP="00845FDA">
            <w:pPr>
              <w:spacing w:line="360" w:lineRule="auto"/>
              <w:contextualSpacing/>
              <w:rPr>
                <w:szCs w:val="24"/>
                <w:lang w:val="en-US"/>
              </w:rPr>
            </w:pPr>
            <w:r w:rsidRPr="007F57B7">
              <w:rPr>
                <w:szCs w:val="24"/>
                <w:lang w:val="en-US"/>
              </w:rPr>
              <w:t>10</w:t>
            </w:r>
          </w:p>
        </w:tc>
        <w:tc>
          <w:tcPr>
            <w:tcW w:w="1829" w:type="dxa"/>
          </w:tcPr>
          <w:p w14:paraId="71B54205" w14:textId="77777777" w:rsidR="002833D4" w:rsidRPr="007F57B7" w:rsidRDefault="002833D4" w:rsidP="00845FDA">
            <w:pPr>
              <w:spacing w:line="360" w:lineRule="auto"/>
              <w:contextualSpacing/>
              <w:rPr>
                <w:szCs w:val="24"/>
                <w:lang w:val="en-US"/>
              </w:rPr>
            </w:pPr>
            <w:r w:rsidRPr="007F57B7">
              <w:rPr>
                <w:szCs w:val="24"/>
                <w:lang w:val="en-US"/>
              </w:rPr>
              <w:t>20</w:t>
            </w:r>
          </w:p>
        </w:tc>
        <w:tc>
          <w:tcPr>
            <w:tcW w:w="1799" w:type="dxa"/>
          </w:tcPr>
          <w:p w14:paraId="51B2AD48" w14:textId="77777777" w:rsidR="002833D4" w:rsidRPr="007F57B7" w:rsidRDefault="002833D4" w:rsidP="00845FDA">
            <w:pPr>
              <w:spacing w:line="360" w:lineRule="auto"/>
              <w:contextualSpacing/>
              <w:rPr>
                <w:szCs w:val="24"/>
                <w:lang w:val="en-US"/>
              </w:rPr>
            </w:pPr>
            <w:r w:rsidRPr="007F57B7">
              <w:rPr>
                <w:szCs w:val="24"/>
                <w:lang w:val="en-US"/>
              </w:rPr>
              <w:t>200</w:t>
            </w:r>
          </w:p>
        </w:tc>
        <w:tc>
          <w:tcPr>
            <w:tcW w:w="1584" w:type="dxa"/>
          </w:tcPr>
          <w:p w14:paraId="4EAE798C" w14:textId="77777777" w:rsidR="002833D4" w:rsidRPr="007F57B7" w:rsidRDefault="002833D4" w:rsidP="00845FDA">
            <w:pPr>
              <w:spacing w:line="360" w:lineRule="auto"/>
              <w:contextualSpacing/>
              <w:rPr>
                <w:szCs w:val="24"/>
                <w:lang w:val="en-US"/>
              </w:rPr>
            </w:pPr>
            <w:r w:rsidRPr="007F57B7">
              <w:rPr>
                <w:szCs w:val="24"/>
                <w:lang w:val="en-US"/>
              </w:rPr>
              <w:t>100</w:t>
            </w:r>
          </w:p>
        </w:tc>
      </w:tr>
      <w:tr w:rsidR="002833D4" w:rsidRPr="007F57B7" w14:paraId="00820CDE" w14:textId="77777777" w:rsidTr="00475A1F">
        <w:tc>
          <w:tcPr>
            <w:tcW w:w="2196" w:type="dxa"/>
          </w:tcPr>
          <w:p w14:paraId="5BB6ED1E" w14:textId="77777777" w:rsidR="002833D4" w:rsidRPr="007F57B7" w:rsidRDefault="002833D4" w:rsidP="00845FDA">
            <w:pPr>
              <w:spacing w:line="360" w:lineRule="auto"/>
              <w:contextualSpacing/>
              <w:rPr>
                <w:szCs w:val="24"/>
                <w:lang w:val="en-US"/>
              </w:rPr>
            </w:pPr>
            <w:r w:rsidRPr="007F57B7">
              <w:rPr>
                <w:szCs w:val="24"/>
                <w:lang w:val="en-US"/>
              </w:rPr>
              <w:t>COWPEA</w:t>
            </w:r>
          </w:p>
        </w:tc>
        <w:tc>
          <w:tcPr>
            <w:tcW w:w="1834" w:type="dxa"/>
          </w:tcPr>
          <w:p w14:paraId="13B37B42" w14:textId="77777777" w:rsidR="002833D4" w:rsidRPr="007F57B7" w:rsidRDefault="002833D4" w:rsidP="00845FDA">
            <w:pPr>
              <w:spacing w:line="360" w:lineRule="auto"/>
              <w:contextualSpacing/>
              <w:rPr>
                <w:szCs w:val="24"/>
                <w:lang w:val="en-US"/>
              </w:rPr>
            </w:pPr>
            <w:r w:rsidRPr="007F57B7">
              <w:rPr>
                <w:szCs w:val="24"/>
                <w:lang w:val="en-US"/>
              </w:rPr>
              <w:t>10</w:t>
            </w:r>
          </w:p>
        </w:tc>
        <w:tc>
          <w:tcPr>
            <w:tcW w:w="1829" w:type="dxa"/>
          </w:tcPr>
          <w:p w14:paraId="678C40E8" w14:textId="77777777" w:rsidR="002833D4" w:rsidRPr="007F57B7" w:rsidRDefault="002833D4" w:rsidP="00845FDA">
            <w:pPr>
              <w:spacing w:line="360" w:lineRule="auto"/>
              <w:contextualSpacing/>
              <w:rPr>
                <w:szCs w:val="24"/>
                <w:lang w:val="en-US"/>
              </w:rPr>
            </w:pPr>
            <w:r w:rsidRPr="007F57B7">
              <w:rPr>
                <w:szCs w:val="24"/>
                <w:lang w:val="en-US"/>
              </w:rPr>
              <w:t>50</w:t>
            </w:r>
          </w:p>
        </w:tc>
        <w:tc>
          <w:tcPr>
            <w:tcW w:w="1799" w:type="dxa"/>
          </w:tcPr>
          <w:p w14:paraId="0AA2EB63" w14:textId="77777777" w:rsidR="002833D4" w:rsidRPr="007F57B7" w:rsidRDefault="002833D4" w:rsidP="00845FDA">
            <w:pPr>
              <w:spacing w:line="360" w:lineRule="auto"/>
              <w:contextualSpacing/>
              <w:rPr>
                <w:szCs w:val="24"/>
                <w:lang w:val="en-US"/>
              </w:rPr>
            </w:pPr>
            <w:r w:rsidRPr="007F57B7">
              <w:rPr>
                <w:szCs w:val="24"/>
                <w:lang w:val="en-US"/>
              </w:rPr>
              <w:t>500</w:t>
            </w:r>
          </w:p>
        </w:tc>
        <w:tc>
          <w:tcPr>
            <w:tcW w:w="1584" w:type="dxa"/>
          </w:tcPr>
          <w:p w14:paraId="272CE60B" w14:textId="77777777" w:rsidR="002833D4" w:rsidRPr="007F57B7" w:rsidRDefault="002833D4" w:rsidP="00845FDA">
            <w:pPr>
              <w:spacing w:line="360" w:lineRule="auto"/>
              <w:contextualSpacing/>
              <w:rPr>
                <w:szCs w:val="24"/>
                <w:lang w:val="en-US"/>
              </w:rPr>
            </w:pPr>
            <w:r w:rsidRPr="007F57B7">
              <w:rPr>
                <w:szCs w:val="24"/>
                <w:lang w:val="en-US"/>
              </w:rPr>
              <w:t>100</w:t>
            </w:r>
          </w:p>
        </w:tc>
      </w:tr>
      <w:tr w:rsidR="002833D4" w:rsidRPr="007F57B7" w14:paraId="16252754" w14:textId="77777777" w:rsidTr="00475A1F">
        <w:tc>
          <w:tcPr>
            <w:tcW w:w="2196" w:type="dxa"/>
          </w:tcPr>
          <w:p w14:paraId="18343E19" w14:textId="77777777" w:rsidR="002833D4" w:rsidRPr="007F57B7" w:rsidRDefault="002833D4" w:rsidP="00845FDA">
            <w:pPr>
              <w:spacing w:line="360" w:lineRule="auto"/>
              <w:contextualSpacing/>
              <w:rPr>
                <w:szCs w:val="24"/>
                <w:lang w:val="en-US"/>
              </w:rPr>
            </w:pPr>
            <w:r w:rsidRPr="007F57B7">
              <w:rPr>
                <w:szCs w:val="24"/>
                <w:lang w:val="en-US"/>
              </w:rPr>
              <w:t>TOMATOE</w:t>
            </w:r>
          </w:p>
        </w:tc>
        <w:tc>
          <w:tcPr>
            <w:tcW w:w="1834" w:type="dxa"/>
          </w:tcPr>
          <w:p w14:paraId="273F0752" w14:textId="77777777" w:rsidR="002833D4" w:rsidRPr="007F57B7" w:rsidRDefault="002833D4" w:rsidP="00845FDA">
            <w:pPr>
              <w:spacing w:line="360" w:lineRule="auto"/>
              <w:contextualSpacing/>
              <w:rPr>
                <w:szCs w:val="24"/>
                <w:lang w:val="en-US"/>
              </w:rPr>
            </w:pPr>
            <w:r w:rsidRPr="007F57B7">
              <w:rPr>
                <w:szCs w:val="24"/>
                <w:lang w:val="en-US"/>
              </w:rPr>
              <w:t>10</w:t>
            </w:r>
          </w:p>
        </w:tc>
        <w:tc>
          <w:tcPr>
            <w:tcW w:w="1829" w:type="dxa"/>
          </w:tcPr>
          <w:p w14:paraId="3808A9A5" w14:textId="77777777" w:rsidR="002833D4" w:rsidRPr="007F57B7" w:rsidRDefault="002833D4" w:rsidP="00845FDA">
            <w:pPr>
              <w:spacing w:line="360" w:lineRule="auto"/>
              <w:contextualSpacing/>
              <w:rPr>
                <w:szCs w:val="24"/>
                <w:lang w:val="en-US"/>
              </w:rPr>
            </w:pPr>
            <w:r w:rsidRPr="007F57B7">
              <w:rPr>
                <w:szCs w:val="24"/>
                <w:lang w:val="en-US"/>
              </w:rPr>
              <w:t>30</w:t>
            </w:r>
          </w:p>
        </w:tc>
        <w:tc>
          <w:tcPr>
            <w:tcW w:w="1799" w:type="dxa"/>
          </w:tcPr>
          <w:p w14:paraId="3F6100C3" w14:textId="77777777" w:rsidR="002833D4" w:rsidRPr="007F57B7" w:rsidRDefault="002833D4" w:rsidP="00845FDA">
            <w:pPr>
              <w:spacing w:line="360" w:lineRule="auto"/>
              <w:contextualSpacing/>
              <w:rPr>
                <w:szCs w:val="24"/>
                <w:lang w:val="en-US"/>
              </w:rPr>
            </w:pPr>
            <w:r w:rsidRPr="007F57B7">
              <w:rPr>
                <w:szCs w:val="24"/>
                <w:lang w:val="en-US"/>
              </w:rPr>
              <w:t>300</w:t>
            </w:r>
          </w:p>
        </w:tc>
        <w:tc>
          <w:tcPr>
            <w:tcW w:w="1584" w:type="dxa"/>
          </w:tcPr>
          <w:p w14:paraId="07670485" w14:textId="77777777" w:rsidR="002833D4" w:rsidRPr="007F57B7" w:rsidRDefault="002833D4" w:rsidP="00845FDA">
            <w:pPr>
              <w:spacing w:line="360" w:lineRule="auto"/>
              <w:contextualSpacing/>
              <w:rPr>
                <w:szCs w:val="24"/>
                <w:lang w:val="en-US"/>
              </w:rPr>
            </w:pPr>
            <w:r w:rsidRPr="007F57B7">
              <w:rPr>
                <w:szCs w:val="24"/>
                <w:lang w:val="en-US"/>
              </w:rPr>
              <w:t>100</w:t>
            </w:r>
          </w:p>
        </w:tc>
      </w:tr>
    </w:tbl>
    <w:p w14:paraId="2A628028" w14:textId="77777777" w:rsidR="002833D4" w:rsidRPr="007F57B7" w:rsidRDefault="002833D4" w:rsidP="00845FDA">
      <w:pPr>
        <w:pStyle w:val="ListParagraph"/>
      </w:pPr>
      <w:bookmarkStart w:id="104" w:name="_Toc5153366"/>
      <w:r w:rsidRPr="007F57B7">
        <w:t>Table 3.10: Crop Spacing</w:t>
      </w:r>
      <w:bookmarkEnd w:id="104"/>
    </w:p>
    <w:p w14:paraId="1FDB52AE" w14:textId="77777777" w:rsidR="002833D4" w:rsidRPr="007F57B7" w:rsidRDefault="002833D4" w:rsidP="00845FDA">
      <w:pPr>
        <w:spacing w:line="360" w:lineRule="auto"/>
        <w:contextualSpacing/>
        <w:rPr>
          <w:szCs w:val="24"/>
          <w:lang w:val="en-US"/>
        </w:rPr>
      </w:pPr>
    </w:p>
    <w:p w14:paraId="3BFF9003" w14:textId="77777777" w:rsidR="002833D4" w:rsidRPr="007F57B7" w:rsidRDefault="002833D4" w:rsidP="00845FDA">
      <w:pPr>
        <w:spacing w:line="360" w:lineRule="auto"/>
        <w:contextualSpacing/>
        <w:rPr>
          <w:szCs w:val="24"/>
          <w:lang w:val="en-US"/>
        </w:rPr>
      </w:pPr>
      <w:r w:rsidRPr="007F57B7">
        <w:rPr>
          <w:szCs w:val="24"/>
          <w:lang w:val="en-US"/>
        </w:rPr>
        <w:t>With an average row spacing of 1m between each row (6 rows)</w:t>
      </w:r>
    </w:p>
    <w:p w14:paraId="5644A2C6" w14:textId="77777777" w:rsidR="002833D4" w:rsidRPr="007F57B7" w:rsidRDefault="002833D4" w:rsidP="00845FDA">
      <w:pPr>
        <w:spacing w:line="360" w:lineRule="auto"/>
        <w:contextualSpacing/>
        <w:rPr>
          <w:szCs w:val="24"/>
          <w:lang w:val="en-US"/>
        </w:rPr>
      </w:pPr>
      <w:r w:rsidRPr="007F57B7">
        <w:rPr>
          <w:szCs w:val="24"/>
          <w:lang w:val="en-US"/>
        </w:rPr>
        <w:t xml:space="preserve"> Area of land required = 5m x Longest row length = 5m x 5m = 25m</w:t>
      </w:r>
      <w:r w:rsidRPr="007F57B7">
        <w:rPr>
          <w:szCs w:val="24"/>
          <w:vertAlign w:val="superscript"/>
          <w:lang w:val="en-US"/>
        </w:rPr>
        <w:t xml:space="preserve">2 </w:t>
      </w:r>
      <w:r w:rsidRPr="007F57B7">
        <w:rPr>
          <w:szCs w:val="24"/>
          <w:lang w:val="en-US"/>
        </w:rPr>
        <w:t>Land required.</w:t>
      </w:r>
    </w:p>
    <w:p w14:paraId="542CD069" w14:textId="1015DEDA" w:rsidR="00D64867" w:rsidRDefault="00D64867" w:rsidP="00845FDA">
      <w:pPr>
        <w:spacing w:line="360" w:lineRule="auto"/>
        <w:contextualSpacing/>
        <w:rPr>
          <w:szCs w:val="24"/>
          <w:lang w:val="en-US"/>
        </w:rPr>
      </w:pPr>
    </w:p>
    <w:p w14:paraId="3212FF81" w14:textId="77777777" w:rsidR="00D64867" w:rsidRPr="007F57B7" w:rsidRDefault="00D64867" w:rsidP="00845FDA">
      <w:pPr>
        <w:spacing w:line="360" w:lineRule="auto"/>
        <w:contextualSpacing/>
        <w:rPr>
          <w:szCs w:val="24"/>
          <w:lang w:val="en-US"/>
        </w:rPr>
      </w:pPr>
    </w:p>
    <w:p w14:paraId="0E95BD37" w14:textId="77777777" w:rsidR="002833D4" w:rsidRPr="007F57B7" w:rsidRDefault="002833D4" w:rsidP="00845FDA">
      <w:pPr>
        <w:pStyle w:val="Heading3"/>
      </w:pPr>
      <w:bookmarkStart w:id="105" w:name="_Toc5170468"/>
      <w:r w:rsidRPr="0011393A">
        <w:t>Section</w:t>
      </w:r>
      <w:r w:rsidRPr="007F57B7">
        <w:t xml:space="preserve"> B</w:t>
      </w:r>
      <w:bookmarkEnd w:id="105"/>
    </w:p>
    <w:p w14:paraId="2188AC11" w14:textId="77777777" w:rsidR="002833D4" w:rsidRPr="007F57B7" w:rsidRDefault="002833D4" w:rsidP="00845FDA">
      <w:pPr>
        <w:spacing w:line="360" w:lineRule="auto"/>
        <w:contextualSpacing/>
        <w:rPr>
          <w:b/>
          <w:szCs w:val="24"/>
          <w:lang w:val="en-US"/>
        </w:rPr>
      </w:pPr>
      <w:r w:rsidRPr="007F57B7">
        <w:rPr>
          <w:b/>
          <w:szCs w:val="24"/>
          <w:lang w:val="en-US"/>
        </w:rPr>
        <w:t>Mechanical Calculation</w:t>
      </w:r>
    </w:p>
    <w:p w14:paraId="133DCDCA" w14:textId="77777777" w:rsidR="002833D4" w:rsidRPr="007F57B7" w:rsidRDefault="002833D4" w:rsidP="00845FDA">
      <w:pPr>
        <w:spacing w:line="360" w:lineRule="auto"/>
        <w:contextualSpacing/>
        <w:rPr>
          <w:szCs w:val="24"/>
          <w:lang w:val="en-US"/>
        </w:rPr>
      </w:pPr>
      <w:r w:rsidRPr="007F57B7">
        <w:rPr>
          <w:szCs w:val="24"/>
          <w:lang w:val="en-US"/>
        </w:rPr>
        <w:t>This shows the pressure and flow mechanics involved in the flow of water from the tank to the emitters. The results of the calculation allow us to better understand the system. It supported the decision for the application of a gravity-fed supply system without the requirement of a pump.</w:t>
      </w:r>
    </w:p>
    <w:p w14:paraId="450C680B" w14:textId="77777777" w:rsidR="002833D4" w:rsidRPr="007F57B7" w:rsidRDefault="002833D4" w:rsidP="00845FDA">
      <w:pPr>
        <w:spacing w:line="360" w:lineRule="auto"/>
        <w:contextualSpacing/>
        <w:rPr>
          <w:b/>
          <w:szCs w:val="24"/>
          <w:lang w:val="en-US"/>
        </w:rPr>
      </w:pPr>
      <w:r w:rsidRPr="007F57B7">
        <w:rPr>
          <w:b/>
          <w:szCs w:val="24"/>
          <w:lang w:val="en-US"/>
        </w:rPr>
        <w:t xml:space="preserve">Total pressure from the tank </w:t>
      </w:r>
    </w:p>
    <w:p w14:paraId="0800478A" w14:textId="77777777" w:rsidR="002833D4" w:rsidRPr="007F57B7" w:rsidRDefault="002833D4" w:rsidP="00845FDA">
      <w:pPr>
        <w:spacing w:line="360" w:lineRule="auto"/>
        <w:contextualSpacing/>
        <w:rPr>
          <w:szCs w:val="24"/>
          <w:lang w:val="en-US"/>
        </w:rPr>
      </w:pPr>
      <w:r w:rsidRPr="007F57B7">
        <w:rPr>
          <w:szCs w:val="24"/>
          <w:lang w:val="en-US"/>
        </w:rPr>
        <w:t xml:space="preserve">Total pressure from the tank at height of 2 meters is represented by     </w:t>
      </w:r>
    </w:p>
    <w:p w14:paraId="0DC52EEF" w14:textId="77777777" w:rsidR="002833D4" w:rsidRPr="007F57B7" w:rsidRDefault="002833D4" w:rsidP="00845FDA">
      <w:pPr>
        <w:spacing w:line="360" w:lineRule="auto"/>
        <w:contextualSpacing/>
        <w:rPr>
          <w:szCs w:val="24"/>
          <w:lang w:val="en-US"/>
        </w:rPr>
      </w:pPr>
      <w:r w:rsidRPr="007F57B7">
        <w:rPr>
          <w:szCs w:val="24"/>
          <w:lang w:val="en-US"/>
        </w:rPr>
        <w:t xml:space="preserve">σ * g * h  </w:t>
      </w:r>
    </w:p>
    <w:p w14:paraId="60A64A55" w14:textId="77777777" w:rsidR="002833D4" w:rsidRPr="007F57B7" w:rsidRDefault="002833D4" w:rsidP="00845FDA">
      <w:pPr>
        <w:spacing w:line="360" w:lineRule="auto"/>
        <w:contextualSpacing/>
        <w:rPr>
          <w:szCs w:val="24"/>
          <w:lang w:val="en-US"/>
        </w:rPr>
      </w:pPr>
      <w:r w:rsidRPr="007F57B7">
        <w:rPr>
          <w:szCs w:val="24"/>
          <w:lang w:val="en-US"/>
        </w:rPr>
        <w:t>where h is height and it equals 2m.</w:t>
      </w:r>
    </w:p>
    <w:p w14:paraId="667E91F7" w14:textId="77777777" w:rsidR="002833D4" w:rsidRPr="007F57B7" w:rsidRDefault="002833D4" w:rsidP="00845FDA">
      <w:pPr>
        <w:spacing w:line="360" w:lineRule="auto"/>
        <w:contextualSpacing/>
        <w:rPr>
          <w:szCs w:val="24"/>
          <w:lang w:val="en-US"/>
        </w:rPr>
      </w:pPr>
      <w:r w:rsidRPr="007F57B7">
        <w:rPr>
          <w:szCs w:val="24"/>
          <w:lang w:val="en-US"/>
        </w:rPr>
        <w:t>therefore, total pressure is 1000*9.81*2 = 19620N/m</w:t>
      </w:r>
      <w:r w:rsidRPr="007F57B7">
        <w:rPr>
          <w:szCs w:val="24"/>
          <w:vertAlign w:val="superscript"/>
          <w:lang w:val="en-US"/>
        </w:rPr>
        <w:t>2</w:t>
      </w:r>
      <w:r w:rsidRPr="007F57B7">
        <w:rPr>
          <w:szCs w:val="24"/>
          <w:lang w:val="en-US"/>
        </w:rPr>
        <w:t xml:space="preserve"> </w:t>
      </w:r>
    </w:p>
    <w:p w14:paraId="20B2B0EF" w14:textId="77777777" w:rsidR="002833D4" w:rsidRPr="007F57B7" w:rsidRDefault="002833D4" w:rsidP="00845FDA">
      <w:pPr>
        <w:spacing w:line="360" w:lineRule="auto"/>
        <w:contextualSpacing/>
        <w:rPr>
          <w:b/>
          <w:szCs w:val="24"/>
          <w:lang w:val="en-US"/>
        </w:rPr>
      </w:pPr>
      <w:r w:rsidRPr="007F57B7">
        <w:rPr>
          <w:b/>
          <w:szCs w:val="24"/>
          <w:lang w:val="en-US"/>
        </w:rPr>
        <w:t>Head Loss in pipe</w:t>
      </w:r>
    </w:p>
    <w:p w14:paraId="023A9280" w14:textId="77777777" w:rsidR="002833D4" w:rsidRPr="007F57B7" w:rsidRDefault="002833D4" w:rsidP="00845FDA">
      <w:pPr>
        <w:spacing w:line="360" w:lineRule="auto"/>
        <w:contextualSpacing/>
        <w:rPr>
          <w:szCs w:val="24"/>
          <w:lang w:val="en-US"/>
        </w:rPr>
      </w:pPr>
      <w:r w:rsidRPr="007F57B7">
        <w:rPr>
          <w:szCs w:val="24"/>
          <w:lang w:val="en-US"/>
        </w:rPr>
        <w:t>From Darcy Equation,</w:t>
      </w:r>
    </w:p>
    <w:p w14:paraId="1C12EB87" w14:textId="77777777" w:rsidR="002833D4" w:rsidRPr="007F57B7" w:rsidRDefault="002833D4" w:rsidP="00845FDA">
      <w:pPr>
        <w:spacing w:line="360" w:lineRule="auto"/>
        <w:contextualSpacing/>
        <w:rPr>
          <w:szCs w:val="24"/>
          <w:lang w:val="en-US"/>
        </w:rPr>
      </w:pPr>
      <w:r w:rsidRPr="007F57B7">
        <w:rPr>
          <w:szCs w:val="24"/>
          <w:lang w:val="en-US"/>
        </w:rPr>
        <w:t>h</w:t>
      </w:r>
      <w:r w:rsidRPr="007F57B7">
        <w:rPr>
          <w:szCs w:val="24"/>
          <w:vertAlign w:val="subscript"/>
          <w:lang w:val="en-US"/>
        </w:rPr>
        <w:t xml:space="preserve">f </w:t>
      </w:r>
      <w:r w:rsidRPr="007F57B7">
        <w:rPr>
          <w:szCs w:val="24"/>
          <w:lang w:val="en-US"/>
        </w:rPr>
        <w:t>= (FlV</w:t>
      </w:r>
      <w:r w:rsidRPr="007F57B7">
        <w:rPr>
          <w:szCs w:val="24"/>
          <w:vertAlign w:val="superscript"/>
          <w:lang w:val="en-US"/>
        </w:rPr>
        <w:t xml:space="preserve">2 </w:t>
      </w:r>
      <w:r w:rsidRPr="007F57B7">
        <w:rPr>
          <w:szCs w:val="24"/>
          <w:lang w:val="en-US"/>
        </w:rPr>
        <w:t>/2Dg).</w:t>
      </w:r>
    </w:p>
    <w:p w14:paraId="483F694B" w14:textId="77777777" w:rsidR="003119E5" w:rsidRDefault="003119E5" w:rsidP="00845FDA">
      <w:pPr>
        <w:spacing w:line="360" w:lineRule="auto"/>
        <w:contextualSpacing/>
        <w:rPr>
          <w:szCs w:val="24"/>
          <w:lang w:val="en-US"/>
        </w:rPr>
      </w:pPr>
    </w:p>
    <w:p w14:paraId="1CE26846" w14:textId="534CE6CF" w:rsidR="002833D4" w:rsidRPr="007F57B7" w:rsidRDefault="002833D4" w:rsidP="00845FDA">
      <w:pPr>
        <w:spacing w:line="360" w:lineRule="auto"/>
        <w:contextualSpacing/>
        <w:rPr>
          <w:szCs w:val="24"/>
          <w:lang w:val="en-US"/>
        </w:rPr>
      </w:pPr>
      <w:r w:rsidRPr="007F57B7">
        <w:rPr>
          <w:szCs w:val="24"/>
          <w:lang w:val="en-US"/>
        </w:rPr>
        <w:t>Where</w:t>
      </w:r>
    </w:p>
    <w:p w14:paraId="34C701D3" w14:textId="77777777" w:rsidR="002833D4" w:rsidRPr="007F57B7" w:rsidRDefault="002833D4" w:rsidP="00845FDA">
      <w:pPr>
        <w:spacing w:line="360" w:lineRule="auto"/>
        <w:contextualSpacing/>
        <w:rPr>
          <w:szCs w:val="24"/>
          <w:lang w:val="en-US"/>
        </w:rPr>
      </w:pPr>
      <w:r w:rsidRPr="007F57B7">
        <w:rPr>
          <w:szCs w:val="24"/>
          <w:lang w:val="en-US"/>
        </w:rPr>
        <w:t xml:space="preserve"> h</w:t>
      </w:r>
      <w:r w:rsidRPr="007F57B7">
        <w:rPr>
          <w:szCs w:val="24"/>
          <w:vertAlign w:val="subscript"/>
          <w:lang w:val="en-US"/>
        </w:rPr>
        <w:t xml:space="preserve">f </w:t>
      </w:r>
      <w:r w:rsidRPr="007F57B7">
        <w:rPr>
          <w:szCs w:val="24"/>
          <w:lang w:val="en-US"/>
        </w:rPr>
        <w:t xml:space="preserve"> is the head loss in pipe</w:t>
      </w:r>
    </w:p>
    <w:p w14:paraId="519DBE90" w14:textId="77777777" w:rsidR="002833D4" w:rsidRPr="007F57B7" w:rsidRDefault="002833D4" w:rsidP="00845FDA">
      <w:pPr>
        <w:spacing w:line="360" w:lineRule="auto"/>
        <w:contextualSpacing/>
        <w:rPr>
          <w:szCs w:val="24"/>
          <w:lang w:val="en-US"/>
        </w:rPr>
      </w:pPr>
      <w:r w:rsidRPr="007F57B7">
        <w:rPr>
          <w:szCs w:val="24"/>
          <w:lang w:val="en-US"/>
        </w:rPr>
        <w:t>f is the friction factor</w:t>
      </w:r>
    </w:p>
    <w:p w14:paraId="2BA47C05" w14:textId="77777777" w:rsidR="002833D4" w:rsidRPr="007F57B7" w:rsidRDefault="002833D4" w:rsidP="00845FDA">
      <w:pPr>
        <w:spacing w:line="360" w:lineRule="auto"/>
        <w:contextualSpacing/>
        <w:rPr>
          <w:szCs w:val="24"/>
          <w:lang w:val="en-US"/>
        </w:rPr>
      </w:pPr>
      <w:r w:rsidRPr="007F57B7">
        <w:rPr>
          <w:szCs w:val="24"/>
          <w:lang w:val="en-US"/>
        </w:rPr>
        <w:t>l is the length of pipe</w:t>
      </w:r>
    </w:p>
    <w:p w14:paraId="6036A042" w14:textId="77777777" w:rsidR="002833D4" w:rsidRPr="007F57B7" w:rsidRDefault="002833D4" w:rsidP="00845FDA">
      <w:pPr>
        <w:spacing w:line="360" w:lineRule="auto"/>
        <w:contextualSpacing/>
        <w:rPr>
          <w:szCs w:val="24"/>
          <w:lang w:val="en-US"/>
        </w:rPr>
      </w:pPr>
      <w:r w:rsidRPr="007F57B7">
        <w:rPr>
          <w:szCs w:val="24"/>
          <w:lang w:val="en-US"/>
        </w:rPr>
        <w:t>V is the flow velocity</w:t>
      </w:r>
    </w:p>
    <w:p w14:paraId="2AAEF904" w14:textId="77777777" w:rsidR="002833D4" w:rsidRPr="007F57B7" w:rsidRDefault="002833D4" w:rsidP="00845FDA">
      <w:pPr>
        <w:spacing w:line="360" w:lineRule="auto"/>
        <w:contextualSpacing/>
        <w:rPr>
          <w:szCs w:val="24"/>
          <w:lang w:val="en-US"/>
        </w:rPr>
      </w:pPr>
      <w:r w:rsidRPr="007F57B7">
        <w:rPr>
          <w:szCs w:val="24"/>
          <w:lang w:val="en-US"/>
        </w:rPr>
        <w:t>D is the diameter of pipe</w:t>
      </w:r>
    </w:p>
    <w:p w14:paraId="1593DDA8" w14:textId="77777777" w:rsidR="002833D4" w:rsidRPr="007F57B7" w:rsidRDefault="002833D4" w:rsidP="00845FDA">
      <w:pPr>
        <w:spacing w:line="360" w:lineRule="auto"/>
        <w:contextualSpacing/>
        <w:rPr>
          <w:szCs w:val="24"/>
          <w:lang w:val="en-US"/>
        </w:rPr>
      </w:pPr>
      <w:r w:rsidRPr="007F57B7">
        <w:rPr>
          <w:szCs w:val="24"/>
          <w:lang w:val="en-US"/>
        </w:rPr>
        <w:t>G is acceleration due to gravity</w:t>
      </w:r>
    </w:p>
    <w:p w14:paraId="64AB2948" w14:textId="77777777" w:rsidR="002833D4" w:rsidRPr="007F57B7" w:rsidRDefault="002833D4" w:rsidP="00845FDA">
      <w:pPr>
        <w:spacing w:line="360" w:lineRule="auto"/>
        <w:contextualSpacing/>
        <w:rPr>
          <w:szCs w:val="24"/>
          <w:lang w:val="en-US"/>
        </w:rPr>
      </w:pPr>
      <w:r w:rsidRPr="007F57B7">
        <w:rPr>
          <w:szCs w:val="24"/>
          <w:lang w:val="en-US"/>
        </w:rPr>
        <w:t>Also,</w:t>
      </w:r>
    </w:p>
    <w:p w14:paraId="155B924A" w14:textId="77777777" w:rsidR="002833D4" w:rsidRPr="007F57B7" w:rsidRDefault="002833D4" w:rsidP="00845FDA">
      <w:pPr>
        <w:spacing w:line="360" w:lineRule="auto"/>
        <w:contextualSpacing/>
        <w:rPr>
          <w:szCs w:val="24"/>
          <w:lang w:val="en-US"/>
        </w:rPr>
      </w:pPr>
      <w:r w:rsidRPr="007F57B7">
        <w:rPr>
          <w:szCs w:val="24"/>
          <w:lang w:val="en-US"/>
        </w:rPr>
        <w:t xml:space="preserve">f = (64/Re)  </w:t>
      </w:r>
    </w:p>
    <w:p w14:paraId="7507E045" w14:textId="77777777" w:rsidR="002833D4" w:rsidRPr="007F57B7" w:rsidRDefault="002833D4" w:rsidP="00845FDA">
      <w:pPr>
        <w:spacing w:line="360" w:lineRule="auto"/>
        <w:contextualSpacing/>
        <w:rPr>
          <w:szCs w:val="24"/>
          <w:lang w:val="en-US"/>
        </w:rPr>
      </w:pPr>
      <w:r w:rsidRPr="007F57B7">
        <w:rPr>
          <w:szCs w:val="24"/>
          <w:lang w:val="en-US"/>
        </w:rPr>
        <w:t>where, Re is Reynolds number.</w:t>
      </w:r>
    </w:p>
    <w:p w14:paraId="4A33AA88" w14:textId="77777777" w:rsidR="002833D4" w:rsidRPr="007F57B7" w:rsidRDefault="002833D4" w:rsidP="00845FDA">
      <w:pPr>
        <w:spacing w:line="360" w:lineRule="auto"/>
        <w:contextualSpacing/>
        <w:rPr>
          <w:szCs w:val="24"/>
          <w:lang w:val="en-US"/>
        </w:rPr>
      </w:pPr>
      <w:r w:rsidRPr="007F57B7">
        <w:rPr>
          <w:szCs w:val="24"/>
          <w:lang w:val="en-US"/>
        </w:rPr>
        <w:t xml:space="preserve">Re = (VD/v) </w:t>
      </w:r>
    </w:p>
    <w:p w14:paraId="3B21F9CD" w14:textId="77777777" w:rsidR="002833D4" w:rsidRPr="007F57B7" w:rsidRDefault="002833D4" w:rsidP="00845FDA">
      <w:pPr>
        <w:spacing w:line="360" w:lineRule="auto"/>
        <w:contextualSpacing/>
        <w:rPr>
          <w:szCs w:val="24"/>
          <w:lang w:val="en-US"/>
        </w:rPr>
      </w:pPr>
      <w:r w:rsidRPr="007F57B7">
        <w:rPr>
          <w:szCs w:val="24"/>
          <w:lang w:val="en-US"/>
        </w:rPr>
        <w:t>Where V is the flow velocity</w:t>
      </w:r>
    </w:p>
    <w:p w14:paraId="2178F182" w14:textId="77777777" w:rsidR="002833D4" w:rsidRPr="007F57B7" w:rsidRDefault="002833D4" w:rsidP="00845FDA">
      <w:pPr>
        <w:spacing w:line="360" w:lineRule="auto"/>
        <w:contextualSpacing/>
        <w:rPr>
          <w:szCs w:val="24"/>
          <w:lang w:val="en-US"/>
        </w:rPr>
      </w:pPr>
      <w:r w:rsidRPr="007F57B7">
        <w:rPr>
          <w:szCs w:val="24"/>
          <w:lang w:val="en-US"/>
        </w:rPr>
        <w:t>D is the diameter of pipe</w:t>
      </w:r>
    </w:p>
    <w:p w14:paraId="37D5DF5E" w14:textId="77777777" w:rsidR="002833D4" w:rsidRPr="007F57B7" w:rsidRDefault="002833D4" w:rsidP="00845FDA">
      <w:pPr>
        <w:spacing w:line="360" w:lineRule="auto"/>
        <w:contextualSpacing/>
        <w:rPr>
          <w:szCs w:val="24"/>
          <w:lang w:val="en-US"/>
        </w:rPr>
      </w:pPr>
      <w:r w:rsidRPr="007F57B7">
        <w:rPr>
          <w:szCs w:val="24"/>
          <w:lang w:val="en-US"/>
        </w:rPr>
        <w:t xml:space="preserve">v is kinematic viscosity </w:t>
      </w:r>
    </w:p>
    <w:p w14:paraId="22E6FC81" w14:textId="77777777" w:rsidR="002833D4" w:rsidRPr="007F57B7" w:rsidRDefault="002833D4" w:rsidP="00845FDA">
      <w:pPr>
        <w:spacing w:line="360" w:lineRule="auto"/>
        <w:contextualSpacing/>
        <w:rPr>
          <w:szCs w:val="24"/>
          <w:lang w:val="en-US"/>
        </w:rPr>
      </w:pPr>
      <w:r w:rsidRPr="007F57B7">
        <w:rPr>
          <w:szCs w:val="24"/>
          <w:lang w:val="en-US"/>
        </w:rPr>
        <w:t xml:space="preserve">From our experiment with the flow from our tank, we have flow velocity as 1m/s </w:t>
      </w:r>
    </w:p>
    <w:p w14:paraId="1271B529" w14:textId="77777777" w:rsidR="002833D4" w:rsidRPr="007F57B7" w:rsidRDefault="002833D4" w:rsidP="00845FDA">
      <w:pPr>
        <w:spacing w:line="360" w:lineRule="auto"/>
        <w:contextualSpacing/>
        <w:rPr>
          <w:szCs w:val="24"/>
          <w:lang w:val="en-US"/>
        </w:rPr>
      </w:pPr>
      <w:r w:rsidRPr="007F57B7">
        <w:rPr>
          <w:szCs w:val="24"/>
          <w:lang w:val="en-US"/>
        </w:rPr>
        <w:t>The kinematic viscosity of our fluid (water) is 8.9*10^-7 Pa</w:t>
      </w:r>
    </w:p>
    <w:p w14:paraId="2F3FA6A2" w14:textId="77777777" w:rsidR="002833D4" w:rsidRPr="007F57B7" w:rsidRDefault="002833D4" w:rsidP="00845FDA">
      <w:pPr>
        <w:spacing w:line="360" w:lineRule="auto"/>
        <w:contextualSpacing/>
        <w:rPr>
          <w:szCs w:val="24"/>
          <w:lang w:val="en-US"/>
        </w:rPr>
      </w:pPr>
      <w:r w:rsidRPr="007F57B7">
        <w:rPr>
          <w:szCs w:val="24"/>
          <w:lang w:val="en-US"/>
        </w:rPr>
        <w:t>Diameter of our pipe is 0.01905m</w:t>
      </w:r>
    </w:p>
    <w:p w14:paraId="37E86C4B" w14:textId="77777777" w:rsidR="002833D4" w:rsidRPr="007F57B7" w:rsidRDefault="002833D4" w:rsidP="00845FDA">
      <w:pPr>
        <w:spacing w:line="360" w:lineRule="auto"/>
        <w:contextualSpacing/>
        <w:rPr>
          <w:szCs w:val="24"/>
          <w:lang w:val="en-US"/>
        </w:rPr>
      </w:pPr>
      <w:r w:rsidRPr="007F57B7">
        <w:rPr>
          <w:szCs w:val="24"/>
          <w:lang w:val="en-US"/>
        </w:rPr>
        <w:t>Re = (1*0.01905)/8.9*10^-7 = 21404.494</w:t>
      </w:r>
    </w:p>
    <w:p w14:paraId="6A8F521C" w14:textId="77777777" w:rsidR="002833D4" w:rsidRPr="007F57B7" w:rsidRDefault="002833D4" w:rsidP="00845FDA">
      <w:pPr>
        <w:spacing w:line="360" w:lineRule="auto"/>
        <w:contextualSpacing/>
        <w:rPr>
          <w:szCs w:val="24"/>
          <w:lang w:val="en-US"/>
        </w:rPr>
      </w:pPr>
      <w:r w:rsidRPr="007F57B7">
        <w:rPr>
          <w:szCs w:val="24"/>
          <w:lang w:val="en-US"/>
        </w:rPr>
        <w:t>Friction factor= (64/Re) = 64/21404.494 = 2.99*10^-3</w:t>
      </w:r>
    </w:p>
    <w:p w14:paraId="174DE659" w14:textId="77777777" w:rsidR="002833D4" w:rsidRPr="007F57B7" w:rsidRDefault="002833D4" w:rsidP="00845FDA">
      <w:pPr>
        <w:spacing w:line="360" w:lineRule="auto"/>
        <w:contextualSpacing/>
        <w:rPr>
          <w:szCs w:val="24"/>
          <w:lang w:val="en-US"/>
        </w:rPr>
      </w:pPr>
      <w:r w:rsidRPr="007F57B7">
        <w:rPr>
          <w:szCs w:val="24"/>
          <w:lang w:val="en-US"/>
        </w:rPr>
        <w:t>Head loss = (2.99*10^-3 * 2 * 1)/ (0.01905*2*9.81)</w:t>
      </w:r>
    </w:p>
    <w:p w14:paraId="228AA692" w14:textId="77777777" w:rsidR="002833D4" w:rsidRPr="007F57B7" w:rsidRDefault="002833D4" w:rsidP="00845FDA">
      <w:pPr>
        <w:spacing w:line="360" w:lineRule="auto"/>
        <w:contextualSpacing/>
        <w:rPr>
          <w:szCs w:val="24"/>
          <w:lang w:val="en-US"/>
        </w:rPr>
      </w:pPr>
      <w:r w:rsidRPr="007F57B7">
        <w:rPr>
          <w:szCs w:val="24"/>
          <w:lang w:val="en-US"/>
        </w:rPr>
        <w:t>Head loss = 0.01599m</w:t>
      </w:r>
    </w:p>
    <w:p w14:paraId="3C24F865" w14:textId="77777777" w:rsidR="002833D4" w:rsidRPr="007F57B7" w:rsidRDefault="002833D4" w:rsidP="00845FDA">
      <w:pPr>
        <w:spacing w:line="360" w:lineRule="auto"/>
        <w:contextualSpacing/>
        <w:rPr>
          <w:b/>
          <w:szCs w:val="24"/>
          <w:lang w:val="en-US"/>
        </w:rPr>
      </w:pPr>
      <w:r w:rsidRPr="007F57B7">
        <w:rPr>
          <w:b/>
          <w:szCs w:val="24"/>
          <w:lang w:val="en-US"/>
        </w:rPr>
        <w:t>Pressure loss in pipe</w:t>
      </w:r>
    </w:p>
    <w:p w14:paraId="715A0DDC" w14:textId="77777777" w:rsidR="002833D4" w:rsidRPr="007F57B7" w:rsidRDefault="002833D4" w:rsidP="00845FDA">
      <w:pPr>
        <w:spacing w:line="360" w:lineRule="auto"/>
        <w:contextualSpacing/>
        <w:rPr>
          <w:szCs w:val="24"/>
          <w:lang w:val="en-US"/>
        </w:rPr>
      </w:pPr>
      <w:r w:rsidRPr="007F57B7">
        <w:rPr>
          <w:szCs w:val="24"/>
          <w:lang w:val="en-US"/>
        </w:rPr>
        <w:t>Also postulated by Darcy,</w:t>
      </w:r>
    </w:p>
    <w:p w14:paraId="26D2A297" w14:textId="77777777" w:rsidR="002833D4" w:rsidRPr="007F57B7" w:rsidRDefault="002833D4" w:rsidP="00845FDA">
      <w:pPr>
        <w:spacing w:line="360" w:lineRule="auto"/>
        <w:contextualSpacing/>
        <w:rPr>
          <w:szCs w:val="24"/>
          <w:lang w:val="en-US"/>
        </w:rPr>
      </w:pPr>
      <w:r w:rsidRPr="007F57B7">
        <w:rPr>
          <w:szCs w:val="24"/>
          <w:lang w:val="en-US"/>
        </w:rPr>
        <w:t>σ * g * Δh = Δp</w:t>
      </w:r>
    </w:p>
    <w:p w14:paraId="79B44375" w14:textId="77777777" w:rsidR="002833D4" w:rsidRPr="007F57B7" w:rsidRDefault="002833D4" w:rsidP="00845FDA">
      <w:pPr>
        <w:spacing w:line="360" w:lineRule="auto"/>
        <w:contextualSpacing/>
        <w:rPr>
          <w:szCs w:val="24"/>
          <w:lang w:val="en-US"/>
        </w:rPr>
      </w:pPr>
      <w:r w:rsidRPr="007F57B7">
        <w:rPr>
          <w:szCs w:val="24"/>
          <w:lang w:val="en-US"/>
        </w:rPr>
        <w:t xml:space="preserve">where, </w:t>
      </w:r>
    </w:p>
    <w:p w14:paraId="138CE015" w14:textId="77777777" w:rsidR="002833D4" w:rsidRPr="007F57B7" w:rsidRDefault="002833D4" w:rsidP="00845FDA">
      <w:pPr>
        <w:spacing w:line="360" w:lineRule="auto"/>
        <w:contextualSpacing/>
        <w:rPr>
          <w:szCs w:val="24"/>
          <w:lang w:val="en-US"/>
        </w:rPr>
      </w:pPr>
      <w:r w:rsidRPr="007F57B7">
        <w:rPr>
          <w:szCs w:val="24"/>
          <w:lang w:val="en-US"/>
        </w:rPr>
        <w:t>σ represents density of fluid which is 1000kg/m</w:t>
      </w:r>
      <w:r w:rsidRPr="007F57B7">
        <w:rPr>
          <w:szCs w:val="24"/>
          <w:vertAlign w:val="superscript"/>
          <w:lang w:val="en-US"/>
        </w:rPr>
        <w:t>3</w:t>
      </w:r>
    </w:p>
    <w:p w14:paraId="1E7D53C8" w14:textId="77777777" w:rsidR="002833D4" w:rsidRPr="007F57B7" w:rsidRDefault="002833D4" w:rsidP="00845FDA">
      <w:pPr>
        <w:spacing w:line="360" w:lineRule="auto"/>
        <w:contextualSpacing/>
        <w:rPr>
          <w:szCs w:val="24"/>
          <w:lang w:val="en-US"/>
        </w:rPr>
      </w:pPr>
      <w:r w:rsidRPr="007F57B7">
        <w:rPr>
          <w:szCs w:val="24"/>
          <w:lang w:val="en-US"/>
        </w:rPr>
        <w:t>g represents acceleration due to gravity.is 9.81m/s</w:t>
      </w:r>
    </w:p>
    <w:p w14:paraId="4903E471" w14:textId="77777777" w:rsidR="002833D4" w:rsidRPr="007F57B7" w:rsidRDefault="002833D4" w:rsidP="00845FDA">
      <w:pPr>
        <w:spacing w:line="360" w:lineRule="auto"/>
        <w:contextualSpacing/>
        <w:rPr>
          <w:szCs w:val="24"/>
          <w:lang w:val="en-US"/>
        </w:rPr>
      </w:pPr>
      <w:r w:rsidRPr="007F57B7">
        <w:rPr>
          <w:szCs w:val="24"/>
          <w:lang w:val="en-US"/>
        </w:rPr>
        <w:t>Δh  represents head loss in pipe which is 0.01599m</w:t>
      </w:r>
    </w:p>
    <w:p w14:paraId="355F9326" w14:textId="77777777" w:rsidR="002833D4" w:rsidRPr="007F57B7" w:rsidRDefault="002833D4" w:rsidP="00845FDA">
      <w:pPr>
        <w:spacing w:line="360" w:lineRule="auto"/>
        <w:contextualSpacing/>
        <w:rPr>
          <w:szCs w:val="24"/>
          <w:lang w:val="en-US"/>
        </w:rPr>
      </w:pPr>
      <w:r w:rsidRPr="007F57B7">
        <w:rPr>
          <w:szCs w:val="24"/>
          <w:lang w:val="en-US"/>
        </w:rPr>
        <w:t>Δp  represents pressure loss in pipe which is unknown</w:t>
      </w:r>
    </w:p>
    <w:p w14:paraId="2E9CF950" w14:textId="77777777" w:rsidR="002833D4" w:rsidRPr="007F57B7" w:rsidRDefault="002833D4" w:rsidP="00845FDA">
      <w:pPr>
        <w:spacing w:line="360" w:lineRule="auto"/>
        <w:contextualSpacing/>
        <w:rPr>
          <w:szCs w:val="24"/>
          <w:lang w:val="en-US"/>
        </w:rPr>
      </w:pPr>
      <w:r w:rsidRPr="007F57B7">
        <w:rPr>
          <w:szCs w:val="24"/>
          <w:lang w:val="en-US"/>
        </w:rPr>
        <w:t>Δp = 1000*0.01599*9.81= 156.86N/m</w:t>
      </w:r>
      <w:r w:rsidRPr="007F57B7">
        <w:rPr>
          <w:szCs w:val="24"/>
          <w:vertAlign w:val="superscript"/>
          <w:lang w:val="en-US"/>
        </w:rPr>
        <w:t>2</w:t>
      </w:r>
    </w:p>
    <w:p w14:paraId="57154A1A" w14:textId="77777777" w:rsidR="002833D4" w:rsidRPr="007F57B7" w:rsidRDefault="002833D4" w:rsidP="00845FDA">
      <w:pPr>
        <w:spacing w:line="360" w:lineRule="auto"/>
        <w:contextualSpacing/>
        <w:rPr>
          <w:szCs w:val="24"/>
          <w:lang w:val="en-US"/>
        </w:rPr>
      </w:pPr>
      <w:r w:rsidRPr="007F57B7">
        <w:rPr>
          <w:szCs w:val="24"/>
          <w:lang w:val="en-US"/>
        </w:rPr>
        <w:t>Therefore, pressure loss in the pipe is 156.86N/m</w:t>
      </w:r>
      <w:r w:rsidRPr="007F57B7">
        <w:rPr>
          <w:szCs w:val="24"/>
          <w:vertAlign w:val="superscript"/>
          <w:lang w:val="en-US"/>
        </w:rPr>
        <w:t xml:space="preserve">2 </w:t>
      </w:r>
    </w:p>
    <w:p w14:paraId="2C2BBA8B" w14:textId="77777777" w:rsidR="00882349" w:rsidRDefault="00882349" w:rsidP="00845FDA">
      <w:pPr>
        <w:spacing w:line="360" w:lineRule="auto"/>
        <w:contextualSpacing/>
        <w:rPr>
          <w:b/>
          <w:szCs w:val="24"/>
          <w:lang w:val="en-US"/>
        </w:rPr>
      </w:pPr>
    </w:p>
    <w:p w14:paraId="2E3C29AE" w14:textId="77777777" w:rsidR="00882349" w:rsidRDefault="00882349" w:rsidP="00845FDA">
      <w:pPr>
        <w:spacing w:line="360" w:lineRule="auto"/>
        <w:contextualSpacing/>
        <w:rPr>
          <w:b/>
          <w:szCs w:val="24"/>
          <w:lang w:val="en-US"/>
        </w:rPr>
      </w:pPr>
    </w:p>
    <w:p w14:paraId="0CD3DA8E" w14:textId="77777777" w:rsidR="00882349" w:rsidRDefault="00882349" w:rsidP="00845FDA">
      <w:pPr>
        <w:spacing w:line="360" w:lineRule="auto"/>
        <w:contextualSpacing/>
        <w:rPr>
          <w:b/>
          <w:szCs w:val="24"/>
          <w:lang w:val="en-US"/>
        </w:rPr>
      </w:pPr>
    </w:p>
    <w:p w14:paraId="66C8B1B1" w14:textId="5517CB01" w:rsidR="002833D4" w:rsidRPr="007F57B7" w:rsidRDefault="002833D4" w:rsidP="00845FDA">
      <w:pPr>
        <w:spacing w:line="360" w:lineRule="auto"/>
        <w:contextualSpacing/>
        <w:rPr>
          <w:b/>
          <w:szCs w:val="24"/>
          <w:lang w:val="en-US"/>
        </w:rPr>
      </w:pPr>
      <w:r w:rsidRPr="007F57B7">
        <w:rPr>
          <w:b/>
          <w:szCs w:val="24"/>
          <w:lang w:val="en-US"/>
        </w:rPr>
        <w:t>Other losses</w:t>
      </w:r>
    </w:p>
    <w:p w14:paraId="4121AA3F" w14:textId="3674305C" w:rsidR="002833D4" w:rsidRDefault="002833D4" w:rsidP="00845FDA">
      <w:pPr>
        <w:spacing w:line="360" w:lineRule="auto"/>
        <w:contextualSpacing/>
        <w:rPr>
          <w:szCs w:val="24"/>
          <w:lang w:val="en-US"/>
        </w:rPr>
      </w:pPr>
      <w:r w:rsidRPr="007F57B7">
        <w:rPr>
          <w:szCs w:val="24"/>
          <w:lang w:val="en-US"/>
        </w:rPr>
        <w:t xml:space="preserve">Other losses in the system would be incurred from the solenoid valves, the drip emitters, the tees and elbows. The tees and elbows have negligible losses due to their number. There are just two tees and one elbow. Losses are reduced when those fittings are fewer in number. </w:t>
      </w:r>
    </w:p>
    <w:p w14:paraId="22700ACC" w14:textId="3F5AF1A0" w:rsidR="00882349" w:rsidRDefault="00882349" w:rsidP="00845FDA">
      <w:pPr>
        <w:spacing w:line="360" w:lineRule="auto"/>
        <w:contextualSpacing/>
        <w:rPr>
          <w:szCs w:val="24"/>
          <w:lang w:val="en-US"/>
        </w:rPr>
      </w:pPr>
    </w:p>
    <w:p w14:paraId="1EF465D6" w14:textId="77777777" w:rsidR="00882349" w:rsidRPr="00D64867" w:rsidRDefault="00882349" w:rsidP="00845FDA">
      <w:pPr>
        <w:spacing w:line="360" w:lineRule="auto"/>
        <w:contextualSpacing/>
        <w:rPr>
          <w:szCs w:val="24"/>
          <w:vertAlign w:val="superscript"/>
          <w:lang w:val="en-US"/>
        </w:rPr>
      </w:pPr>
    </w:p>
    <w:p w14:paraId="438D066F" w14:textId="77777777" w:rsidR="002833D4" w:rsidRPr="007F57B7" w:rsidRDefault="002833D4" w:rsidP="00845FDA">
      <w:pPr>
        <w:pStyle w:val="Heading3"/>
      </w:pPr>
      <w:bookmarkStart w:id="106" w:name="_Toc5115086"/>
      <w:bookmarkStart w:id="107" w:name="_Toc5170469"/>
      <w:r w:rsidRPr="0011393A">
        <w:t>Section</w:t>
      </w:r>
      <w:r w:rsidRPr="007F57B7">
        <w:t xml:space="preserve"> C</w:t>
      </w:r>
      <w:bookmarkEnd w:id="106"/>
      <w:bookmarkEnd w:id="107"/>
    </w:p>
    <w:p w14:paraId="143C981C" w14:textId="77777777" w:rsidR="002833D4" w:rsidRPr="007F57B7" w:rsidRDefault="002833D4" w:rsidP="00845FDA">
      <w:pPr>
        <w:spacing w:line="360" w:lineRule="auto"/>
        <w:contextualSpacing/>
        <w:rPr>
          <w:szCs w:val="24"/>
          <w:lang w:val="en-US"/>
        </w:rPr>
      </w:pPr>
      <w:r w:rsidRPr="007F57B7">
        <w:rPr>
          <w:szCs w:val="24"/>
          <w:lang w:val="en-US"/>
        </w:rPr>
        <w:t>The main objective of this section is to provide a detailed insight and explanation into the electronic and control system of the mechatronics design project. The electronic component consists of:</w:t>
      </w:r>
    </w:p>
    <w:p w14:paraId="73A41E18" w14:textId="77777777" w:rsidR="002833D4" w:rsidRPr="007F57B7" w:rsidRDefault="002833D4" w:rsidP="000B199A">
      <w:pPr>
        <w:numPr>
          <w:ilvl w:val="0"/>
          <w:numId w:val="2"/>
        </w:numPr>
        <w:spacing w:line="360" w:lineRule="auto"/>
        <w:ind w:left="1701" w:hanging="567"/>
        <w:contextualSpacing/>
        <w:rPr>
          <w:szCs w:val="24"/>
          <w:lang w:val="en-US"/>
        </w:rPr>
      </w:pPr>
      <w:r w:rsidRPr="007F57B7">
        <w:rPr>
          <w:szCs w:val="24"/>
          <w:lang w:val="en-US"/>
        </w:rPr>
        <w:t>The Sensing Module.</w:t>
      </w:r>
    </w:p>
    <w:p w14:paraId="7A237A33" w14:textId="77777777" w:rsidR="002833D4" w:rsidRPr="007F57B7" w:rsidRDefault="002833D4" w:rsidP="000B199A">
      <w:pPr>
        <w:numPr>
          <w:ilvl w:val="0"/>
          <w:numId w:val="2"/>
        </w:numPr>
        <w:spacing w:line="360" w:lineRule="auto"/>
        <w:ind w:left="1701" w:hanging="567"/>
        <w:contextualSpacing/>
        <w:rPr>
          <w:szCs w:val="24"/>
          <w:lang w:val="en-US"/>
        </w:rPr>
      </w:pPr>
      <w:r w:rsidRPr="007F57B7">
        <w:rPr>
          <w:szCs w:val="24"/>
          <w:lang w:val="en-US"/>
        </w:rPr>
        <w:t>The Communication Module</w:t>
      </w:r>
    </w:p>
    <w:p w14:paraId="3E13DD8E" w14:textId="77777777" w:rsidR="002833D4" w:rsidRPr="007F57B7" w:rsidRDefault="002833D4" w:rsidP="000B199A">
      <w:pPr>
        <w:numPr>
          <w:ilvl w:val="0"/>
          <w:numId w:val="2"/>
        </w:numPr>
        <w:spacing w:line="360" w:lineRule="auto"/>
        <w:ind w:left="1701" w:hanging="567"/>
        <w:contextualSpacing/>
        <w:rPr>
          <w:szCs w:val="24"/>
          <w:lang w:val="en-US"/>
        </w:rPr>
      </w:pPr>
      <w:r w:rsidRPr="007F57B7">
        <w:rPr>
          <w:szCs w:val="24"/>
          <w:lang w:val="en-US"/>
        </w:rPr>
        <w:t>The Control Module.</w:t>
      </w:r>
    </w:p>
    <w:p w14:paraId="1B276123" w14:textId="77777777" w:rsidR="002833D4" w:rsidRPr="007F57B7" w:rsidRDefault="002833D4" w:rsidP="000B199A">
      <w:pPr>
        <w:numPr>
          <w:ilvl w:val="0"/>
          <w:numId w:val="2"/>
        </w:numPr>
        <w:spacing w:line="360" w:lineRule="auto"/>
        <w:ind w:left="1701" w:hanging="567"/>
        <w:contextualSpacing/>
        <w:rPr>
          <w:szCs w:val="24"/>
          <w:lang w:val="en-US"/>
        </w:rPr>
      </w:pPr>
      <w:r w:rsidRPr="007F57B7">
        <w:rPr>
          <w:szCs w:val="24"/>
          <w:lang w:val="en-US"/>
        </w:rPr>
        <w:t xml:space="preserve">The Actuating </w:t>
      </w:r>
    </w:p>
    <w:p w14:paraId="50C6394E" w14:textId="77777777" w:rsidR="002833D4" w:rsidRPr="007F57B7" w:rsidRDefault="002833D4" w:rsidP="00845FDA">
      <w:pPr>
        <w:spacing w:line="360" w:lineRule="auto"/>
        <w:contextualSpacing/>
        <w:rPr>
          <w:szCs w:val="24"/>
          <w:lang w:val="en-US"/>
        </w:rPr>
      </w:pPr>
    </w:p>
    <w:p w14:paraId="5F914B03" w14:textId="77777777" w:rsidR="002833D4" w:rsidRPr="007F57B7" w:rsidRDefault="002833D4" w:rsidP="00845FDA">
      <w:pPr>
        <w:pStyle w:val="Heading4"/>
      </w:pPr>
      <w:r w:rsidRPr="007F57B7">
        <w:t>The sensing module</w:t>
      </w:r>
    </w:p>
    <w:p w14:paraId="63F79E96" w14:textId="77777777" w:rsidR="002833D4" w:rsidRPr="007F57B7" w:rsidRDefault="002833D4" w:rsidP="00845FDA">
      <w:pPr>
        <w:spacing w:line="360" w:lineRule="auto"/>
        <w:contextualSpacing/>
        <w:rPr>
          <w:szCs w:val="24"/>
          <w:lang w:val="en-US"/>
        </w:rPr>
      </w:pPr>
      <w:r w:rsidRPr="007F57B7">
        <w:rPr>
          <w:szCs w:val="24"/>
          <w:lang w:val="en-US"/>
        </w:rPr>
        <w:t>This unit is responsible for harvesting the moisture content of the soil at a particular time. The system consists of three sensor unit boxes for the three crop species and each sensor box consists of a network of five (5) Soil Moisture Sensors, an Arduino UNO Microcontroller (Slave Arduino) and a Nrf24L01+ transceiver. The soil moisture is measured using the Probe-type Soil Moisture Sensor. The sensor gives out a value usually between the range of 420 and 1023 based on its architecture and moisture content. This raw data is collected by the Arduino UNO. The microcontroller is then programmed to perform the following actions.</w:t>
      </w:r>
    </w:p>
    <w:p w14:paraId="2D8BBAEF" w14:textId="77777777" w:rsidR="002833D4" w:rsidRPr="007F57B7" w:rsidRDefault="002833D4" w:rsidP="00845FDA">
      <w:pPr>
        <w:spacing w:line="360" w:lineRule="auto"/>
        <w:contextualSpacing/>
        <w:rPr>
          <w:szCs w:val="24"/>
          <w:lang w:val="en-US"/>
        </w:rPr>
      </w:pPr>
    </w:p>
    <w:p w14:paraId="648F1F84" w14:textId="77777777" w:rsidR="002833D4" w:rsidRPr="007F57B7" w:rsidRDefault="002833D4" w:rsidP="000B199A">
      <w:pPr>
        <w:numPr>
          <w:ilvl w:val="0"/>
          <w:numId w:val="3"/>
        </w:numPr>
        <w:spacing w:line="360" w:lineRule="auto"/>
        <w:ind w:left="1701" w:hanging="567"/>
        <w:contextualSpacing/>
        <w:rPr>
          <w:szCs w:val="24"/>
          <w:lang w:val="en-US"/>
        </w:rPr>
      </w:pPr>
      <w:r w:rsidRPr="007F57B7">
        <w:rPr>
          <w:szCs w:val="24"/>
          <w:lang w:val="en-US"/>
        </w:rPr>
        <w:t>Collect the raw data from each of the sensors; each of the five moisture sensors was inserted close to the root of the plants to obtain accurate data.</w:t>
      </w:r>
    </w:p>
    <w:p w14:paraId="61B8E9BC" w14:textId="77777777" w:rsidR="002833D4" w:rsidRPr="007F57B7" w:rsidRDefault="002833D4" w:rsidP="000B199A">
      <w:pPr>
        <w:numPr>
          <w:ilvl w:val="0"/>
          <w:numId w:val="3"/>
        </w:numPr>
        <w:spacing w:line="360" w:lineRule="auto"/>
        <w:ind w:left="1701" w:hanging="567"/>
        <w:contextualSpacing/>
        <w:rPr>
          <w:szCs w:val="24"/>
          <w:lang w:val="en-US"/>
        </w:rPr>
      </w:pPr>
      <w:r w:rsidRPr="007F57B7">
        <w:rPr>
          <w:szCs w:val="24"/>
          <w:lang w:val="en-US"/>
        </w:rPr>
        <w:t>Map the data information to a value between 0 and 100%.</w:t>
      </w:r>
    </w:p>
    <w:p w14:paraId="0DEBC8E3" w14:textId="77777777" w:rsidR="002833D4" w:rsidRPr="007F57B7" w:rsidRDefault="002833D4" w:rsidP="000B199A">
      <w:pPr>
        <w:numPr>
          <w:ilvl w:val="0"/>
          <w:numId w:val="3"/>
        </w:numPr>
        <w:spacing w:line="360" w:lineRule="auto"/>
        <w:ind w:left="1701" w:hanging="567"/>
        <w:contextualSpacing/>
        <w:rPr>
          <w:szCs w:val="24"/>
          <w:lang w:val="en-US"/>
        </w:rPr>
      </w:pPr>
      <w:r w:rsidRPr="007F57B7">
        <w:rPr>
          <w:szCs w:val="24"/>
          <w:lang w:val="en-US"/>
        </w:rPr>
        <w:t>Calculate the average of the raw data from the four (4) sensors.</w:t>
      </w:r>
    </w:p>
    <w:p w14:paraId="29865C0C" w14:textId="77777777" w:rsidR="002833D4" w:rsidRPr="007F57B7" w:rsidRDefault="002833D4" w:rsidP="000B199A">
      <w:pPr>
        <w:numPr>
          <w:ilvl w:val="0"/>
          <w:numId w:val="3"/>
        </w:numPr>
        <w:spacing w:line="360" w:lineRule="auto"/>
        <w:ind w:left="1701" w:hanging="567"/>
        <w:contextualSpacing/>
        <w:rPr>
          <w:szCs w:val="24"/>
          <w:lang w:val="en-US"/>
        </w:rPr>
      </w:pPr>
      <w:r w:rsidRPr="007F57B7">
        <w:rPr>
          <w:szCs w:val="24"/>
          <w:lang w:val="en-US"/>
        </w:rPr>
        <w:t>Wirelessly transmit the data to the Master Arduino Mega 2568 via the Nrf24L01+ radio transmitter.</w:t>
      </w:r>
    </w:p>
    <w:p w14:paraId="2285F8F3" w14:textId="77777777" w:rsidR="002833D4" w:rsidRPr="007F57B7" w:rsidRDefault="002833D4" w:rsidP="00845FDA">
      <w:pPr>
        <w:spacing w:line="360" w:lineRule="auto"/>
        <w:contextualSpacing/>
        <w:rPr>
          <w:b/>
          <w:szCs w:val="24"/>
          <w:lang w:val="en-US"/>
        </w:rPr>
      </w:pPr>
    </w:p>
    <w:p w14:paraId="08AC4BC9" w14:textId="77777777" w:rsidR="002833D4" w:rsidRPr="007F57B7" w:rsidRDefault="002833D4" w:rsidP="00845FDA">
      <w:pPr>
        <w:spacing w:line="360" w:lineRule="auto"/>
        <w:contextualSpacing/>
        <w:jc w:val="center"/>
        <w:rPr>
          <w:b/>
          <w:szCs w:val="24"/>
          <w:lang w:val="en-US"/>
        </w:rPr>
      </w:pPr>
      <w:r w:rsidRPr="007F57B7">
        <w:rPr>
          <w:b/>
          <w:noProof/>
          <w:szCs w:val="24"/>
          <w:lang w:val="en-US"/>
        </w:rPr>
        <mc:AlternateContent>
          <mc:Choice Requires="wps">
            <w:drawing>
              <wp:anchor distT="0" distB="0" distL="114300" distR="114300" simplePos="0" relativeHeight="251661312" behindDoc="0" locked="0" layoutInCell="1" allowOverlap="1" wp14:anchorId="1F356A84" wp14:editId="5F441C4C">
                <wp:simplePos x="0" y="0"/>
                <wp:positionH relativeFrom="column">
                  <wp:posOffset>3215640</wp:posOffset>
                </wp:positionH>
                <wp:positionV relativeFrom="paragraph">
                  <wp:posOffset>665480</wp:posOffset>
                </wp:positionV>
                <wp:extent cx="2659380" cy="0"/>
                <wp:effectExtent l="15240" t="55880" r="11430" b="5842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6593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B0F51FB" id="_x0000_t32" coordsize="21600,21600" o:spt="32" o:oned="t" path="m,l21600,21600e" filled="f">
                <v:path arrowok="t" fillok="f" o:connecttype="none"/>
                <o:lock v:ext="edit" shapetype="t"/>
              </v:shapetype>
              <v:shape id="Straight Arrow Connector 11" o:spid="_x0000_s1026" type="#_x0000_t32" style="position:absolute;margin-left:253.2pt;margin-top:52.4pt;width:209.4pt;height:0;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">
                <v:stroke endarrow="block"/>
              </v:shape>
            </w:pict>
          </mc:Fallback>
        </mc:AlternateContent>
      </w:r>
      <w:r w:rsidRPr="007F57B7">
        <w:rPr>
          <w:b/>
          <w:noProof/>
          <w:szCs w:val="24"/>
          <w:lang w:val="en-US"/>
        </w:rPr>
        <mc:AlternateContent>
          <mc:Choice Requires="wps">
            <w:drawing>
              <wp:anchor distT="0" distB="0" distL="114300" distR="114300" simplePos="0" relativeHeight="251660288" behindDoc="0" locked="0" layoutInCell="1" allowOverlap="1" wp14:anchorId="52FE815A" wp14:editId="08B52933">
                <wp:simplePos x="0" y="0"/>
                <wp:positionH relativeFrom="column">
                  <wp:posOffset>-160020</wp:posOffset>
                </wp:positionH>
                <wp:positionV relativeFrom="paragraph">
                  <wp:posOffset>2235200</wp:posOffset>
                </wp:positionV>
                <wp:extent cx="2621280" cy="129540"/>
                <wp:effectExtent l="11430" t="53975" r="24765" b="698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621280" cy="1295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31EAA20" id="Straight Arrow Connector 10" o:spid="_x0000_s1026" type="#_x0000_t32" style="position:absolute;margin-left:-12.6pt;margin-top:176pt;width:206.4pt;height:10.2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">
                <v:stroke endarrow="block"/>
              </v:shape>
            </w:pict>
          </mc:Fallback>
        </mc:AlternateContent>
      </w:r>
      <w:r w:rsidRPr="007F57B7">
        <w:rPr>
          <w:b/>
          <w:noProof/>
          <w:szCs w:val="24"/>
          <w:lang w:val="en-US"/>
        </w:rPr>
        <mc:AlternateContent>
          <mc:Choice Requires="wps">
            <w:drawing>
              <wp:anchor distT="0" distB="0" distL="114300" distR="114300" simplePos="0" relativeHeight="251659264" behindDoc="0" locked="0" layoutInCell="1" allowOverlap="1" wp14:anchorId="28FA324A" wp14:editId="21681388">
                <wp:simplePos x="0" y="0"/>
                <wp:positionH relativeFrom="column">
                  <wp:posOffset>-106680</wp:posOffset>
                </wp:positionH>
                <wp:positionV relativeFrom="paragraph">
                  <wp:posOffset>1656080</wp:posOffset>
                </wp:positionV>
                <wp:extent cx="1127760" cy="15240"/>
                <wp:effectExtent l="7620" t="46355" r="17145" b="5270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27760" cy="152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0A3FB7" id="Straight Arrow Connector 8" o:spid="_x0000_s1026" type="#_x0000_t32" style="position:absolute;margin-left:-8.4pt;margin-top:130.4pt;width:88.8pt;height: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">
                <v:stroke endarrow="block"/>
              </v:shape>
            </w:pict>
          </mc:Fallback>
        </mc:AlternateContent>
      </w:r>
      <w:r w:rsidRPr="007F57B7">
        <w:rPr>
          <w:b/>
          <w:noProof/>
          <w:szCs w:val="24"/>
          <w:lang w:val="en-US"/>
        </w:rPr>
        <w:drawing>
          <wp:inline distT="0" distB="0" distL="0" distR="0" wp14:anchorId="30C2094C" wp14:editId="4437C82C">
            <wp:extent cx="5196523" cy="3916680"/>
            <wp:effectExtent l="0" t="0" r="4445" b="7620"/>
            <wp:docPr id="4" name="Picture 2" descr="sensing unit conn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ng unit connection.PNG"/>
                    <pic:cNvPicPr/>
                  </pic:nvPicPr>
                  <pic:blipFill>
                    <a:blip r:embed="rId14" cstate="print"/>
                    <a:stretch>
                      <a:fillRect/>
                    </a:stretch>
                  </pic:blipFill>
                  <pic:spPr>
                    <a:xfrm>
                      <a:off x="0" y="0"/>
                      <a:ext cx="5231948" cy="3943380"/>
                    </a:xfrm>
                    <a:prstGeom prst="rect">
                      <a:avLst/>
                    </a:prstGeom>
                  </pic:spPr>
                </pic:pic>
              </a:graphicData>
            </a:graphic>
          </wp:inline>
        </w:drawing>
      </w:r>
    </w:p>
    <w:p w14:paraId="54E418C3" w14:textId="77777777" w:rsidR="002833D4" w:rsidRPr="007F57B7" w:rsidRDefault="002833D4" w:rsidP="00845FDA">
      <w:pPr>
        <w:pStyle w:val="Heading5"/>
      </w:pPr>
      <w:bookmarkStart w:id="108" w:name="_Toc5153250"/>
      <w:r w:rsidRPr="007F57B7">
        <w:t>Figure 3.3: Sensing Unit Schematic</w:t>
      </w:r>
      <w:bookmarkEnd w:id="108"/>
    </w:p>
    <w:p w14:paraId="4D96DA43" w14:textId="77777777" w:rsidR="002833D4" w:rsidRPr="007F57B7" w:rsidRDefault="002833D4" w:rsidP="00845FDA">
      <w:pPr>
        <w:spacing w:line="360" w:lineRule="auto"/>
        <w:contextualSpacing/>
        <w:rPr>
          <w:b/>
          <w:szCs w:val="24"/>
          <w:lang w:val="en-US"/>
        </w:rPr>
      </w:pPr>
    </w:p>
    <w:p w14:paraId="2F402BFC" w14:textId="77777777" w:rsidR="002833D4" w:rsidRPr="007F57B7" w:rsidRDefault="002833D4" w:rsidP="00845FDA">
      <w:pPr>
        <w:spacing w:line="360" w:lineRule="auto"/>
        <w:contextualSpacing/>
        <w:rPr>
          <w:b/>
          <w:szCs w:val="24"/>
          <w:lang w:val="en-US"/>
        </w:rPr>
      </w:pPr>
    </w:p>
    <w:p w14:paraId="4BE42EC0" w14:textId="77777777" w:rsidR="002833D4" w:rsidRPr="007F57B7" w:rsidRDefault="002833D4" w:rsidP="00845FDA">
      <w:pPr>
        <w:spacing w:line="360" w:lineRule="auto"/>
        <w:contextualSpacing/>
        <w:rPr>
          <w:szCs w:val="24"/>
          <w:lang w:val="en-US"/>
        </w:rPr>
      </w:pPr>
      <w:r w:rsidRPr="007F57B7">
        <w:rPr>
          <w:szCs w:val="24"/>
          <w:lang w:val="en-US"/>
        </w:rPr>
        <w:t>The Sensing Units establishes a wireless serial communication with the Master Arduino (actuating unit) via the Nrf24L01+ communication transceivers. Power is supplied to this unit by a 12 Volts D.C. battery.</w:t>
      </w:r>
    </w:p>
    <w:p w14:paraId="0BE24B2D" w14:textId="77777777" w:rsidR="002833D4" w:rsidRPr="007F57B7" w:rsidRDefault="002833D4" w:rsidP="00845FDA">
      <w:pPr>
        <w:spacing w:line="360" w:lineRule="auto"/>
        <w:contextualSpacing/>
        <w:rPr>
          <w:b/>
          <w:szCs w:val="24"/>
          <w:lang w:val="en-US"/>
        </w:rPr>
      </w:pPr>
    </w:p>
    <w:p w14:paraId="036AC582" w14:textId="77777777" w:rsidR="002833D4" w:rsidRPr="007F57B7" w:rsidRDefault="002833D4" w:rsidP="00845FDA">
      <w:pPr>
        <w:pStyle w:val="Heading4"/>
      </w:pPr>
      <w:r w:rsidRPr="007F57B7">
        <w:t>The Communication module</w:t>
      </w:r>
    </w:p>
    <w:p w14:paraId="3227BCA2" w14:textId="77777777" w:rsidR="002833D4" w:rsidRPr="007F57B7" w:rsidRDefault="002833D4" w:rsidP="00845FDA">
      <w:pPr>
        <w:spacing w:line="360" w:lineRule="auto"/>
        <w:contextualSpacing/>
        <w:rPr>
          <w:szCs w:val="24"/>
          <w:lang w:val="en-US"/>
        </w:rPr>
      </w:pPr>
      <w:r w:rsidRPr="007F57B7">
        <w:rPr>
          <w:szCs w:val="24"/>
          <w:lang w:val="en-US"/>
        </w:rPr>
        <w:t xml:space="preserve">The Nrf24L01+ modules (4 in number) are radio communication devices which consume low power but send data and signals at high frequencies over a relatively long range (100m). This module was chosen because of its networking capabilities and signal rate. The Master Arduino Identifies each transmitting device uniquely via a special character sent along sides the data payload.  </w:t>
      </w:r>
    </w:p>
    <w:p w14:paraId="397C535E" w14:textId="77777777" w:rsidR="002833D4" w:rsidRPr="007F57B7" w:rsidRDefault="002833D4" w:rsidP="00845FDA">
      <w:pPr>
        <w:spacing w:line="360" w:lineRule="auto"/>
        <w:contextualSpacing/>
        <w:jc w:val="center"/>
        <w:rPr>
          <w:szCs w:val="24"/>
          <w:lang w:val="en-US"/>
        </w:rPr>
      </w:pPr>
      <w:r w:rsidRPr="007F57B7">
        <w:rPr>
          <w:noProof/>
          <w:szCs w:val="24"/>
          <w:lang w:val="en-US"/>
        </w:rPr>
        <w:drawing>
          <wp:inline distT="0" distB="0" distL="0" distR="0" wp14:anchorId="47F335BF" wp14:editId="5861CB4F">
            <wp:extent cx="2121916" cy="922020"/>
            <wp:effectExtent l="19050" t="0" r="0" b="0"/>
            <wp:docPr id="5" name="Picture 4" descr="nrf24l01-wireless-transceivers-pinout-fro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f24l01-wireless-transceivers-pinout-front.jpg"/>
                    <pic:cNvPicPr/>
                  </pic:nvPicPr>
                  <pic:blipFill>
                    <a:blip r:embed="rId15" cstate="print"/>
                    <a:stretch>
                      <a:fillRect/>
                    </a:stretch>
                  </pic:blipFill>
                  <pic:spPr>
                    <a:xfrm>
                      <a:off x="0" y="0"/>
                      <a:ext cx="2121916" cy="922020"/>
                    </a:xfrm>
                    <a:prstGeom prst="rect">
                      <a:avLst/>
                    </a:prstGeom>
                  </pic:spPr>
                </pic:pic>
              </a:graphicData>
            </a:graphic>
          </wp:inline>
        </w:drawing>
      </w:r>
    </w:p>
    <w:p w14:paraId="7196FFAF" w14:textId="77777777" w:rsidR="002833D4" w:rsidRPr="007F57B7" w:rsidRDefault="002833D4" w:rsidP="00845FDA">
      <w:pPr>
        <w:pStyle w:val="Heading5"/>
      </w:pPr>
      <w:bookmarkStart w:id="109" w:name="_Toc5153251"/>
      <w:r w:rsidRPr="007F57B7">
        <w:t>Figure 3.4: NRF24L01+ Module</w:t>
      </w:r>
      <w:bookmarkEnd w:id="109"/>
    </w:p>
    <w:p w14:paraId="48DBC1CD" w14:textId="77777777" w:rsidR="002833D4" w:rsidRPr="007F57B7" w:rsidRDefault="002833D4" w:rsidP="00845FDA">
      <w:pPr>
        <w:spacing w:line="360" w:lineRule="auto"/>
        <w:contextualSpacing/>
        <w:rPr>
          <w:b/>
          <w:szCs w:val="24"/>
          <w:lang w:val="en-US"/>
        </w:rPr>
      </w:pPr>
    </w:p>
    <w:p w14:paraId="31A6BE99" w14:textId="77777777" w:rsidR="002833D4" w:rsidRPr="007F57B7" w:rsidRDefault="002833D4" w:rsidP="00845FDA">
      <w:pPr>
        <w:pStyle w:val="Heading4"/>
      </w:pPr>
      <w:r w:rsidRPr="007F57B7">
        <w:t xml:space="preserve">The Control Module </w:t>
      </w:r>
    </w:p>
    <w:p w14:paraId="64EAC75A" w14:textId="77777777" w:rsidR="002833D4" w:rsidRPr="007F57B7" w:rsidRDefault="002833D4" w:rsidP="00845FDA">
      <w:pPr>
        <w:spacing w:line="360" w:lineRule="auto"/>
        <w:contextualSpacing/>
        <w:rPr>
          <w:szCs w:val="24"/>
          <w:lang w:val="en-US"/>
        </w:rPr>
      </w:pPr>
      <w:r w:rsidRPr="007F57B7">
        <w:rPr>
          <w:szCs w:val="24"/>
          <w:lang w:val="en-US"/>
        </w:rPr>
        <w:t>The function of this unit is to generate a control action based on the soil moisture level. It consists mainly of an Arduino Mega 2560 microcontroller (Master Arduino), an LCD – 2x16, an Nrf24L01+ transceiver and an 8-channel relay block module all attached to and taking instructions from the Arduino Mega 2560 (master controller) . The real time soil humidity data is received by the master Arduino via the radio communicator (Nrf24L01+) module and the microcontroller is the programmed to perform the following actions:</w:t>
      </w:r>
    </w:p>
    <w:p w14:paraId="1DEEA462" w14:textId="77777777" w:rsidR="002833D4" w:rsidRPr="007F57B7" w:rsidRDefault="002833D4" w:rsidP="00845FDA">
      <w:pPr>
        <w:spacing w:line="360" w:lineRule="auto"/>
        <w:contextualSpacing/>
        <w:rPr>
          <w:szCs w:val="24"/>
          <w:lang w:val="en-US"/>
        </w:rPr>
      </w:pPr>
      <w:r w:rsidRPr="007F57B7">
        <w:rPr>
          <w:szCs w:val="24"/>
          <w:lang w:val="en-US"/>
        </w:rPr>
        <w:t>Compare the soil humidity values with a set of ranges</w:t>
      </w:r>
    </w:p>
    <w:p w14:paraId="67251186" w14:textId="77777777" w:rsidR="002833D4" w:rsidRPr="007F57B7" w:rsidRDefault="002833D4" w:rsidP="00845FDA">
      <w:pPr>
        <w:spacing w:line="360" w:lineRule="auto"/>
        <w:contextualSpacing/>
        <w:rPr>
          <w:szCs w:val="24"/>
          <w:lang w:val="en-US"/>
        </w:rPr>
      </w:pPr>
      <w:r w:rsidRPr="007F57B7">
        <w:rPr>
          <w:szCs w:val="24"/>
          <w:lang w:val="en-US"/>
        </w:rPr>
        <w:t>A – 0 – X% (for insufficient water / dry soil),</w:t>
      </w:r>
    </w:p>
    <w:p w14:paraId="141E3E4A" w14:textId="77777777" w:rsidR="002833D4" w:rsidRPr="007F57B7" w:rsidRDefault="002833D4" w:rsidP="00845FDA">
      <w:pPr>
        <w:spacing w:line="360" w:lineRule="auto"/>
        <w:contextualSpacing/>
        <w:rPr>
          <w:szCs w:val="24"/>
          <w:lang w:val="en-US"/>
        </w:rPr>
      </w:pPr>
      <w:r w:rsidRPr="007F57B7">
        <w:rPr>
          <w:szCs w:val="24"/>
          <w:lang w:val="en-US"/>
        </w:rPr>
        <w:t>B – X – Y% (for sufficient water / moist soil); and</w:t>
      </w:r>
    </w:p>
    <w:p w14:paraId="674852FB" w14:textId="77777777" w:rsidR="002833D4" w:rsidRPr="007F57B7" w:rsidRDefault="002833D4" w:rsidP="00845FDA">
      <w:pPr>
        <w:spacing w:line="360" w:lineRule="auto"/>
        <w:contextualSpacing/>
        <w:rPr>
          <w:szCs w:val="24"/>
          <w:lang w:val="en-US"/>
        </w:rPr>
      </w:pPr>
      <w:r w:rsidRPr="007F57B7">
        <w:rPr>
          <w:szCs w:val="24"/>
          <w:lang w:val="en-US"/>
        </w:rPr>
        <w:t>C – Y – 100% (for excess water / soggy soil).</w:t>
      </w:r>
    </w:p>
    <w:p w14:paraId="5CA44691" w14:textId="77777777" w:rsidR="002833D4" w:rsidRPr="007F57B7" w:rsidRDefault="002833D4" w:rsidP="00845FDA">
      <w:pPr>
        <w:spacing w:line="360" w:lineRule="auto"/>
        <w:contextualSpacing/>
        <w:rPr>
          <w:szCs w:val="24"/>
          <w:lang w:val="en-US"/>
        </w:rPr>
      </w:pPr>
      <w:r w:rsidRPr="007F57B7">
        <w:rPr>
          <w:szCs w:val="24"/>
          <w:lang w:val="en-US"/>
        </w:rPr>
        <w:t>For each of the ranges of soil moisture values from each crop specie soil moisture sensor unit, a unique control action is generated.</w:t>
      </w:r>
    </w:p>
    <w:p w14:paraId="25340B49" w14:textId="77777777" w:rsidR="002833D4" w:rsidRPr="007F57B7" w:rsidRDefault="002833D4" w:rsidP="00845FDA">
      <w:pPr>
        <w:spacing w:line="360" w:lineRule="auto"/>
        <w:contextualSpacing/>
        <w:rPr>
          <w:szCs w:val="24"/>
          <w:lang w:val="en-US"/>
        </w:rPr>
      </w:pPr>
    </w:p>
    <w:p w14:paraId="58A1A47E" w14:textId="77777777" w:rsidR="002833D4" w:rsidRPr="007F57B7" w:rsidRDefault="002833D4" w:rsidP="00845FDA">
      <w:pPr>
        <w:spacing w:line="360" w:lineRule="auto"/>
        <w:contextualSpacing/>
        <w:jc w:val="center"/>
        <w:rPr>
          <w:szCs w:val="24"/>
          <w:lang w:val="en-US"/>
        </w:rPr>
      </w:pPr>
      <w:r w:rsidRPr="007F57B7">
        <w:rPr>
          <w:noProof/>
          <w:szCs w:val="24"/>
          <w:lang w:val="en-US"/>
        </w:rPr>
        <w:drawing>
          <wp:inline distT="0" distB="0" distL="0" distR="0" wp14:anchorId="3AC17742" wp14:editId="01FBC9AE">
            <wp:extent cx="5463540" cy="3520492"/>
            <wp:effectExtent l="0" t="0" r="3810" b="3810"/>
            <wp:docPr id="7" name="Picture 6" descr="Master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ter Arduino.PNG"/>
                    <pic:cNvPicPr/>
                  </pic:nvPicPr>
                  <pic:blipFill>
                    <a:blip r:embed="rId16" cstate="print"/>
                    <a:stretch>
                      <a:fillRect/>
                    </a:stretch>
                  </pic:blipFill>
                  <pic:spPr>
                    <a:xfrm>
                      <a:off x="0" y="0"/>
                      <a:ext cx="5504378" cy="3546806"/>
                    </a:xfrm>
                    <a:prstGeom prst="rect">
                      <a:avLst/>
                    </a:prstGeom>
                  </pic:spPr>
                </pic:pic>
              </a:graphicData>
            </a:graphic>
          </wp:inline>
        </w:drawing>
      </w:r>
    </w:p>
    <w:p w14:paraId="4C305FB9" w14:textId="77777777" w:rsidR="002833D4" w:rsidRPr="007F57B7" w:rsidRDefault="002833D4" w:rsidP="00845FDA">
      <w:pPr>
        <w:pStyle w:val="Heading5"/>
        <w:rPr>
          <w:lang w:val="en-US"/>
        </w:rPr>
      </w:pPr>
      <w:bookmarkStart w:id="110" w:name="_Toc5153252"/>
      <w:r w:rsidRPr="007F57B7">
        <w:rPr>
          <w:lang w:val="en-US"/>
        </w:rPr>
        <w:t>Figure 3.5: Control Module Schematic</w:t>
      </w:r>
      <w:bookmarkEnd w:id="110"/>
    </w:p>
    <w:p w14:paraId="76D50FE6" w14:textId="77777777" w:rsidR="002833D4" w:rsidRPr="007F57B7" w:rsidRDefault="002833D4" w:rsidP="00845FDA">
      <w:pPr>
        <w:spacing w:line="360" w:lineRule="auto"/>
        <w:contextualSpacing/>
        <w:rPr>
          <w:b/>
          <w:szCs w:val="24"/>
          <w:lang w:val="en-US"/>
        </w:rPr>
      </w:pPr>
    </w:p>
    <w:p w14:paraId="66CFE6A2" w14:textId="11E582DC" w:rsidR="002833D4" w:rsidRPr="007F57B7" w:rsidRDefault="002833D4" w:rsidP="00845FDA">
      <w:pPr>
        <w:spacing w:line="360" w:lineRule="auto"/>
        <w:contextualSpacing/>
        <w:rPr>
          <w:szCs w:val="24"/>
          <w:lang w:val="en-US"/>
        </w:rPr>
      </w:pPr>
      <w:r w:rsidRPr="007F57B7">
        <w:rPr>
          <w:szCs w:val="24"/>
          <w:lang w:val="en-US"/>
        </w:rPr>
        <w:t>This is due to the higher voltage requirement of the Solenoid valves (12V D.C.) represented by LEDs in the schematic above, the 8-channel Relay block was introduced to enable the Arduino Mega microcontroller (which can only give out a maximum of 5 Volts D.C.), control the three solenoid valves in the drip irrigation system. The following actions are</w:t>
      </w:r>
      <w:r w:rsidR="00882349">
        <w:rPr>
          <w:szCs w:val="24"/>
          <w:lang w:val="en-US"/>
        </w:rPr>
        <w:t xml:space="preserve"> </w:t>
      </w:r>
      <w:r w:rsidRPr="007F57B7">
        <w:rPr>
          <w:szCs w:val="24"/>
          <w:lang w:val="en-US"/>
        </w:rPr>
        <w:t>taken depending on the range the received average of soil moisture falls within</w:t>
      </w:r>
      <w:r w:rsidR="00882349">
        <w:rPr>
          <w:szCs w:val="24"/>
          <w:lang w:val="en-US"/>
        </w:rPr>
        <w:t>.</w:t>
      </w:r>
      <w:r w:rsidRPr="007F57B7">
        <w:rPr>
          <w:szCs w:val="24"/>
          <w:lang w:val="en-US"/>
        </w:rPr>
        <w:t xml:space="preserve"> </w:t>
      </w:r>
    </w:p>
    <w:p w14:paraId="50CFCD43" w14:textId="77777777" w:rsidR="002833D4" w:rsidRPr="007F57B7" w:rsidRDefault="002833D4" w:rsidP="00845FDA">
      <w:pPr>
        <w:spacing w:line="360" w:lineRule="auto"/>
        <w:contextualSpacing/>
        <w:rPr>
          <w:szCs w:val="24"/>
          <w:lang w:val="en-US"/>
        </w:rPr>
      </w:pPr>
      <w:r w:rsidRPr="007F57B7">
        <w:rPr>
          <w:szCs w:val="24"/>
          <w:lang w:val="en-US"/>
        </w:rPr>
        <w:t>Range A – The Arduino sends a signal to open the valve along that particular soil drip line by setting the pin to the relay ‘HIGH’.</w:t>
      </w:r>
    </w:p>
    <w:p w14:paraId="4F025935" w14:textId="77777777" w:rsidR="002833D4" w:rsidRPr="007F57B7" w:rsidRDefault="002833D4" w:rsidP="00845FDA">
      <w:pPr>
        <w:spacing w:line="360" w:lineRule="auto"/>
        <w:contextualSpacing/>
        <w:rPr>
          <w:szCs w:val="24"/>
          <w:lang w:val="en-US"/>
        </w:rPr>
      </w:pPr>
      <w:r w:rsidRPr="007F57B7">
        <w:rPr>
          <w:szCs w:val="24"/>
          <w:lang w:val="en-US"/>
        </w:rPr>
        <w:t>Range B – The Arduino keeps the solenoid valve is a closed position by sending a ‘LOW’ signal to the relay pin connected to the corresponding Arduino pin.</w:t>
      </w:r>
    </w:p>
    <w:p w14:paraId="2825263D" w14:textId="77777777" w:rsidR="002833D4" w:rsidRPr="007F57B7" w:rsidRDefault="002833D4" w:rsidP="00845FDA">
      <w:pPr>
        <w:spacing w:line="360" w:lineRule="auto"/>
        <w:contextualSpacing/>
        <w:rPr>
          <w:szCs w:val="24"/>
          <w:lang w:val="en-US"/>
        </w:rPr>
      </w:pPr>
      <w:r w:rsidRPr="007F57B7">
        <w:rPr>
          <w:szCs w:val="24"/>
          <w:lang w:val="en-US"/>
        </w:rPr>
        <w:t>Range C – The Arduino keeps the solenoid valve is a closed position by sending a ‘LOW’ signal to the relay pin connected to the corresponding Arduino pin.</w:t>
      </w:r>
    </w:p>
    <w:p w14:paraId="3438BFC9" w14:textId="77777777" w:rsidR="002833D4" w:rsidRPr="007F57B7" w:rsidRDefault="002833D4" w:rsidP="00845FDA">
      <w:pPr>
        <w:spacing w:line="360" w:lineRule="auto"/>
        <w:contextualSpacing/>
        <w:rPr>
          <w:szCs w:val="24"/>
          <w:lang w:val="en-US"/>
        </w:rPr>
      </w:pPr>
    </w:p>
    <w:p w14:paraId="002262C2" w14:textId="77777777" w:rsidR="002833D4" w:rsidRPr="007F57B7" w:rsidRDefault="002833D4" w:rsidP="00845FDA">
      <w:pPr>
        <w:pStyle w:val="Heading4"/>
      </w:pPr>
      <w:r w:rsidRPr="007F57B7">
        <w:t>The Display Unit</w:t>
      </w:r>
    </w:p>
    <w:p w14:paraId="42334CB2" w14:textId="77777777" w:rsidR="002833D4" w:rsidRPr="007F57B7" w:rsidRDefault="002833D4" w:rsidP="00845FDA">
      <w:pPr>
        <w:spacing w:line="360" w:lineRule="auto"/>
        <w:contextualSpacing/>
        <w:rPr>
          <w:szCs w:val="24"/>
          <w:lang w:val="en-US"/>
        </w:rPr>
      </w:pPr>
      <w:r w:rsidRPr="007F57B7">
        <w:rPr>
          <w:szCs w:val="24"/>
          <w:lang w:val="en-US"/>
        </w:rPr>
        <w:t>The display unit is connected to the Arduino Mega 2560 micro-controller and is used to display the state of the solenoid valves real-time.</w:t>
      </w:r>
    </w:p>
    <w:p w14:paraId="4512268D" w14:textId="77777777" w:rsidR="002833D4" w:rsidRPr="007F57B7" w:rsidRDefault="002833D4" w:rsidP="00845FDA">
      <w:pPr>
        <w:spacing w:line="360" w:lineRule="auto"/>
        <w:contextualSpacing/>
        <w:rPr>
          <w:szCs w:val="24"/>
          <w:lang w:val="en-US"/>
        </w:rPr>
      </w:pPr>
    </w:p>
    <w:p w14:paraId="645DC7F0" w14:textId="77777777" w:rsidR="002833D4" w:rsidRPr="007F57B7" w:rsidRDefault="002833D4" w:rsidP="00845FDA">
      <w:pPr>
        <w:pStyle w:val="Heading4"/>
      </w:pPr>
      <w:r w:rsidRPr="007F57B7">
        <w:t>The Actuating Module</w:t>
      </w:r>
    </w:p>
    <w:p w14:paraId="7CCC1E6C" w14:textId="77777777" w:rsidR="002833D4" w:rsidRPr="007F57B7" w:rsidRDefault="002833D4" w:rsidP="00845FDA">
      <w:pPr>
        <w:spacing w:line="360" w:lineRule="auto"/>
        <w:contextualSpacing/>
        <w:rPr>
          <w:szCs w:val="24"/>
          <w:lang w:val="en-US"/>
        </w:rPr>
      </w:pPr>
      <w:r w:rsidRPr="007F57B7">
        <w:rPr>
          <w:szCs w:val="24"/>
          <w:lang w:val="en-US"/>
        </w:rPr>
        <w:t>This consists simply of an Electromagnetic solenoid valve which is normally pressurized under the gravity potential of the fluid from the reservoir.</w:t>
      </w:r>
    </w:p>
    <w:p w14:paraId="3DB80614" w14:textId="377366A2" w:rsidR="002833D4" w:rsidRDefault="002833D4" w:rsidP="00845FDA">
      <w:pPr>
        <w:spacing w:line="360" w:lineRule="auto"/>
        <w:contextualSpacing/>
        <w:rPr>
          <w:b/>
          <w:bCs/>
          <w:szCs w:val="24"/>
          <w:lang w:val="en-US"/>
        </w:rPr>
      </w:pPr>
    </w:p>
    <w:p w14:paraId="6135131E" w14:textId="77777777" w:rsidR="00D64867" w:rsidRPr="007F57B7" w:rsidRDefault="00D64867" w:rsidP="00845FDA">
      <w:pPr>
        <w:spacing w:line="360" w:lineRule="auto"/>
        <w:contextualSpacing/>
        <w:rPr>
          <w:b/>
          <w:bCs/>
          <w:szCs w:val="24"/>
          <w:lang w:val="en-US"/>
        </w:rPr>
      </w:pPr>
    </w:p>
    <w:p w14:paraId="57CDF605" w14:textId="77777777" w:rsidR="002833D4" w:rsidRPr="007F57B7" w:rsidRDefault="002833D4" w:rsidP="00845FDA">
      <w:pPr>
        <w:pStyle w:val="Heading3"/>
      </w:pPr>
      <w:bookmarkStart w:id="111" w:name="_Toc5170470"/>
      <w:r w:rsidRPr="0011393A">
        <w:t>Section</w:t>
      </w:r>
      <w:r w:rsidRPr="007F57B7">
        <w:t xml:space="preserve"> D</w:t>
      </w:r>
      <w:bookmarkEnd w:id="111"/>
    </w:p>
    <w:p w14:paraId="136405F8" w14:textId="77777777" w:rsidR="002833D4" w:rsidRPr="007F57B7" w:rsidRDefault="002833D4" w:rsidP="00845FDA">
      <w:pPr>
        <w:spacing w:line="360" w:lineRule="auto"/>
        <w:contextualSpacing/>
        <w:rPr>
          <w:b/>
          <w:szCs w:val="24"/>
          <w:lang w:val="en-US"/>
        </w:rPr>
      </w:pPr>
      <w:r w:rsidRPr="007F57B7">
        <w:rPr>
          <w:b/>
          <w:szCs w:val="24"/>
          <w:lang w:val="en-US"/>
        </w:rPr>
        <w:t>Software Algorithm</w:t>
      </w:r>
    </w:p>
    <w:p w14:paraId="7F45C100" w14:textId="77777777" w:rsidR="002833D4" w:rsidRPr="007F57B7" w:rsidRDefault="002833D4" w:rsidP="00845FDA">
      <w:pPr>
        <w:spacing w:line="360" w:lineRule="auto"/>
        <w:contextualSpacing/>
        <w:rPr>
          <w:szCs w:val="24"/>
          <w:lang w:val="en-US"/>
        </w:rPr>
      </w:pPr>
      <w:r w:rsidRPr="007F57B7">
        <w:rPr>
          <w:szCs w:val="24"/>
          <w:lang w:val="en-US"/>
        </w:rPr>
        <w:t>Each micro-controller is programmed in the Arduino c language using the Arduino Integrated Development Environment. The C language was chosen because of its dynamic interaction with hardware, speed, memory allocation and flow algorithm.</w:t>
      </w:r>
    </w:p>
    <w:p w14:paraId="320A08E6" w14:textId="77777777" w:rsidR="002833D4" w:rsidRPr="007F57B7" w:rsidRDefault="002833D4" w:rsidP="00845FDA">
      <w:pPr>
        <w:spacing w:line="360" w:lineRule="auto"/>
        <w:contextualSpacing/>
        <w:rPr>
          <w:szCs w:val="24"/>
          <w:lang w:val="en-US"/>
        </w:rPr>
      </w:pPr>
    </w:p>
    <w:p w14:paraId="4604289C" w14:textId="77777777" w:rsidR="002833D4" w:rsidRPr="007F57B7" w:rsidRDefault="002833D4" w:rsidP="00845FDA">
      <w:pPr>
        <w:spacing w:line="360" w:lineRule="auto"/>
        <w:contextualSpacing/>
        <w:rPr>
          <w:b/>
          <w:szCs w:val="24"/>
        </w:rPr>
      </w:pPr>
      <w:r w:rsidRPr="007F57B7">
        <w:rPr>
          <w:b/>
          <w:szCs w:val="24"/>
        </w:rPr>
        <w:t>//Arduino Master Code</w:t>
      </w:r>
    </w:p>
    <w:p w14:paraId="2896C656" w14:textId="77777777" w:rsidR="002833D4" w:rsidRPr="007F57B7" w:rsidRDefault="002833D4" w:rsidP="00845FDA">
      <w:pPr>
        <w:spacing w:line="360" w:lineRule="auto"/>
        <w:contextualSpacing/>
        <w:rPr>
          <w:szCs w:val="24"/>
        </w:rPr>
      </w:pPr>
      <w:r w:rsidRPr="007F57B7">
        <w:rPr>
          <w:szCs w:val="24"/>
        </w:rPr>
        <w:t>#include &lt;DHT.h&gt;</w:t>
      </w:r>
    </w:p>
    <w:p w14:paraId="3B4386AB" w14:textId="77777777" w:rsidR="002833D4" w:rsidRPr="007F57B7" w:rsidRDefault="002833D4" w:rsidP="00845FDA">
      <w:pPr>
        <w:spacing w:line="360" w:lineRule="auto"/>
        <w:contextualSpacing/>
        <w:rPr>
          <w:szCs w:val="24"/>
        </w:rPr>
      </w:pPr>
      <w:r w:rsidRPr="007F57B7">
        <w:rPr>
          <w:szCs w:val="24"/>
        </w:rPr>
        <w:t>#include &lt;SPI.h&gt; //Call SPI library so you can communicate with the nRF24L01+</w:t>
      </w:r>
    </w:p>
    <w:p w14:paraId="28921528" w14:textId="77777777" w:rsidR="002833D4" w:rsidRPr="007F57B7" w:rsidRDefault="002833D4" w:rsidP="00845FDA">
      <w:pPr>
        <w:spacing w:line="360" w:lineRule="auto"/>
        <w:contextualSpacing/>
        <w:rPr>
          <w:szCs w:val="24"/>
        </w:rPr>
      </w:pPr>
      <w:r w:rsidRPr="007F57B7">
        <w:rPr>
          <w:szCs w:val="24"/>
        </w:rPr>
        <w:t>#include &lt;RF24.h&gt; //nRF2401 libarary</w:t>
      </w:r>
    </w:p>
    <w:p w14:paraId="07425A81" w14:textId="77777777" w:rsidR="002833D4" w:rsidRPr="007F57B7" w:rsidRDefault="002833D4" w:rsidP="00845FDA">
      <w:pPr>
        <w:spacing w:line="360" w:lineRule="auto"/>
        <w:contextualSpacing/>
        <w:rPr>
          <w:szCs w:val="24"/>
        </w:rPr>
      </w:pPr>
      <w:r w:rsidRPr="007F57B7">
        <w:rPr>
          <w:szCs w:val="24"/>
        </w:rPr>
        <w:t>#include &lt;LiquidCrystal.h&gt; //LCD Library</w:t>
      </w:r>
    </w:p>
    <w:p w14:paraId="1796B878" w14:textId="77777777" w:rsidR="002833D4" w:rsidRPr="007F57B7" w:rsidRDefault="002833D4" w:rsidP="00845FDA">
      <w:pPr>
        <w:spacing w:line="360" w:lineRule="auto"/>
        <w:contextualSpacing/>
        <w:rPr>
          <w:szCs w:val="24"/>
        </w:rPr>
      </w:pPr>
      <w:r w:rsidRPr="007F57B7">
        <w:rPr>
          <w:szCs w:val="24"/>
        </w:rPr>
        <w:t>#define dht_apin A1</w:t>
      </w:r>
    </w:p>
    <w:p w14:paraId="0C2F9084" w14:textId="77777777" w:rsidR="002833D4" w:rsidRPr="007F57B7" w:rsidRDefault="002833D4" w:rsidP="00845FDA">
      <w:pPr>
        <w:spacing w:line="360" w:lineRule="auto"/>
        <w:contextualSpacing/>
        <w:rPr>
          <w:szCs w:val="24"/>
        </w:rPr>
      </w:pPr>
      <w:r w:rsidRPr="007F57B7">
        <w:rPr>
          <w:szCs w:val="24"/>
        </w:rPr>
        <w:t>#define wateringTime 10000 //20 seconds</w:t>
      </w:r>
    </w:p>
    <w:p w14:paraId="17C7BEEB" w14:textId="77777777" w:rsidR="002833D4" w:rsidRPr="007F57B7" w:rsidRDefault="002833D4" w:rsidP="00845FDA">
      <w:pPr>
        <w:spacing w:line="360" w:lineRule="auto"/>
        <w:contextualSpacing/>
        <w:rPr>
          <w:szCs w:val="24"/>
        </w:rPr>
      </w:pPr>
      <w:r w:rsidRPr="007F57B7">
        <w:rPr>
          <w:szCs w:val="24"/>
        </w:rPr>
        <w:t>#define RELAY_ON LOW</w:t>
      </w:r>
    </w:p>
    <w:p w14:paraId="64F4023A" w14:textId="77777777" w:rsidR="002833D4" w:rsidRPr="007F57B7" w:rsidRDefault="002833D4" w:rsidP="00845FDA">
      <w:pPr>
        <w:spacing w:line="360" w:lineRule="auto"/>
        <w:contextualSpacing/>
        <w:rPr>
          <w:szCs w:val="24"/>
        </w:rPr>
      </w:pPr>
      <w:r w:rsidRPr="007F57B7">
        <w:rPr>
          <w:szCs w:val="24"/>
        </w:rPr>
        <w:t>#define RELAY_OFF HIGH</w:t>
      </w:r>
    </w:p>
    <w:p w14:paraId="00066881" w14:textId="77777777" w:rsidR="002833D4" w:rsidRPr="007F57B7" w:rsidRDefault="002833D4" w:rsidP="00845FDA">
      <w:pPr>
        <w:spacing w:line="360" w:lineRule="auto"/>
        <w:contextualSpacing/>
        <w:rPr>
          <w:szCs w:val="24"/>
        </w:rPr>
      </w:pPr>
      <w:r w:rsidRPr="007F57B7">
        <w:rPr>
          <w:szCs w:val="24"/>
        </w:rPr>
        <w:t>#define afterWateringWait 5000;</w:t>
      </w:r>
    </w:p>
    <w:p w14:paraId="0F1E26E3" w14:textId="3374DC19" w:rsidR="002833D4" w:rsidRDefault="002833D4" w:rsidP="00845FDA">
      <w:pPr>
        <w:spacing w:line="360" w:lineRule="auto"/>
        <w:contextualSpacing/>
        <w:rPr>
          <w:szCs w:val="24"/>
        </w:rPr>
      </w:pPr>
      <w:r w:rsidRPr="007F57B7">
        <w:rPr>
          <w:szCs w:val="24"/>
        </w:rPr>
        <w:t>#define offDelayTime 2000;</w:t>
      </w:r>
    </w:p>
    <w:p w14:paraId="252C8B4A" w14:textId="77777777" w:rsidR="00882349" w:rsidRPr="007F57B7" w:rsidRDefault="00882349" w:rsidP="00845FDA">
      <w:pPr>
        <w:spacing w:line="360" w:lineRule="auto"/>
        <w:contextualSpacing/>
        <w:rPr>
          <w:szCs w:val="24"/>
        </w:rPr>
      </w:pPr>
    </w:p>
    <w:p w14:paraId="12C67A20" w14:textId="77777777" w:rsidR="002833D4" w:rsidRPr="007F57B7" w:rsidRDefault="002833D4" w:rsidP="00845FDA">
      <w:pPr>
        <w:spacing w:line="360" w:lineRule="auto"/>
        <w:contextualSpacing/>
        <w:rPr>
          <w:szCs w:val="24"/>
        </w:rPr>
      </w:pPr>
      <w:r w:rsidRPr="007F57B7">
        <w:rPr>
          <w:szCs w:val="24"/>
        </w:rPr>
        <w:t>LiquidCrystal lcd(12, 11, 5, 4, 3, 2);</w:t>
      </w:r>
    </w:p>
    <w:p w14:paraId="6347CC9F" w14:textId="77777777" w:rsidR="002833D4" w:rsidRPr="007F57B7" w:rsidRDefault="002833D4" w:rsidP="00845FDA">
      <w:pPr>
        <w:spacing w:line="360" w:lineRule="auto"/>
        <w:contextualSpacing/>
        <w:rPr>
          <w:szCs w:val="24"/>
        </w:rPr>
      </w:pPr>
      <w:r w:rsidRPr="007F57B7">
        <w:rPr>
          <w:szCs w:val="24"/>
        </w:rPr>
        <w:t>const int pinCE = 7; //This pin is used to set the nRF24 to standby (0) or active mode (1)</w:t>
      </w:r>
    </w:p>
    <w:p w14:paraId="5481E3D8" w14:textId="77777777" w:rsidR="002833D4" w:rsidRPr="007F57B7" w:rsidRDefault="002833D4" w:rsidP="00845FDA">
      <w:pPr>
        <w:spacing w:line="360" w:lineRule="auto"/>
        <w:contextualSpacing/>
        <w:rPr>
          <w:szCs w:val="24"/>
        </w:rPr>
      </w:pPr>
      <w:r w:rsidRPr="007F57B7">
        <w:rPr>
          <w:szCs w:val="24"/>
        </w:rPr>
        <w:t>const int pinCSN = 8; //This pin is used to tell the nRF24 whether the SPI communication is a //command or message to send out</w:t>
      </w:r>
    </w:p>
    <w:p w14:paraId="160EB54E" w14:textId="77777777" w:rsidR="002833D4" w:rsidRPr="007F57B7" w:rsidRDefault="002833D4" w:rsidP="00845FDA">
      <w:pPr>
        <w:spacing w:line="360" w:lineRule="auto"/>
        <w:contextualSpacing/>
        <w:rPr>
          <w:szCs w:val="24"/>
        </w:rPr>
      </w:pPr>
      <w:r w:rsidRPr="007F57B7">
        <w:rPr>
          <w:szCs w:val="24"/>
        </w:rPr>
        <w:t>RF24 radio(pinCE, pinCSN); // Declare object from nRF24 library (Create your wireless SPI)</w:t>
      </w:r>
    </w:p>
    <w:p w14:paraId="4D4E3106" w14:textId="77777777" w:rsidR="002833D4" w:rsidRPr="007F57B7" w:rsidRDefault="002833D4" w:rsidP="00845FDA">
      <w:pPr>
        <w:spacing w:line="360" w:lineRule="auto"/>
        <w:contextualSpacing/>
        <w:rPr>
          <w:szCs w:val="24"/>
        </w:rPr>
      </w:pPr>
      <w:r w:rsidRPr="007F57B7">
        <w:rPr>
          <w:szCs w:val="24"/>
        </w:rPr>
        <w:t>//Create up to 3 pipe addresses P0 - P5;  the "LL" is for LongLong type</w:t>
      </w:r>
    </w:p>
    <w:p w14:paraId="4BBB9C27" w14:textId="77777777" w:rsidR="002833D4" w:rsidRPr="007F57B7" w:rsidRDefault="002833D4" w:rsidP="00845FDA">
      <w:pPr>
        <w:spacing w:line="360" w:lineRule="auto"/>
        <w:contextualSpacing/>
        <w:rPr>
          <w:szCs w:val="24"/>
        </w:rPr>
      </w:pPr>
      <w:r w:rsidRPr="007F57B7">
        <w:rPr>
          <w:szCs w:val="24"/>
        </w:rPr>
        <w:t xml:space="preserve">const uint64_t rAddress[3] = {0x7878787878LL, 0xB3B4B5B6F1LL, 0xB3B4B5B6CDLL}; </w:t>
      </w:r>
    </w:p>
    <w:p w14:paraId="7762705D" w14:textId="77777777" w:rsidR="002833D4" w:rsidRPr="007F57B7" w:rsidRDefault="002833D4" w:rsidP="00845FDA">
      <w:pPr>
        <w:spacing w:line="360" w:lineRule="auto"/>
        <w:contextualSpacing/>
        <w:rPr>
          <w:szCs w:val="24"/>
        </w:rPr>
      </w:pPr>
      <w:r w:rsidRPr="007F57B7">
        <w:rPr>
          <w:szCs w:val="24"/>
        </w:rPr>
        <w:t>int check; //identity</w:t>
      </w:r>
    </w:p>
    <w:p w14:paraId="167D84B7" w14:textId="77777777" w:rsidR="002833D4" w:rsidRPr="007F57B7" w:rsidRDefault="002833D4" w:rsidP="00845FDA">
      <w:pPr>
        <w:spacing w:line="360" w:lineRule="auto"/>
        <w:contextualSpacing/>
        <w:rPr>
          <w:szCs w:val="24"/>
        </w:rPr>
      </w:pPr>
      <w:r w:rsidRPr="007F57B7">
        <w:rPr>
          <w:szCs w:val="24"/>
        </w:rPr>
        <w:t>int receiveDaverage;  //variable to hold payload from transmitter</w:t>
      </w:r>
    </w:p>
    <w:p w14:paraId="68592DBB" w14:textId="77777777" w:rsidR="002833D4" w:rsidRPr="007F57B7" w:rsidRDefault="002833D4" w:rsidP="00845FDA">
      <w:pPr>
        <w:spacing w:line="360" w:lineRule="auto"/>
        <w:contextualSpacing/>
        <w:rPr>
          <w:szCs w:val="24"/>
        </w:rPr>
      </w:pPr>
      <w:r w:rsidRPr="007F57B7">
        <w:rPr>
          <w:szCs w:val="24"/>
        </w:rPr>
        <w:t>void CornTest();</w:t>
      </w:r>
    </w:p>
    <w:p w14:paraId="403C4330" w14:textId="77777777" w:rsidR="002833D4" w:rsidRPr="007F57B7" w:rsidRDefault="002833D4" w:rsidP="00845FDA">
      <w:pPr>
        <w:spacing w:line="360" w:lineRule="auto"/>
        <w:contextualSpacing/>
        <w:rPr>
          <w:szCs w:val="24"/>
        </w:rPr>
      </w:pPr>
      <w:r w:rsidRPr="007F57B7">
        <w:rPr>
          <w:szCs w:val="24"/>
        </w:rPr>
        <w:t>void TomatoTest();</w:t>
      </w:r>
    </w:p>
    <w:p w14:paraId="62EA63A0" w14:textId="77777777" w:rsidR="002833D4" w:rsidRPr="007F57B7" w:rsidRDefault="002833D4" w:rsidP="00845FDA">
      <w:pPr>
        <w:spacing w:line="360" w:lineRule="auto"/>
        <w:contextualSpacing/>
        <w:rPr>
          <w:szCs w:val="24"/>
        </w:rPr>
      </w:pPr>
      <w:r w:rsidRPr="007F57B7">
        <w:rPr>
          <w:szCs w:val="24"/>
        </w:rPr>
        <w:t>void CowpeaTest();</w:t>
      </w:r>
    </w:p>
    <w:p w14:paraId="54FCCD23" w14:textId="77777777" w:rsidR="002833D4" w:rsidRPr="007F57B7" w:rsidRDefault="002833D4" w:rsidP="00845FDA">
      <w:pPr>
        <w:spacing w:line="360" w:lineRule="auto"/>
        <w:contextualSpacing/>
        <w:rPr>
          <w:szCs w:val="24"/>
        </w:rPr>
      </w:pPr>
      <w:r w:rsidRPr="007F57B7">
        <w:rPr>
          <w:szCs w:val="24"/>
        </w:rPr>
        <w:t>dht DHT;</w:t>
      </w:r>
    </w:p>
    <w:p w14:paraId="015693A8" w14:textId="77777777" w:rsidR="002833D4" w:rsidRPr="007F57B7" w:rsidRDefault="002833D4" w:rsidP="00845FDA">
      <w:pPr>
        <w:spacing w:line="360" w:lineRule="auto"/>
        <w:contextualSpacing/>
        <w:rPr>
          <w:szCs w:val="24"/>
        </w:rPr>
      </w:pPr>
      <w:r w:rsidRPr="007F57B7">
        <w:rPr>
          <w:szCs w:val="24"/>
        </w:rPr>
        <w:t xml:space="preserve">void setup() </w:t>
      </w:r>
    </w:p>
    <w:p w14:paraId="716B42A2" w14:textId="77777777" w:rsidR="002833D4" w:rsidRPr="007F57B7" w:rsidRDefault="002833D4" w:rsidP="00845FDA">
      <w:pPr>
        <w:spacing w:line="360" w:lineRule="auto"/>
        <w:contextualSpacing/>
        <w:rPr>
          <w:szCs w:val="24"/>
        </w:rPr>
      </w:pPr>
      <w:r w:rsidRPr="007F57B7">
        <w:rPr>
          <w:szCs w:val="24"/>
        </w:rPr>
        <w:t>{</w:t>
      </w:r>
    </w:p>
    <w:p w14:paraId="3AE8404E" w14:textId="77777777" w:rsidR="002833D4" w:rsidRPr="007F57B7" w:rsidRDefault="002833D4" w:rsidP="00845FDA">
      <w:pPr>
        <w:spacing w:line="360" w:lineRule="auto"/>
        <w:contextualSpacing/>
        <w:rPr>
          <w:szCs w:val="24"/>
        </w:rPr>
      </w:pPr>
      <w:r w:rsidRPr="007F57B7">
        <w:rPr>
          <w:szCs w:val="24"/>
        </w:rPr>
        <w:t xml:space="preserve">  //  put your setup code here, to run once:</w:t>
      </w:r>
    </w:p>
    <w:p w14:paraId="7AF7D4A9" w14:textId="77777777" w:rsidR="002833D4" w:rsidRPr="007F57B7" w:rsidRDefault="002833D4" w:rsidP="00845FDA">
      <w:pPr>
        <w:spacing w:line="360" w:lineRule="auto"/>
        <w:contextualSpacing/>
        <w:rPr>
          <w:szCs w:val="24"/>
        </w:rPr>
      </w:pPr>
      <w:r w:rsidRPr="007F57B7">
        <w:rPr>
          <w:szCs w:val="24"/>
        </w:rPr>
        <w:t>Serial.begin(9600); // Initialize serial monitor</w:t>
      </w:r>
    </w:p>
    <w:p w14:paraId="10A65FEB" w14:textId="77777777" w:rsidR="002833D4" w:rsidRPr="007F57B7" w:rsidRDefault="002833D4" w:rsidP="00845FDA">
      <w:pPr>
        <w:spacing w:line="360" w:lineRule="auto"/>
        <w:contextualSpacing/>
        <w:rPr>
          <w:szCs w:val="24"/>
        </w:rPr>
      </w:pPr>
      <w:r w:rsidRPr="007F57B7">
        <w:rPr>
          <w:szCs w:val="24"/>
        </w:rPr>
        <w:t>lcd.begin (16, 2);   //set the LCD's number of columns and rows</w:t>
      </w:r>
    </w:p>
    <w:p w14:paraId="59BA6C0C" w14:textId="77777777" w:rsidR="002833D4" w:rsidRPr="007F57B7" w:rsidRDefault="002833D4" w:rsidP="00845FDA">
      <w:pPr>
        <w:spacing w:line="360" w:lineRule="auto"/>
        <w:contextualSpacing/>
        <w:rPr>
          <w:szCs w:val="24"/>
        </w:rPr>
      </w:pPr>
      <w:r w:rsidRPr="007F57B7">
        <w:rPr>
          <w:szCs w:val="24"/>
        </w:rPr>
        <w:t xml:space="preserve">    pinMode (28,OUTPUT);//set pin 28 as output</w:t>
      </w:r>
    </w:p>
    <w:p w14:paraId="5FCFF29B" w14:textId="77777777" w:rsidR="002833D4" w:rsidRPr="007F57B7" w:rsidRDefault="002833D4" w:rsidP="00845FDA">
      <w:pPr>
        <w:spacing w:line="360" w:lineRule="auto"/>
        <w:contextualSpacing/>
        <w:rPr>
          <w:szCs w:val="24"/>
        </w:rPr>
      </w:pPr>
      <w:r w:rsidRPr="007F57B7">
        <w:rPr>
          <w:szCs w:val="24"/>
        </w:rPr>
        <w:t xml:space="preserve">    pinMode (30,OUTPUT);</w:t>
      </w:r>
    </w:p>
    <w:p w14:paraId="479B13E0" w14:textId="77777777" w:rsidR="002833D4" w:rsidRPr="007F57B7" w:rsidRDefault="002833D4" w:rsidP="00845FDA">
      <w:pPr>
        <w:spacing w:line="360" w:lineRule="auto"/>
        <w:contextualSpacing/>
        <w:rPr>
          <w:szCs w:val="24"/>
        </w:rPr>
      </w:pPr>
      <w:r w:rsidRPr="007F57B7">
        <w:rPr>
          <w:szCs w:val="24"/>
        </w:rPr>
        <w:t xml:space="preserve">    pinMode (32,OUTPUT);</w:t>
      </w:r>
    </w:p>
    <w:p w14:paraId="235663F9" w14:textId="77777777" w:rsidR="002833D4" w:rsidRPr="007F57B7" w:rsidRDefault="002833D4" w:rsidP="00845FDA">
      <w:pPr>
        <w:spacing w:line="360" w:lineRule="auto"/>
        <w:contextualSpacing/>
        <w:rPr>
          <w:szCs w:val="24"/>
        </w:rPr>
      </w:pPr>
      <w:r w:rsidRPr="007F57B7">
        <w:rPr>
          <w:szCs w:val="24"/>
        </w:rPr>
        <w:t xml:space="preserve">      lcd.setCursor (0,0);</w:t>
      </w:r>
    </w:p>
    <w:p w14:paraId="44461B01" w14:textId="77777777" w:rsidR="002833D4" w:rsidRPr="007F57B7" w:rsidRDefault="002833D4" w:rsidP="00845FDA">
      <w:pPr>
        <w:spacing w:line="360" w:lineRule="auto"/>
        <w:contextualSpacing/>
        <w:rPr>
          <w:szCs w:val="24"/>
        </w:rPr>
      </w:pPr>
      <w:r w:rsidRPr="007F57B7">
        <w:rPr>
          <w:szCs w:val="24"/>
        </w:rPr>
        <w:t xml:space="preserve">    lcd.print("MECHATRONICS IN"); //print on LCD display</w:t>
      </w:r>
    </w:p>
    <w:p w14:paraId="5086BD25" w14:textId="77777777" w:rsidR="002833D4" w:rsidRPr="007F57B7" w:rsidRDefault="002833D4" w:rsidP="00845FDA">
      <w:pPr>
        <w:spacing w:line="360" w:lineRule="auto"/>
        <w:contextualSpacing/>
        <w:rPr>
          <w:szCs w:val="24"/>
        </w:rPr>
      </w:pPr>
      <w:r w:rsidRPr="007F57B7">
        <w:rPr>
          <w:szCs w:val="24"/>
        </w:rPr>
        <w:t xml:space="preserve">    lcd.setCursor(0,1);</w:t>
      </w:r>
    </w:p>
    <w:p w14:paraId="5C130EBB" w14:textId="77777777" w:rsidR="002833D4" w:rsidRPr="007F57B7" w:rsidRDefault="002833D4" w:rsidP="00845FDA">
      <w:pPr>
        <w:spacing w:line="360" w:lineRule="auto"/>
        <w:contextualSpacing/>
        <w:rPr>
          <w:szCs w:val="24"/>
        </w:rPr>
      </w:pPr>
      <w:r w:rsidRPr="007F57B7">
        <w:rPr>
          <w:szCs w:val="24"/>
        </w:rPr>
        <w:t xml:space="preserve">    lcd.print("AGRICULTURE");</w:t>
      </w:r>
    </w:p>
    <w:p w14:paraId="6228F10D" w14:textId="77777777" w:rsidR="002833D4" w:rsidRPr="007F57B7" w:rsidRDefault="002833D4" w:rsidP="00845FDA">
      <w:pPr>
        <w:spacing w:line="360" w:lineRule="auto"/>
        <w:contextualSpacing/>
        <w:rPr>
          <w:szCs w:val="24"/>
        </w:rPr>
      </w:pPr>
      <w:r w:rsidRPr="007F57B7">
        <w:rPr>
          <w:szCs w:val="24"/>
        </w:rPr>
        <w:t xml:space="preserve">    delay(3000);</w:t>
      </w:r>
    </w:p>
    <w:p w14:paraId="57B466BF" w14:textId="77777777" w:rsidR="002833D4" w:rsidRPr="007F57B7" w:rsidRDefault="002833D4" w:rsidP="00845FDA">
      <w:pPr>
        <w:spacing w:line="360" w:lineRule="auto"/>
        <w:contextualSpacing/>
        <w:rPr>
          <w:szCs w:val="24"/>
        </w:rPr>
      </w:pPr>
      <w:r w:rsidRPr="007F57B7">
        <w:rPr>
          <w:szCs w:val="24"/>
        </w:rPr>
        <w:t xml:space="preserve">    lcd.clear(); </w:t>
      </w:r>
    </w:p>
    <w:p w14:paraId="3ED6A439" w14:textId="77777777" w:rsidR="002833D4" w:rsidRPr="007F57B7" w:rsidRDefault="002833D4" w:rsidP="00845FDA">
      <w:pPr>
        <w:spacing w:line="360" w:lineRule="auto"/>
        <w:contextualSpacing/>
        <w:rPr>
          <w:szCs w:val="24"/>
        </w:rPr>
      </w:pPr>
      <w:r w:rsidRPr="007F57B7">
        <w:rPr>
          <w:szCs w:val="24"/>
        </w:rPr>
        <w:t xml:space="preserve">    lcd.setCursor(0,0);</w:t>
      </w:r>
    </w:p>
    <w:p w14:paraId="4B66FBB1" w14:textId="77777777" w:rsidR="002833D4" w:rsidRPr="007F57B7" w:rsidRDefault="002833D4" w:rsidP="00845FDA">
      <w:pPr>
        <w:spacing w:line="360" w:lineRule="auto"/>
        <w:contextualSpacing/>
        <w:rPr>
          <w:szCs w:val="24"/>
        </w:rPr>
      </w:pPr>
      <w:r w:rsidRPr="007F57B7">
        <w:rPr>
          <w:szCs w:val="24"/>
        </w:rPr>
        <w:t xml:space="preserve">    lcd.print("A FOCUS ON");</w:t>
      </w:r>
    </w:p>
    <w:p w14:paraId="48D29F19" w14:textId="77777777" w:rsidR="002833D4" w:rsidRPr="007F57B7" w:rsidRDefault="002833D4" w:rsidP="00845FDA">
      <w:pPr>
        <w:spacing w:line="360" w:lineRule="auto"/>
        <w:contextualSpacing/>
        <w:rPr>
          <w:szCs w:val="24"/>
        </w:rPr>
      </w:pPr>
      <w:r w:rsidRPr="007F57B7">
        <w:rPr>
          <w:szCs w:val="24"/>
        </w:rPr>
        <w:t xml:space="preserve">    lcd.setCursor(0,1);</w:t>
      </w:r>
    </w:p>
    <w:p w14:paraId="532E6E34" w14:textId="77777777" w:rsidR="002833D4" w:rsidRPr="007F57B7" w:rsidRDefault="002833D4" w:rsidP="00845FDA">
      <w:pPr>
        <w:spacing w:line="360" w:lineRule="auto"/>
        <w:contextualSpacing/>
        <w:rPr>
          <w:szCs w:val="24"/>
        </w:rPr>
      </w:pPr>
      <w:r w:rsidRPr="007F57B7">
        <w:rPr>
          <w:szCs w:val="24"/>
        </w:rPr>
        <w:t xml:space="preserve">    lcd.print("IRRIGATION");</w:t>
      </w:r>
    </w:p>
    <w:p w14:paraId="37469EDA" w14:textId="77777777" w:rsidR="002833D4" w:rsidRPr="007F57B7" w:rsidRDefault="002833D4" w:rsidP="00845FDA">
      <w:pPr>
        <w:spacing w:line="360" w:lineRule="auto"/>
        <w:contextualSpacing/>
        <w:rPr>
          <w:szCs w:val="24"/>
        </w:rPr>
      </w:pPr>
      <w:r w:rsidRPr="007F57B7">
        <w:rPr>
          <w:szCs w:val="24"/>
        </w:rPr>
        <w:t xml:space="preserve">    delay(offDelayTime);</w:t>
      </w:r>
    </w:p>
    <w:p w14:paraId="2B48E27E" w14:textId="77777777" w:rsidR="002833D4" w:rsidRPr="007F57B7" w:rsidRDefault="002833D4" w:rsidP="00845FDA">
      <w:pPr>
        <w:spacing w:line="360" w:lineRule="auto"/>
        <w:contextualSpacing/>
        <w:rPr>
          <w:szCs w:val="24"/>
        </w:rPr>
      </w:pPr>
      <w:r w:rsidRPr="007F57B7">
        <w:rPr>
          <w:szCs w:val="24"/>
        </w:rPr>
        <w:t xml:space="preserve">    lcd.clear(); </w:t>
      </w:r>
    </w:p>
    <w:p w14:paraId="2625D8B0" w14:textId="77777777" w:rsidR="002833D4" w:rsidRPr="007F57B7" w:rsidRDefault="002833D4" w:rsidP="00845FDA">
      <w:pPr>
        <w:spacing w:line="360" w:lineRule="auto"/>
        <w:contextualSpacing/>
        <w:rPr>
          <w:szCs w:val="24"/>
        </w:rPr>
      </w:pPr>
      <w:r w:rsidRPr="007F57B7">
        <w:rPr>
          <w:szCs w:val="24"/>
        </w:rPr>
        <w:t xml:space="preserve">    lcd.print("Project by:");</w:t>
      </w:r>
    </w:p>
    <w:p w14:paraId="14F69468" w14:textId="77777777" w:rsidR="002833D4" w:rsidRPr="007F57B7" w:rsidRDefault="002833D4" w:rsidP="00845FDA">
      <w:pPr>
        <w:spacing w:line="360" w:lineRule="auto"/>
        <w:contextualSpacing/>
        <w:rPr>
          <w:szCs w:val="24"/>
        </w:rPr>
      </w:pPr>
      <w:r w:rsidRPr="007F57B7">
        <w:rPr>
          <w:szCs w:val="24"/>
        </w:rPr>
        <w:t xml:space="preserve">    lcd.setCursor(0,1);</w:t>
      </w:r>
    </w:p>
    <w:p w14:paraId="52A823A9" w14:textId="77777777" w:rsidR="002833D4" w:rsidRPr="007F57B7" w:rsidRDefault="002833D4" w:rsidP="00845FDA">
      <w:pPr>
        <w:spacing w:line="360" w:lineRule="auto"/>
        <w:contextualSpacing/>
        <w:rPr>
          <w:szCs w:val="24"/>
        </w:rPr>
      </w:pPr>
      <w:r w:rsidRPr="007F57B7">
        <w:rPr>
          <w:szCs w:val="24"/>
        </w:rPr>
        <w:t xml:space="preserve">    lcd.print("Presh,Daran,Fame");</w:t>
      </w:r>
    </w:p>
    <w:p w14:paraId="176CE7FC" w14:textId="77777777" w:rsidR="002833D4" w:rsidRPr="007F57B7" w:rsidRDefault="002833D4" w:rsidP="00845FDA">
      <w:pPr>
        <w:spacing w:line="360" w:lineRule="auto"/>
        <w:contextualSpacing/>
        <w:rPr>
          <w:szCs w:val="24"/>
        </w:rPr>
      </w:pPr>
      <w:r w:rsidRPr="007F57B7">
        <w:rPr>
          <w:szCs w:val="24"/>
        </w:rPr>
        <w:t xml:space="preserve">    delay(3000);</w:t>
      </w:r>
    </w:p>
    <w:p w14:paraId="480C5D01" w14:textId="77777777" w:rsidR="002833D4" w:rsidRPr="007F57B7" w:rsidRDefault="002833D4" w:rsidP="00845FDA">
      <w:pPr>
        <w:spacing w:line="360" w:lineRule="auto"/>
        <w:contextualSpacing/>
        <w:rPr>
          <w:szCs w:val="24"/>
        </w:rPr>
      </w:pPr>
      <w:r w:rsidRPr="007F57B7">
        <w:rPr>
          <w:szCs w:val="24"/>
        </w:rPr>
        <w:t xml:space="preserve">    lcd.clear(); </w:t>
      </w:r>
    </w:p>
    <w:p w14:paraId="1D58BA85" w14:textId="77777777" w:rsidR="002833D4" w:rsidRPr="007F57B7" w:rsidRDefault="002833D4" w:rsidP="00845FDA">
      <w:pPr>
        <w:spacing w:line="360" w:lineRule="auto"/>
        <w:contextualSpacing/>
        <w:rPr>
          <w:szCs w:val="24"/>
        </w:rPr>
      </w:pPr>
      <w:r w:rsidRPr="007F57B7">
        <w:rPr>
          <w:szCs w:val="24"/>
        </w:rPr>
        <w:t xml:space="preserve">    lcd.print("Supervisor");</w:t>
      </w:r>
    </w:p>
    <w:p w14:paraId="6FF83AE8" w14:textId="77777777" w:rsidR="002833D4" w:rsidRPr="007F57B7" w:rsidRDefault="002833D4" w:rsidP="00845FDA">
      <w:pPr>
        <w:spacing w:line="360" w:lineRule="auto"/>
        <w:contextualSpacing/>
        <w:rPr>
          <w:szCs w:val="24"/>
        </w:rPr>
      </w:pPr>
      <w:r w:rsidRPr="007F57B7">
        <w:rPr>
          <w:szCs w:val="24"/>
        </w:rPr>
        <w:t xml:space="preserve">    lcd.setCursor(0,1);</w:t>
      </w:r>
    </w:p>
    <w:p w14:paraId="20F8D822" w14:textId="77777777" w:rsidR="002833D4" w:rsidRPr="007F57B7" w:rsidRDefault="002833D4" w:rsidP="00845FDA">
      <w:pPr>
        <w:spacing w:line="360" w:lineRule="auto"/>
        <w:contextualSpacing/>
        <w:rPr>
          <w:szCs w:val="24"/>
        </w:rPr>
      </w:pPr>
      <w:r w:rsidRPr="007F57B7">
        <w:rPr>
          <w:szCs w:val="24"/>
        </w:rPr>
        <w:t xml:space="preserve">    lcd.print("Prof. Bolu");</w:t>
      </w:r>
    </w:p>
    <w:p w14:paraId="058861F4" w14:textId="77777777" w:rsidR="002833D4" w:rsidRPr="007F57B7" w:rsidRDefault="002833D4" w:rsidP="00845FDA">
      <w:pPr>
        <w:spacing w:line="360" w:lineRule="auto"/>
        <w:contextualSpacing/>
        <w:rPr>
          <w:szCs w:val="24"/>
        </w:rPr>
      </w:pPr>
      <w:r w:rsidRPr="007F57B7">
        <w:rPr>
          <w:szCs w:val="24"/>
        </w:rPr>
        <w:t xml:space="preserve">    delay(3000);</w:t>
      </w:r>
    </w:p>
    <w:p w14:paraId="5C2279B2" w14:textId="77777777" w:rsidR="002833D4" w:rsidRPr="007F57B7" w:rsidRDefault="002833D4" w:rsidP="00845FDA">
      <w:pPr>
        <w:spacing w:line="360" w:lineRule="auto"/>
        <w:contextualSpacing/>
        <w:rPr>
          <w:szCs w:val="24"/>
        </w:rPr>
      </w:pPr>
      <w:r w:rsidRPr="007F57B7">
        <w:rPr>
          <w:szCs w:val="24"/>
        </w:rPr>
        <w:t xml:space="preserve">    lcd.clear();</w:t>
      </w:r>
    </w:p>
    <w:p w14:paraId="31A39A60" w14:textId="77777777" w:rsidR="002833D4" w:rsidRPr="007F57B7" w:rsidRDefault="002833D4" w:rsidP="00845FDA">
      <w:pPr>
        <w:spacing w:line="360" w:lineRule="auto"/>
        <w:contextualSpacing/>
        <w:rPr>
          <w:szCs w:val="24"/>
        </w:rPr>
      </w:pPr>
      <w:r w:rsidRPr="007F57B7">
        <w:rPr>
          <w:szCs w:val="24"/>
        </w:rPr>
        <w:t>radio.begin();  //Start the nRF24 module</w:t>
      </w:r>
    </w:p>
    <w:p w14:paraId="6C662040" w14:textId="77777777" w:rsidR="002833D4" w:rsidRPr="007F57B7" w:rsidRDefault="002833D4" w:rsidP="00845FDA">
      <w:pPr>
        <w:spacing w:line="360" w:lineRule="auto"/>
        <w:contextualSpacing/>
        <w:rPr>
          <w:szCs w:val="24"/>
        </w:rPr>
      </w:pPr>
      <w:r w:rsidRPr="007F57B7">
        <w:rPr>
          <w:szCs w:val="24"/>
        </w:rPr>
        <w:t>digitalWrite(28, RELAY_OFF); // Set pin 28 as high initially</w:t>
      </w:r>
    </w:p>
    <w:p w14:paraId="24F02D1D" w14:textId="77777777" w:rsidR="002833D4" w:rsidRPr="007F57B7" w:rsidRDefault="002833D4" w:rsidP="00845FDA">
      <w:pPr>
        <w:spacing w:line="360" w:lineRule="auto"/>
        <w:contextualSpacing/>
        <w:rPr>
          <w:szCs w:val="24"/>
        </w:rPr>
      </w:pPr>
      <w:r w:rsidRPr="007F57B7">
        <w:rPr>
          <w:szCs w:val="24"/>
        </w:rPr>
        <w:t>digitalWrite(30, RELAY_OFF);</w:t>
      </w:r>
    </w:p>
    <w:p w14:paraId="2CFF80BC" w14:textId="77777777" w:rsidR="002833D4" w:rsidRPr="007F57B7" w:rsidRDefault="002833D4" w:rsidP="00845FDA">
      <w:pPr>
        <w:spacing w:line="360" w:lineRule="auto"/>
        <w:contextualSpacing/>
        <w:rPr>
          <w:szCs w:val="24"/>
        </w:rPr>
      </w:pPr>
      <w:r w:rsidRPr="007F57B7">
        <w:rPr>
          <w:szCs w:val="24"/>
        </w:rPr>
        <w:t>digitalWrite(32, RELAY_OFF);</w:t>
      </w:r>
    </w:p>
    <w:p w14:paraId="60FA85E9" w14:textId="77777777" w:rsidR="002833D4" w:rsidRPr="007F57B7" w:rsidRDefault="002833D4" w:rsidP="00845FDA">
      <w:pPr>
        <w:spacing w:line="360" w:lineRule="auto"/>
        <w:contextualSpacing/>
        <w:rPr>
          <w:szCs w:val="24"/>
        </w:rPr>
      </w:pPr>
      <w:r w:rsidRPr="007F57B7">
        <w:rPr>
          <w:szCs w:val="24"/>
        </w:rPr>
        <w:t>// Open up to three pipes for PRX to receive data</w:t>
      </w:r>
    </w:p>
    <w:p w14:paraId="05F01EC7" w14:textId="77777777" w:rsidR="002833D4" w:rsidRPr="007F57B7" w:rsidRDefault="002833D4" w:rsidP="00845FDA">
      <w:pPr>
        <w:spacing w:line="360" w:lineRule="auto"/>
        <w:contextualSpacing/>
        <w:rPr>
          <w:szCs w:val="24"/>
        </w:rPr>
      </w:pPr>
      <w:r w:rsidRPr="007F57B7">
        <w:rPr>
          <w:szCs w:val="24"/>
        </w:rPr>
        <w:t xml:space="preserve">  radio.openReadingPipe(0,rAddress[0]);</w:t>
      </w:r>
    </w:p>
    <w:p w14:paraId="67D977AE" w14:textId="77777777" w:rsidR="002833D4" w:rsidRPr="007F57B7" w:rsidRDefault="002833D4" w:rsidP="00845FDA">
      <w:pPr>
        <w:spacing w:line="360" w:lineRule="auto"/>
        <w:contextualSpacing/>
        <w:rPr>
          <w:szCs w:val="24"/>
        </w:rPr>
      </w:pPr>
      <w:r w:rsidRPr="007F57B7">
        <w:rPr>
          <w:szCs w:val="24"/>
        </w:rPr>
        <w:t xml:space="preserve">  radio.openReadingPipe(1,rAddress[1]);</w:t>
      </w:r>
    </w:p>
    <w:p w14:paraId="1CD141AE" w14:textId="77777777" w:rsidR="002833D4" w:rsidRPr="007F57B7" w:rsidRDefault="002833D4" w:rsidP="00845FDA">
      <w:pPr>
        <w:spacing w:line="360" w:lineRule="auto"/>
        <w:contextualSpacing/>
        <w:rPr>
          <w:szCs w:val="24"/>
        </w:rPr>
      </w:pPr>
      <w:r w:rsidRPr="007F57B7">
        <w:rPr>
          <w:szCs w:val="24"/>
        </w:rPr>
        <w:t xml:space="preserve">  radio.openReadingPipe(2,rAddress[2]);</w:t>
      </w:r>
    </w:p>
    <w:p w14:paraId="22D1602B" w14:textId="77777777" w:rsidR="002833D4" w:rsidRPr="007F57B7" w:rsidRDefault="002833D4" w:rsidP="00845FDA">
      <w:pPr>
        <w:spacing w:line="360" w:lineRule="auto"/>
        <w:contextualSpacing/>
        <w:rPr>
          <w:szCs w:val="24"/>
        </w:rPr>
      </w:pPr>
      <w:r w:rsidRPr="007F57B7">
        <w:rPr>
          <w:szCs w:val="24"/>
        </w:rPr>
        <w:t xml:space="preserve">  </w:t>
      </w:r>
    </w:p>
    <w:p w14:paraId="55630EB0" w14:textId="77777777" w:rsidR="002833D4" w:rsidRPr="007F57B7" w:rsidRDefault="002833D4" w:rsidP="00845FDA">
      <w:pPr>
        <w:spacing w:line="360" w:lineRule="auto"/>
        <w:contextualSpacing/>
        <w:rPr>
          <w:szCs w:val="24"/>
        </w:rPr>
      </w:pPr>
      <w:r w:rsidRPr="007F57B7">
        <w:rPr>
          <w:szCs w:val="24"/>
        </w:rPr>
        <w:t xml:space="preserve">  radio.startListening();  // Start listening for messages</w:t>
      </w:r>
    </w:p>
    <w:p w14:paraId="54375133" w14:textId="77777777" w:rsidR="002833D4" w:rsidRPr="007F57B7" w:rsidRDefault="002833D4" w:rsidP="00845FDA">
      <w:pPr>
        <w:spacing w:line="360" w:lineRule="auto"/>
        <w:contextualSpacing/>
        <w:rPr>
          <w:szCs w:val="24"/>
        </w:rPr>
      </w:pPr>
      <w:r w:rsidRPr="007F57B7">
        <w:rPr>
          <w:szCs w:val="24"/>
        </w:rPr>
        <w:t>}</w:t>
      </w:r>
    </w:p>
    <w:p w14:paraId="6932F481" w14:textId="77777777" w:rsidR="002833D4" w:rsidRPr="007F57B7" w:rsidRDefault="002833D4" w:rsidP="00845FDA">
      <w:pPr>
        <w:spacing w:line="360" w:lineRule="auto"/>
        <w:contextualSpacing/>
        <w:rPr>
          <w:szCs w:val="24"/>
        </w:rPr>
      </w:pPr>
      <w:r w:rsidRPr="007F57B7">
        <w:rPr>
          <w:szCs w:val="24"/>
        </w:rPr>
        <w:t>void loop()</w:t>
      </w:r>
    </w:p>
    <w:p w14:paraId="62DAF70A" w14:textId="77777777" w:rsidR="002833D4" w:rsidRPr="007F57B7" w:rsidRDefault="002833D4" w:rsidP="00845FDA">
      <w:pPr>
        <w:spacing w:line="360" w:lineRule="auto"/>
        <w:contextualSpacing/>
        <w:rPr>
          <w:szCs w:val="24"/>
        </w:rPr>
      </w:pPr>
      <w:r w:rsidRPr="007F57B7">
        <w:rPr>
          <w:szCs w:val="24"/>
        </w:rPr>
        <w:t xml:space="preserve">{ </w:t>
      </w:r>
    </w:p>
    <w:p w14:paraId="05443658" w14:textId="77777777" w:rsidR="002833D4" w:rsidRPr="007F57B7" w:rsidRDefault="002833D4" w:rsidP="00845FDA">
      <w:pPr>
        <w:spacing w:line="360" w:lineRule="auto"/>
        <w:contextualSpacing/>
        <w:rPr>
          <w:szCs w:val="24"/>
        </w:rPr>
      </w:pPr>
      <w:r w:rsidRPr="007F57B7">
        <w:rPr>
          <w:szCs w:val="24"/>
        </w:rPr>
        <w:t xml:space="preserve">   // put your main code here, to run repeatedly:</w:t>
      </w:r>
    </w:p>
    <w:p w14:paraId="24E57D2D" w14:textId="77777777" w:rsidR="002833D4" w:rsidRPr="007F57B7" w:rsidRDefault="002833D4" w:rsidP="00845FDA">
      <w:pPr>
        <w:spacing w:line="360" w:lineRule="auto"/>
        <w:contextualSpacing/>
        <w:rPr>
          <w:szCs w:val="24"/>
        </w:rPr>
      </w:pPr>
      <w:r w:rsidRPr="007F57B7">
        <w:rPr>
          <w:szCs w:val="24"/>
        </w:rPr>
        <w:t xml:space="preserve">  lcd.setCursor(0,0);</w:t>
      </w:r>
    </w:p>
    <w:p w14:paraId="12FFEB76" w14:textId="77777777" w:rsidR="002833D4" w:rsidRPr="007F57B7" w:rsidRDefault="002833D4" w:rsidP="00845FDA">
      <w:pPr>
        <w:spacing w:line="360" w:lineRule="auto"/>
        <w:contextualSpacing/>
        <w:rPr>
          <w:szCs w:val="24"/>
        </w:rPr>
      </w:pPr>
      <w:r w:rsidRPr="007F57B7">
        <w:rPr>
          <w:szCs w:val="24"/>
        </w:rPr>
        <w:t xml:space="preserve">  lcd.print("receiving");</w:t>
      </w:r>
    </w:p>
    <w:p w14:paraId="7EF8C59C" w14:textId="77777777" w:rsidR="002833D4" w:rsidRPr="007F57B7" w:rsidRDefault="002833D4" w:rsidP="00845FDA">
      <w:pPr>
        <w:spacing w:line="360" w:lineRule="auto"/>
        <w:contextualSpacing/>
        <w:rPr>
          <w:szCs w:val="24"/>
        </w:rPr>
      </w:pPr>
      <w:r w:rsidRPr="007F57B7">
        <w:rPr>
          <w:szCs w:val="24"/>
        </w:rPr>
        <w:t xml:space="preserve">  lcd.setCursor(0,1);</w:t>
      </w:r>
    </w:p>
    <w:p w14:paraId="28C1F745" w14:textId="77777777" w:rsidR="002833D4" w:rsidRPr="007F57B7" w:rsidRDefault="002833D4" w:rsidP="00845FDA">
      <w:pPr>
        <w:spacing w:line="360" w:lineRule="auto"/>
        <w:contextualSpacing/>
        <w:rPr>
          <w:szCs w:val="24"/>
        </w:rPr>
      </w:pPr>
      <w:r w:rsidRPr="007F57B7">
        <w:rPr>
          <w:szCs w:val="24"/>
        </w:rPr>
        <w:t xml:space="preserve">  lcd.print("data...");</w:t>
      </w:r>
    </w:p>
    <w:p w14:paraId="3437E6D0" w14:textId="77777777" w:rsidR="002833D4" w:rsidRPr="007F57B7" w:rsidRDefault="002833D4" w:rsidP="00845FDA">
      <w:pPr>
        <w:spacing w:line="360" w:lineRule="auto"/>
        <w:contextualSpacing/>
        <w:rPr>
          <w:szCs w:val="24"/>
        </w:rPr>
      </w:pPr>
      <w:r w:rsidRPr="007F57B7">
        <w:rPr>
          <w:szCs w:val="24"/>
        </w:rPr>
        <w:t xml:space="preserve">  delay(offDelayTime);</w:t>
      </w:r>
    </w:p>
    <w:p w14:paraId="5F9E7DBF" w14:textId="4C2B3D90" w:rsidR="002833D4" w:rsidRDefault="002833D4" w:rsidP="00845FDA">
      <w:pPr>
        <w:spacing w:line="360" w:lineRule="auto"/>
        <w:contextualSpacing/>
        <w:rPr>
          <w:szCs w:val="24"/>
        </w:rPr>
      </w:pPr>
      <w:r w:rsidRPr="007F57B7">
        <w:rPr>
          <w:szCs w:val="24"/>
        </w:rPr>
        <w:t xml:space="preserve"> </w:t>
      </w:r>
    </w:p>
    <w:p w14:paraId="31E5AB15" w14:textId="77777777" w:rsidR="00D64867" w:rsidRPr="007F57B7" w:rsidRDefault="00D64867" w:rsidP="00845FDA">
      <w:pPr>
        <w:spacing w:line="360" w:lineRule="auto"/>
        <w:contextualSpacing/>
        <w:rPr>
          <w:szCs w:val="24"/>
        </w:rPr>
      </w:pPr>
    </w:p>
    <w:p w14:paraId="5E4AED77" w14:textId="77777777" w:rsidR="002833D4" w:rsidRPr="007F57B7" w:rsidRDefault="002833D4" w:rsidP="00845FDA">
      <w:pPr>
        <w:spacing w:line="360" w:lineRule="auto"/>
        <w:contextualSpacing/>
        <w:rPr>
          <w:szCs w:val="24"/>
        </w:rPr>
      </w:pPr>
      <w:r w:rsidRPr="007F57B7">
        <w:rPr>
          <w:szCs w:val="24"/>
        </w:rPr>
        <w:t xml:space="preserve">  DHT.read11(dht_apin);</w:t>
      </w:r>
    </w:p>
    <w:p w14:paraId="7B84C957" w14:textId="77777777" w:rsidR="002833D4" w:rsidRPr="007F57B7" w:rsidRDefault="002833D4" w:rsidP="00845FDA">
      <w:pPr>
        <w:spacing w:line="360" w:lineRule="auto"/>
        <w:contextualSpacing/>
        <w:rPr>
          <w:szCs w:val="24"/>
        </w:rPr>
      </w:pPr>
      <w:r w:rsidRPr="007F57B7">
        <w:rPr>
          <w:szCs w:val="24"/>
        </w:rPr>
        <w:t xml:space="preserve">  lcd.setCursor(0,0);</w:t>
      </w:r>
    </w:p>
    <w:p w14:paraId="302D0A03" w14:textId="77777777" w:rsidR="002833D4" w:rsidRPr="007F57B7" w:rsidRDefault="002833D4" w:rsidP="00845FDA">
      <w:pPr>
        <w:spacing w:line="360" w:lineRule="auto"/>
        <w:contextualSpacing/>
        <w:rPr>
          <w:szCs w:val="24"/>
        </w:rPr>
      </w:pPr>
      <w:r w:rsidRPr="007F57B7">
        <w:rPr>
          <w:szCs w:val="24"/>
        </w:rPr>
        <w:t xml:space="preserve">  lcd.print("H = ");</w:t>
      </w:r>
    </w:p>
    <w:p w14:paraId="4AE5F539" w14:textId="77777777" w:rsidR="002833D4" w:rsidRPr="007F57B7" w:rsidRDefault="002833D4" w:rsidP="00845FDA">
      <w:pPr>
        <w:spacing w:line="360" w:lineRule="auto"/>
        <w:contextualSpacing/>
        <w:rPr>
          <w:szCs w:val="24"/>
        </w:rPr>
      </w:pPr>
      <w:r w:rsidRPr="007F57B7">
        <w:rPr>
          <w:szCs w:val="24"/>
        </w:rPr>
        <w:t xml:space="preserve">  lcd.print(DHT.humidity);</w:t>
      </w:r>
    </w:p>
    <w:p w14:paraId="72FD6744" w14:textId="77777777" w:rsidR="002833D4" w:rsidRPr="007F57B7" w:rsidRDefault="002833D4" w:rsidP="00845FDA">
      <w:pPr>
        <w:spacing w:line="360" w:lineRule="auto"/>
        <w:contextualSpacing/>
        <w:rPr>
          <w:szCs w:val="24"/>
        </w:rPr>
      </w:pPr>
      <w:r w:rsidRPr="007F57B7">
        <w:rPr>
          <w:szCs w:val="24"/>
        </w:rPr>
        <w:t xml:space="preserve">  lcd.print("% ");</w:t>
      </w:r>
    </w:p>
    <w:p w14:paraId="7E6F9A8E" w14:textId="77777777" w:rsidR="002833D4" w:rsidRPr="007F57B7" w:rsidRDefault="002833D4" w:rsidP="00845FDA">
      <w:pPr>
        <w:spacing w:line="360" w:lineRule="auto"/>
        <w:contextualSpacing/>
        <w:rPr>
          <w:szCs w:val="24"/>
        </w:rPr>
      </w:pPr>
      <w:r w:rsidRPr="007F57B7">
        <w:rPr>
          <w:szCs w:val="24"/>
        </w:rPr>
        <w:t xml:space="preserve">  lcd.print("T = ");</w:t>
      </w:r>
    </w:p>
    <w:p w14:paraId="1A89275C" w14:textId="77777777" w:rsidR="002833D4" w:rsidRPr="007F57B7" w:rsidRDefault="002833D4" w:rsidP="00845FDA">
      <w:pPr>
        <w:spacing w:line="360" w:lineRule="auto"/>
        <w:contextualSpacing/>
        <w:rPr>
          <w:szCs w:val="24"/>
        </w:rPr>
      </w:pPr>
      <w:r w:rsidRPr="007F57B7">
        <w:rPr>
          <w:szCs w:val="24"/>
        </w:rPr>
        <w:t xml:space="preserve">  lcd.print(DHT.temperature); </w:t>
      </w:r>
    </w:p>
    <w:p w14:paraId="1AB7ABF2" w14:textId="77777777" w:rsidR="002833D4" w:rsidRPr="007F57B7" w:rsidRDefault="002833D4" w:rsidP="00845FDA">
      <w:pPr>
        <w:spacing w:line="360" w:lineRule="auto"/>
        <w:contextualSpacing/>
        <w:rPr>
          <w:szCs w:val="24"/>
        </w:rPr>
      </w:pPr>
      <w:r w:rsidRPr="007F57B7">
        <w:rPr>
          <w:szCs w:val="24"/>
        </w:rPr>
        <w:t xml:space="preserve">  lcd.print("C ");</w:t>
      </w:r>
    </w:p>
    <w:p w14:paraId="134C2D3F" w14:textId="77777777" w:rsidR="002833D4" w:rsidRPr="007F57B7" w:rsidRDefault="002833D4" w:rsidP="00845FDA">
      <w:pPr>
        <w:spacing w:line="360" w:lineRule="auto"/>
        <w:contextualSpacing/>
        <w:rPr>
          <w:szCs w:val="24"/>
        </w:rPr>
      </w:pPr>
      <w:r w:rsidRPr="007F57B7">
        <w:rPr>
          <w:szCs w:val="24"/>
        </w:rPr>
        <w:t xml:space="preserve">  delay(offDelayTime);</w:t>
      </w:r>
    </w:p>
    <w:p w14:paraId="6C70848E" w14:textId="77777777" w:rsidR="002833D4" w:rsidRPr="007F57B7" w:rsidRDefault="002833D4" w:rsidP="00845FDA">
      <w:pPr>
        <w:spacing w:line="360" w:lineRule="auto"/>
        <w:contextualSpacing/>
        <w:rPr>
          <w:szCs w:val="24"/>
        </w:rPr>
      </w:pPr>
      <w:r w:rsidRPr="007F57B7">
        <w:rPr>
          <w:szCs w:val="24"/>
        </w:rPr>
        <w:t xml:space="preserve">  lcd.clear();</w:t>
      </w:r>
    </w:p>
    <w:p w14:paraId="339A1E0B" w14:textId="77777777" w:rsidR="002833D4" w:rsidRPr="007F57B7" w:rsidRDefault="002833D4" w:rsidP="00845FDA">
      <w:pPr>
        <w:spacing w:line="360" w:lineRule="auto"/>
        <w:contextualSpacing/>
        <w:rPr>
          <w:szCs w:val="24"/>
        </w:rPr>
      </w:pPr>
      <w:r w:rsidRPr="007F57B7">
        <w:rPr>
          <w:szCs w:val="24"/>
        </w:rPr>
        <w:t>while (radio.available()) //Check if received data</w:t>
      </w:r>
    </w:p>
    <w:p w14:paraId="3A7F598C" w14:textId="77777777" w:rsidR="002833D4" w:rsidRPr="007F57B7" w:rsidRDefault="002833D4" w:rsidP="00845FDA">
      <w:pPr>
        <w:spacing w:line="360" w:lineRule="auto"/>
        <w:contextualSpacing/>
        <w:rPr>
          <w:szCs w:val="24"/>
        </w:rPr>
      </w:pPr>
      <w:r w:rsidRPr="007F57B7">
        <w:rPr>
          <w:szCs w:val="24"/>
        </w:rPr>
        <w:t xml:space="preserve">   {</w:t>
      </w:r>
    </w:p>
    <w:p w14:paraId="429B29A0" w14:textId="77777777" w:rsidR="002833D4" w:rsidRPr="007F57B7" w:rsidRDefault="002833D4" w:rsidP="00845FDA">
      <w:pPr>
        <w:spacing w:line="360" w:lineRule="auto"/>
        <w:contextualSpacing/>
        <w:rPr>
          <w:szCs w:val="24"/>
        </w:rPr>
      </w:pPr>
      <w:r w:rsidRPr="007F57B7">
        <w:rPr>
          <w:szCs w:val="24"/>
        </w:rPr>
        <w:t xml:space="preserve">    radio.read(&amp;receiveDaverage, 1);//reads the received average from the transmitting micro controller into the 'receiveDaverage' variable.</w:t>
      </w:r>
    </w:p>
    <w:p w14:paraId="5598A9D4" w14:textId="77777777" w:rsidR="002833D4" w:rsidRPr="007F57B7" w:rsidRDefault="002833D4" w:rsidP="00845FDA">
      <w:pPr>
        <w:spacing w:line="360" w:lineRule="auto"/>
        <w:contextualSpacing/>
        <w:rPr>
          <w:szCs w:val="24"/>
        </w:rPr>
      </w:pPr>
      <w:r w:rsidRPr="007F57B7">
        <w:rPr>
          <w:szCs w:val="24"/>
        </w:rPr>
        <w:t xml:space="preserve">       radio.read(&amp;check, 1);//reads the received identity value from the transmitting micro controller into the 'check' variable.</w:t>
      </w:r>
    </w:p>
    <w:p w14:paraId="5CB80786" w14:textId="77777777" w:rsidR="002833D4" w:rsidRPr="007F57B7" w:rsidRDefault="002833D4" w:rsidP="00845FDA">
      <w:pPr>
        <w:spacing w:line="360" w:lineRule="auto"/>
        <w:contextualSpacing/>
        <w:rPr>
          <w:szCs w:val="24"/>
        </w:rPr>
      </w:pPr>
      <w:r w:rsidRPr="007F57B7">
        <w:rPr>
          <w:szCs w:val="24"/>
        </w:rPr>
        <w:t xml:space="preserve">  if (check == 2)//arduino Identity conditional check</w:t>
      </w:r>
    </w:p>
    <w:p w14:paraId="1B0593E5" w14:textId="77777777" w:rsidR="002833D4" w:rsidRPr="007F57B7" w:rsidRDefault="002833D4" w:rsidP="00845FDA">
      <w:pPr>
        <w:spacing w:line="360" w:lineRule="auto"/>
        <w:contextualSpacing/>
        <w:rPr>
          <w:szCs w:val="24"/>
        </w:rPr>
      </w:pPr>
      <w:r w:rsidRPr="007F57B7">
        <w:rPr>
          <w:szCs w:val="24"/>
        </w:rPr>
        <w:t xml:space="preserve">    {</w:t>
      </w:r>
    </w:p>
    <w:p w14:paraId="40078777" w14:textId="77777777" w:rsidR="002833D4" w:rsidRPr="007F57B7" w:rsidRDefault="002833D4" w:rsidP="00845FDA">
      <w:pPr>
        <w:spacing w:line="360" w:lineRule="auto"/>
        <w:contextualSpacing/>
        <w:rPr>
          <w:szCs w:val="24"/>
        </w:rPr>
      </w:pPr>
      <w:r w:rsidRPr="007F57B7">
        <w:rPr>
          <w:szCs w:val="24"/>
        </w:rPr>
        <w:t xml:space="preserve"> TomatoTest();</w:t>
      </w:r>
    </w:p>
    <w:p w14:paraId="7BE4C0CF" w14:textId="77777777" w:rsidR="002833D4" w:rsidRPr="007F57B7" w:rsidRDefault="002833D4" w:rsidP="00845FDA">
      <w:pPr>
        <w:spacing w:line="360" w:lineRule="auto"/>
        <w:contextualSpacing/>
        <w:rPr>
          <w:szCs w:val="24"/>
        </w:rPr>
      </w:pPr>
      <w:r w:rsidRPr="007F57B7">
        <w:rPr>
          <w:szCs w:val="24"/>
        </w:rPr>
        <w:t xml:space="preserve">    }    </w:t>
      </w:r>
    </w:p>
    <w:p w14:paraId="11C5CA93" w14:textId="77777777" w:rsidR="002833D4" w:rsidRPr="007F57B7" w:rsidRDefault="002833D4" w:rsidP="00845FDA">
      <w:pPr>
        <w:spacing w:line="360" w:lineRule="auto"/>
        <w:contextualSpacing/>
        <w:rPr>
          <w:szCs w:val="24"/>
        </w:rPr>
      </w:pPr>
    </w:p>
    <w:p w14:paraId="6BF9292A" w14:textId="77777777" w:rsidR="002833D4" w:rsidRPr="007F57B7" w:rsidRDefault="002833D4" w:rsidP="00845FDA">
      <w:pPr>
        <w:spacing w:line="360" w:lineRule="auto"/>
        <w:contextualSpacing/>
        <w:rPr>
          <w:szCs w:val="24"/>
        </w:rPr>
      </w:pPr>
      <w:r w:rsidRPr="007F57B7">
        <w:rPr>
          <w:szCs w:val="24"/>
        </w:rPr>
        <w:t xml:space="preserve">  if (check == 1)</w:t>
      </w:r>
    </w:p>
    <w:p w14:paraId="50AD2033" w14:textId="77777777" w:rsidR="002833D4" w:rsidRPr="007F57B7" w:rsidRDefault="002833D4" w:rsidP="00845FDA">
      <w:pPr>
        <w:spacing w:line="360" w:lineRule="auto"/>
        <w:contextualSpacing/>
        <w:rPr>
          <w:szCs w:val="24"/>
        </w:rPr>
      </w:pPr>
      <w:r w:rsidRPr="007F57B7">
        <w:rPr>
          <w:szCs w:val="24"/>
        </w:rPr>
        <w:t xml:space="preserve">   { </w:t>
      </w:r>
    </w:p>
    <w:p w14:paraId="1CB92CC1" w14:textId="77777777" w:rsidR="002833D4" w:rsidRPr="007F57B7" w:rsidRDefault="002833D4" w:rsidP="00845FDA">
      <w:pPr>
        <w:spacing w:line="360" w:lineRule="auto"/>
        <w:contextualSpacing/>
        <w:rPr>
          <w:szCs w:val="24"/>
        </w:rPr>
      </w:pPr>
      <w:r w:rsidRPr="007F57B7">
        <w:rPr>
          <w:szCs w:val="24"/>
        </w:rPr>
        <w:t xml:space="preserve">    CornTest();</w:t>
      </w:r>
    </w:p>
    <w:p w14:paraId="06F6B4FE" w14:textId="77777777" w:rsidR="002833D4" w:rsidRPr="007F57B7" w:rsidRDefault="002833D4" w:rsidP="00845FDA">
      <w:pPr>
        <w:spacing w:line="360" w:lineRule="auto"/>
        <w:contextualSpacing/>
        <w:rPr>
          <w:szCs w:val="24"/>
        </w:rPr>
      </w:pPr>
      <w:r w:rsidRPr="007F57B7">
        <w:rPr>
          <w:szCs w:val="24"/>
        </w:rPr>
        <w:t xml:space="preserve">   }</w:t>
      </w:r>
    </w:p>
    <w:p w14:paraId="418A35B0" w14:textId="77777777" w:rsidR="002833D4" w:rsidRPr="007F57B7" w:rsidRDefault="002833D4" w:rsidP="00845FDA">
      <w:pPr>
        <w:spacing w:line="360" w:lineRule="auto"/>
        <w:contextualSpacing/>
        <w:rPr>
          <w:szCs w:val="24"/>
        </w:rPr>
      </w:pPr>
      <w:r w:rsidRPr="007F57B7">
        <w:rPr>
          <w:szCs w:val="24"/>
        </w:rPr>
        <w:t xml:space="preserve">  if (check ==3)</w:t>
      </w:r>
    </w:p>
    <w:p w14:paraId="6E3A6A5D" w14:textId="77777777" w:rsidR="002833D4" w:rsidRPr="007F57B7" w:rsidRDefault="002833D4" w:rsidP="00845FDA">
      <w:pPr>
        <w:spacing w:line="360" w:lineRule="auto"/>
        <w:contextualSpacing/>
        <w:rPr>
          <w:szCs w:val="24"/>
        </w:rPr>
      </w:pPr>
      <w:r w:rsidRPr="007F57B7">
        <w:rPr>
          <w:szCs w:val="24"/>
        </w:rPr>
        <w:t xml:space="preserve">   { </w:t>
      </w:r>
    </w:p>
    <w:p w14:paraId="520F7249" w14:textId="77777777" w:rsidR="002833D4" w:rsidRPr="007F57B7" w:rsidRDefault="002833D4" w:rsidP="00845FDA">
      <w:pPr>
        <w:spacing w:line="360" w:lineRule="auto"/>
        <w:contextualSpacing/>
        <w:rPr>
          <w:szCs w:val="24"/>
        </w:rPr>
      </w:pPr>
      <w:r w:rsidRPr="007F57B7">
        <w:rPr>
          <w:szCs w:val="24"/>
        </w:rPr>
        <w:t xml:space="preserve">      CowpeaTest()</w:t>
      </w:r>
    </w:p>
    <w:p w14:paraId="35A04824" w14:textId="77777777" w:rsidR="002833D4" w:rsidRPr="007F57B7" w:rsidRDefault="002833D4" w:rsidP="00845FDA">
      <w:pPr>
        <w:spacing w:line="360" w:lineRule="auto"/>
        <w:contextualSpacing/>
        <w:rPr>
          <w:szCs w:val="24"/>
        </w:rPr>
      </w:pPr>
      <w:r w:rsidRPr="007F57B7">
        <w:rPr>
          <w:szCs w:val="24"/>
        </w:rPr>
        <w:t xml:space="preserve">   } </w:t>
      </w:r>
    </w:p>
    <w:p w14:paraId="60FC5CF3" w14:textId="77777777" w:rsidR="002833D4" w:rsidRPr="007F57B7" w:rsidRDefault="002833D4" w:rsidP="00845FDA">
      <w:pPr>
        <w:spacing w:line="360" w:lineRule="auto"/>
        <w:contextualSpacing/>
        <w:rPr>
          <w:szCs w:val="24"/>
        </w:rPr>
      </w:pPr>
      <w:r w:rsidRPr="007F57B7">
        <w:rPr>
          <w:szCs w:val="24"/>
        </w:rPr>
        <w:t>}</w:t>
      </w:r>
    </w:p>
    <w:p w14:paraId="4C86C83E" w14:textId="77777777" w:rsidR="002833D4" w:rsidRPr="007F57B7" w:rsidRDefault="002833D4" w:rsidP="00845FDA">
      <w:pPr>
        <w:spacing w:line="360" w:lineRule="auto"/>
        <w:contextualSpacing/>
        <w:rPr>
          <w:szCs w:val="24"/>
        </w:rPr>
      </w:pPr>
    </w:p>
    <w:p w14:paraId="69BCD6ED" w14:textId="77777777" w:rsidR="002833D4" w:rsidRPr="007F57B7" w:rsidRDefault="002833D4" w:rsidP="00845FDA">
      <w:pPr>
        <w:spacing w:line="360" w:lineRule="auto"/>
        <w:contextualSpacing/>
        <w:rPr>
          <w:szCs w:val="24"/>
        </w:rPr>
      </w:pPr>
      <w:r w:rsidRPr="007F57B7">
        <w:rPr>
          <w:szCs w:val="24"/>
        </w:rPr>
        <w:t>//Function definitions</w:t>
      </w:r>
    </w:p>
    <w:p w14:paraId="0C8E2B3A" w14:textId="77777777" w:rsidR="002833D4" w:rsidRPr="007F57B7" w:rsidRDefault="002833D4" w:rsidP="00845FDA">
      <w:pPr>
        <w:spacing w:line="360" w:lineRule="auto"/>
        <w:contextualSpacing/>
        <w:rPr>
          <w:szCs w:val="24"/>
        </w:rPr>
      </w:pPr>
      <w:r w:rsidRPr="007F57B7">
        <w:rPr>
          <w:szCs w:val="24"/>
        </w:rPr>
        <w:t>void tomatoTest()</w:t>
      </w:r>
    </w:p>
    <w:p w14:paraId="451CFD7A" w14:textId="77777777" w:rsidR="002833D4" w:rsidRPr="007F57B7" w:rsidRDefault="002833D4" w:rsidP="00845FDA">
      <w:pPr>
        <w:spacing w:line="360" w:lineRule="auto"/>
        <w:contextualSpacing/>
        <w:rPr>
          <w:szCs w:val="24"/>
        </w:rPr>
      </w:pPr>
      <w:r w:rsidRPr="007F57B7">
        <w:rPr>
          <w:szCs w:val="24"/>
        </w:rPr>
        <w:t xml:space="preserve">{ </w:t>
      </w:r>
    </w:p>
    <w:p w14:paraId="04350E03" w14:textId="77777777" w:rsidR="002833D4" w:rsidRPr="007F57B7" w:rsidRDefault="002833D4" w:rsidP="00845FDA">
      <w:pPr>
        <w:spacing w:line="360" w:lineRule="auto"/>
        <w:contextualSpacing/>
        <w:rPr>
          <w:szCs w:val="24"/>
        </w:rPr>
      </w:pPr>
      <w:r w:rsidRPr="007F57B7">
        <w:rPr>
          <w:szCs w:val="24"/>
        </w:rPr>
        <w:t xml:space="preserve">  if (receiveDaverage&lt;20)   //for dry soil                                                                                                                                                                                                                                                                                                                                                                                                                                                                                                                                                                                                                                                                                                                                                                                                                                                                                                                                                                                                                                                                                                                                                                                                                                                                                                                                                                                                                                                                                                                                                                                                                                                                                                                                                                                                                                                                                                                                                                                                                                                                                                                                                                                                                                                                                                                                                                                                                                                                                                                                                                                                                                                                                                                                                                                                                                                                                                                                                                                                                                                                                                                                                                                                                                                                                                                                                                                                                                                                                                                                                                                                                                                                                                                                                                                                                                                                                                                                                                                                                                                                                                                                                                                                                                                                                                                                                                                                                                                                                                                                                                                                                                                                                                                                                                                                                                                                                                                                                                                                                                                                                                                                                                                                                                                                                                                                                                                                                                                                                                                                                                                                                                                                                                                                                                                                                                                                                                                                                                                                                                                                                                                                                                                                                                                                                                                                                                                                                                                                                                                                                                                                                                                                                                                                                                                                                                                                                                                                                                                                                                                                                                                                                                                                                                                                                                                                                                                                                                                                                                                                                                                                                                                                                                                                                                                                                                                                                                                                                                                                                                                                                                                                                                                                                                                                                                                                                                                                                                                                                                                                                                                                                                                                                                                                                                                                                                                                                                                                                                                                                                                                                                                                                                                                                                                                                                                                                                                                                                                                                                                                                                                                                                                                                                                                                                                                                                                                                                                                                                                                                                                                                                                                                                                                                                                                                                                                                                                                                                                                                                                                                                                                                                                                                                                                                                                                                                                                                                                                                                                                                                                                                                                                                                                                                                                                                                                                                                                                                                                                                                                                                                                                                                                                                                                                                                                                                                                                                                                                                                                                                                                                                                                                                                                                                                                                                                                                                                                                                                                                                                                                                                                                                                                                                                                                                                                                                                                                                                                                                                                                                                                                                                                                                                                                                                                                                                                                                                                                                                                                                                                                                                                                                                                                                                                                                                                                                                                                                                                                                                                                                                                                                                                                                                                                                                                                                                                                                                                                                                                                                                                                                                                                                                                                                                                                                                                                                                                                                                                                                                                                                                                                                                                                                                                                                                                                                                                                                                                                                                                                                                                                                                                                                                                                                                                                                                                                                                                                                                                                                                                                                                                                                                                                                                                                                                                                                                                                                                                                                                                                                                                                                                                                                                                                                                                                                                                                                                                                                                                                                                                                                                                                                                                                                                                                                                                                                                                                                                                                                                                                                                                                                                                                                                                                                                                                                                                                                                                                                                                                                                                                                                                                                                                                                                                                                                                                                                                                                                                                                                                                                                                                                                                                                                                                                                                                                                                                                                                                                                                                                                                                                                                                                                                                                                                                                                                                                                                                                                                                                                                                                                                                                                                                                                                                                                                                                                                                                                                                                                                                                                                                                                                                                                                                                                                                                                                                                                                                                                                                                                                                                                                                                                                                                                                                                                                                                                                                                                                                                                                                                                                                                                                                                                                                                                                                                                                                                                                                                                                                                                                                                                                                                                                                                                                                                                                                                                                                                                                                                                                                                                                                                                                                                                                                                                                                                                                                                                                                                                                                                                                                                                                                                                                                                                                                                                                                                                                                                                                                                                                                                                                                                                                                                                                                                                                                                                                                                                                                                                                                                                                                                                                                                                                                                                                                                                                                                                                                                                                                                                                                                                                                                                                                                                                                                                                                                                                                                                                                                                                                                                                                                                                                                                                                                                                                                                                                                                                                                                                                                                                                                                                                                                                                                                                                                                                                                                                                                                                                                                                                                                                                                                                                                                                                                                                                                                                                                                                                                                                                                                                                                                                                                                                                                                                                                                                                                                                                                                                                                                                                                                                                                                                                                                                                                                                                                                                                                                                                                                                                                                                                                                                                                                                                                                                                                                                                                                                                                                                                                                                                                                                                                                                                                                                                                                                                                                                                                                                                                                                                                                                                                                                                                                                                                                                                                                                                                                                                                                                                                                                                                                                                                                                                                                                                                                                                                                                                                                                                                                                                                                                                                                                                                                                                                                                                                                                                                                                                                                                                                                                                                                                                                                                                                                                                                                                                                                                                                                                                                                                                                                                                                                                                                                                                                                                                                                                                                                                                                                                                                                                                                                                                                                                                                                                                                                                                                                                                                                                                                                                                                                                                                                                                                                                                                                                                                                                                                                                                                                                                                                                                                                                                                                                                                                                                                                                                                                                                                                                                                                                                                                                                                                                                                                                                                                                                                                                                                                                                                                                                                                                                                                                                                                                                                                                                                                                                                                                                                                                                                                                                                                                                                                                                                                                                                                                                                                                                                                                                                                                                                                                                                                                                                                                                                                                                                                                                                                                                                                                                                                                                                                                                                                                                                                                                                                                                                                                                                                                                                                                                                                                                                                                                                                                                                                                                                                                                                                                                                                                                                                                                                                                                                                                                                                                                                                                                                                                                                                                                                                                                                                                                                                                                                                                                                                                                                                                                                                                                                                                                                                                                                                                                                                                                                                                                                                                                                                                                                                                                                                                                                                                                                                                                                                                                                                                                                                                                                                                                                                                                                                                                                                                                                                                                                                                                                                                                                                                                                                                                                                                                                                                                                                                                                                                                                                                                                                                                                                                                                                                                                                                                                                                                                                                                                                                                                                                                                                                                                                                                                                                                                                                                                                                                                                                                                                                                                                                                                                                                                                                                                                                                                                                                                                                                                                                                                                                                                                                                                                                                                                                                                                                                                                                                                                                                                                                                                                                                                                                                                                                                                                                                                                                                                                                                                                                                                                                                                                                                                                                                                                                                                                                                                                                                                                                                                                                                                                                                                                                                                                                                                                                                                                                                                                                                                                                                                                                                                                                                                                                                                                                                                                                                                                                                                                                                                                                                                                                                                                                                                                                                                                                                                                                                                                                                                                                                                                                                                                                                                                                                                                                                                                                                                                                                                                                                                                                                                                                                                                                                                                                                                                                                                                                                                                                                                                                                                                                                                                                                                                                                                                                                                                                                                                                                                                                                                                                                                                                                                                                                                                                                                                                                                                                                                                                                                                                                                                                                                                                                                                                                                                                                                                                                                                                                                                                                                                                                                                                                                                                                                                                                                                                                                                                                                                                                                                                                                                                                                                                                                                                                                                                                                                                                                                                                                                                                                                                                                                                                                                                                                                                                                                                                                                                                                                                                                                                                                                                                                                                                                                                                                                                                                                                                                                                                                                                                                                                                                                                                                                                                                                                                                                                                                                                                                                                                                                                                                                                                                                                                                                                                                                                                                                                                                                                                                                                                                                                                                                                                                                                                                                                                                                                                                                                                                                                                                                                                                                                                                                                                                                                                                                                                                                                                                                                                                                                                                                                                                                                                                                                                                                                                                                                                                                                                                                                                                                                                                                                                                                                                                                                                                                                                                                                                                                                                                                                                                                                                                                                                                                                                                                                                                                                                                                                                                                                                                                                                                                                                                                                                                                                                                                                                                                                                                                                                                                                                                                                                                                                                                                                                                                                                                                                                                                                                                                                                                                                                                                                                                                                                                                                                                                                                                                                                                                                                                                                                                                                                                                                                                                                                                                                                                                                                                                                                                                                                                                                                                                                                                                                                                                                                                                                                                                                                                                                                                                                                                                                                                                                                                                                                                                                                                                                                                                                                                                                                                                                                                                                                                                                                                                                                                                                                                                                                                                                                                                                                                                                                                                                                                                                                                                                                                                                                                                                                                                                                                                                                                                                                                                                                                                                                                                                                                                                                                                                                                                                                                                                                                                                                                                                                                                                                                                                                                                                                                                                                                                                                                                                                                                                                                                                                                                                                                                                                                                                                                                                                                                                                                                                                                                                                                                                                                                                                                                                                                                                                                                                                                                                                                                                                                                                                                                                                                                                                                                                                                                                                                                                                                                                                                                                                                                                                                                                                                                                                                                                                                                                                                                                                                                                                                                                                                                                                                                                                                                                                                                                                                                                                                                                                                                                                                                                                                                                                                                                                                                                                                                                                                                                                                                                                                                                                                                                                                                                                                                                                                                                                                                                                                                                                                                                                                                                                                                                                                                                                                                                                                                                                                                                                                                                                                                                                                                                                                                                                                                                                                                                                                                                                                                                                                                                                                                                                                                                                                                                                                                                                                                                                                                                                                                                                                                                                                                                                                                                                                                                                                                                                                                                                                                                                                                                                                                                                                                                                                                                                                                                                                                                                                                                                                                                                                                                                                                                                                                                                                                                                                                                                                                                                                                                                                                                                                                                                                                                                                                                                                                                                                                                                                                                                                                                                                                                                                                                                                                                                                                                                                                                                                                                                                                                                                                                                                                                                                                                                                                                                                                                                                                                                                                                                                                                                                                                                                                                                                                                                                                                                                                                                                                                                                                                                                                                                                                                                                                                                                                                                                                                                                                                                                                                                                                                                                                                                                                                                                                                                                                                                                                                                                                                                                                                                                                                                                                                                                                                                                                                                                                                                                                                </w:t>
      </w:r>
    </w:p>
    <w:p w14:paraId="026730A8" w14:textId="77777777" w:rsidR="002833D4" w:rsidRPr="007F57B7" w:rsidRDefault="002833D4" w:rsidP="00845FDA">
      <w:pPr>
        <w:spacing w:line="360" w:lineRule="auto"/>
        <w:contextualSpacing/>
        <w:rPr>
          <w:szCs w:val="24"/>
        </w:rPr>
      </w:pPr>
      <w:r w:rsidRPr="007F57B7">
        <w:rPr>
          <w:szCs w:val="24"/>
        </w:rPr>
        <w:t xml:space="preserve">  { </w:t>
      </w:r>
    </w:p>
    <w:p w14:paraId="4BC24CE9" w14:textId="77777777" w:rsidR="002833D4" w:rsidRPr="007F57B7" w:rsidRDefault="002833D4" w:rsidP="00845FDA">
      <w:pPr>
        <w:spacing w:line="360" w:lineRule="auto"/>
        <w:contextualSpacing/>
        <w:rPr>
          <w:szCs w:val="24"/>
        </w:rPr>
      </w:pPr>
      <w:r w:rsidRPr="007F57B7">
        <w:rPr>
          <w:szCs w:val="24"/>
        </w:rPr>
        <w:t xml:space="preserve">    Serial.print("Dry soil, Valve 2: Open");</w:t>
      </w:r>
    </w:p>
    <w:p w14:paraId="780D631B" w14:textId="77777777" w:rsidR="002833D4" w:rsidRPr="007F57B7" w:rsidRDefault="002833D4" w:rsidP="00845FDA">
      <w:pPr>
        <w:spacing w:line="360" w:lineRule="auto"/>
        <w:contextualSpacing/>
        <w:rPr>
          <w:szCs w:val="24"/>
        </w:rPr>
      </w:pPr>
      <w:r w:rsidRPr="007F57B7">
        <w:rPr>
          <w:szCs w:val="24"/>
        </w:rPr>
        <w:t xml:space="preserve">        lcd.setCursor(0,0);//sets cursor position</w:t>
      </w:r>
    </w:p>
    <w:p w14:paraId="349FF932" w14:textId="77777777" w:rsidR="002833D4" w:rsidRPr="007F57B7" w:rsidRDefault="002833D4" w:rsidP="00845FDA">
      <w:pPr>
        <w:spacing w:line="360" w:lineRule="auto"/>
        <w:contextualSpacing/>
        <w:rPr>
          <w:szCs w:val="24"/>
        </w:rPr>
      </w:pPr>
      <w:r w:rsidRPr="007F57B7">
        <w:rPr>
          <w:szCs w:val="24"/>
        </w:rPr>
        <w:t xml:space="preserve">        lcd.print("DRY SOIL: ");//prints</w:t>
      </w:r>
    </w:p>
    <w:p w14:paraId="7827CCB3" w14:textId="77777777" w:rsidR="002833D4" w:rsidRPr="007F57B7" w:rsidRDefault="002833D4" w:rsidP="00845FDA">
      <w:pPr>
        <w:spacing w:line="360" w:lineRule="auto"/>
        <w:contextualSpacing/>
        <w:rPr>
          <w:szCs w:val="24"/>
        </w:rPr>
      </w:pPr>
      <w:r w:rsidRPr="007F57B7">
        <w:rPr>
          <w:szCs w:val="24"/>
        </w:rPr>
        <w:t xml:space="preserve">        lcd.print(receiveDaverage);</w:t>
      </w:r>
    </w:p>
    <w:p w14:paraId="29E4F18E" w14:textId="77777777" w:rsidR="002833D4" w:rsidRPr="007F57B7" w:rsidRDefault="002833D4" w:rsidP="00845FDA">
      <w:pPr>
        <w:spacing w:line="360" w:lineRule="auto"/>
        <w:contextualSpacing/>
        <w:rPr>
          <w:szCs w:val="24"/>
        </w:rPr>
      </w:pPr>
      <w:r w:rsidRPr="007F57B7">
        <w:rPr>
          <w:szCs w:val="24"/>
        </w:rPr>
        <w:t xml:space="preserve">         lcd.print("%");</w:t>
      </w:r>
    </w:p>
    <w:p w14:paraId="4F13983F" w14:textId="77777777" w:rsidR="002833D4" w:rsidRPr="007F57B7" w:rsidRDefault="002833D4" w:rsidP="00845FDA">
      <w:pPr>
        <w:spacing w:line="360" w:lineRule="auto"/>
        <w:contextualSpacing/>
        <w:rPr>
          <w:szCs w:val="24"/>
        </w:rPr>
      </w:pPr>
      <w:r w:rsidRPr="007F57B7">
        <w:rPr>
          <w:szCs w:val="24"/>
        </w:rPr>
        <w:t xml:space="preserve">             lcd.setCursor(0,1);</w:t>
      </w:r>
    </w:p>
    <w:p w14:paraId="3DC4838D" w14:textId="77777777" w:rsidR="002833D4" w:rsidRPr="007F57B7" w:rsidRDefault="002833D4" w:rsidP="00845FDA">
      <w:pPr>
        <w:spacing w:line="360" w:lineRule="auto"/>
        <w:contextualSpacing/>
        <w:rPr>
          <w:szCs w:val="24"/>
        </w:rPr>
      </w:pPr>
      <w:r w:rsidRPr="007F57B7">
        <w:rPr>
          <w:szCs w:val="24"/>
        </w:rPr>
        <w:t xml:space="preserve">           lcd.print("VALVE 2: OPEN");</w:t>
      </w:r>
    </w:p>
    <w:p w14:paraId="36F789D2" w14:textId="77777777" w:rsidR="002833D4" w:rsidRPr="007F57B7" w:rsidRDefault="002833D4" w:rsidP="00845FDA">
      <w:pPr>
        <w:spacing w:line="360" w:lineRule="auto"/>
        <w:contextualSpacing/>
        <w:rPr>
          <w:szCs w:val="24"/>
        </w:rPr>
      </w:pPr>
      <w:r w:rsidRPr="007F57B7">
        <w:rPr>
          <w:szCs w:val="24"/>
        </w:rPr>
        <w:t xml:space="preserve">       digitalWrite(28, RELAY_ON);//sets pin at 28 high to open valve</w:t>
      </w:r>
    </w:p>
    <w:p w14:paraId="516F0FB6" w14:textId="77777777" w:rsidR="002833D4" w:rsidRPr="007F57B7" w:rsidRDefault="002833D4" w:rsidP="00845FDA">
      <w:pPr>
        <w:spacing w:line="360" w:lineRule="auto"/>
        <w:contextualSpacing/>
        <w:rPr>
          <w:szCs w:val="24"/>
        </w:rPr>
      </w:pPr>
      <w:r w:rsidRPr="007F57B7">
        <w:rPr>
          <w:szCs w:val="24"/>
        </w:rPr>
        <w:t xml:space="preserve">        delay (wateringTime);//waters for 'wateringTime value'</w:t>
      </w:r>
    </w:p>
    <w:p w14:paraId="2CBA8B77" w14:textId="77777777" w:rsidR="002833D4" w:rsidRPr="007F57B7" w:rsidRDefault="002833D4" w:rsidP="00845FDA">
      <w:pPr>
        <w:spacing w:line="360" w:lineRule="auto"/>
        <w:contextualSpacing/>
        <w:rPr>
          <w:szCs w:val="24"/>
        </w:rPr>
      </w:pPr>
      <w:r w:rsidRPr="007F57B7">
        <w:rPr>
          <w:szCs w:val="24"/>
        </w:rPr>
        <w:t xml:space="preserve">           digitalWrite(28, RELAY_OFF);</w:t>
      </w:r>
    </w:p>
    <w:p w14:paraId="0B851F9D" w14:textId="77777777" w:rsidR="002833D4" w:rsidRPr="007F57B7" w:rsidRDefault="002833D4" w:rsidP="00845FDA">
      <w:pPr>
        <w:spacing w:line="360" w:lineRule="auto"/>
        <w:contextualSpacing/>
        <w:rPr>
          <w:szCs w:val="24"/>
        </w:rPr>
      </w:pPr>
      <w:r w:rsidRPr="007F57B7">
        <w:rPr>
          <w:szCs w:val="24"/>
        </w:rPr>
        <w:t xml:space="preserve">           delay(afterWateringWait);</w:t>
      </w:r>
    </w:p>
    <w:p w14:paraId="0D1A732D" w14:textId="77777777" w:rsidR="002833D4" w:rsidRPr="007F57B7" w:rsidRDefault="002833D4" w:rsidP="00845FDA">
      <w:pPr>
        <w:spacing w:line="360" w:lineRule="auto"/>
        <w:contextualSpacing/>
        <w:rPr>
          <w:szCs w:val="24"/>
        </w:rPr>
      </w:pPr>
      <w:r w:rsidRPr="007F57B7">
        <w:rPr>
          <w:szCs w:val="24"/>
        </w:rPr>
        <w:t xml:space="preserve">            lcd.clear();</w:t>
      </w:r>
    </w:p>
    <w:p w14:paraId="4AC12E1C" w14:textId="77777777" w:rsidR="002833D4" w:rsidRPr="007F57B7" w:rsidRDefault="002833D4" w:rsidP="00845FDA">
      <w:pPr>
        <w:spacing w:line="360" w:lineRule="auto"/>
        <w:contextualSpacing/>
        <w:rPr>
          <w:szCs w:val="24"/>
        </w:rPr>
      </w:pPr>
      <w:r w:rsidRPr="007F57B7">
        <w:rPr>
          <w:szCs w:val="24"/>
        </w:rPr>
        <w:t xml:space="preserve">  }</w:t>
      </w:r>
    </w:p>
    <w:p w14:paraId="7012BAD1" w14:textId="77777777" w:rsidR="002833D4" w:rsidRPr="007F57B7" w:rsidRDefault="002833D4" w:rsidP="00845FDA">
      <w:pPr>
        <w:spacing w:line="360" w:lineRule="auto"/>
        <w:contextualSpacing/>
        <w:rPr>
          <w:szCs w:val="24"/>
        </w:rPr>
      </w:pPr>
      <w:r w:rsidRPr="007F57B7">
        <w:rPr>
          <w:szCs w:val="24"/>
        </w:rPr>
        <w:t xml:space="preserve">     else  if (receiveDaverage&gt;= 20 &amp;&amp; receiveDaverage&lt;=50) //for Moist Soil</w:t>
      </w:r>
    </w:p>
    <w:p w14:paraId="1995CB2E" w14:textId="77777777" w:rsidR="002833D4" w:rsidRPr="007F57B7" w:rsidRDefault="002833D4" w:rsidP="00845FDA">
      <w:pPr>
        <w:spacing w:line="360" w:lineRule="auto"/>
        <w:contextualSpacing/>
        <w:rPr>
          <w:szCs w:val="24"/>
        </w:rPr>
      </w:pPr>
      <w:r w:rsidRPr="007F57B7">
        <w:rPr>
          <w:szCs w:val="24"/>
        </w:rPr>
        <w:t xml:space="preserve">      {</w:t>
      </w:r>
    </w:p>
    <w:p w14:paraId="22A062E1" w14:textId="77777777" w:rsidR="002833D4" w:rsidRPr="007F57B7" w:rsidRDefault="002833D4" w:rsidP="00845FDA">
      <w:pPr>
        <w:spacing w:line="360" w:lineRule="auto"/>
        <w:contextualSpacing/>
        <w:rPr>
          <w:szCs w:val="24"/>
        </w:rPr>
      </w:pPr>
      <w:r w:rsidRPr="007F57B7">
        <w:rPr>
          <w:szCs w:val="24"/>
        </w:rPr>
        <w:t xml:space="preserve">        Serial.print("Moist soil, Valve 2: Closed");</w:t>
      </w:r>
    </w:p>
    <w:p w14:paraId="7DFE09EE" w14:textId="77777777" w:rsidR="002833D4" w:rsidRPr="007F57B7" w:rsidRDefault="002833D4" w:rsidP="00845FDA">
      <w:pPr>
        <w:spacing w:line="360" w:lineRule="auto"/>
        <w:contextualSpacing/>
        <w:rPr>
          <w:szCs w:val="24"/>
        </w:rPr>
      </w:pPr>
      <w:r w:rsidRPr="007F57B7">
        <w:rPr>
          <w:szCs w:val="24"/>
        </w:rPr>
        <w:t xml:space="preserve">     lcd.setCursor(0,0);//sets cursor position</w:t>
      </w:r>
    </w:p>
    <w:p w14:paraId="15CFF882" w14:textId="77777777" w:rsidR="002833D4" w:rsidRPr="007F57B7" w:rsidRDefault="002833D4" w:rsidP="00845FDA">
      <w:pPr>
        <w:spacing w:line="360" w:lineRule="auto"/>
        <w:contextualSpacing/>
        <w:rPr>
          <w:szCs w:val="24"/>
        </w:rPr>
      </w:pPr>
      <w:r w:rsidRPr="007F57B7">
        <w:rPr>
          <w:szCs w:val="24"/>
        </w:rPr>
        <w:t xml:space="preserve">     lcd.print("MOIST SOIL: ");//prints</w:t>
      </w:r>
    </w:p>
    <w:p w14:paraId="667D4F3E" w14:textId="77777777" w:rsidR="002833D4" w:rsidRPr="007F57B7" w:rsidRDefault="002833D4" w:rsidP="00845FDA">
      <w:pPr>
        <w:spacing w:line="360" w:lineRule="auto"/>
        <w:contextualSpacing/>
        <w:rPr>
          <w:szCs w:val="24"/>
        </w:rPr>
      </w:pPr>
      <w:r w:rsidRPr="007F57B7">
        <w:rPr>
          <w:szCs w:val="24"/>
        </w:rPr>
        <w:t xml:space="preserve">      lcd.print(receiveDaverage);</w:t>
      </w:r>
    </w:p>
    <w:p w14:paraId="7055EA51" w14:textId="77777777" w:rsidR="002833D4" w:rsidRPr="007F57B7" w:rsidRDefault="002833D4" w:rsidP="00845FDA">
      <w:pPr>
        <w:spacing w:line="360" w:lineRule="auto"/>
        <w:contextualSpacing/>
        <w:rPr>
          <w:szCs w:val="24"/>
        </w:rPr>
      </w:pPr>
      <w:r w:rsidRPr="007F57B7">
        <w:rPr>
          <w:szCs w:val="24"/>
        </w:rPr>
        <w:t xml:space="preserve">       lcd.print("%");</w:t>
      </w:r>
    </w:p>
    <w:p w14:paraId="2B0B1BBD" w14:textId="77777777" w:rsidR="002833D4" w:rsidRPr="007F57B7" w:rsidRDefault="002833D4" w:rsidP="00845FDA">
      <w:pPr>
        <w:spacing w:line="360" w:lineRule="auto"/>
        <w:contextualSpacing/>
        <w:rPr>
          <w:szCs w:val="24"/>
        </w:rPr>
      </w:pPr>
      <w:r w:rsidRPr="007F57B7">
        <w:rPr>
          <w:szCs w:val="24"/>
        </w:rPr>
        <w:t xml:space="preserve">     lcd.setCursor(0,1);</w:t>
      </w:r>
    </w:p>
    <w:p w14:paraId="6433F44E" w14:textId="77777777" w:rsidR="002833D4" w:rsidRPr="007F57B7" w:rsidRDefault="002833D4" w:rsidP="00845FDA">
      <w:pPr>
        <w:spacing w:line="360" w:lineRule="auto"/>
        <w:contextualSpacing/>
        <w:rPr>
          <w:szCs w:val="24"/>
        </w:rPr>
      </w:pPr>
      <w:r w:rsidRPr="007F57B7">
        <w:rPr>
          <w:szCs w:val="24"/>
        </w:rPr>
        <w:t xml:space="preserve">     digitalWrite(28,RELAY_OFF);//sets pin at 28 to low, keeping valve closed</w:t>
      </w:r>
    </w:p>
    <w:p w14:paraId="38303B97" w14:textId="77777777" w:rsidR="002833D4" w:rsidRPr="007F57B7" w:rsidRDefault="002833D4" w:rsidP="00845FDA">
      <w:pPr>
        <w:spacing w:line="360" w:lineRule="auto"/>
        <w:contextualSpacing/>
        <w:rPr>
          <w:szCs w:val="24"/>
        </w:rPr>
      </w:pPr>
      <w:r w:rsidRPr="007F57B7">
        <w:rPr>
          <w:szCs w:val="24"/>
        </w:rPr>
        <w:t xml:space="preserve">     delay(offDelayTime);//delay for 2 seconds</w:t>
      </w:r>
    </w:p>
    <w:p w14:paraId="2D6ACEDF" w14:textId="77777777" w:rsidR="002833D4" w:rsidRPr="007F57B7" w:rsidRDefault="002833D4" w:rsidP="00845FDA">
      <w:pPr>
        <w:spacing w:line="360" w:lineRule="auto"/>
        <w:contextualSpacing/>
        <w:rPr>
          <w:szCs w:val="24"/>
        </w:rPr>
      </w:pPr>
      <w:r w:rsidRPr="007F57B7">
        <w:rPr>
          <w:szCs w:val="24"/>
        </w:rPr>
        <w:t xml:space="preserve">     lcd.clear();</w:t>
      </w:r>
    </w:p>
    <w:p w14:paraId="758F11A2" w14:textId="77777777" w:rsidR="002833D4" w:rsidRPr="007F57B7" w:rsidRDefault="002833D4" w:rsidP="00845FDA">
      <w:pPr>
        <w:spacing w:line="360" w:lineRule="auto"/>
        <w:contextualSpacing/>
        <w:rPr>
          <w:szCs w:val="24"/>
        </w:rPr>
      </w:pPr>
      <w:r w:rsidRPr="007F57B7">
        <w:rPr>
          <w:szCs w:val="24"/>
        </w:rPr>
        <w:t xml:space="preserve">     }</w:t>
      </w:r>
    </w:p>
    <w:p w14:paraId="0CA45EC7" w14:textId="77777777" w:rsidR="002833D4" w:rsidRPr="007F57B7" w:rsidRDefault="002833D4" w:rsidP="00845FDA">
      <w:pPr>
        <w:spacing w:line="360" w:lineRule="auto"/>
        <w:contextualSpacing/>
        <w:rPr>
          <w:szCs w:val="24"/>
        </w:rPr>
      </w:pPr>
      <w:r w:rsidRPr="007F57B7">
        <w:rPr>
          <w:szCs w:val="24"/>
        </w:rPr>
        <w:t>else if (receiveDaverage &gt; 50)  // For Soggy soil</w:t>
      </w:r>
    </w:p>
    <w:p w14:paraId="18D4B390" w14:textId="77777777" w:rsidR="002833D4" w:rsidRPr="007F57B7" w:rsidRDefault="002833D4" w:rsidP="00845FDA">
      <w:pPr>
        <w:spacing w:line="360" w:lineRule="auto"/>
        <w:contextualSpacing/>
        <w:rPr>
          <w:szCs w:val="24"/>
        </w:rPr>
      </w:pPr>
      <w:r w:rsidRPr="007F57B7">
        <w:rPr>
          <w:szCs w:val="24"/>
        </w:rPr>
        <w:t xml:space="preserve">  { </w:t>
      </w:r>
    </w:p>
    <w:p w14:paraId="32F968CA" w14:textId="77777777" w:rsidR="002833D4" w:rsidRPr="007F57B7" w:rsidRDefault="002833D4" w:rsidP="00845FDA">
      <w:pPr>
        <w:spacing w:line="360" w:lineRule="auto"/>
        <w:contextualSpacing/>
        <w:rPr>
          <w:szCs w:val="24"/>
        </w:rPr>
      </w:pPr>
      <w:r w:rsidRPr="007F57B7">
        <w:rPr>
          <w:szCs w:val="24"/>
        </w:rPr>
        <w:t xml:space="preserve">    Serial.print("soggy soil, Valve 2: Closed");</w:t>
      </w:r>
    </w:p>
    <w:p w14:paraId="2535E02E" w14:textId="77777777" w:rsidR="002833D4" w:rsidRPr="007F57B7" w:rsidRDefault="002833D4" w:rsidP="00845FDA">
      <w:pPr>
        <w:spacing w:line="360" w:lineRule="auto"/>
        <w:contextualSpacing/>
        <w:rPr>
          <w:szCs w:val="24"/>
        </w:rPr>
      </w:pPr>
      <w:r w:rsidRPr="007F57B7">
        <w:rPr>
          <w:szCs w:val="24"/>
        </w:rPr>
        <w:t xml:space="preserve">  }</w:t>
      </w:r>
    </w:p>
    <w:p w14:paraId="1EE6138A" w14:textId="77777777" w:rsidR="002833D4" w:rsidRPr="007F57B7" w:rsidRDefault="002833D4" w:rsidP="00845FDA">
      <w:pPr>
        <w:spacing w:line="360" w:lineRule="auto"/>
        <w:contextualSpacing/>
        <w:rPr>
          <w:szCs w:val="24"/>
        </w:rPr>
      </w:pPr>
      <w:r w:rsidRPr="007F57B7">
        <w:rPr>
          <w:szCs w:val="24"/>
        </w:rPr>
        <w:t xml:space="preserve">    lcd.setCursor(0,0);</w:t>
      </w:r>
    </w:p>
    <w:p w14:paraId="7B884BE7" w14:textId="77777777" w:rsidR="002833D4" w:rsidRPr="007F57B7" w:rsidRDefault="002833D4" w:rsidP="00845FDA">
      <w:pPr>
        <w:spacing w:line="360" w:lineRule="auto"/>
        <w:contextualSpacing/>
        <w:rPr>
          <w:szCs w:val="24"/>
        </w:rPr>
      </w:pPr>
      <w:r w:rsidRPr="007F57B7">
        <w:rPr>
          <w:szCs w:val="24"/>
        </w:rPr>
        <w:t xml:space="preserve">     lcd.print("SOGGY SOIL: ");</w:t>
      </w:r>
    </w:p>
    <w:p w14:paraId="36D4D4A7" w14:textId="77777777" w:rsidR="002833D4" w:rsidRPr="007F57B7" w:rsidRDefault="002833D4" w:rsidP="00845FDA">
      <w:pPr>
        <w:spacing w:line="360" w:lineRule="auto"/>
        <w:contextualSpacing/>
        <w:rPr>
          <w:szCs w:val="24"/>
        </w:rPr>
      </w:pPr>
      <w:r w:rsidRPr="007F57B7">
        <w:rPr>
          <w:szCs w:val="24"/>
        </w:rPr>
        <w:t xml:space="preserve">      lcd.print(receiveDaverage);</w:t>
      </w:r>
    </w:p>
    <w:p w14:paraId="1DEEEEB3" w14:textId="77777777" w:rsidR="002833D4" w:rsidRPr="007F57B7" w:rsidRDefault="002833D4" w:rsidP="00845FDA">
      <w:pPr>
        <w:spacing w:line="360" w:lineRule="auto"/>
        <w:contextualSpacing/>
        <w:rPr>
          <w:szCs w:val="24"/>
        </w:rPr>
      </w:pPr>
      <w:r w:rsidRPr="007F57B7">
        <w:rPr>
          <w:szCs w:val="24"/>
        </w:rPr>
        <w:t xml:space="preserve">       lcd.print("%");</w:t>
      </w:r>
    </w:p>
    <w:p w14:paraId="72480F4F" w14:textId="77777777" w:rsidR="002833D4" w:rsidRPr="007F57B7" w:rsidRDefault="002833D4" w:rsidP="00845FDA">
      <w:pPr>
        <w:spacing w:line="360" w:lineRule="auto"/>
        <w:contextualSpacing/>
        <w:rPr>
          <w:szCs w:val="24"/>
        </w:rPr>
      </w:pPr>
      <w:r w:rsidRPr="007F57B7">
        <w:rPr>
          <w:szCs w:val="24"/>
        </w:rPr>
        <w:t xml:space="preserve">     lcd.setCursor(0,1);</w:t>
      </w:r>
    </w:p>
    <w:p w14:paraId="51803213" w14:textId="77777777" w:rsidR="002833D4" w:rsidRPr="007F57B7" w:rsidRDefault="002833D4" w:rsidP="00845FDA">
      <w:pPr>
        <w:spacing w:line="360" w:lineRule="auto"/>
        <w:contextualSpacing/>
        <w:rPr>
          <w:szCs w:val="24"/>
        </w:rPr>
      </w:pPr>
      <w:r w:rsidRPr="007F57B7">
        <w:rPr>
          <w:szCs w:val="24"/>
        </w:rPr>
        <w:t xml:space="preserve">       lcd.print("VALVE 2: CLOSED");</w:t>
      </w:r>
    </w:p>
    <w:p w14:paraId="3E0DDDCA" w14:textId="77777777" w:rsidR="002833D4" w:rsidRPr="007F57B7" w:rsidRDefault="002833D4" w:rsidP="00845FDA">
      <w:pPr>
        <w:spacing w:line="360" w:lineRule="auto"/>
        <w:contextualSpacing/>
        <w:rPr>
          <w:szCs w:val="24"/>
        </w:rPr>
      </w:pPr>
      <w:r w:rsidRPr="007F57B7">
        <w:rPr>
          <w:szCs w:val="24"/>
        </w:rPr>
        <w:t xml:space="preserve">     digitalWrite(28,RELAY_OFF);</w:t>
      </w:r>
    </w:p>
    <w:p w14:paraId="350274E3" w14:textId="77777777" w:rsidR="002833D4" w:rsidRPr="007F57B7" w:rsidRDefault="002833D4" w:rsidP="00845FDA">
      <w:pPr>
        <w:spacing w:line="360" w:lineRule="auto"/>
        <w:contextualSpacing/>
        <w:rPr>
          <w:szCs w:val="24"/>
        </w:rPr>
      </w:pPr>
      <w:r w:rsidRPr="007F57B7">
        <w:rPr>
          <w:szCs w:val="24"/>
        </w:rPr>
        <w:t xml:space="preserve">     delay(offDelayTime);</w:t>
      </w:r>
    </w:p>
    <w:p w14:paraId="3A4AEE86" w14:textId="77777777" w:rsidR="002833D4" w:rsidRPr="007F57B7" w:rsidRDefault="002833D4" w:rsidP="00845FDA">
      <w:pPr>
        <w:spacing w:line="360" w:lineRule="auto"/>
        <w:contextualSpacing/>
        <w:rPr>
          <w:szCs w:val="24"/>
        </w:rPr>
      </w:pPr>
      <w:r w:rsidRPr="007F57B7">
        <w:rPr>
          <w:szCs w:val="24"/>
        </w:rPr>
        <w:t xml:space="preserve">     lcd.clear(); </w:t>
      </w:r>
    </w:p>
    <w:p w14:paraId="67AD5E26" w14:textId="77777777" w:rsidR="002833D4" w:rsidRPr="007F57B7" w:rsidRDefault="002833D4" w:rsidP="00845FDA">
      <w:pPr>
        <w:spacing w:line="360" w:lineRule="auto"/>
        <w:contextualSpacing/>
        <w:rPr>
          <w:szCs w:val="24"/>
        </w:rPr>
      </w:pPr>
      <w:r w:rsidRPr="007F57B7">
        <w:rPr>
          <w:szCs w:val="24"/>
        </w:rPr>
        <w:t xml:space="preserve">  } </w:t>
      </w:r>
    </w:p>
    <w:p w14:paraId="0101BEFC" w14:textId="77777777" w:rsidR="002833D4" w:rsidRPr="007F57B7" w:rsidRDefault="002833D4" w:rsidP="00845FDA">
      <w:pPr>
        <w:spacing w:line="360" w:lineRule="auto"/>
        <w:contextualSpacing/>
        <w:rPr>
          <w:szCs w:val="24"/>
        </w:rPr>
      </w:pPr>
      <w:r w:rsidRPr="007F57B7">
        <w:rPr>
          <w:szCs w:val="24"/>
        </w:rPr>
        <w:t xml:space="preserve">  }</w:t>
      </w:r>
    </w:p>
    <w:p w14:paraId="3B088198" w14:textId="77777777" w:rsidR="002833D4" w:rsidRPr="007F57B7" w:rsidRDefault="002833D4" w:rsidP="00845FDA">
      <w:pPr>
        <w:spacing w:line="360" w:lineRule="auto"/>
        <w:contextualSpacing/>
        <w:rPr>
          <w:szCs w:val="24"/>
        </w:rPr>
      </w:pPr>
      <w:r w:rsidRPr="007F57B7">
        <w:rPr>
          <w:szCs w:val="24"/>
        </w:rPr>
        <w:t xml:space="preserve">  </w:t>
      </w:r>
    </w:p>
    <w:p w14:paraId="506078F7" w14:textId="77777777" w:rsidR="002833D4" w:rsidRPr="007F57B7" w:rsidRDefault="002833D4" w:rsidP="00845FDA">
      <w:pPr>
        <w:spacing w:line="360" w:lineRule="auto"/>
        <w:contextualSpacing/>
        <w:rPr>
          <w:szCs w:val="24"/>
        </w:rPr>
      </w:pPr>
      <w:r w:rsidRPr="007F57B7">
        <w:rPr>
          <w:szCs w:val="24"/>
        </w:rPr>
        <w:t xml:space="preserve">  void CornTest()</w:t>
      </w:r>
    </w:p>
    <w:p w14:paraId="200D6B62" w14:textId="77777777" w:rsidR="002833D4" w:rsidRPr="007F57B7" w:rsidRDefault="002833D4" w:rsidP="00845FDA">
      <w:pPr>
        <w:spacing w:line="360" w:lineRule="auto"/>
        <w:contextualSpacing/>
        <w:rPr>
          <w:szCs w:val="24"/>
        </w:rPr>
      </w:pPr>
      <w:r w:rsidRPr="007F57B7">
        <w:rPr>
          <w:szCs w:val="24"/>
        </w:rPr>
        <w:t xml:space="preserve">  {</w:t>
      </w:r>
    </w:p>
    <w:p w14:paraId="3DDD454D" w14:textId="77777777" w:rsidR="002833D4" w:rsidRPr="007F57B7" w:rsidRDefault="002833D4" w:rsidP="00845FDA">
      <w:pPr>
        <w:spacing w:line="360" w:lineRule="auto"/>
        <w:contextualSpacing/>
        <w:rPr>
          <w:szCs w:val="24"/>
        </w:rPr>
      </w:pPr>
      <w:r w:rsidRPr="007F57B7">
        <w:rPr>
          <w:szCs w:val="24"/>
        </w:rPr>
        <w:t xml:space="preserve">    if (receiveDaverage&lt;40)   // for dry soil</w:t>
      </w:r>
    </w:p>
    <w:p w14:paraId="6CB86560" w14:textId="77777777" w:rsidR="002833D4" w:rsidRPr="007F57B7" w:rsidRDefault="002833D4" w:rsidP="00845FDA">
      <w:pPr>
        <w:spacing w:line="360" w:lineRule="auto"/>
        <w:contextualSpacing/>
        <w:rPr>
          <w:szCs w:val="24"/>
        </w:rPr>
      </w:pPr>
      <w:r w:rsidRPr="007F57B7">
        <w:rPr>
          <w:szCs w:val="24"/>
        </w:rPr>
        <w:t xml:space="preserve">  { </w:t>
      </w:r>
    </w:p>
    <w:p w14:paraId="7915FBDF" w14:textId="77777777" w:rsidR="002833D4" w:rsidRPr="007F57B7" w:rsidRDefault="002833D4" w:rsidP="00845FDA">
      <w:pPr>
        <w:spacing w:line="360" w:lineRule="auto"/>
        <w:contextualSpacing/>
        <w:rPr>
          <w:szCs w:val="24"/>
        </w:rPr>
      </w:pPr>
      <w:r w:rsidRPr="007F57B7">
        <w:rPr>
          <w:szCs w:val="24"/>
        </w:rPr>
        <w:t xml:space="preserve">    Serial.print("DRY Soil Valve 1 Open");</w:t>
      </w:r>
    </w:p>
    <w:p w14:paraId="5B6C9EB5" w14:textId="77777777" w:rsidR="002833D4" w:rsidRPr="007F57B7" w:rsidRDefault="002833D4" w:rsidP="00845FDA">
      <w:pPr>
        <w:spacing w:line="360" w:lineRule="auto"/>
        <w:contextualSpacing/>
        <w:rPr>
          <w:szCs w:val="24"/>
        </w:rPr>
      </w:pPr>
      <w:r w:rsidRPr="007F57B7">
        <w:rPr>
          <w:szCs w:val="24"/>
        </w:rPr>
        <w:t xml:space="preserve">        lcd.setCursor(0,0);</w:t>
      </w:r>
    </w:p>
    <w:p w14:paraId="711179F7" w14:textId="77777777" w:rsidR="002833D4" w:rsidRPr="007F57B7" w:rsidRDefault="002833D4" w:rsidP="00845FDA">
      <w:pPr>
        <w:spacing w:line="360" w:lineRule="auto"/>
        <w:contextualSpacing/>
        <w:rPr>
          <w:szCs w:val="24"/>
        </w:rPr>
      </w:pPr>
      <w:r w:rsidRPr="007F57B7">
        <w:rPr>
          <w:szCs w:val="24"/>
        </w:rPr>
        <w:t xml:space="preserve">        lcd.print("DRY SOIL: ");</w:t>
      </w:r>
    </w:p>
    <w:p w14:paraId="4680EE5E" w14:textId="77777777" w:rsidR="002833D4" w:rsidRPr="007F57B7" w:rsidRDefault="002833D4" w:rsidP="00845FDA">
      <w:pPr>
        <w:spacing w:line="360" w:lineRule="auto"/>
        <w:contextualSpacing/>
        <w:rPr>
          <w:szCs w:val="24"/>
        </w:rPr>
      </w:pPr>
      <w:r w:rsidRPr="007F57B7">
        <w:rPr>
          <w:szCs w:val="24"/>
        </w:rPr>
        <w:t xml:space="preserve">         lcd.print(receiveDaverage);</w:t>
      </w:r>
    </w:p>
    <w:p w14:paraId="5B456CE1" w14:textId="77777777" w:rsidR="002833D4" w:rsidRPr="007F57B7" w:rsidRDefault="002833D4" w:rsidP="00845FDA">
      <w:pPr>
        <w:spacing w:line="360" w:lineRule="auto"/>
        <w:contextualSpacing/>
        <w:rPr>
          <w:szCs w:val="24"/>
        </w:rPr>
      </w:pPr>
      <w:r w:rsidRPr="007F57B7">
        <w:rPr>
          <w:szCs w:val="24"/>
        </w:rPr>
        <w:t xml:space="preserve">          lcd.print("%");</w:t>
      </w:r>
    </w:p>
    <w:p w14:paraId="116EE0B0" w14:textId="77777777" w:rsidR="002833D4" w:rsidRPr="007F57B7" w:rsidRDefault="002833D4" w:rsidP="00845FDA">
      <w:pPr>
        <w:spacing w:line="360" w:lineRule="auto"/>
        <w:contextualSpacing/>
        <w:rPr>
          <w:szCs w:val="24"/>
        </w:rPr>
      </w:pPr>
      <w:r w:rsidRPr="007F57B7">
        <w:rPr>
          <w:szCs w:val="24"/>
        </w:rPr>
        <w:t xml:space="preserve">         lcd.setCursor(0,1);</w:t>
      </w:r>
    </w:p>
    <w:p w14:paraId="65AE7775" w14:textId="77777777" w:rsidR="002833D4" w:rsidRPr="007F57B7" w:rsidRDefault="002833D4" w:rsidP="00845FDA">
      <w:pPr>
        <w:spacing w:line="360" w:lineRule="auto"/>
        <w:contextualSpacing/>
        <w:rPr>
          <w:szCs w:val="24"/>
        </w:rPr>
      </w:pPr>
      <w:r w:rsidRPr="007F57B7">
        <w:rPr>
          <w:szCs w:val="24"/>
        </w:rPr>
        <w:t xml:space="preserve">            lcd.print("VALVE 1: OPEN");</w:t>
      </w:r>
    </w:p>
    <w:p w14:paraId="7129B432" w14:textId="77777777" w:rsidR="002833D4" w:rsidRPr="007F57B7" w:rsidRDefault="002833D4" w:rsidP="00845FDA">
      <w:pPr>
        <w:spacing w:line="360" w:lineRule="auto"/>
        <w:contextualSpacing/>
        <w:rPr>
          <w:szCs w:val="24"/>
        </w:rPr>
      </w:pPr>
      <w:r w:rsidRPr="007F57B7">
        <w:rPr>
          <w:szCs w:val="24"/>
        </w:rPr>
        <w:t xml:space="preserve">       digitalWrite(30, RELAY_ON);</w:t>
      </w:r>
    </w:p>
    <w:p w14:paraId="67F2C332" w14:textId="77777777" w:rsidR="002833D4" w:rsidRPr="007F57B7" w:rsidRDefault="002833D4" w:rsidP="00845FDA">
      <w:pPr>
        <w:spacing w:line="360" w:lineRule="auto"/>
        <w:contextualSpacing/>
        <w:rPr>
          <w:szCs w:val="24"/>
        </w:rPr>
      </w:pPr>
      <w:r w:rsidRPr="007F57B7">
        <w:rPr>
          <w:szCs w:val="24"/>
        </w:rPr>
        <w:t xml:space="preserve">       delay (wateringTime);</w:t>
      </w:r>
    </w:p>
    <w:p w14:paraId="673737B1" w14:textId="77777777" w:rsidR="002833D4" w:rsidRPr="007F57B7" w:rsidRDefault="002833D4" w:rsidP="00845FDA">
      <w:pPr>
        <w:spacing w:line="360" w:lineRule="auto"/>
        <w:contextualSpacing/>
        <w:rPr>
          <w:szCs w:val="24"/>
        </w:rPr>
      </w:pPr>
      <w:r w:rsidRPr="007F57B7">
        <w:rPr>
          <w:szCs w:val="24"/>
        </w:rPr>
        <w:t xml:space="preserve">           digitalWrite(30, RELAY_OFF);</w:t>
      </w:r>
    </w:p>
    <w:p w14:paraId="4C607C08" w14:textId="77777777" w:rsidR="002833D4" w:rsidRPr="007F57B7" w:rsidRDefault="002833D4" w:rsidP="00845FDA">
      <w:pPr>
        <w:spacing w:line="360" w:lineRule="auto"/>
        <w:contextualSpacing/>
        <w:rPr>
          <w:szCs w:val="24"/>
        </w:rPr>
      </w:pPr>
      <w:r w:rsidRPr="007F57B7">
        <w:rPr>
          <w:szCs w:val="24"/>
        </w:rPr>
        <w:t xml:space="preserve">         delay(afterWateringWait);</w:t>
      </w:r>
    </w:p>
    <w:p w14:paraId="2C832CFA" w14:textId="77777777" w:rsidR="002833D4" w:rsidRPr="007F57B7" w:rsidRDefault="002833D4" w:rsidP="00845FDA">
      <w:pPr>
        <w:spacing w:line="360" w:lineRule="auto"/>
        <w:contextualSpacing/>
        <w:rPr>
          <w:szCs w:val="24"/>
        </w:rPr>
      </w:pPr>
      <w:r w:rsidRPr="007F57B7">
        <w:rPr>
          <w:szCs w:val="24"/>
        </w:rPr>
        <w:t xml:space="preserve">  }</w:t>
      </w:r>
    </w:p>
    <w:p w14:paraId="3F614624" w14:textId="77777777" w:rsidR="002833D4" w:rsidRPr="007F57B7" w:rsidRDefault="002833D4" w:rsidP="00845FDA">
      <w:pPr>
        <w:spacing w:line="360" w:lineRule="auto"/>
        <w:contextualSpacing/>
        <w:rPr>
          <w:szCs w:val="24"/>
        </w:rPr>
      </w:pPr>
      <w:r w:rsidRPr="007F57B7">
        <w:rPr>
          <w:szCs w:val="24"/>
        </w:rPr>
        <w:t>else if (receiveDaverage&gt;= 40 &amp;&amp; receiveDaverage&lt;=70) //for Moist Soil</w:t>
      </w:r>
    </w:p>
    <w:p w14:paraId="11CCAC52" w14:textId="77777777" w:rsidR="002833D4" w:rsidRPr="007F57B7" w:rsidRDefault="002833D4" w:rsidP="00845FDA">
      <w:pPr>
        <w:spacing w:line="360" w:lineRule="auto"/>
        <w:contextualSpacing/>
        <w:rPr>
          <w:szCs w:val="24"/>
        </w:rPr>
      </w:pPr>
      <w:r w:rsidRPr="007F57B7">
        <w:rPr>
          <w:szCs w:val="24"/>
        </w:rPr>
        <w:t xml:space="preserve">    { </w:t>
      </w:r>
    </w:p>
    <w:p w14:paraId="73FB8613" w14:textId="77777777" w:rsidR="002833D4" w:rsidRPr="007F57B7" w:rsidRDefault="002833D4" w:rsidP="00845FDA">
      <w:pPr>
        <w:spacing w:line="360" w:lineRule="auto"/>
        <w:contextualSpacing/>
        <w:rPr>
          <w:szCs w:val="24"/>
        </w:rPr>
      </w:pPr>
      <w:r w:rsidRPr="007F57B7">
        <w:rPr>
          <w:szCs w:val="24"/>
        </w:rPr>
        <w:t xml:space="preserve">      Serial.print("Moist soil, Valve 1: Closed");</w:t>
      </w:r>
    </w:p>
    <w:p w14:paraId="13538143" w14:textId="77777777" w:rsidR="002833D4" w:rsidRPr="007F57B7" w:rsidRDefault="002833D4" w:rsidP="00845FDA">
      <w:pPr>
        <w:spacing w:line="360" w:lineRule="auto"/>
        <w:contextualSpacing/>
        <w:rPr>
          <w:szCs w:val="24"/>
        </w:rPr>
      </w:pPr>
      <w:r w:rsidRPr="007F57B7">
        <w:rPr>
          <w:szCs w:val="24"/>
        </w:rPr>
        <w:t xml:space="preserve">      lcd.setCursor(0,0);</w:t>
      </w:r>
    </w:p>
    <w:p w14:paraId="0592B2A6" w14:textId="77777777" w:rsidR="002833D4" w:rsidRPr="007F57B7" w:rsidRDefault="002833D4" w:rsidP="00845FDA">
      <w:pPr>
        <w:spacing w:line="360" w:lineRule="auto"/>
        <w:contextualSpacing/>
        <w:rPr>
          <w:szCs w:val="24"/>
        </w:rPr>
      </w:pPr>
      <w:r w:rsidRPr="007F57B7">
        <w:rPr>
          <w:szCs w:val="24"/>
        </w:rPr>
        <w:t xml:space="preserve">     lcd.print("MOIST SOIL: ");</w:t>
      </w:r>
    </w:p>
    <w:p w14:paraId="67DC2C78" w14:textId="77777777" w:rsidR="002833D4" w:rsidRPr="007F57B7" w:rsidRDefault="002833D4" w:rsidP="00845FDA">
      <w:pPr>
        <w:spacing w:line="360" w:lineRule="auto"/>
        <w:contextualSpacing/>
        <w:rPr>
          <w:szCs w:val="24"/>
        </w:rPr>
      </w:pPr>
      <w:r w:rsidRPr="007F57B7">
        <w:rPr>
          <w:szCs w:val="24"/>
        </w:rPr>
        <w:t xml:space="preserve">      lcd.print(receiveDaverage);</w:t>
      </w:r>
    </w:p>
    <w:p w14:paraId="04A2F135" w14:textId="77777777" w:rsidR="002833D4" w:rsidRPr="007F57B7" w:rsidRDefault="002833D4" w:rsidP="00845FDA">
      <w:pPr>
        <w:spacing w:line="360" w:lineRule="auto"/>
        <w:contextualSpacing/>
        <w:rPr>
          <w:szCs w:val="24"/>
        </w:rPr>
      </w:pPr>
      <w:r w:rsidRPr="007F57B7">
        <w:rPr>
          <w:szCs w:val="24"/>
        </w:rPr>
        <w:t xml:space="preserve">       lcd.print("%");</w:t>
      </w:r>
    </w:p>
    <w:p w14:paraId="7A0C2A29" w14:textId="77777777" w:rsidR="002833D4" w:rsidRPr="007F57B7" w:rsidRDefault="002833D4" w:rsidP="00845FDA">
      <w:pPr>
        <w:spacing w:line="360" w:lineRule="auto"/>
        <w:contextualSpacing/>
        <w:rPr>
          <w:szCs w:val="24"/>
        </w:rPr>
      </w:pPr>
      <w:r w:rsidRPr="007F57B7">
        <w:rPr>
          <w:szCs w:val="24"/>
        </w:rPr>
        <w:t xml:space="preserve">     lcd.setCursor(0,1);</w:t>
      </w:r>
    </w:p>
    <w:p w14:paraId="3FBA51AB" w14:textId="77777777" w:rsidR="002833D4" w:rsidRPr="007F57B7" w:rsidRDefault="002833D4" w:rsidP="00845FDA">
      <w:pPr>
        <w:spacing w:line="360" w:lineRule="auto"/>
        <w:contextualSpacing/>
        <w:rPr>
          <w:szCs w:val="24"/>
        </w:rPr>
      </w:pPr>
      <w:r w:rsidRPr="007F57B7">
        <w:rPr>
          <w:szCs w:val="24"/>
        </w:rPr>
        <w:t xml:space="preserve">    lcd.print("VALVE 1: CLOSED");</w:t>
      </w:r>
    </w:p>
    <w:p w14:paraId="69DBE0D0" w14:textId="77777777" w:rsidR="002833D4" w:rsidRPr="007F57B7" w:rsidRDefault="002833D4" w:rsidP="00845FDA">
      <w:pPr>
        <w:spacing w:line="360" w:lineRule="auto"/>
        <w:contextualSpacing/>
        <w:rPr>
          <w:szCs w:val="24"/>
        </w:rPr>
      </w:pPr>
      <w:r w:rsidRPr="007F57B7">
        <w:rPr>
          <w:szCs w:val="24"/>
        </w:rPr>
        <w:t xml:space="preserve">        digitalWrite(30, RELAY_OFF);</w:t>
      </w:r>
    </w:p>
    <w:p w14:paraId="334C87A5" w14:textId="77777777" w:rsidR="002833D4" w:rsidRPr="007F57B7" w:rsidRDefault="002833D4" w:rsidP="00845FDA">
      <w:pPr>
        <w:spacing w:line="360" w:lineRule="auto"/>
        <w:contextualSpacing/>
        <w:rPr>
          <w:szCs w:val="24"/>
        </w:rPr>
      </w:pPr>
      <w:r w:rsidRPr="007F57B7">
        <w:rPr>
          <w:szCs w:val="24"/>
        </w:rPr>
        <w:t xml:space="preserve">        delay(offDelayTime);</w:t>
      </w:r>
    </w:p>
    <w:p w14:paraId="19FC96FE" w14:textId="77777777" w:rsidR="002833D4" w:rsidRPr="007F57B7" w:rsidRDefault="002833D4" w:rsidP="00845FDA">
      <w:pPr>
        <w:spacing w:line="360" w:lineRule="auto"/>
        <w:contextualSpacing/>
        <w:rPr>
          <w:szCs w:val="24"/>
        </w:rPr>
      </w:pPr>
      <w:r w:rsidRPr="007F57B7">
        <w:rPr>
          <w:szCs w:val="24"/>
        </w:rPr>
        <w:t xml:space="preserve">     lcd.clear();</w:t>
      </w:r>
    </w:p>
    <w:p w14:paraId="0A393DC8" w14:textId="77777777" w:rsidR="002833D4" w:rsidRPr="007F57B7" w:rsidRDefault="002833D4" w:rsidP="00845FDA">
      <w:pPr>
        <w:spacing w:line="360" w:lineRule="auto"/>
        <w:contextualSpacing/>
        <w:rPr>
          <w:szCs w:val="24"/>
        </w:rPr>
      </w:pPr>
      <w:r w:rsidRPr="007F57B7">
        <w:rPr>
          <w:szCs w:val="24"/>
        </w:rPr>
        <w:t xml:space="preserve">    }</w:t>
      </w:r>
    </w:p>
    <w:p w14:paraId="5103DB47" w14:textId="77777777" w:rsidR="002833D4" w:rsidRPr="007F57B7" w:rsidRDefault="002833D4" w:rsidP="00845FDA">
      <w:pPr>
        <w:spacing w:line="360" w:lineRule="auto"/>
        <w:contextualSpacing/>
        <w:rPr>
          <w:szCs w:val="24"/>
        </w:rPr>
      </w:pPr>
      <w:r w:rsidRPr="007F57B7">
        <w:rPr>
          <w:szCs w:val="24"/>
        </w:rPr>
        <w:t xml:space="preserve"> else if (receiveDaverage &gt; 70)  // For Soggy soil</w:t>
      </w:r>
    </w:p>
    <w:p w14:paraId="1C00006C" w14:textId="77777777" w:rsidR="002833D4" w:rsidRPr="007F57B7" w:rsidRDefault="002833D4" w:rsidP="00845FDA">
      <w:pPr>
        <w:spacing w:line="360" w:lineRule="auto"/>
        <w:contextualSpacing/>
        <w:rPr>
          <w:szCs w:val="24"/>
        </w:rPr>
      </w:pPr>
      <w:r w:rsidRPr="007F57B7">
        <w:rPr>
          <w:szCs w:val="24"/>
        </w:rPr>
        <w:t xml:space="preserve">  { Serial.print("soggy soil, Valve 1: Closed");</w:t>
      </w:r>
    </w:p>
    <w:p w14:paraId="471CE99A" w14:textId="77777777" w:rsidR="002833D4" w:rsidRPr="007F57B7" w:rsidRDefault="002833D4" w:rsidP="00845FDA">
      <w:pPr>
        <w:spacing w:line="360" w:lineRule="auto"/>
        <w:contextualSpacing/>
        <w:rPr>
          <w:szCs w:val="24"/>
        </w:rPr>
      </w:pPr>
      <w:r w:rsidRPr="007F57B7">
        <w:rPr>
          <w:szCs w:val="24"/>
        </w:rPr>
        <w:t xml:space="preserve">    lcd.setCursor(0,0);</w:t>
      </w:r>
    </w:p>
    <w:p w14:paraId="3B3AA5E4" w14:textId="77777777" w:rsidR="002833D4" w:rsidRPr="007F57B7" w:rsidRDefault="002833D4" w:rsidP="00845FDA">
      <w:pPr>
        <w:spacing w:line="360" w:lineRule="auto"/>
        <w:contextualSpacing/>
        <w:rPr>
          <w:szCs w:val="24"/>
        </w:rPr>
      </w:pPr>
      <w:r w:rsidRPr="007F57B7">
        <w:rPr>
          <w:szCs w:val="24"/>
        </w:rPr>
        <w:t xml:space="preserve">     lcd.print("SOGGY SOIL: ");</w:t>
      </w:r>
    </w:p>
    <w:p w14:paraId="53FAF9B6" w14:textId="77777777" w:rsidR="002833D4" w:rsidRPr="007F57B7" w:rsidRDefault="002833D4" w:rsidP="00845FDA">
      <w:pPr>
        <w:spacing w:line="360" w:lineRule="auto"/>
        <w:contextualSpacing/>
        <w:rPr>
          <w:szCs w:val="24"/>
        </w:rPr>
      </w:pPr>
      <w:r w:rsidRPr="007F57B7">
        <w:rPr>
          <w:szCs w:val="24"/>
        </w:rPr>
        <w:t xml:space="preserve">      lcd.print(receiveDaverage);</w:t>
      </w:r>
    </w:p>
    <w:p w14:paraId="5E4AABCF" w14:textId="77777777" w:rsidR="002833D4" w:rsidRPr="007F57B7" w:rsidRDefault="002833D4" w:rsidP="00845FDA">
      <w:pPr>
        <w:spacing w:line="360" w:lineRule="auto"/>
        <w:contextualSpacing/>
        <w:rPr>
          <w:szCs w:val="24"/>
        </w:rPr>
      </w:pPr>
      <w:r w:rsidRPr="007F57B7">
        <w:rPr>
          <w:szCs w:val="24"/>
        </w:rPr>
        <w:t xml:space="preserve">       lcd.print("%");</w:t>
      </w:r>
    </w:p>
    <w:p w14:paraId="71AE053B" w14:textId="77777777" w:rsidR="002833D4" w:rsidRPr="007F57B7" w:rsidRDefault="002833D4" w:rsidP="00845FDA">
      <w:pPr>
        <w:spacing w:line="360" w:lineRule="auto"/>
        <w:contextualSpacing/>
        <w:rPr>
          <w:szCs w:val="24"/>
        </w:rPr>
      </w:pPr>
      <w:r w:rsidRPr="007F57B7">
        <w:rPr>
          <w:szCs w:val="24"/>
        </w:rPr>
        <w:t xml:space="preserve">     lcd.setCursor(0,1);</w:t>
      </w:r>
    </w:p>
    <w:p w14:paraId="3C0B8AE4" w14:textId="77777777" w:rsidR="002833D4" w:rsidRPr="007F57B7" w:rsidRDefault="002833D4" w:rsidP="00845FDA">
      <w:pPr>
        <w:spacing w:line="360" w:lineRule="auto"/>
        <w:contextualSpacing/>
        <w:rPr>
          <w:szCs w:val="24"/>
        </w:rPr>
      </w:pPr>
      <w:r w:rsidRPr="007F57B7">
        <w:rPr>
          <w:szCs w:val="24"/>
        </w:rPr>
        <w:t xml:space="preserve">     digitalWrite(30,RELAY_OFF);</w:t>
      </w:r>
    </w:p>
    <w:p w14:paraId="21DC1A62" w14:textId="77777777" w:rsidR="002833D4" w:rsidRPr="007F57B7" w:rsidRDefault="002833D4" w:rsidP="00845FDA">
      <w:pPr>
        <w:spacing w:line="360" w:lineRule="auto"/>
        <w:contextualSpacing/>
        <w:rPr>
          <w:szCs w:val="24"/>
        </w:rPr>
      </w:pPr>
      <w:r w:rsidRPr="007F57B7">
        <w:rPr>
          <w:szCs w:val="24"/>
        </w:rPr>
        <w:t xml:space="preserve">     lcd.print("VALVE 1: CLOSED");</w:t>
      </w:r>
    </w:p>
    <w:p w14:paraId="13ECD501" w14:textId="77777777" w:rsidR="002833D4" w:rsidRPr="007F57B7" w:rsidRDefault="002833D4" w:rsidP="00845FDA">
      <w:pPr>
        <w:spacing w:line="360" w:lineRule="auto"/>
        <w:contextualSpacing/>
        <w:rPr>
          <w:szCs w:val="24"/>
        </w:rPr>
      </w:pPr>
      <w:r w:rsidRPr="007F57B7">
        <w:rPr>
          <w:szCs w:val="24"/>
        </w:rPr>
        <w:t xml:space="preserve">     lcd.setCursor(0,1);</w:t>
      </w:r>
    </w:p>
    <w:p w14:paraId="7FB45210" w14:textId="77777777" w:rsidR="002833D4" w:rsidRPr="007F57B7" w:rsidRDefault="002833D4" w:rsidP="00845FDA">
      <w:pPr>
        <w:spacing w:line="360" w:lineRule="auto"/>
        <w:contextualSpacing/>
        <w:rPr>
          <w:szCs w:val="24"/>
        </w:rPr>
      </w:pPr>
      <w:r w:rsidRPr="007F57B7">
        <w:rPr>
          <w:szCs w:val="24"/>
        </w:rPr>
        <w:t xml:space="preserve">      delay(offDelayTime);</w:t>
      </w:r>
    </w:p>
    <w:p w14:paraId="43BD33B0" w14:textId="77777777" w:rsidR="002833D4" w:rsidRPr="007F57B7" w:rsidRDefault="002833D4" w:rsidP="00845FDA">
      <w:pPr>
        <w:spacing w:line="360" w:lineRule="auto"/>
        <w:contextualSpacing/>
        <w:rPr>
          <w:szCs w:val="24"/>
        </w:rPr>
      </w:pPr>
      <w:r w:rsidRPr="007F57B7">
        <w:rPr>
          <w:szCs w:val="24"/>
        </w:rPr>
        <w:t xml:space="preserve">     lcd.clear();</w:t>
      </w:r>
    </w:p>
    <w:p w14:paraId="4C74B4CA" w14:textId="77777777" w:rsidR="002833D4" w:rsidRPr="007F57B7" w:rsidRDefault="002833D4" w:rsidP="00845FDA">
      <w:pPr>
        <w:spacing w:line="360" w:lineRule="auto"/>
        <w:contextualSpacing/>
        <w:rPr>
          <w:szCs w:val="24"/>
        </w:rPr>
      </w:pPr>
      <w:r w:rsidRPr="007F57B7">
        <w:rPr>
          <w:szCs w:val="24"/>
        </w:rPr>
        <w:t xml:space="preserve">  }</w:t>
      </w:r>
    </w:p>
    <w:p w14:paraId="344878A8" w14:textId="77777777" w:rsidR="002833D4" w:rsidRPr="007F57B7" w:rsidRDefault="002833D4" w:rsidP="00845FDA">
      <w:pPr>
        <w:spacing w:line="360" w:lineRule="auto"/>
        <w:contextualSpacing/>
        <w:rPr>
          <w:szCs w:val="24"/>
        </w:rPr>
      </w:pPr>
      <w:r w:rsidRPr="007F57B7">
        <w:rPr>
          <w:szCs w:val="24"/>
        </w:rPr>
        <w:t xml:space="preserve">  }</w:t>
      </w:r>
    </w:p>
    <w:p w14:paraId="5B49A59D" w14:textId="77777777" w:rsidR="002833D4" w:rsidRPr="007F57B7" w:rsidRDefault="002833D4" w:rsidP="00845FDA">
      <w:pPr>
        <w:spacing w:line="360" w:lineRule="auto"/>
        <w:contextualSpacing/>
        <w:rPr>
          <w:szCs w:val="24"/>
        </w:rPr>
      </w:pPr>
    </w:p>
    <w:p w14:paraId="3363570C" w14:textId="77777777" w:rsidR="002833D4" w:rsidRPr="007F57B7" w:rsidRDefault="002833D4" w:rsidP="00845FDA">
      <w:pPr>
        <w:spacing w:line="360" w:lineRule="auto"/>
        <w:contextualSpacing/>
        <w:rPr>
          <w:szCs w:val="24"/>
        </w:rPr>
      </w:pPr>
      <w:r w:rsidRPr="007F57B7">
        <w:rPr>
          <w:szCs w:val="24"/>
        </w:rPr>
        <w:t xml:space="preserve"> void cowpeaTest()</w:t>
      </w:r>
    </w:p>
    <w:p w14:paraId="050F2721" w14:textId="77777777" w:rsidR="002833D4" w:rsidRPr="007F57B7" w:rsidRDefault="002833D4" w:rsidP="00845FDA">
      <w:pPr>
        <w:spacing w:line="360" w:lineRule="auto"/>
        <w:contextualSpacing/>
        <w:rPr>
          <w:szCs w:val="24"/>
        </w:rPr>
      </w:pPr>
      <w:r w:rsidRPr="007F57B7">
        <w:rPr>
          <w:szCs w:val="24"/>
        </w:rPr>
        <w:t xml:space="preserve">  {</w:t>
      </w:r>
    </w:p>
    <w:p w14:paraId="315CC035" w14:textId="77777777" w:rsidR="002833D4" w:rsidRPr="007F57B7" w:rsidRDefault="002833D4" w:rsidP="00845FDA">
      <w:pPr>
        <w:spacing w:line="360" w:lineRule="auto"/>
        <w:contextualSpacing/>
        <w:rPr>
          <w:szCs w:val="24"/>
        </w:rPr>
      </w:pPr>
      <w:r w:rsidRPr="007F57B7">
        <w:rPr>
          <w:szCs w:val="24"/>
        </w:rPr>
        <w:t xml:space="preserve">    if (receiveDaverage&lt; 60)</w:t>
      </w:r>
    </w:p>
    <w:p w14:paraId="4E4672F7" w14:textId="77777777" w:rsidR="002833D4" w:rsidRPr="007F57B7" w:rsidRDefault="002833D4" w:rsidP="00845FDA">
      <w:pPr>
        <w:spacing w:line="360" w:lineRule="auto"/>
        <w:contextualSpacing/>
        <w:rPr>
          <w:szCs w:val="24"/>
        </w:rPr>
      </w:pPr>
      <w:r w:rsidRPr="007F57B7">
        <w:rPr>
          <w:szCs w:val="24"/>
        </w:rPr>
        <w:t xml:space="preserve">  { </w:t>
      </w:r>
    </w:p>
    <w:p w14:paraId="7FB55308" w14:textId="77777777" w:rsidR="002833D4" w:rsidRPr="007F57B7" w:rsidRDefault="002833D4" w:rsidP="00845FDA">
      <w:pPr>
        <w:spacing w:line="360" w:lineRule="auto"/>
        <w:contextualSpacing/>
        <w:rPr>
          <w:szCs w:val="24"/>
        </w:rPr>
      </w:pPr>
      <w:r w:rsidRPr="007F57B7">
        <w:rPr>
          <w:szCs w:val="24"/>
        </w:rPr>
        <w:t xml:space="preserve">    Serial.print("DRY Soil Valve 3: Open");</w:t>
      </w:r>
    </w:p>
    <w:p w14:paraId="6A3F49EC" w14:textId="77777777" w:rsidR="002833D4" w:rsidRPr="007F57B7" w:rsidRDefault="002833D4" w:rsidP="00845FDA">
      <w:pPr>
        <w:spacing w:line="360" w:lineRule="auto"/>
        <w:contextualSpacing/>
        <w:rPr>
          <w:szCs w:val="24"/>
        </w:rPr>
      </w:pPr>
      <w:r w:rsidRPr="007F57B7">
        <w:rPr>
          <w:szCs w:val="24"/>
        </w:rPr>
        <w:t xml:space="preserve">        lcd.setCursor(0,0);</w:t>
      </w:r>
    </w:p>
    <w:p w14:paraId="1903D1DB" w14:textId="77777777" w:rsidR="002833D4" w:rsidRPr="007F57B7" w:rsidRDefault="002833D4" w:rsidP="00845FDA">
      <w:pPr>
        <w:spacing w:line="360" w:lineRule="auto"/>
        <w:contextualSpacing/>
        <w:rPr>
          <w:szCs w:val="24"/>
        </w:rPr>
      </w:pPr>
      <w:r w:rsidRPr="007F57B7">
        <w:rPr>
          <w:szCs w:val="24"/>
        </w:rPr>
        <w:t xml:space="preserve">        lcd.print("DRY SOIL: ");</w:t>
      </w:r>
    </w:p>
    <w:p w14:paraId="42968059" w14:textId="77777777" w:rsidR="002833D4" w:rsidRPr="007F57B7" w:rsidRDefault="002833D4" w:rsidP="00845FDA">
      <w:pPr>
        <w:spacing w:line="360" w:lineRule="auto"/>
        <w:contextualSpacing/>
        <w:rPr>
          <w:szCs w:val="24"/>
        </w:rPr>
      </w:pPr>
      <w:r w:rsidRPr="007F57B7">
        <w:rPr>
          <w:szCs w:val="24"/>
        </w:rPr>
        <w:t xml:space="preserve">         lcd.print(receiveDaverage);</w:t>
      </w:r>
    </w:p>
    <w:p w14:paraId="22C69C3E" w14:textId="77777777" w:rsidR="002833D4" w:rsidRPr="007F57B7" w:rsidRDefault="002833D4" w:rsidP="00845FDA">
      <w:pPr>
        <w:spacing w:line="360" w:lineRule="auto"/>
        <w:contextualSpacing/>
        <w:rPr>
          <w:szCs w:val="24"/>
        </w:rPr>
      </w:pPr>
      <w:r w:rsidRPr="007F57B7">
        <w:rPr>
          <w:szCs w:val="24"/>
        </w:rPr>
        <w:t xml:space="preserve">          lcd.print("%");</w:t>
      </w:r>
    </w:p>
    <w:p w14:paraId="3864BC0F" w14:textId="77777777" w:rsidR="002833D4" w:rsidRPr="007F57B7" w:rsidRDefault="002833D4" w:rsidP="00845FDA">
      <w:pPr>
        <w:spacing w:line="360" w:lineRule="auto"/>
        <w:contextualSpacing/>
        <w:rPr>
          <w:szCs w:val="24"/>
        </w:rPr>
      </w:pPr>
      <w:r w:rsidRPr="007F57B7">
        <w:rPr>
          <w:szCs w:val="24"/>
        </w:rPr>
        <w:t xml:space="preserve">        lcd.setCursor(0,1);</w:t>
      </w:r>
    </w:p>
    <w:p w14:paraId="0B8F5482" w14:textId="77777777" w:rsidR="002833D4" w:rsidRPr="007F57B7" w:rsidRDefault="002833D4" w:rsidP="00845FDA">
      <w:pPr>
        <w:spacing w:line="360" w:lineRule="auto"/>
        <w:contextualSpacing/>
        <w:rPr>
          <w:szCs w:val="24"/>
        </w:rPr>
      </w:pPr>
      <w:r w:rsidRPr="007F57B7">
        <w:rPr>
          <w:szCs w:val="24"/>
        </w:rPr>
        <w:t xml:space="preserve">         lcd.print("VALVE 3: OPEN");</w:t>
      </w:r>
    </w:p>
    <w:p w14:paraId="14A9B687" w14:textId="77777777" w:rsidR="002833D4" w:rsidRPr="007F57B7" w:rsidRDefault="002833D4" w:rsidP="00845FDA">
      <w:pPr>
        <w:spacing w:line="360" w:lineRule="auto"/>
        <w:contextualSpacing/>
        <w:rPr>
          <w:szCs w:val="24"/>
        </w:rPr>
      </w:pPr>
      <w:r w:rsidRPr="007F57B7">
        <w:rPr>
          <w:szCs w:val="24"/>
        </w:rPr>
        <w:t xml:space="preserve">        digitalWrite(32, RELAY_ON);</w:t>
      </w:r>
    </w:p>
    <w:p w14:paraId="4DCC0E77" w14:textId="77777777" w:rsidR="002833D4" w:rsidRPr="007F57B7" w:rsidRDefault="002833D4" w:rsidP="00845FDA">
      <w:pPr>
        <w:spacing w:line="360" w:lineRule="auto"/>
        <w:contextualSpacing/>
        <w:rPr>
          <w:szCs w:val="24"/>
        </w:rPr>
      </w:pPr>
      <w:r w:rsidRPr="007F57B7">
        <w:rPr>
          <w:szCs w:val="24"/>
        </w:rPr>
        <w:t xml:space="preserve">         delay (wateringTime);</w:t>
      </w:r>
    </w:p>
    <w:p w14:paraId="2853D8A1" w14:textId="77777777" w:rsidR="002833D4" w:rsidRPr="007F57B7" w:rsidRDefault="002833D4" w:rsidP="00845FDA">
      <w:pPr>
        <w:spacing w:line="360" w:lineRule="auto"/>
        <w:contextualSpacing/>
        <w:rPr>
          <w:szCs w:val="24"/>
        </w:rPr>
      </w:pPr>
      <w:r w:rsidRPr="007F57B7">
        <w:rPr>
          <w:szCs w:val="24"/>
        </w:rPr>
        <w:t xml:space="preserve">           digitalWrite(32, RELAY_OFF);</w:t>
      </w:r>
    </w:p>
    <w:p w14:paraId="33AA5375" w14:textId="77777777" w:rsidR="002833D4" w:rsidRPr="007F57B7" w:rsidRDefault="002833D4" w:rsidP="00845FDA">
      <w:pPr>
        <w:spacing w:line="360" w:lineRule="auto"/>
        <w:contextualSpacing/>
        <w:rPr>
          <w:szCs w:val="24"/>
        </w:rPr>
      </w:pPr>
      <w:r w:rsidRPr="007F57B7">
        <w:rPr>
          <w:szCs w:val="24"/>
        </w:rPr>
        <w:t xml:space="preserve">         delay(afterWateringWait);</w:t>
      </w:r>
    </w:p>
    <w:p w14:paraId="28508779" w14:textId="77777777" w:rsidR="002833D4" w:rsidRPr="007F57B7" w:rsidRDefault="002833D4" w:rsidP="00845FDA">
      <w:pPr>
        <w:spacing w:line="360" w:lineRule="auto"/>
        <w:contextualSpacing/>
        <w:rPr>
          <w:szCs w:val="24"/>
        </w:rPr>
      </w:pPr>
      <w:r w:rsidRPr="007F57B7">
        <w:rPr>
          <w:szCs w:val="24"/>
        </w:rPr>
        <w:t xml:space="preserve">  }</w:t>
      </w:r>
    </w:p>
    <w:p w14:paraId="3469E9E0" w14:textId="77777777" w:rsidR="002833D4" w:rsidRPr="007F57B7" w:rsidRDefault="002833D4" w:rsidP="00845FDA">
      <w:pPr>
        <w:spacing w:line="360" w:lineRule="auto"/>
        <w:contextualSpacing/>
        <w:rPr>
          <w:szCs w:val="24"/>
        </w:rPr>
      </w:pPr>
      <w:r w:rsidRPr="007F57B7">
        <w:rPr>
          <w:szCs w:val="24"/>
        </w:rPr>
        <w:t>else if (receiveDaverage&gt;= 60 &amp;&amp; receiveDaverage&lt;=80) //for Moist Soil</w:t>
      </w:r>
    </w:p>
    <w:p w14:paraId="5E3E03B3" w14:textId="77777777" w:rsidR="002833D4" w:rsidRPr="007F57B7" w:rsidRDefault="002833D4" w:rsidP="00845FDA">
      <w:pPr>
        <w:spacing w:line="360" w:lineRule="auto"/>
        <w:contextualSpacing/>
        <w:rPr>
          <w:szCs w:val="24"/>
        </w:rPr>
      </w:pPr>
      <w:r w:rsidRPr="007F57B7">
        <w:rPr>
          <w:szCs w:val="24"/>
        </w:rPr>
        <w:t xml:space="preserve">    { Serial.print("Moist soil, Valve 3: Closed");</w:t>
      </w:r>
    </w:p>
    <w:p w14:paraId="0C20D541" w14:textId="77777777" w:rsidR="002833D4" w:rsidRPr="007F57B7" w:rsidRDefault="002833D4" w:rsidP="00845FDA">
      <w:pPr>
        <w:spacing w:line="360" w:lineRule="auto"/>
        <w:contextualSpacing/>
        <w:rPr>
          <w:szCs w:val="24"/>
        </w:rPr>
      </w:pPr>
      <w:r w:rsidRPr="007F57B7">
        <w:rPr>
          <w:szCs w:val="24"/>
        </w:rPr>
        <w:t xml:space="preserve">      lcd.setCursor(0,0);</w:t>
      </w:r>
    </w:p>
    <w:p w14:paraId="62A1CF51" w14:textId="77777777" w:rsidR="002833D4" w:rsidRPr="007F57B7" w:rsidRDefault="002833D4" w:rsidP="00845FDA">
      <w:pPr>
        <w:spacing w:line="360" w:lineRule="auto"/>
        <w:contextualSpacing/>
        <w:rPr>
          <w:szCs w:val="24"/>
        </w:rPr>
      </w:pPr>
      <w:r w:rsidRPr="007F57B7">
        <w:rPr>
          <w:szCs w:val="24"/>
        </w:rPr>
        <w:t xml:space="preserve">     lcd.print("MOIST SOIL: ");</w:t>
      </w:r>
    </w:p>
    <w:p w14:paraId="749B32CF" w14:textId="77777777" w:rsidR="002833D4" w:rsidRPr="007F57B7" w:rsidRDefault="002833D4" w:rsidP="00845FDA">
      <w:pPr>
        <w:spacing w:line="360" w:lineRule="auto"/>
        <w:contextualSpacing/>
        <w:rPr>
          <w:szCs w:val="24"/>
        </w:rPr>
      </w:pPr>
      <w:r w:rsidRPr="007F57B7">
        <w:rPr>
          <w:szCs w:val="24"/>
        </w:rPr>
        <w:t xml:space="preserve">      lcd.print(receiveDaverage);</w:t>
      </w:r>
    </w:p>
    <w:p w14:paraId="00F92DFB" w14:textId="77777777" w:rsidR="002833D4" w:rsidRPr="007F57B7" w:rsidRDefault="002833D4" w:rsidP="00845FDA">
      <w:pPr>
        <w:spacing w:line="360" w:lineRule="auto"/>
        <w:contextualSpacing/>
        <w:rPr>
          <w:szCs w:val="24"/>
        </w:rPr>
      </w:pPr>
      <w:r w:rsidRPr="007F57B7">
        <w:rPr>
          <w:szCs w:val="24"/>
        </w:rPr>
        <w:t xml:space="preserve">       lcd.print("%");</w:t>
      </w:r>
    </w:p>
    <w:p w14:paraId="7265B68B" w14:textId="77777777" w:rsidR="002833D4" w:rsidRPr="007F57B7" w:rsidRDefault="002833D4" w:rsidP="00845FDA">
      <w:pPr>
        <w:spacing w:line="360" w:lineRule="auto"/>
        <w:contextualSpacing/>
        <w:rPr>
          <w:szCs w:val="24"/>
        </w:rPr>
      </w:pPr>
      <w:r w:rsidRPr="007F57B7">
        <w:rPr>
          <w:szCs w:val="24"/>
        </w:rPr>
        <w:t xml:space="preserve">     lcd.setCursor(0,1);</w:t>
      </w:r>
    </w:p>
    <w:p w14:paraId="4318F3D3" w14:textId="77777777" w:rsidR="002833D4" w:rsidRPr="007F57B7" w:rsidRDefault="002833D4" w:rsidP="00845FDA">
      <w:pPr>
        <w:spacing w:line="360" w:lineRule="auto"/>
        <w:contextualSpacing/>
        <w:rPr>
          <w:szCs w:val="24"/>
        </w:rPr>
      </w:pPr>
      <w:r w:rsidRPr="007F57B7">
        <w:rPr>
          <w:szCs w:val="24"/>
        </w:rPr>
        <w:t xml:space="preserve">     lcd.print("VALVE 3: CLOSED");</w:t>
      </w:r>
    </w:p>
    <w:p w14:paraId="2F4EB84D" w14:textId="77777777" w:rsidR="002833D4" w:rsidRPr="007F57B7" w:rsidRDefault="002833D4" w:rsidP="00845FDA">
      <w:pPr>
        <w:spacing w:line="360" w:lineRule="auto"/>
        <w:contextualSpacing/>
        <w:rPr>
          <w:szCs w:val="24"/>
        </w:rPr>
      </w:pPr>
      <w:r w:rsidRPr="007F57B7">
        <w:rPr>
          <w:szCs w:val="24"/>
        </w:rPr>
        <w:t xml:space="preserve">     digitalWrite(32,RELAY_OFF);</w:t>
      </w:r>
    </w:p>
    <w:p w14:paraId="7A0122DB" w14:textId="77777777" w:rsidR="002833D4" w:rsidRPr="007F57B7" w:rsidRDefault="002833D4" w:rsidP="00845FDA">
      <w:pPr>
        <w:spacing w:line="360" w:lineRule="auto"/>
        <w:contextualSpacing/>
        <w:rPr>
          <w:szCs w:val="24"/>
        </w:rPr>
      </w:pPr>
      <w:r w:rsidRPr="007F57B7">
        <w:rPr>
          <w:szCs w:val="24"/>
        </w:rPr>
        <w:t xml:space="preserve">     lcd.setCursor(0,1);</w:t>
      </w:r>
    </w:p>
    <w:p w14:paraId="18A3374D" w14:textId="77777777" w:rsidR="002833D4" w:rsidRPr="007F57B7" w:rsidRDefault="002833D4" w:rsidP="00845FDA">
      <w:pPr>
        <w:spacing w:line="360" w:lineRule="auto"/>
        <w:contextualSpacing/>
        <w:rPr>
          <w:szCs w:val="24"/>
        </w:rPr>
      </w:pPr>
      <w:r w:rsidRPr="007F57B7">
        <w:rPr>
          <w:szCs w:val="24"/>
        </w:rPr>
        <w:t xml:space="preserve">     delay(offDelayTime);</w:t>
      </w:r>
    </w:p>
    <w:p w14:paraId="488D55AC" w14:textId="77777777" w:rsidR="002833D4" w:rsidRPr="007F57B7" w:rsidRDefault="002833D4" w:rsidP="00845FDA">
      <w:pPr>
        <w:spacing w:line="360" w:lineRule="auto"/>
        <w:contextualSpacing/>
        <w:rPr>
          <w:szCs w:val="24"/>
        </w:rPr>
      </w:pPr>
      <w:r w:rsidRPr="007F57B7">
        <w:rPr>
          <w:szCs w:val="24"/>
        </w:rPr>
        <w:t xml:space="preserve">     lcd.clear();</w:t>
      </w:r>
    </w:p>
    <w:p w14:paraId="711C7302" w14:textId="77777777" w:rsidR="002833D4" w:rsidRPr="007F57B7" w:rsidRDefault="002833D4" w:rsidP="00845FDA">
      <w:pPr>
        <w:spacing w:line="360" w:lineRule="auto"/>
        <w:contextualSpacing/>
        <w:rPr>
          <w:szCs w:val="24"/>
        </w:rPr>
      </w:pPr>
      <w:r w:rsidRPr="007F57B7">
        <w:rPr>
          <w:szCs w:val="24"/>
        </w:rPr>
        <w:t xml:space="preserve">    }</w:t>
      </w:r>
    </w:p>
    <w:p w14:paraId="6B751786" w14:textId="77777777" w:rsidR="002833D4" w:rsidRPr="007F57B7" w:rsidRDefault="002833D4" w:rsidP="00845FDA">
      <w:pPr>
        <w:spacing w:line="360" w:lineRule="auto"/>
        <w:contextualSpacing/>
        <w:rPr>
          <w:szCs w:val="24"/>
        </w:rPr>
      </w:pPr>
      <w:r w:rsidRPr="007F57B7">
        <w:rPr>
          <w:szCs w:val="24"/>
        </w:rPr>
        <w:t>else if (receiveDaverage &gt; 80)  // For Soggy soil</w:t>
      </w:r>
    </w:p>
    <w:p w14:paraId="06145D01" w14:textId="77777777" w:rsidR="002833D4" w:rsidRPr="007F57B7" w:rsidRDefault="002833D4" w:rsidP="00845FDA">
      <w:pPr>
        <w:spacing w:line="360" w:lineRule="auto"/>
        <w:contextualSpacing/>
        <w:rPr>
          <w:szCs w:val="24"/>
        </w:rPr>
      </w:pPr>
      <w:r w:rsidRPr="007F57B7">
        <w:rPr>
          <w:szCs w:val="24"/>
        </w:rPr>
        <w:t xml:space="preserve">  { </w:t>
      </w:r>
    </w:p>
    <w:p w14:paraId="5640A370" w14:textId="77777777" w:rsidR="002833D4" w:rsidRPr="007F57B7" w:rsidRDefault="002833D4" w:rsidP="00845FDA">
      <w:pPr>
        <w:spacing w:line="360" w:lineRule="auto"/>
        <w:contextualSpacing/>
        <w:rPr>
          <w:szCs w:val="24"/>
        </w:rPr>
      </w:pPr>
      <w:r w:rsidRPr="007F57B7">
        <w:rPr>
          <w:szCs w:val="24"/>
        </w:rPr>
        <w:t xml:space="preserve">    Serial.print("soggy soil, Valve 3: Closed");</w:t>
      </w:r>
    </w:p>
    <w:p w14:paraId="08CAE2BF" w14:textId="77777777" w:rsidR="002833D4" w:rsidRPr="007F57B7" w:rsidRDefault="002833D4" w:rsidP="00845FDA">
      <w:pPr>
        <w:spacing w:line="360" w:lineRule="auto"/>
        <w:contextualSpacing/>
        <w:rPr>
          <w:szCs w:val="24"/>
        </w:rPr>
      </w:pPr>
      <w:r w:rsidRPr="007F57B7">
        <w:rPr>
          <w:szCs w:val="24"/>
        </w:rPr>
        <w:t xml:space="preserve">    lcd.setCursor(0,0);</w:t>
      </w:r>
    </w:p>
    <w:p w14:paraId="6A6971CE" w14:textId="77777777" w:rsidR="002833D4" w:rsidRPr="007F57B7" w:rsidRDefault="002833D4" w:rsidP="00845FDA">
      <w:pPr>
        <w:spacing w:line="360" w:lineRule="auto"/>
        <w:contextualSpacing/>
        <w:rPr>
          <w:szCs w:val="24"/>
        </w:rPr>
      </w:pPr>
      <w:r w:rsidRPr="007F57B7">
        <w:rPr>
          <w:szCs w:val="24"/>
        </w:rPr>
        <w:t xml:space="preserve">     lcd.print("SOGGY SOIL: ");</w:t>
      </w:r>
    </w:p>
    <w:p w14:paraId="6A3FE36B" w14:textId="77777777" w:rsidR="002833D4" w:rsidRPr="007F57B7" w:rsidRDefault="002833D4" w:rsidP="00845FDA">
      <w:pPr>
        <w:spacing w:line="360" w:lineRule="auto"/>
        <w:contextualSpacing/>
        <w:rPr>
          <w:szCs w:val="24"/>
        </w:rPr>
      </w:pPr>
      <w:r w:rsidRPr="007F57B7">
        <w:rPr>
          <w:szCs w:val="24"/>
        </w:rPr>
        <w:t xml:space="preserve">      lcd.print(receiveDaverage);</w:t>
      </w:r>
    </w:p>
    <w:p w14:paraId="30047C2E" w14:textId="77777777" w:rsidR="002833D4" w:rsidRPr="007F57B7" w:rsidRDefault="002833D4" w:rsidP="00845FDA">
      <w:pPr>
        <w:spacing w:line="360" w:lineRule="auto"/>
        <w:contextualSpacing/>
        <w:rPr>
          <w:szCs w:val="24"/>
        </w:rPr>
      </w:pPr>
      <w:r w:rsidRPr="007F57B7">
        <w:rPr>
          <w:szCs w:val="24"/>
        </w:rPr>
        <w:t xml:space="preserve">       lcd.print("%8");</w:t>
      </w:r>
    </w:p>
    <w:p w14:paraId="371CB14D" w14:textId="77777777" w:rsidR="002833D4" w:rsidRPr="007F57B7" w:rsidRDefault="002833D4" w:rsidP="00845FDA">
      <w:pPr>
        <w:spacing w:line="360" w:lineRule="auto"/>
        <w:contextualSpacing/>
        <w:rPr>
          <w:szCs w:val="24"/>
        </w:rPr>
      </w:pPr>
      <w:r w:rsidRPr="007F57B7">
        <w:rPr>
          <w:szCs w:val="24"/>
        </w:rPr>
        <w:t xml:space="preserve">     lcd.setCursor(0,1);</w:t>
      </w:r>
    </w:p>
    <w:p w14:paraId="62CAA07A" w14:textId="77777777" w:rsidR="002833D4" w:rsidRPr="007F57B7" w:rsidRDefault="002833D4" w:rsidP="00845FDA">
      <w:pPr>
        <w:spacing w:line="360" w:lineRule="auto"/>
        <w:contextualSpacing/>
        <w:rPr>
          <w:szCs w:val="24"/>
        </w:rPr>
      </w:pPr>
      <w:r w:rsidRPr="007F57B7">
        <w:rPr>
          <w:szCs w:val="24"/>
        </w:rPr>
        <w:t xml:space="preserve">         lcd.print("VALVE 3: CLOSED");</w:t>
      </w:r>
    </w:p>
    <w:p w14:paraId="127B496E" w14:textId="77777777" w:rsidR="002833D4" w:rsidRPr="007F57B7" w:rsidRDefault="002833D4" w:rsidP="00845FDA">
      <w:pPr>
        <w:spacing w:line="360" w:lineRule="auto"/>
        <w:contextualSpacing/>
        <w:rPr>
          <w:szCs w:val="24"/>
        </w:rPr>
      </w:pPr>
      <w:r w:rsidRPr="007F57B7">
        <w:rPr>
          <w:szCs w:val="24"/>
        </w:rPr>
        <w:t xml:space="preserve">     digitalWrite(32, RELAY_OFF);</w:t>
      </w:r>
    </w:p>
    <w:p w14:paraId="1EBCC406" w14:textId="77777777" w:rsidR="002833D4" w:rsidRPr="007F57B7" w:rsidRDefault="002833D4" w:rsidP="00845FDA">
      <w:pPr>
        <w:spacing w:line="360" w:lineRule="auto"/>
        <w:contextualSpacing/>
        <w:rPr>
          <w:szCs w:val="24"/>
        </w:rPr>
      </w:pPr>
      <w:r w:rsidRPr="007F57B7">
        <w:rPr>
          <w:szCs w:val="24"/>
        </w:rPr>
        <w:t xml:space="preserve">         lcd.setCursor(0,1);</w:t>
      </w:r>
    </w:p>
    <w:p w14:paraId="4AB8E376" w14:textId="77777777" w:rsidR="002833D4" w:rsidRPr="007F57B7" w:rsidRDefault="002833D4" w:rsidP="00845FDA">
      <w:pPr>
        <w:spacing w:line="360" w:lineRule="auto"/>
        <w:contextualSpacing/>
        <w:rPr>
          <w:szCs w:val="24"/>
        </w:rPr>
      </w:pPr>
      <w:r w:rsidRPr="007F57B7">
        <w:rPr>
          <w:szCs w:val="24"/>
        </w:rPr>
        <w:t xml:space="preserve">         delay(offDelayTime);</w:t>
      </w:r>
    </w:p>
    <w:p w14:paraId="31FAF212" w14:textId="77777777" w:rsidR="002833D4" w:rsidRPr="007F57B7" w:rsidRDefault="002833D4" w:rsidP="00845FDA">
      <w:pPr>
        <w:spacing w:line="360" w:lineRule="auto"/>
        <w:contextualSpacing/>
        <w:rPr>
          <w:szCs w:val="24"/>
        </w:rPr>
      </w:pPr>
      <w:r w:rsidRPr="007F57B7">
        <w:rPr>
          <w:szCs w:val="24"/>
        </w:rPr>
        <w:t xml:space="preserve">     lcd.clear();</w:t>
      </w:r>
    </w:p>
    <w:p w14:paraId="03256BF8" w14:textId="77777777" w:rsidR="002833D4" w:rsidRPr="007F57B7" w:rsidRDefault="002833D4" w:rsidP="00845FDA">
      <w:pPr>
        <w:spacing w:line="360" w:lineRule="auto"/>
        <w:contextualSpacing/>
        <w:rPr>
          <w:szCs w:val="24"/>
        </w:rPr>
      </w:pPr>
      <w:r w:rsidRPr="007F57B7">
        <w:rPr>
          <w:szCs w:val="24"/>
        </w:rPr>
        <w:t xml:space="preserve">  } </w:t>
      </w:r>
    </w:p>
    <w:p w14:paraId="4DABAAE3" w14:textId="77777777" w:rsidR="002833D4" w:rsidRPr="007F57B7" w:rsidRDefault="002833D4" w:rsidP="00845FDA">
      <w:pPr>
        <w:spacing w:line="360" w:lineRule="auto"/>
        <w:contextualSpacing/>
        <w:rPr>
          <w:szCs w:val="24"/>
        </w:rPr>
      </w:pPr>
      <w:r w:rsidRPr="007F57B7">
        <w:rPr>
          <w:szCs w:val="24"/>
        </w:rPr>
        <w:t xml:space="preserve">   }</w:t>
      </w:r>
    </w:p>
    <w:p w14:paraId="7DE7DE4F" w14:textId="77777777" w:rsidR="002833D4" w:rsidRPr="007F57B7" w:rsidRDefault="002833D4" w:rsidP="00845FDA">
      <w:pPr>
        <w:spacing w:line="360" w:lineRule="auto"/>
        <w:contextualSpacing/>
        <w:rPr>
          <w:szCs w:val="24"/>
        </w:rPr>
      </w:pPr>
    </w:p>
    <w:p w14:paraId="434882E5" w14:textId="77777777" w:rsidR="002833D4" w:rsidRPr="007F57B7" w:rsidRDefault="002833D4" w:rsidP="00845FDA">
      <w:pPr>
        <w:spacing w:line="360" w:lineRule="auto"/>
        <w:contextualSpacing/>
        <w:rPr>
          <w:b/>
          <w:szCs w:val="24"/>
        </w:rPr>
      </w:pPr>
      <w:r w:rsidRPr="007F57B7">
        <w:rPr>
          <w:b/>
          <w:szCs w:val="24"/>
        </w:rPr>
        <w:t>//Arduino Slave Code (Tomatoe Sample)</w:t>
      </w:r>
    </w:p>
    <w:p w14:paraId="4FD27151" w14:textId="77777777" w:rsidR="002833D4" w:rsidRPr="007F57B7" w:rsidRDefault="002833D4" w:rsidP="00845FDA">
      <w:pPr>
        <w:spacing w:line="360" w:lineRule="auto"/>
        <w:contextualSpacing/>
        <w:rPr>
          <w:szCs w:val="24"/>
        </w:rPr>
      </w:pPr>
      <w:r w:rsidRPr="007F57B7">
        <w:rPr>
          <w:szCs w:val="24"/>
        </w:rPr>
        <w:t>#include &lt;SPI.h&gt; //Call SPI library so you can communicate with the nRF24L01+</w:t>
      </w:r>
    </w:p>
    <w:p w14:paraId="5752205E" w14:textId="77777777" w:rsidR="002833D4" w:rsidRPr="007F57B7" w:rsidRDefault="002833D4" w:rsidP="00845FDA">
      <w:pPr>
        <w:spacing w:line="360" w:lineRule="auto"/>
        <w:contextualSpacing/>
        <w:rPr>
          <w:szCs w:val="24"/>
        </w:rPr>
      </w:pPr>
      <w:r w:rsidRPr="007F57B7">
        <w:rPr>
          <w:szCs w:val="24"/>
        </w:rPr>
        <w:t>#include &lt;nRF24L01.h&gt; //nRF2401 libarary found at https://github.com/tmrh20/RF24/</w:t>
      </w:r>
    </w:p>
    <w:p w14:paraId="06B2D604" w14:textId="6EFEF140" w:rsidR="002833D4" w:rsidRPr="007F57B7" w:rsidRDefault="002833D4" w:rsidP="00845FDA">
      <w:pPr>
        <w:spacing w:line="360" w:lineRule="auto"/>
        <w:contextualSpacing/>
        <w:rPr>
          <w:szCs w:val="24"/>
        </w:rPr>
      </w:pPr>
      <w:r w:rsidRPr="007F57B7">
        <w:rPr>
          <w:szCs w:val="24"/>
        </w:rPr>
        <w:t>#include &lt;RF24.h&gt; //nRF2401 libarary found at https://github.com/tmrh20/RF24/</w:t>
      </w:r>
    </w:p>
    <w:p w14:paraId="15C8FABF" w14:textId="77777777" w:rsidR="002833D4" w:rsidRPr="007F57B7" w:rsidRDefault="002833D4" w:rsidP="00845FDA">
      <w:pPr>
        <w:spacing w:line="360" w:lineRule="auto"/>
        <w:contextualSpacing/>
        <w:rPr>
          <w:szCs w:val="24"/>
        </w:rPr>
      </w:pPr>
      <w:r w:rsidRPr="007F57B7">
        <w:rPr>
          <w:szCs w:val="24"/>
        </w:rPr>
        <w:t>#define potPin  A0</w:t>
      </w:r>
    </w:p>
    <w:p w14:paraId="5A483A11" w14:textId="77777777" w:rsidR="002833D4" w:rsidRPr="007F57B7" w:rsidRDefault="002833D4" w:rsidP="00845FDA">
      <w:pPr>
        <w:spacing w:line="360" w:lineRule="auto"/>
        <w:contextualSpacing/>
        <w:rPr>
          <w:szCs w:val="24"/>
        </w:rPr>
      </w:pPr>
      <w:r w:rsidRPr="007F57B7">
        <w:rPr>
          <w:szCs w:val="24"/>
        </w:rPr>
        <w:t>#define potPin1  A1</w:t>
      </w:r>
    </w:p>
    <w:p w14:paraId="1FE87F5C" w14:textId="77777777" w:rsidR="002833D4" w:rsidRPr="007F57B7" w:rsidRDefault="002833D4" w:rsidP="00845FDA">
      <w:pPr>
        <w:spacing w:line="360" w:lineRule="auto"/>
        <w:contextualSpacing/>
        <w:rPr>
          <w:szCs w:val="24"/>
        </w:rPr>
      </w:pPr>
      <w:r w:rsidRPr="007F57B7">
        <w:rPr>
          <w:szCs w:val="24"/>
        </w:rPr>
        <w:t>#define potPin2  A2</w:t>
      </w:r>
    </w:p>
    <w:p w14:paraId="356AB674" w14:textId="77777777" w:rsidR="002833D4" w:rsidRPr="007F57B7" w:rsidRDefault="002833D4" w:rsidP="00845FDA">
      <w:pPr>
        <w:spacing w:line="360" w:lineRule="auto"/>
        <w:contextualSpacing/>
        <w:rPr>
          <w:szCs w:val="24"/>
        </w:rPr>
      </w:pPr>
      <w:r w:rsidRPr="007F57B7">
        <w:rPr>
          <w:szCs w:val="24"/>
        </w:rPr>
        <w:t>#define potPin3  A3</w:t>
      </w:r>
    </w:p>
    <w:p w14:paraId="59E6454C" w14:textId="77777777" w:rsidR="002833D4" w:rsidRPr="007F57B7" w:rsidRDefault="002833D4" w:rsidP="00845FDA">
      <w:pPr>
        <w:spacing w:line="360" w:lineRule="auto"/>
        <w:contextualSpacing/>
        <w:rPr>
          <w:szCs w:val="24"/>
        </w:rPr>
      </w:pPr>
      <w:r w:rsidRPr="007F57B7">
        <w:rPr>
          <w:szCs w:val="24"/>
        </w:rPr>
        <w:t>#define potPin4  A4</w:t>
      </w:r>
    </w:p>
    <w:p w14:paraId="71FD678C" w14:textId="77777777" w:rsidR="002833D4" w:rsidRPr="007F57B7" w:rsidRDefault="002833D4" w:rsidP="00845FDA">
      <w:pPr>
        <w:spacing w:line="360" w:lineRule="auto"/>
        <w:contextualSpacing/>
        <w:rPr>
          <w:szCs w:val="24"/>
        </w:rPr>
      </w:pPr>
      <w:r w:rsidRPr="007F57B7">
        <w:rPr>
          <w:szCs w:val="24"/>
        </w:rPr>
        <w:t>const int numReadings = 5;   // how many readings to average</w:t>
      </w:r>
    </w:p>
    <w:p w14:paraId="217A5821" w14:textId="77777777" w:rsidR="002833D4" w:rsidRPr="007F57B7" w:rsidRDefault="002833D4" w:rsidP="00845FDA">
      <w:pPr>
        <w:spacing w:line="360" w:lineRule="auto"/>
        <w:contextualSpacing/>
        <w:rPr>
          <w:szCs w:val="24"/>
        </w:rPr>
      </w:pPr>
      <w:r w:rsidRPr="007F57B7">
        <w:rPr>
          <w:szCs w:val="24"/>
        </w:rPr>
        <w:t>const int check = 2;// use this for transmitting a special Identification character</w:t>
      </w:r>
    </w:p>
    <w:p w14:paraId="6D939D9D" w14:textId="77777777" w:rsidR="002833D4" w:rsidRPr="007F57B7" w:rsidRDefault="002833D4" w:rsidP="00845FDA">
      <w:pPr>
        <w:spacing w:line="360" w:lineRule="auto"/>
        <w:contextualSpacing/>
        <w:rPr>
          <w:szCs w:val="24"/>
        </w:rPr>
      </w:pPr>
      <w:r w:rsidRPr="007F57B7">
        <w:rPr>
          <w:szCs w:val="24"/>
        </w:rPr>
        <w:t xml:space="preserve">int sensorValue = 0;// value read from the Soil Moisture </w:t>
      </w:r>
    </w:p>
    <w:p w14:paraId="53126FA5" w14:textId="77777777" w:rsidR="002833D4" w:rsidRPr="007F57B7" w:rsidRDefault="002833D4" w:rsidP="00845FDA">
      <w:pPr>
        <w:spacing w:line="360" w:lineRule="auto"/>
        <w:contextualSpacing/>
        <w:rPr>
          <w:szCs w:val="24"/>
        </w:rPr>
      </w:pPr>
      <w:r w:rsidRPr="007F57B7">
        <w:rPr>
          <w:szCs w:val="24"/>
        </w:rPr>
        <w:t xml:space="preserve">int sensorValue1 = 0;// value read from the Soil Moisture </w:t>
      </w:r>
    </w:p>
    <w:p w14:paraId="0551DE18" w14:textId="77777777" w:rsidR="002833D4" w:rsidRPr="007F57B7" w:rsidRDefault="002833D4" w:rsidP="00845FDA">
      <w:pPr>
        <w:spacing w:line="360" w:lineRule="auto"/>
        <w:contextualSpacing/>
        <w:rPr>
          <w:szCs w:val="24"/>
        </w:rPr>
      </w:pPr>
      <w:r w:rsidRPr="007F57B7">
        <w:rPr>
          <w:szCs w:val="24"/>
        </w:rPr>
        <w:t xml:space="preserve">int sensorValue2 = 0;// value read from the Soil Moisture </w:t>
      </w:r>
    </w:p>
    <w:p w14:paraId="30C1E755" w14:textId="77777777" w:rsidR="002833D4" w:rsidRPr="007F57B7" w:rsidRDefault="002833D4" w:rsidP="00845FDA">
      <w:pPr>
        <w:spacing w:line="360" w:lineRule="auto"/>
        <w:contextualSpacing/>
        <w:rPr>
          <w:szCs w:val="24"/>
        </w:rPr>
      </w:pPr>
      <w:r w:rsidRPr="007F57B7">
        <w:rPr>
          <w:szCs w:val="24"/>
        </w:rPr>
        <w:t xml:space="preserve">int sensorValue3 = 0;// value read from the Soil Moisture </w:t>
      </w:r>
    </w:p>
    <w:p w14:paraId="19D46C97" w14:textId="77777777" w:rsidR="002833D4" w:rsidRPr="007F57B7" w:rsidRDefault="002833D4" w:rsidP="00845FDA">
      <w:pPr>
        <w:spacing w:line="360" w:lineRule="auto"/>
        <w:contextualSpacing/>
        <w:rPr>
          <w:szCs w:val="24"/>
        </w:rPr>
      </w:pPr>
      <w:r w:rsidRPr="007F57B7">
        <w:rPr>
          <w:szCs w:val="24"/>
        </w:rPr>
        <w:t xml:space="preserve">int sensorValue4 = 0;// value read from the Soil Moisture </w:t>
      </w:r>
    </w:p>
    <w:p w14:paraId="0556A5FD" w14:textId="77777777" w:rsidR="002833D4" w:rsidRPr="007F57B7" w:rsidRDefault="002833D4" w:rsidP="00845FDA">
      <w:pPr>
        <w:spacing w:line="360" w:lineRule="auto"/>
        <w:contextualSpacing/>
        <w:rPr>
          <w:szCs w:val="24"/>
        </w:rPr>
      </w:pPr>
    </w:p>
    <w:p w14:paraId="682A992C" w14:textId="77777777" w:rsidR="002833D4" w:rsidRPr="007F57B7" w:rsidRDefault="002833D4" w:rsidP="00845FDA">
      <w:pPr>
        <w:spacing w:line="360" w:lineRule="auto"/>
        <w:contextualSpacing/>
        <w:rPr>
          <w:szCs w:val="24"/>
        </w:rPr>
      </w:pPr>
      <w:r w:rsidRPr="007F57B7">
        <w:rPr>
          <w:szCs w:val="24"/>
        </w:rPr>
        <w:t>RF24 radio(7, 8); // CE, CSN</w:t>
      </w:r>
    </w:p>
    <w:p w14:paraId="45432B04" w14:textId="77777777" w:rsidR="002833D4" w:rsidRPr="007F57B7" w:rsidRDefault="002833D4" w:rsidP="00845FDA">
      <w:pPr>
        <w:spacing w:line="360" w:lineRule="auto"/>
        <w:contextualSpacing/>
        <w:rPr>
          <w:szCs w:val="24"/>
        </w:rPr>
      </w:pPr>
      <w:r w:rsidRPr="007F57B7">
        <w:rPr>
          <w:szCs w:val="24"/>
        </w:rPr>
        <w:t>#define WHICH_NODE 2     // must be a number from 1 - 6 identifying the PTX node</w:t>
      </w:r>
    </w:p>
    <w:p w14:paraId="3CD5FFDC" w14:textId="77777777" w:rsidR="002833D4" w:rsidRPr="007F57B7" w:rsidRDefault="002833D4" w:rsidP="00845FDA">
      <w:pPr>
        <w:spacing w:line="360" w:lineRule="auto"/>
        <w:contextualSpacing/>
        <w:rPr>
          <w:szCs w:val="24"/>
        </w:rPr>
      </w:pPr>
      <w:r w:rsidRPr="007F57B7">
        <w:rPr>
          <w:szCs w:val="24"/>
        </w:rPr>
        <w:t>const uint64_t wAddress[] = {0x7878787878LL, 0xB3B4B5B6F1LL, 0xB3B4B5B6CDLL};</w:t>
      </w:r>
    </w:p>
    <w:p w14:paraId="78C578BB" w14:textId="77777777" w:rsidR="002833D4" w:rsidRPr="007F57B7" w:rsidRDefault="002833D4" w:rsidP="00845FDA">
      <w:pPr>
        <w:spacing w:line="360" w:lineRule="auto"/>
        <w:contextualSpacing/>
        <w:rPr>
          <w:szCs w:val="24"/>
        </w:rPr>
      </w:pPr>
      <w:r w:rsidRPr="007F57B7">
        <w:rPr>
          <w:szCs w:val="24"/>
        </w:rPr>
        <w:t>const uint64_t PTXpipe = wAddress[ WHICH_NODE - 0];   // Pulls the address from the above array for this node's pipe</w:t>
      </w:r>
    </w:p>
    <w:p w14:paraId="4AB587A8" w14:textId="77777777" w:rsidR="002833D4" w:rsidRPr="007F57B7" w:rsidRDefault="002833D4" w:rsidP="00845FDA">
      <w:pPr>
        <w:spacing w:line="360" w:lineRule="auto"/>
        <w:contextualSpacing/>
        <w:rPr>
          <w:szCs w:val="24"/>
        </w:rPr>
      </w:pPr>
      <w:r w:rsidRPr="007F57B7">
        <w:rPr>
          <w:szCs w:val="24"/>
        </w:rPr>
        <w:t xml:space="preserve">                  byte counter = 1; //used to count the packets sent</w:t>
      </w:r>
    </w:p>
    <w:p w14:paraId="31221D43" w14:textId="77777777" w:rsidR="002833D4" w:rsidRPr="007F57B7" w:rsidRDefault="002833D4" w:rsidP="00845FDA">
      <w:pPr>
        <w:spacing w:line="360" w:lineRule="auto"/>
        <w:contextualSpacing/>
        <w:rPr>
          <w:szCs w:val="24"/>
        </w:rPr>
      </w:pPr>
      <w:r w:rsidRPr="007F57B7">
        <w:rPr>
          <w:szCs w:val="24"/>
        </w:rPr>
        <w:t>float averageT;</w:t>
      </w:r>
    </w:p>
    <w:p w14:paraId="04C95608" w14:textId="77777777" w:rsidR="002833D4" w:rsidRPr="007F57B7" w:rsidRDefault="002833D4" w:rsidP="00845FDA">
      <w:pPr>
        <w:spacing w:line="360" w:lineRule="auto"/>
        <w:contextualSpacing/>
        <w:rPr>
          <w:szCs w:val="24"/>
        </w:rPr>
      </w:pPr>
      <w:r w:rsidRPr="007F57B7">
        <w:rPr>
          <w:szCs w:val="24"/>
        </w:rPr>
        <w:t xml:space="preserve">    float average (int sensorValue, int sensorValue1 ,int sensorValue2 ,int sensorValue3, int sensorValue4)</w:t>
      </w:r>
    </w:p>
    <w:p w14:paraId="3AF61758" w14:textId="77777777" w:rsidR="002833D4" w:rsidRPr="007F57B7" w:rsidRDefault="002833D4" w:rsidP="00845FDA">
      <w:pPr>
        <w:spacing w:line="360" w:lineRule="auto"/>
        <w:contextualSpacing/>
        <w:rPr>
          <w:szCs w:val="24"/>
        </w:rPr>
      </w:pPr>
      <w:r w:rsidRPr="007F57B7">
        <w:rPr>
          <w:szCs w:val="24"/>
        </w:rPr>
        <w:t xml:space="preserve">                   {</w:t>
      </w:r>
    </w:p>
    <w:p w14:paraId="0DEA6BC8" w14:textId="77777777" w:rsidR="002833D4" w:rsidRPr="007F57B7" w:rsidRDefault="002833D4" w:rsidP="00845FDA">
      <w:pPr>
        <w:spacing w:line="360" w:lineRule="auto"/>
        <w:contextualSpacing/>
        <w:rPr>
          <w:szCs w:val="24"/>
        </w:rPr>
      </w:pPr>
      <w:r w:rsidRPr="007F57B7">
        <w:rPr>
          <w:szCs w:val="24"/>
        </w:rPr>
        <w:t xml:space="preserve">                     float value = (sensorValue + sensorValue1 + sensorValue2 + sensorValue3 + sensorValue4)/5;</w:t>
      </w:r>
    </w:p>
    <w:p w14:paraId="75357ED7" w14:textId="77777777" w:rsidR="002833D4" w:rsidRPr="007F57B7" w:rsidRDefault="002833D4" w:rsidP="00845FDA">
      <w:pPr>
        <w:spacing w:line="360" w:lineRule="auto"/>
        <w:contextualSpacing/>
        <w:rPr>
          <w:szCs w:val="24"/>
        </w:rPr>
      </w:pPr>
      <w:r w:rsidRPr="007F57B7">
        <w:rPr>
          <w:szCs w:val="24"/>
        </w:rPr>
        <w:t xml:space="preserve">                                return(value);</w:t>
      </w:r>
    </w:p>
    <w:p w14:paraId="204FFE3C" w14:textId="77777777" w:rsidR="002833D4" w:rsidRPr="007F57B7" w:rsidRDefault="002833D4" w:rsidP="00845FDA">
      <w:pPr>
        <w:spacing w:line="360" w:lineRule="auto"/>
        <w:contextualSpacing/>
        <w:rPr>
          <w:szCs w:val="24"/>
        </w:rPr>
      </w:pPr>
      <w:r w:rsidRPr="007F57B7">
        <w:rPr>
          <w:szCs w:val="24"/>
        </w:rPr>
        <w:t xml:space="preserve">                    }</w:t>
      </w:r>
    </w:p>
    <w:p w14:paraId="37D90EA7" w14:textId="77777777" w:rsidR="002833D4" w:rsidRPr="007F57B7" w:rsidRDefault="002833D4" w:rsidP="00845FDA">
      <w:pPr>
        <w:spacing w:line="360" w:lineRule="auto"/>
        <w:contextualSpacing/>
        <w:rPr>
          <w:szCs w:val="24"/>
        </w:rPr>
      </w:pPr>
    </w:p>
    <w:p w14:paraId="1D13E1C1" w14:textId="77777777" w:rsidR="002833D4" w:rsidRPr="007F57B7" w:rsidRDefault="002833D4" w:rsidP="00845FDA">
      <w:pPr>
        <w:spacing w:line="360" w:lineRule="auto"/>
        <w:contextualSpacing/>
        <w:rPr>
          <w:szCs w:val="24"/>
        </w:rPr>
      </w:pPr>
    </w:p>
    <w:p w14:paraId="1EC86EB9" w14:textId="77777777" w:rsidR="002833D4" w:rsidRPr="007F57B7" w:rsidRDefault="002833D4" w:rsidP="00845FDA">
      <w:pPr>
        <w:spacing w:line="360" w:lineRule="auto"/>
        <w:contextualSpacing/>
        <w:rPr>
          <w:szCs w:val="24"/>
        </w:rPr>
      </w:pPr>
      <w:r w:rsidRPr="007F57B7">
        <w:rPr>
          <w:szCs w:val="24"/>
        </w:rPr>
        <w:t>void setup() {</w:t>
      </w:r>
    </w:p>
    <w:p w14:paraId="0A4C7F3C" w14:textId="77777777" w:rsidR="002833D4" w:rsidRPr="007F57B7" w:rsidRDefault="002833D4" w:rsidP="00845FDA">
      <w:pPr>
        <w:spacing w:line="360" w:lineRule="auto"/>
        <w:contextualSpacing/>
        <w:rPr>
          <w:szCs w:val="24"/>
        </w:rPr>
      </w:pPr>
      <w:r w:rsidRPr="007F57B7">
        <w:rPr>
          <w:szCs w:val="24"/>
        </w:rPr>
        <w:t xml:space="preserve">  // put your setup code here, to run once:</w:t>
      </w:r>
    </w:p>
    <w:p w14:paraId="33B9D3F9" w14:textId="77777777" w:rsidR="002833D4" w:rsidRPr="007F57B7" w:rsidRDefault="002833D4" w:rsidP="00845FDA">
      <w:pPr>
        <w:spacing w:line="360" w:lineRule="auto"/>
        <w:contextualSpacing/>
        <w:rPr>
          <w:szCs w:val="24"/>
        </w:rPr>
      </w:pPr>
      <w:r w:rsidRPr="007F57B7">
        <w:rPr>
          <w:szCs w:val="24"/>
        </w:rPr>
        <w:t xml:space="preserve">  Serial.begin(9600);</w:t>
      </w:r>
    </w:p>
    <w:p w14:paraId="7B05D39E" w14:textId="77777777" w:rsidR="002833D4" w:rsidRPr="007F57B7" w:rsidRDefault="002833D4" w:rsidP="00845FDA">
      <w:pPr>
        <w:spacing w:line="360" w:lineRule="auto"/>
        <w:contextualSpacing/>
        <w:rPr>
          <w:szCs w:val="24"/>
        </w:rPr>
      </w:pPr>
      <w:r w:rsidRPr="007F57B7">
        <w:rPr>
          <w:szCs w:val="24"/>
        </w:rPr>
        <w:t xml:space="preserve">  pinMode( potPin, INPUT);</w:t>
      </w:r>
    </w:p>
    <w:p w14:paraId="29943E46" w14:textId="77777777" w:rsidR="002833D4" w:rsidRPr="007F57B7" w:rsidRDefault="002833D4" w:rsidP="00845FDA">
      <w:pPr>
        <w:spacing w:line="360" w:lineRule="auto"/>
        <w:contextualSpacing/>
        <w:rPr>
          <w:szCs w:val="24"/>
        </w:rPr>
      </w:pPr>
      <w:r w:rsidRPr="007F57B7">
        <w:rPr>
          <w:szCs w:val="24"/>
        </w:rPr>
        <w:t xml:space="preserve">  pinMode( potPin1, INPUT);</w:t>
      </w:r>
    </w:p>
    <w:p w14:paraId="3725D03B" w14:textId="77777777" w:rsidR="002833D4" w:rsidRPr="007F57B7" w:rsidRDefault="002833D4" w:rsidP="00845FDA">
      <w:pPr>
        <w:spacing w:line="360" w:lineRule="auto"/>
        <w:contextualSpacing/>
        <w:rPr>
          <w:szCs w:val="24"/>
        </w:rPr>
      </w:pPr>
      <w:r w:rsidRPr="007F57B7">
        <w:rPr>
          <w:szCs w:val="24"/>
        </w:rPr>
        <w:t xml:space="preserve">  pinMode( potPin2, INPUT);</w:t>
      </w:r>
    </w:p>
    <w:p w14:paraId="40B2483E" w14:textId="77777777" w:rsidR="002833D4" w:rsidRPr="007F57B7" w:rsidRDefault="002833D4" w:rsidP="00845FDA">
      <w:pPr>
        <w:spacing w:line="360" w:lineRule="auto"/>
        <w:contextualSpacing/>
        <w:rPr>
          <w:szCs w:val="24"/>
        </w:rPr>
      </w:pPr>
      <w:r w:rsidRPr="007F57B7">
        <w:rPr>
          <w:szCs w:val="24"/>
        </w:rPr>
        <w:t xml:space="preserve">  pinMode( potPin3, INPUT);</w:t>
      </w:r>
    </w:p>
    <w:p w14:paraId="128A4014" w14:textId="77777777" w:rsidR="002833D4" w:rsidRPr="007F57B7" w:rsidRDefault="002833D4" w:rsidP="00845FDA">
      <w:pPr>
        <w:spacing w:line="360" w:lineRule="auto"/>
        <w:contextualSpacing/>
        <w:rPr>
          <w:szCs w:val="24"/>
        </w:rPr>
      </w:pPr>
      <w:r w:rsidRPr="007F57B7">
        <w:rPr>
          <w:szCs w:val="24"/>
        </w:rPr>
        <w:t xml:space="preserve">  pinMode( potPin4, INPUT); </w:t>
      </w:r>
    </w:p>
    <w:p w14:paraId="5CC8F2AA" w14:textId="77777777" w:rsidR="002833D4" w:rsidRPr="007F57B7" w:rsidRDefault="002833D4" w:rsidP="00845FDA">
      <w:pPr>
        <w:spacing w:line="360" w:lineRule="auto"/>
        <w:contextualSpacing/>
        <w:rPr>
          <w:szCs w:val="24"/>
        </w:rPr>
      </w:pPr>
      <w:r w:rsidRPr="007F57B7">
        <w:rPr>
          <w:szCs w:val="24"/>
        </w:rPr>
        <w:t>radio.begin();            //Start the nRF24 module</w:t>
      </w:r>
    </w:p>
    <w:p w14:paraId="241254D4" w14:textId="77777777" w:rsidR="002833D4" w:rsidRPr="007F57B7" w:rsidRDefault="002833D4" w:rsidP="00845FDA">
      <w:pPr>
        <w:spacing w:line="360" w:lineRule="auto"/>
        <w:contextualSpacing/>
        <w:rPr>
          <w:szCs w:val="24"/>
        </w:rPr>
      </w:pPr>
      <w:r w:rsidRPr="007F57B7">
        <w:rPr>
          <w:szCs w:val="24"/>
        </w:rPr>
        <w:t xml:space="preserve"> radio.setPALevel(RF24_PA_LOW);  // "short range setting" - increase if you want more range AND have a good power supply</w:t>
      </w:r>
    </w:p>
    <w:p w14:paraId="6E4D0029" w14:textId="77777777" w:rsidR="002833D4" w:rsidRPr="007F57B7" w:rsidRDefault="002833D4" w:rsidP="00845FDA">
      <w:pPr>
        <w:spacing w:line="360" w:lineRule="auto"/>
        <w:contextualSpacing/>
        <w:rPr>
          <w:szCs w:val="24"/>
        </w:rPr>
      </w:pPr>
      <w:r w:rsidRPr="007F57B7">
        <w:rPr>
          <w:szCs w:val="24"/>
        </w:rPr>
        <w:t xml:space="preserve">  radio.setChannel(108);          // the higher channels tend to be more "open"</w:t>
      </w:r>
    </w:p>
    <w:p w14:paraId="1B0C191C" w14:textId="77777777" w:rsidR="002833D4" w:rsidRPr="007F57B7" w:rsidRDefault="002833D4" w:rsidP="00845FDA">
      <w:pPr>
        <w:spacing w:line="360" w:lineRule="auto"/>
        <w:contextualSpacing/>
        <w:rPr>
          <w:szCs w:val="24"/>
        </w:rPr>
      </w:pPr>
    </w:p>
    <w:p w14:paraId="3A2C1686" w14:textId="77777777" w:rsidR="002833D4" w:rsidRPr="007F57B7" w:rsidRDefault="002833D4" w:rsidP="00845FDA">
      <w:pPr>
        <w:spacing w:line="360" w:lineRule="auto"/>
        <w:contextualSpacing/>
        <w:rPr>
          <w:szCs w:val="24"/>
        </w:rPr>
      </w:pPr>
      <w:r w:rsidRPr="007F57B7">
        <w:rPr>
          <w:szCs w:val="24"/>
        </w:rPr>
        <w:t xml:space="preserve">    radio.openReadingPipe(0, PTXpipe);  //open data transfer pipe</w:t>
      </w:r>
    </w:p>
    <w:p w14:paraId="4868D3DE" w14:textId="77777777" w:rsidR="002833D4" w:rsidRPr="007F57B7" w:rsidRDefault="002833D4" w:rsidP="00845FDA">
      <w:pPr>
        <w:spacing w:line="360" w:lineRule="auto"/>
        <w:contextualSpacing/>
        <w:rPr>
          <w:szCs w:val="24"/>
        </w:rPr>
      </w:pPr>
      <w:r w:rsidRPr="007F57B7">
        <w:rPr>
          <w:szCs w:val="24"/>
        </w:rPr>
        <w:t xml:space="preserve">    radio.stopListening();//go into transmit mode</w:t>
      </w:r>
    </w:p>
    <w:p w14:paraId="7894C689" w14:textId="77777777" w:rsidR="002833D4" w:rsidRPr="007F57B7" w:rsidRDefault="002833D4" w:rsidP="00845FDA">
      <w:pPr>
        <w:spacing w:line="360" w:lineRule="auto"/>
        <w:contextualSpacing/>
        <w:rPr>
          <w:szCs w:val="24"/>
        </w:rPr>
      </w:pPr>
      <w:r w:rsidRPr="007F57B7">
        <w:rPr>
          <w:szCs w:val="24"/>
        </w:rPr>
        <w:t>}</w:t>
      </w:r>
    </w:p>
    <w:p w14:paraId="7E915C45" w14:textId="77777777" w:rsidR="002833D4" w:rsidRPr="007F57B7" w:rsidRDefault="002833D4" w:rsidP="00845FDA">
      <w:pPr>
        <w:spacing w:line="360" w:lineRule="auto"/>
        <w:contextualSpacing/>
        <w:rPr>
          <w:szCs w:val="24"/>
        </w:rPr>
      </w:pPr>
      <w:r w:rsidRPr="007F57B7">
        <w:rPr>
          <w:szCs w:val="24"/>
        </w:rPr>
        <w:t xml:space="preserve">void loop() </w:t>
      </w:r>
    </w:p>
    <w:p w14:paraId="298DAF7D" w14:textId="77777777" w:rsidR="002833D4" w:rsidRPr="007F57B7" w:rsidRDefault="002833D4" w:rsidP="00845FDA">
      <w:pPr>
        <w:spacing w:line="360" w:lineRule="auto"/>
        <w:contextualSpacing/>
        <w:rPr>
          <w:szCs w:val="24"/>
        </w:rPr>
      </w:pPr>
      <w:r w:rsidRPr="007F57B7">
        <w:rPr>
          <w:szCs w:val="24"/>
        </w:rPr>
        <w:t>{ // put your main code here, to run repeatedly:</w:t>
      </w:r>
    </w:p>
    <w:p w14:paraId="3B9221F5" w14:textId="77777777" w:rsidR="002833D4" w:rsidRPr="007F57B7" w:rsidRDefault="002833D4" w:rsidP="00845FDA">
      <w:pPr>
        <w:spacing w:line="360" w:lineRule="auto"/>
        <w:contextualSpacing/>
        <w:rPr>
          <w:szCs w:val="24"/>
        </w:rPr>
      </w:pPr>
      <w:r w:rsidRPr="007F57B7">
        <w:rPr>
          <w:szCs w:val="24"/>
        </w:rPr>
        <w:t>sensorValue = analogRead(potPin);// read the analog in values</w:t>
      </w:r>
    </w:p>
    <w:p w14:paraId="702D7BC8" w14:textId="77777777" w:rsidR="002833D4" w:rsidRPr="007F57B7" w:rsidRDefault="002833D4" w:rsidP="00845FDA">
      <w:pPr>
        <w:spacing w:line="360" w:lineRule="auto"/>
        <w:contextualSpacing/>
        <w:rPr>
          <w:szCs w:val="24"/>
        </w:rPr>
      </w:pPr>
      <w:r w:rsidRPr="007F57B7">
        <w:rPr>
          <w:szCs w:val="24"/>
        </w:rPr>
        <w:t>sensorValue = map(sensorValue, 1023, 416, 0, 100);//map or caliberate the values to a percentage form between 0 and 100</w:t>
      </w:r>
    </w:p>
    <w:p w14:paraId="1BF2A850" w14:textId="77777777" w:rsidR="002833D4" w:rsidRPr="007F57B7" w:rsidRDefault="002833D4" w:rsidP="00845FDA">
      <w:pPr>
        <w:spacing w:line="360" w:lineRule="auto"/>
        <w:contextualSpacing/>
        <w:rPr>
          <w:szCs w:val="24"/>
        </w:rPr>
      </w:pPr>
      <w:r w:rsidRPr="007F57B7">
        <w:rPr>
          <w:szCs w:val="24"/>
        </w:rPr>
        <w:t>sensorValue = constrain(sensorValue, 0, 100);</w:t>
      </w:r>
    </w:p>
    <w:p w14:paraId="472FB3E4" w14:textId="77777777" w:rsidR="002833D4" w:rsidRPr="007F57B7" w:rsidRDefault="002833D4" w:rsidP="00845FDA">
      <w:pPr>
        <w:spacing w:line="360" w:lineRule="auto"/>
        <w:contextualSpacing/>
        <w:rPr>
          <w:szCs w:val="24"/>
        </w:rPr>
      </w:pPr>
    </w:p>
    <w:p w14:paraId="0C151FD4" w14:textId="77777777" w:rsidR="002833D4" w:rsidRPr="007F57B7" w:rsidRDefault="002833D4" w:rsidP="00845FDA">
      <w:pPr>
        <w:spacing w:line="360" w:lineRule="auto"/>
        <w:contextualSpacing/>
        <w:rPr>
          <w:szCs w:val="24"/>
        </w:rPr>
      </w:pPr>
      <w:r w:rsidRPr="007F57B7">
        <w:rPr>
          <w:szCs w:val="24"/>
        </w:rPr>
        <w:t>sensorValue1 = analogRead(potPin1);</w:t>
      </w:r>
    </w:p>
    <w:p w14:paraId="2172AE02" w14:textId="77777777" w:rsidR="002833D4" w:rsidRPr="007F57B7" w:rsidRDefault="002833D4" w:rsidP="00845FDA">
      <w:pPr>
        <w:spacing w:line="360" w:lineRule="auto"/>
        <w:contextualSpacing/>
        <w:rPr>
          <w:szCs w:val="24"/>
        </w:rPr>
      </w:pPr>
      <w:r w:rsidRPr="007F57B7">
        <w:rPr>
          <w:szCs w:val="24"/>
        </w:rPr>
        <w:t>sensorValue1 = map(sensorValue1, 1023, 416, 0, 100);</w:t>
      </w:r>
    </w:p>
    <w:p w14:paraId="478A39B9" w14:textId="77777777" w:rsidR="002833D4" w:rsidRPr="007F57B7" w:rsidRDefault="002833D4" w:rsidP="00845FDA">
      <w:pPr>
        <w:spacing w:line="360" w:lineRule="auto"/>
        <w:contextualSpacing/>
        <w:rPr>
          <w:szCs w:val="24"/>
        </w:rPr>
      </w:pPr>
      <w:r w:rsidRPr="007F57B7">
        <w:rPr>
          <w:szCs w:val="24"/>
        </w:rPr>
        <w:t>sensorValue1 = constrain(sensorValue1, 0, 100);// in case the sensor value is outside the range seen during calibration</w:t>
      </w:r>
    </w:p>
    <w:p w14:paraId="1CD5547D" w14:textId="77777777" w:rsidR="002833D4" w:rsidRPr="007F57B7" w:rsidRDefault="002833D4" w:rsidP="00845FDA">
      <w:pPr>
        <w:spacing w:line="360" w:lineRule="auto"/>
        <w:contextualSpacing/>
        <w:rPr>
          <w:szCs w:val="24"/>
        </w:rPr>
      </w:pPr>
    </w:p>
    <w:p w14:paraId="3F16F090" w14:textId="77777777" w:rsidR="002833D4" w:rsidRPr="007F57B7" w:rsidRDefault="002833D4" w:rsidP="00845FDA">
      <w:pPr>
        <w:spacing w:line="360" w:lineRule="auto"/>
        <w:contextualSpacing/>
        <w:rPr>
          <w:szCs w:val="24"/>
        </w:rPr>
      </w:pPr>
      <w:r w:rsidRPr="007F57B7">
        <w:rPr>
          <w:szCs w:val="24"/>
        </w:rPr>
        <w:t>sensorValue2 = analogRead(potPin2);</w:t>
      </w:r>
    </w:p>
    <w:p w14:paraId="6E17A425" w14:textId="77777777" w:rsidR="002833D4" w:rsidRPr="007F57B7" w:rsidRDefault="002833D4" w:rsidP="00845FDA">
      <w:pPr>
        <w:spacing w:line="360" w:lineRule="auto"/>
        <w:contextualSpacing/>
        <w:rPr>
          <w:szCs w:val="24"/>
        </w:rPr>
      </w:pPr>
      <w:r w:rsidRPr="007F57B7">
        <w:rPr>
          <w:szCs w:val="24"/>
        </w:rPr>
        <w:t>sensorValue2 = map(sensorValue2, 1023, 416, 0, 100);</w:t>
      </w:r>
    </w:p>
    <w:p w14:paraId="1C01057F" w14:textId="77777777" w:rsidR="002833D4" w:rsidRPr="007F57B7" w:rsidRDefault="002833D4" w:rsidP="00845FDA">
      <w:pPr>
        <w:spacing w:line="360" w:lineRule="auto"/>
        <w:contextualSpacing/>
        <w:rPr>
          <w:szCs w:val="24"/>
        </w:rPr>
      </w:pPr>
      <w:r w:rsidRPr="007F57B7">
        <w:rPr>
          <w:szCs w:val="24"/>
        </w:rPr>
        <w:t>sensorValue2 = constrain(sensorValue2, 0, 100);</w:t>
      </w:r>
    </w:p>
    <w:p w14:paraId="6E3C9BE5" w14:textId="77777777" w:rsidR="002833D4" w:rsidRPr="007F57B7" w:rsidRDefault="002833D4" w:rsidP="00845FDA">
      <w:pPr>
        <w:spacing w:line="360" w:lineRule="auto"/>
        <w:contextualSpacing/>
        <w:rPr>
          <w:szCs w:val="24"/>
        </w:rPr>
      </w:pPr>
    </w:p>
    <w:p w14:paraId="26359A54" w14:textId="77777777" w:rsidR="002833D4" w:rsidRPr="007F57B7" w:rsidRDefault="002833D4" w:rsidP="00845FDA">
      <w:pPr>
        <w:spacing w:line="360" w:lineRule="auto"/>
        <w:contextualSpacing/>
        <w:rPr>
          <w:szCs w:val="24"/>
        </w:rPr>
      </w:pPr>
      <w:r w:rsidRPr="007F57B7">
        <w:rPr>
          <w:szCs w:val="24"/>
        </w:rPr>
        <w:t>sensorValue3 = analogRead(potPin3);</w:t>
      </w:r>
    </w:p>
    <w:p w14:paraId="716E3EFC" w14:textId="77777777" w:rsidR="002833D4" w:rsidRPr="007F57B7" w:rsidRDefault="002833D4" w:rsidP="00845FDA">
      <w:pPr>
        <w:spacing w:line="360" w:lineRule="auto"/>
        <w:contextualSpacing/>
        <w:rPr>
          <w:szCs w:val="24"/>
        </w:rPr>
      </w:pPr>
      <w:r w:rsidRPr="007F57B7">
        <w:rPr>
          <w:szCs w:val="24"/>
        </w:rPr>
        <w:t>sensorValue3 = map(sensorValue3, 1023, 416, 0, 100);</w:t>
      </w:r>
    </w:p>
    <w:p w14:paraId="2D734BC6" w14:textId="77777777" w:rsidR="002833D4" w:rsidRPr="007F57B7" w:rsidRDefault="002833D4" w:rsidP="00845FDA">
      <w:pPr>
        <w:spacing w:line="360" w:lineRule="auto"/>
        <w:contextualSpacing/>
        <w:rPr>
          <w:szCs w:val="24"/>
        </w:rPr>
      </w:pPr>
      <w:r w:rsidRPr="007F57B7">
        <w:rPr>
          <w:szCs w:val="24"/>
        </w:rPr>
        <w:t>sensorValue3 = constrain(sensorValue3, 0, 100);</w:t>
      </w:r>
    </w:p>
    <w:p w14:paraId="3B2EB915" w14:textId="77777777" w:rsidR="002833D4" w:rsidRPr="007F57B7" w:rsidRDefault="002833D4" w:rsidP="00845FDA">
      <w:pPr>
        <w:spacing w:line="360" w:lineRule="auto"/>
        <w:contextualSpacing/>
        <w:rPr>
          <w:szCs w:val="24"/>
        </w:rPr>
      </w:pPr>
    </w:p>
    <w:p w14:paraId="0A7F1F6B" w14:textId="77777777" w:rsidR="002833D4" w:rsidRPr="007F57B7" w:rsidRDefault="002833D4" w:rsidP="00845FDA">
      <w:pPr>
        <w:spacing w:line="360" w:lineRule="auto"/>
        <w:contextualSpacing/>
        <w:rPr>
          <w:szCs w:val="24"/>
        </w:rPr>
      </w:pPr>
      <w:r w:rsidRPr="007F57B7">
        <w:rPr>
          <w:szCs w:val="24"/>
        </w:rPr>
        <w:t>sensorValue4 = analogRead(potPin4);</w:t>
      </w:r>
    </w:p>
    <w:p w14:paraId="49E4F59B" w14:textId="77777777" w:rsidR="002833D4" w:rsidRPr="007F57B7" w:rsidRDefault="002833D4" w:rsidP="00845FDA">
      <w:pPr>
        <w:spacing w:line="360" w:lineRule="auto"/>
        <w:contextualSpacing/>
        <w:rPr>
          <w:szCs w:val="24"/>
        </w:rPr>
      </w:pPr>
      <w:r w:rsidRPr="007F57B7">
        <w:rPr>
          <w:szCs w:val="24"/>
        </w:rPr>
        <w:t>sensorValue4 = map(sensorValue4, 1023, 416, 0, 100);</w:t>
      </w:r>
    </w:p>
    <w:p w14:paraId="6FAF1BD0" w14:textId="77777777" w:rsidR="002833D4" w:rsidRPr="007F57B7" w:rsidRDefault="002833D4" w:rsidP="00845FDA">
      <w:pPr>
        <w:spacing w:line="360" w:lineRule="auto"/>
        <w:contextualSpacing/>
        <w:rPr>
          <w:szCs w:val="24"/>
        </w:rPr>
      </w:pPr>
      <w:r w:rsidRPr="007F57B7">
        <w:rPr>
          <w:szCs w:val="24"/>
        </w:rPr>
        <w:t>sensorValue4 = constrain(sensorValue4, 0, 100);</w:t>
      </w:r>
    </w:p>
    <w:p w14:paraId="2BCAF8F8" w14:textId="77777777" w:rsidR="002833D4" w:rsidRPr="007F57B7" w:rsidRDefault="002833D4" w:rsidP="00845FDA">
      <w:pPr>
        <w:spacing w:line="360" w:lineRule="auto"/>
        <w:contextualSpacing/>
        <w:rPr>
          <w:szCs w:val="24"/>
        </w:rPr>
      </w:pPr>
    </w:p>
    <w:p w14:paraId="24BE060E" w14:textId="77777777" w:rsidR="002833D4" w:rsidRPr="007F57B7" w:rsidRDefault="002833D4" w:rsidP="00845FDA">
      <w:pPr>
        <w:spacing w:line="360" w:lineRule="auto"/>
        <w:contextualSpacing/>
        <w:rPr>
          <w:szCs w:val="24"/>
        </w:rPr>
      </w:pPr>
      <w:r w:rsidRPr="007F57B7">
        <w:rPr>
          <w:szCs w:val="24"/>
        </w:rPr>
        <w:t>//calculate the average of the moisture values.</w:t>
      </w:r>
    </w:p>
    <w:p w14:paraId="0AA80410" w14:textId="20F86DBD" w:rsidR="002833D4" w:rsidRDefault="002833D4" w:rsidP="00845FDA">
      <w:pPr>
        <w:spacing w:line="360" w:lineRule="auto"/>
        <w:contextualSpacing/>
        <w:rPr>
          <w:szCs w:val="24"/>
        </w:rPr>
      </w:pPr>
      <w:r w:rsidRPr="007F57B7">
        <w:rPr>
          <w:szCs w:val="24"/>
        </w:rPr>
        <w:t>averageT = (sensorValue + sensorValue1 + sensorValue2 + sensorValue3 + sensorValue4)/numReadings;</w:t>
      </w:r>
    </w:p>
    <w:p w14:paraId="7596C2A6" w14:textId="77777777" w:rsidR="00882349" w:rsidRPr="007F57B7" w:rsidRDefault="00882349" w:rsidP="00845FDA">
      <w:pPr>
        <w:spacing w:line="360" w:lineRule="auto"/>
        <w:contextualSpacing/>
        <w:rPr>
          <w:szCs w:val="24"/>
        </w:rPr>
      </w:pPr>
    </w:p>
    <w:p w14:paraId="6AB09E12" w14:textId="77777777" w:rsidR="002833D4" w:rsidRPr="007F57B7" w:rsidRDefault="002833D4" w:rsidP="00845FDA">
      <w:pPr>
        <w:spacing w:line="360" w:lineRule="auto"/>
        <w:contextualSpacing/>
        <w:rPr>
          <w:szCs w:val="24"/>
        </w:rPr>
      </w:pPr>
      <w:r w:rsidRPr="007F57B7">
        <w:rPr>
          <w:szCs w:val="24"/>
        </w:rPr>
        <w:t xml:space="preserve"> radio.write(&amp;averageT, sizeof(averageT));</w:t>
      </w:r>
    </w:p>
    <w:p w14:paraId="14AD0497" w14:textId="77777777" w:rsidR="002833D4" w:rsidRPr="007F57B7" w:rsidRDefault="002833D4" w:rsidP="00845FDA">
      <w:pPr>
        <w:spacing w:line="360" w:lineRule="auto"/>
        <w:contextualSpacing/>
        <w:rPr>
          <w:szCs w:val="24"/>
        </w:rPr>
      </w:pPr>
      <w:r w:rsidRPr="007F57B7">
        <w:rPr>
          <w:szCs w:val="24"/>
        </w:rPr>
        <w:t xml:space="preserve"> radio.write(&amp;check, sizeof(check));</w:t>
      </w:r>
    </w:p>
    <w:p w14:paraId="4C95C57C" w14:textId="77777777" w:rsidR="002833D4" w:rsidRPr="007F57B7" w:rsidRDefault="002833D4" w:rsidP="00845FDA">
      <w:pPr>
        <w:spacing w:line="360" w:lineRule="auto"/>
        <w:contextualSpacing/>
        <w:rPr>
          <w:szCs w:val="24"/>
        </w:rPr>
      </w:pPr>
      <w:r w:rsidRPr="007F57B7">
        <w:rPr>
          <w:szCs w:val="24"/>
        </w:rPr>
        <w:t xml:space="preserve"> Serial.println(averageT);</w:t>
      </w:r>
    </w:p>
    <w:p w14:paraId="4E4CE0C4" w14:textId="2DFBB90F" w:rsidR="002833D4" w:rsidRPr="007F57B7" w:rsidRDefault="002833D4" w:rsidP="00845FDA">
      <w:pPr>
        <w:spacing w:line="360" w:lineRule="auto"/>
        <w:contextualSpacing/>
        <w:rPr>
          <w:szCs w:val="24"/>
        </w:rPr>
      </w:pPr>
      <w:r w:rsidRPr="007F57B7">
        <w:rPr>
          <w:szCs w:val="24"/>
        </w:rPr>
        <w:t xml:space="preserve">  Serial.println(check);</w:t>
      </w:r>
    </w:p>
    <w:p w14:paraId="7657A58D" w14:textId="77777777" w:rsidR="002833D4" w:rsidRPr="007F57B7" w:rsidRDefault="002833D4" w:rsidP="00845FDA">
      <w:pPr>
        <w:spacing w:line="360" w:lineRule="auto"/>
        <w:contextualSpacing/>
        <w:rPr>
          <w:szCs w:val="24"/>
        </w:rPr>
      </w:pPr>
      <w:r w:rsidRPr="007F57B7">
        <w:rPr>
          <w:szCs w:val="24"/>
        </w:rPr>
        <w:t>delay(63); // delay for 63 milli seconds.</w:t>
      </w:r>
    </w:p>
    <w:p w14:paraId="1B771713" w14:textId="77777777" w:rsidR="002833D4" w:rsidRPr="007F57B7" w:rsidRDefault="002833D4" w:rsidP="00845FDA">
      <w:pPr>
        <w:spacing w:line="360" w:lineRule="auto"/>
        <w:contextualSpacing/>
        <w:rPr>
          <w:szCs w:val="24"/>
        </w:rPr>
      </w:pPr>
      <w:r w:rsidRPr="007F57B7">
        <w:rPr>
          <w:szCs w:val="24"/>
        </w:rPr>
        <w:t>}</w:t>
      </w:r>
    </w:p>
    <w:p w14:paraId="42BCE954" w14:textId="52E12270" w:rsidR="002833D4" w:rsidRDefault="002833D4" w:rsidP="00845FDA">
      <w:pPr>
        <w:spacing w:line="360" w:lineRule="auto"/>
        <w:contextualSpacing/>
        <w:rPr>
          <w:b/>
          <w:szCs w:val="24"/>
          <w:lang w:val="en-US"/>
        </w:rPr>
      </w:pPr>
    </w:p>
    <w:p w14:paraId="21F30C6A" w14:textId="77777777" w:rsidR="00D64867" w:rsidRPr="007F57B7" w:rsidRDefault="00D64867" w:rsidP="00845FDA">
      <w:pPr>
        <w:spacing w:line="360" w:lineRule="auto"/>
        <w:contextualSpacing/>
        <w:rPr>
          <w:b/>
          <w:szCs w:val="24"/>
          <w:lang w:val="en-US"/>
        </w:rPr>
      </w:pPr>
    </w:p>
    <w:p w14:paraId="6450028C" w14:textId="77777777" w:rsidR="002833D4" w:rsidRPr="007F57B7" w:rsidRDefault="002833D4" w:rsidP="00845FDA">
      <w:pPr>
        <w:pStyle w:val="Heading3"/>
      </w:pPr>
      <w:bookmarkStart w:id="112" w:name="_Toc5170471"/>
      <w:r w:rsidRPr="0011393A">
        <w:t>Section</w:t>
      </w:r>
      <w:r w:rsidRPr="007F57B7">
        <w:t xml:space="preserve"> E</w:t>
      </w:r>
      <w:bookmarkEnd w:id="112"/>
    </w:p>
    <w:p w14:paraId="6C7E9630" w14:textId="77777777" w:rsidR="002833D4" w:rsidRPr="007F57B7" w:rsidRDefault="002833D4" w:rsidP="00845FDA">
      <w:pPr>
        <w:spacing w:line="360" w:lineRule="auto"/>
        <w:contextualSpacing/>
        <w:rPr>
          <w:b/>
          <w:szCs w:val="24"/>
          <w:lang w:val="en-US"/>
        </w:rPr>
      </w:pPr>
      <w:r w:rsidRPr="007F57B7">
        <w:rPr>
          <w:b/>
          <w:szCs w:val="24"/>
          <w:lang w:val="en-US"/>
        </w:rPr>
        <w:t>Power Requirements</w:t>
      </w:r>
    </w:p>
    <w:p w14:paraId="4F54ADC4" w14:textId="77777777" w:rsidR="002833D4" w:rsidRPr="007F57B7" w:rsidRDefault="002833D4" w:rsidP="00845FDA">
      <w:pPr>
        <w:spacing w:line="360" w:lineRule="auto"/>
        <w:contextualSpacing/>
        <w:rPr>
          <w:szCs w:val="24"/>
        </w:rPr>
      </w:pPr>
      <w:r w:rsidRPr="007F57B7">
        <w:rPr>
          <w:szCs w:val="24"/>
        </w:rPr>
        <w:t>The system is powered via a combination of an 18V solar panel module and a 40AHr, 12V battery system. The solar panel charges and powers the system during the day and the battery pack takes over at night to recharge the following day in sunlight via the solar panel and solar charge controller.</w:t>
      </w:r>
    </w:p>
    <w:tbl>
      <w:tblPr>
        <w:tblStyle w:val="TableGrid"/>
        <w:tblW w:w="5000" w:type="pct"/>
        <w:tblLook w:val="04A0" w:firstRow="1" w:lastRow="0" w:firstColumn="1" w:lastColumn="0" w:noHBand="0" w:noVBand="1"/>
      </w:tblPr>
      <w:tblGrid>
        <w:gridCol w:w="1563"/>
        <w:gridCol w:w="1369"/>
        <w:gridCol w:w="1364"/>
        <w:gridCol w:w="1406"/>
        <w:gridCol w:w="1374"/>
        <w:gridCol w:w="1701"/>
      </w:tblGrid>
      <w:tr w:rsidR="00882349" w:rsidRPr="007F57B7" w14:paraId="66A3732B" w14:textId="1E40237A" w:rsidTr="00882349">
        <w:trPr>
          <w:trHeight w:val="913"/>
        </w:trPr>
        <w:tc>
          <w:tcPr>
            <w:tcW w:w="890" w:type="pct"/>
          </w:tcPr>
          <w:p w14:paraId="7E9B1BA1" w14:textId="77777777" w:rsidR="00882349" w:rsidRPr="007F57B7" w:rsidRDefault="00882349" w:rsidP="00845FDA">
            <w:pPr>
              <w:spacing w:line="360" w:lineRule="auto"/>
              <w:contextualSpacing/>
              <w:rPr>
                <w:szCs w:val="24"/>
              </w:rPr>
            </w:pPr>
            <w:r w:rsidRPr="007F57B7">
              <w:rPr>
                <w:szCs w:val="24"/>
                <w:lang w:val="en-US"/>
              </w:rPr>
              <w:t>Component</w:t>
            </w:r>
          </w:p>
        </w:tc>
        <w:tc>
          <w:tcPr>
            <w:tcW w:w="780" w:type="pct"/>
          </w:tcPr>
          <w:p w14:paraId="1F7FF11E" w14:textId="77777777" w:rsidR="00882349" w:rsidRPr="007F57B7" w:rsidRDefault="00882349" w:rsidP="00845FDA">
            <w:pPr>
              <w:spacing w:line="360" w:lineRule="auto"/>
              <w:contextualSpacing/>
              <w:rPr>
                <w:szCs w:val="24"/>
              </w:rPr>
            </w:pPr>
            <w:r w:rsidRPr="007F57B7">
              <w:rPr>
                <w:szCs w:val="24"/>
                <w:lang w:val="en-US"/>
              </w:rPr>
              <w:t>Quantity</w:t>
            </w:r>
          </w:p>
        </w:tc>
        <w:tc>
          <w:tcPr>
            <w:tcW w:w="777" w:type="pct"/>
          </w:tcPr>
          <w:p w14:paraId="0A51C8AB" w14:textId="77777777" w:rsidR="00882349" w:rsidRPr="007F57B7" w:rsidRDefault="00882349" w:rsidP="00845FDA">
            <w:pPr>
              <w:spacing w:line="360" w:lineRule="auto"/>
              <w:contextualSpacing/>
              <w:rPr>
                <w:szCs w:val="24"/>
              </w:rPr>
            </w:pPr>
            <w:r w:rsidRPr="007F57B7">
              <w:rPr>
                <w:szCs w:val="24"/>
                <w:lang w:val="en-US"/>
              </w:rPr>
              <w:t>Current Rating (A)</w:t>
            </w:r>
          </w:p>
        </w:tc>
        <w:tc>
          <w:tcPr>
            <w:tcW w:w="801" w:type="pct"/>
          </w:tcPr>
          <w:p w14:paraId="7E8C0782" w14:textId="77777777" w:rsidR="00882349" w:rsidRPr="007F57B7" w:rsidRDefault="00882349" w:rsidP="00845FDA">
            <w:pPr>
              <w:spacing w:line="360" w:lineRule="auto"/>
              <w:contextualSpacing/>
              <w:rPr>
                <w:szCs w:val="24"/>
              </w:rPr>
            </w:pPr>
            <w:r w:rsidRPr="007F57B7">
              <w:rPr>
                <w:szCs w:val="24"/>
                <w:lang w:val="en-US"/>
              </w:rPr>
              <w:t xml:space="preserve">Total </w:t>
            </w:r>
          </w:p>
          <w:p w14:paraId="5D08F9B1" w14:textId="77777777" w:rsidR="00882349" w:rsidRPr="007F57B7" w:rsidRDefault="00882349" w:rsidP="00845FDA">
            <w:pPr>
              <w:spacing w:line="360" w:lineRule="auto"/>
              <w:contextualSpacing/>
              <w:rPr>
                <w:szCs w:val="24"/>
              </w:rPr>
            </w:pPr>
            <w:r w:rsidRPr="007F57B7">
              <w:rPr>
                <w:szCs w:val="24"/>
                <w:lang w:val="en-US"/>
              </w:rPr>
              <w:t>Current (A)</w:t>
            </w:r>
          </w:p>
        </w:tc>
        <w:tc>
          <w:tcPr>
            <w:tcW w:w="783" w:type="pct"/>
          </w:tcPr>
          <w:p w14:paraId="3C5FD1B2" w14:textId="77777777" w:rsidR="00882349" w:rsidRPr="007F57B7" w:rsidRDefault="00882349" w:rsidP="00845FDA">
            <w:pPr>
              <w:spacing w:line="360" w:lineRule="auto"/>
              <w:contextualSpacing/>
              <w:rPr>
                <w:szCs w:val="24"/>
              </w:rPr>
            </w:pPr>
            <w:r w:rsidRPr="007F57B7">
              <w:rPr>
                <w:szCs w:val="24"/>
                <w:lang w:val="en-US"/>
              </w:rPr>
              <w:t>Time of Operation per day (Hours)</w:t>
            </w:r>
          </w:p>
        </w:tc>
        <w:tc>
          <w:tcPr>
            <w:tcW w:w="969" w:type="pct"/>
          </w:tcPr>
          <w:p w14:paraId="42FC5DB3" w14:textId="77777777" w:rsidR="00882349" w:rsidRPr="007F57B7" w:rsidRDefault="00882349" w:rsidP="00845FDA">
            <w:pPr>
              <w:spacing w:line="360" w:lineRule="auto"/>
              <w:contextualSpacing/>
              <w:rPr>
                <w:szCs w:val="24"/>
              </w:rPr>
            </w:pPr>
            <w:r w:rsidRPr="007F57B7">
              <w:rPr>
                <w:szCs w:val="24"/>
                <w:lang w:val="en-US"/>
              </w:rPr>
              <w:t>Energy Requirement (Ah)</w:t>
            </w:r>
          </w:p>
        </w:tc>
      </w:tr>
      <w:tr w:rsidR="00882349" w:rsidRPr="007F57B7" w14:paraId="25840963" w14:textId="498FE35D" w:rsidTr="00882349">
        <w:trPr>
          <w:trHeight w:val="248"/>
        </w:trPr>
        <w:tc>
          <w:tcPr>
            <w:tcW w:w="890" w:type="pct"/>
          </w:tcPr>
          <w:p w14:paraId="27861BFA" w14:textId="77777777" w:rsidR="00882349" w:rsidRPr="007F57B7" w:rsidRDefault="00882349" w:rsidP="00845FDA">
            <w:pPr>
              <w:spacing w:line="360" w:lineRule="auto"/>
              <w:contextualSpacing/>
              <w:rPr>
                <w:szCs w:val="24"/>
              </w:rPr>
            </w:pPr>
            <w:r w:rsidRPr="007F57B7">
              <w:rPr>
                <w:szCs w:val="24"/>
                <w:lang w:val="en-US"/>
              </w:rPr>
              <w:t>Arduino UNO</w:t>
            </w:r>
          </w:p>
        </w:tc>
        <w:tc>
          <w:tcPr>
            <w:tcW w:w="780" w:type="pct"/>
          </w:tcPr>
          <w:p w14:paraId="5EEC1A1D" w14:textId="77777777" w:rsidR="00882349" w:rsidRPr="007F57B7" w:rsidRDefault="00882349" w:rsidP="00845FDA">
            <w:pPr>
              <w:spacing w:line="360" w:lineRule="auto"/>
              <w:contextualSpacing/>
              <w:rPr>
                <w:szCs w:val="24"/>
              </w:rPr>
            </w:pPr>
            <w:r w:rsidRPr="007F57B7">
              <w:rPr>
                <w:szCs w:val="24"/>
                <w:lang w:val="en-US"/>
              </w:rPr>
              <w:t>3</w:t>
            </w:r>
          </w:p>
        </w:tc>
        <w:tc>
          <w:tcPr>
            <w:tcW w:w="777" w:type="pct"/>
          </w:tcPr>
          <w:p w14:paraId="22B2B1A3" w14:textId="77777777" w:rsidR="00882349" w:rsidRPr="007F57B7" w:rsidRDefault="00882349" w:rsidP="00845FDA">
            <w:pPr>
              <w:spacing w:line="360" w:lineRule="auto"/>
              <w:contextualSpacing/>
              <w:rPr>
                <w:szCs w:val="24"/>
              </w:rPr>
            </w:pPr>
            <w:r w:rsidRPr="007F57B7">
              <w:rPr>
                <w:szCs w:val="24"/>
                <w:lang w:val="en-US"/>
              </w:rPr>
              <w:t>0.2</w:t>
            </w:r>
          </w:p>
        </w:tc>
        <w:tc>
          <w:tcPr>
            <w:tcW w:w="801" w:type="pct"/>
          </w:tcPr>
          <w:p w14:paraId="3C5591A8" w14:textId="77777777" w:rsidR="00882349" w:rsidRPr="007F57B7" w:rsidRDefault="00882349" w:rsidP="00845FDA">
            <w:pPr>
              <w:spacing w:line="360" w:lineRule="auto"/>
              <w:contextualSpacing/>
              <w:rPr>
                <w:szCs w:val="24"/>
              </w:rPr>
            </w:pPr>
            <w:r w:rsidRPr="007F57B7">
              <w:rPr>
                <w:szCs w:val="24"/>
                <w:lang w:val="en-US"/>
              </w:rPr>
              <w:t>0.6</w:t>
            </w:r>
          </w:p>
        </w:tc>
        <w:tc>
          <w:tcPr>
            <w:tcW w:w="783" w:type="pct"/>
          </w:tcPr>
          <w:p w14:paraId="39C1B2E6" w14:textId="77777777" w:rsidR="00882349" w:rsidRPr="007F57B7" w:rsidRDefault="00882349" w:rsidP="00845FDA">
            <w:pPr>
              <w:spacing w:line="360" w:lineRule="auto"/>
              <w:contextualSpacing/>
              <w:rPr>
                <w:szCs w:val="24"/>
              </w:rPr>
            </w:pPr>
            <w:r w:rsidRPr="007F57B7">
              <w:rPr>
                <w:szCs w:val="24"/>
                <w:lang w:val="en-US"/>
              </w:rPr>
              <w:t>24</w:t>
            </w:r>
          </w:p>
        </w:tc>
        <w:tc>
          <w:tcPr>
            <w:tcW w:w="969" w:type="pct"/>
          </w:tcPr>
          <w:p w14:paraId="56F8E55D" w14:textId="77777777" w:rsidR="00882349" w:rsidRPr="007F57B7" w:rsidRDefault="00882349" w:rsidP="00845FDA">
            <w:pPr>
              <w:spacing w:line="360" w:lineRule="auto"/>
              <w:contextualSpacing/>
              <w:rPr>
                <w:szCs w:val="24"/>
              </w:rPr>
            </w:pPr>
            <w:r w:rsidRPr="007F57B7">
              <w:rPr>
                <w:szCs w:val="24"/>
                <w:lang w:val="en-US"/>
              </w:rPr>
              <w:t>14.4</w:t>
            </w:r>
          </w:p>
        </w:tc>
      </w:tr>
      <w:tr w:rsidR="00882349" w:rsidRPr="007F57B7" w14:paraId="5B2B2E62" w14:textId="45DBDC18" w:rsidTr="00882349">
        <w:trPr>
          <w:trHeight w:val="218"/>
        </w:trPr>
        <w:tc>
          <w:tcPr>
            <w:tcW w:w="890" w:type="pct"/>
          </w:tcPr>
          <w:p w14:paraId="5568E452" w14:textId="77777777" w:rsidR="00882349" w:rsidRPr="007F57B7" w:rsidRDefault="00882349" w:rsidP="00845FDA">
            <w:pPr>
              <w:spacing w:line="360" w:lineRule="auto"/>
              <w:contextualSpacing/>
              <w:rPr>
                <w:szCs w:val="24"/>
              </w:rPr>
            </w:pPr>
            <w:r w:rsidRPr="007F57B7">
              <w:rPr>
                <w:szCs w:val="24"/>
                <w:lang w:val="en-US"/>
              </w:rPr>
              <w:t>Arduino Mega</w:t>
            </w:r>
          </w:p>
        </w:tc>
        <w:tc>
          <w:tcPr>
            <w:tcW w:w="780" w:type="pct"/>
          </w:tcPr>
          <w:p w14:paraId="340BF0F6" w14:textId="77777777" w:rsidR="00882349" w:rsidRPr="007F57B7" w:rsidRDefault="00882349" w:rsidP="00845FDA">
            <w:pPr>
              <w:spacing w:line="360" w:lineRule="auto"/>
              <w:contextualSpacing/>
              <w:rPr>
                <w:szCs w:val="24"/>
              </w:rPr>
            </w:pPr>
            <w:r w:rsidRPr="007F57B7">
              <w:rPr>
                <w:szCs w:val="24"/>
                <w:lang w:val="en-US"/>
              </w:rPr>
              <w:t>1</w:t>
            </w:r>
          </w:p>
        </w:tc>
        <w:tc>
          <w:tcPr>
            <w:tcW w:w="777" w:type="pct"/>
          </w:tcPr>
          <w:p w14:paraId="4927D8AB" w14:textId="77777777" w:rsidR="00882349" w:rsidRPr="007F57B7" w:rsidRDefault="00882349" w:rsidP="00845FDA">
            <w:pPr>
              <w:spacing w:line="360" w:lineRule="auto"/>
              <w:contextualSpacing/>
              <w:rPr>
                <w:szCs w:val="24"/>
              </w:rPr>
            </w:pPr>
            <w:r w:rsidRPr="007F57B7">
              <w:rPr>
                <w:szCs w:val="24"/>
                <w:lang w:val="en-US"/>
              </w:rPr>
              <w:t>0.5</w:t>
            </w:r>
          </w:p>
        </w:tc>
        <w:tc>
          <w:tcPr>
            <w:tcW w:w="801" w:type="pct"/>
          </w:tcPr>
          <w:p w14:paraId="18B00705" w14:textId="77777777" w:rsidR="00882349" w:rsidRPr="007F57B7" w:rsidRDefault="00882349" w:rsidP="00845FDA">
            <w:pPr>
              <w:spacing w:line="360" w:lineRule="auto"/>
              <w:contextualSpacing/>
              <w:rPr>
                <w:szCs w:val="24"/>
              </w:rPr>
            </w:pPr>
            <w:r w:rsidRPr="007F57B7">
              <w:rPr>
                <w:szCs w:val="24"/>
                <w:lang w:val="en-US"/>
              </w:rPr>
              <w:t>0.5</w:t>
            </w:r>
          </w:p>
        </w:tc>
        <w:tc>
          <w:tcPr>
            <w:tcW w:w="783" w:type="pct"/>
          </w:tcPr>
          <w:p w14:paraId="3409F7B3" w14:textId="77777777" w:rsidR="00882349" w:rsidRPr="007F57B7" w:rsidRDefault="00882349" w:rsidP="00845FDA">
            <w:pPr>
              <w:spacing w:line="360" w:lineRule="auto"/>
              <w:contextualSpacing/>
              <w:rPr>
                <w:szCs w:val="24"/>
              </w:rPr>
            </w:pPr>
            <w:r w:rsidRPr="007F57B7">
              <w:rPr>
                <w:szCs w:val="24"/>
                <w:lang w:val="en-US"/>
              </w:rPr>
              <w:t>24</w:t>
            </w:r>
          </w:p>
        </w:tc>
        <w:tc>
          <w:tcPr>
            <w:tcW w:w="969" w:type="pct"/>
          </w:tcPr>
          <w:p w14:paraId="7D70604C" w14:textId="77777777" w:rsidR="00882349" w:rsidRPr="007F57B7" w:rsidRDefault="00882349" w:rsidP="00845FDA">
            <w:pPr>
              <w:spacing w:line="360" w:lineRule="auto"/>
              <w:contextualSpacing/>
              <w:rPr>
                <w:szCs w:val="24"/>
              </w:rPr>
            </w:pPr>
            <w:r w:rsidRPr="007F57B7">
              <w:rPr>
                <w:szCs w:val="24"/>
                <w:lang w:val="en-US"/>
              </w:rPr>
              <w:t>12</w:t>
            </w:r>
          </w:p>
        </w:tc>
      </w:tr>
      <w:tr w:rsidR="00882349" w:rsidRPr="007F57B7" w14:paraId="05FE5D7D" w14:textId="2D56052E" w:rsidTr="00882349">
        <w:trPr>
          <w:trHeight w:val="228"/>
        </w:trPr>
        <w:tc>
          <w:tcPr>
            <w:tcW w:w="890" w:type="pct"/>
          </w:tcPr>
          <w:p w14:paraId="229F394C" w14:textId="77777777" w:rsidR="00882349" w:rsidRPr="007F57B7" w:rsidRDefault="00882349" w:rsidP="00845FDA">
            <w:pPr>
              <w:spacing w:line="360" w:lineRule="auto"/>
              <w:contextualSpacing/>
              <w:rPr>
                <w:szCs w:val="24"/>
              </w:rPr>
            </w:pPr>
            <w:r w:rsidRPr="007F57B7">
              <w:rPr>
                <w:szCs w:val="24"/>
                <w:lang w:val="en-US"/>
              </w:rPr>
              <w:t>Solenoid Valves</w:t>
            </w:r>
          </w:p>
        </w:tc>
        <w:tc>
          <w:tcPr>
            <w:tcW w:w="780" w:type="pct"/>
          </w:tcPr>
          <w:p w14:paraId="5165EE54" w14:textId="77777777" w:rsidR="00882349" w:rsidRPr="007F57B7" w:rsidRDefault="00882349" w:rsidP="00845FDA">
            <w:pPr>
              <w:spacing w:line="360" w:lineRule="auto"/>
              <w:contextualSpacing/>
              <w:rPr>
                <w:szCs w:val="24"/>
              </w:rPr>
            </w:pPr>
            <w:r w:rsidRPr="007F57B7">
              <w:rPr>
                <w:szCs w:val="24"/>
                <w:lang w:val="en-US"/>
              </w:rPr>
              <w:t>3</w:t>
            </w:r>
          </w:p>
        </w:tc>
        <w:tc>
          <w:tcPr>
            <w:tcW w:w="777" w:type="pct"/>
          </w:tcPr>
          <w:p w14:paraId="4E74DE90" w14:textId="77777777" w:rsidR="00882349" w:rsidRPr="007F57B7" w:rsidRDefault="00882349" w:rsidP="00845FDA">
            <w:pPr>
              <w:spacing w:line="360" w:lineRule="auto"/>
              <w:contextualSpacing/>
              <w:rPr>
                <w:szCs w:val="24"/>
              </w:rPr>
            </w:pPr>
            <w:r w:rsidRPr="007F57B7">
              <w:rPr>
                <w:szCs w:val="24"/>
                <w:lang w:val="en-US"/>
              </w:rPr>
              <w:t>1</w:t>
            </w:r>
          </w:p>
        </w:tc>
        <w:tc>
          <w:tcPr>
            <w:tcW w:w="801" w:type="pct"/>
          </w:tcPr>
          <w:p w14:paraId="748B102D" w14:textId="77777777" w:rsidR="00882349" w:rsidRPr="007F57B7" w:rsidRDefault="00882349" w:rsidP="00845FDA">
            <w:pPr>
              <w:spacing w:line="360" w:lineRule="auto"/>
              <w:contextualSpacing/>
              <w:rPr>
                <w:szCs w:val="24"/>
              </w:rPr>
            </w:pPr>
            <w:r w:rsidRPr="007F57B7">
              <w:rPr>
                <w:szCs w:val="24"/>
                <w:lang w:val="en-US"/>
              </w:rPr>
              <w:t>3</w:t>
            </w:r>
          </w:p>
        </w:tc>
        <w:tc>
          <w:tcPr>
            <w:tcW w:w="783" w:type="pct"/>
          </w:tcPr>
          <w:p w14:paraId="15F894B2" w14:textId="77777777" w:rsidR="00882349" w:rsidRPr="007F57B7" w:rsidRDefault="00882349" w:rsidP="00845FDA">
            <w:pPr>
              <w:spacing w:line="360" w:lineRule="auto"/>
              <w:contextualSpacing/>
              <w:rPr>
                <w:szCs w:val="24"/>
              </w:rPr>
            </w:pPr>
            <w:r w:rsidRPr="007F57B7">
              <w:rPr>
                <w:szCs w:val="24"/>
                <w:lang w:val="en-US"/>
              </w:rPr>
              <w:t>1</w:t>
            </w:r>
          </w:p>
        </w:tc>
        <w:tc>
          <w:tcPr>
            <w:tcW w:w="969" w:type="pct"/>
          </w:tcPr>
          <w:p w14:paraId="7C6D3E5D" w14:textId="77777777" w:rsidR="00882349" w:rsidRPr="007F57B7" w:rsidRDefault="00882349" w:rsidP="00845FDA">
            <w:pPr>
              <w:spacing w:line="360" w:lineRule="auto"/>
              <w:contextualSpacing/>
              <w:rPr>
                <w:szCs w:val="24"/>
              </w:rPr>
            </w:pPr>
            <w:r w:rsidRPr="007F57B7">
              <w:rPr>
                <w:szCs w:val="24"/>
                <w:lang w:val="en-US"/>
              </w:rPr>
              <w:t>3</w:t>
            </w:r>
          </w:p>
        </w:tc>
      </w:tr>
    </w:tbl>
    <w:p w14:paraId="0A5546E0" w14:textId="5E32AB7E" w:rsidR="002833D4" w:rsidRPr="007F57B7" w:rsidRDefault="002833D4" w:rsidP="00845FDA">
      <w:pPr>
        <w:spacing w:line="360" w:lineRule="auto"/>
        <w:ind w:left="5760" w:firstLine="720"/>
        <w:contextualSpacing/>
        <w:rPr>
          <w:szCs w:val="24"/>
        </w:rPr>
      </w:pPr>
      <w:r w:rsidRPr="007F57B7">
        <w:rPr>
          <w:szCs w:val="24"/>
          <w:lang w:val="en-US"/>
        </w:rPr>
        <w:t>Total</w:t>
      </w:r>
      <w:r w:rsidR="00882349">
        <w:rPr>
          <w:szCs w:val="24"/>
          <w:lang w:val="en-US"/>
        </w:rPr>
        <w:t xml:space="preserve">    </w:t>
      </w:r>
      <w:r w:rsidRPr="007F57B7">
        <w:rPr>
          <w:szCs w:val="24"/>
          <w:lang w:val="en-US"/>
        </w:rPr>
        <w:t>29.4</w:t>
      </w:r>
    </w:p>
    <w:p w14:paraId="75116687" w14:textId="77777777" w:rsidR="00882349" w:rsidRDefault="00882349" w:rsidP="00845FDA">
      <w:pPr>
        <w:spacing w:line="360" w:lineRule="auto"/>
        <w:contextualSpacing/>
        <w:rPr>
          <w:szCs w:val="24"/>
          <w:lang w:val="en-US"/>
        </w:rPr>
      </w:pPr>
    </w:p>
    <w:p w14:paraId="048CB747" w14:textId="33B65616" w:rsidR="002833D4" w:rsidRPr="007F57B7" w:rsidRDefault="002833D4" w:rsidP="00845FDA">
      <w:pPr>
        <w:spacing w:line="360" w:lineRule="auto"/>
        <w:contextualSpacing/>
        <w:rPr>
          <w:szCs w:val="24"/>
        </w:rPr>
      </w:pPr>
      <w:r w:rsidRPr="007F57B7">
        <w:rPr>
          <w:szCs w:val="24"/>
          <w:lang w:val="en-US"/>
        </w:rPr>
        <w:t>Using an approximated value of 30Ah; Minimum battery size required = 30*2 = 60Ah</w:t>
      </w:r>
    </w:p>
    <w:p w14:paraId="255FBF3D" w14:textId="77777777" w:rsidR="002833D4" w:rsidRPr="007F57B7" w:rsidRDefault="002833D4" w:rsidP="00845FDA">
      <w:pPr>
        <w:spacing w:line="360" w:lineRule="auto"/>
        <w:contextualSpacing/>
        <w:rPr>
          <w:szCs w:val="24"/>
        </w:rPr>
      </w:pPr>
    </w:p>
    <w:p w14:paraId="65385396" w14:textId="77777777" w:rsidR="002833D4" w:rsidRPr="007F57B7" w:rsidRDefault="002833D4" w:rsidP="00845FDA">
      <w:pPr>
        <w:spacing w:line="360" w:lineRule="auto"/>
        <w:contextualSpacing/>
        <w:jc w:val="center"/>
        <w:rPr>
          <w:szCs w:val="24"/>
        </w:rPr>
      </w:pPr>
      <w:r w:rsidRPr="007F57B7">
        <w:rPr>
          <w:noProof/>
          <w:szCs w:val="24"/>
          <w:lang w:val="en-US"/>
        </w:rPr>
        <w:drawing>
          <wp:inline distT="0" distB="0" distL="0" distR="0" wp14:anchorId="0F589CF8" wp14:editId="558A7E2E">
            <wp:extent cx="4432300" cy="3310721"/>
            <wp:effectExtent l="19050" t="0" r="6350" b="0"/>
            <wp:docPr id="9" name="Picture 8" descr="IMG_09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86.JPG"/>
                    <pic:cNvPicPr/>
                  </pic:nvPicPr>
                  <pic:blipFill>
                    <a:blip r:embed="rId17" cstate="print"/>
                    <a:stretch>
                      <a:fillRect/>
                    </a:stretch>
                  </pic:blipFill>
                  <pic:spPr>
                    <a:xfrm>
                      <a:off x="0" y="0"/>
                      <a:ext cx="4432300" cy="3310721"/>
                    </a:xfrm>
                    <a:prstGeom prst="rect">
                      <a:avLst/>
                    </a:prstGeom>
                  </pic:spPr>
                </pic:pic>
              </a:graphicData>
            </a:graphic>
          </wp:inline>
        </w:drawing>
      </w:r>
    </w:p>
    <w:p w14:paraId="3CEB85D2" w14:textId="77777777" w:rsidR="002833D4" w:rsidRPr="007F57B7" w:rsidRDefault="002833D4" w:rsidP="00845FDA">
      <w:pPr>
        <w:pStyle w:val="Heading5"/>
      </w:pPr>
      <w:bookmarkStart w:id="113" w:name="_Toc5153253"/>
      <w:r w:rsidRPr="007F57B7">
        <w:t>Figure 3.6: Power supply module</w:t>
      </w:r>
      <w:bookmarkEnd w:id="113"/>
    </w:p>
    <w:p w14:paraId="3279AB72" w14:textId="042FFD4D" w:rsidR="002833D4" w:rsidRDefault="002833D4" w:rsidP="00845FDA">
      <w:pPr>
        <w:spacing w:line="360" w:lineRule="auto"/>
        <w:contextualSpacing/>
        <w:rPr>
          <w:b/>
          <w:szCs w:val="24"/>
        </w:rPr>
      </w:pPr>
    </w:p>
    <w:p w14:paraId="40152EB1" w14:textId="77777777" w:rsidR="00D64867" w:rsidRPr="007F57B7" w:rsidRDefault="00D64867" w:rsidP="00845FDA">
      <w:pPr>
        <w:spacing w:line="360" w:lineRule="auto"/>
        <w:contextualSpacing/>
        <w:rPr>
          <w:b/>
          <w:szCs w:val="24"/>
        </w:rPr>
      </w:pPr>
    </w:p>
    <w:p w14:paraId="00B30C4F" w14:textId="77777777" w:rsidR="002833D4" w:rsidRPr="007F57B7" w:rsidRDefault="002833D4" w:rsidP="00845FDA">
      <w:pPr>
        <w:pStyle w:val="Heading3"/>
      </w:pPr>
      <w:bookmarkStart w:id="114" w:name="_Toc5170472"/>
      <w:r w:rsidRPr="0011393A">
        <w:t>Conclusion</w:t>
      </w:r>
      <w:bookmarkEnd w:id="114"/>
      <w:r w:rsidRPr="007F57B7">
        <w:t xml:space="preserve"> </w:t>
      </w:r>
    </w:p>
    <w:p w14:paraId="6FEBE8A5" w14:textId="77777777" w:rsidR="002833D4" w:rsidRPr="007F57B7" w:rsidRDefault="002833D4" w:rsidP="00845FDA">
      <w:pPr>
        <w:spacing w:line="360" w:lineRule="auto"/>
        <w:contextualSpacing/>
        <w:rPr>
          <w:szCs w:val="24"/>
        </w:rPr>
      </w:pPr>
      <w:r w:rsidRPr="007F57B7">
        <w:rPr>
          <w:szCs w:val="24"/>
        </w:rPr>
        <w:t>The final step was to integrate all the sections and modules to function as a single system, achieving synergy. The system was set up and implemented in an area of land located close to the foundry building.</w:t>
      </w:r>
    </w:p>
    <w:p w14:paraId="4848F9C1" w14:textId="77777777" w:rsidR="002833D4" w:rsidRPr="007F57B7" w:rsidRDefault="002833D4" w:rsidP="00845FDA">
      <w:pPr>
        <w:spacing w:line="360" w:lineRule="auto"/>
        <w:contextualSpacing/>
        <w:rPr>
          <w:szCs w:val="24"/>
          <w:lang w:val="en-US"/>
        </w:rPr>
      </w:pPr>
    </w:p>
    <w:p w14:paraId="32A23136" w14:textId="77777777" w:rsidR="002833D4" w:rsidRPr="007F57B7" w:rsidRDefault="002833D4" w:rsidP="00845FDA">
      <w:pPr>
        <w:spacing w:line="360" w:lineRule="auto"/>
        <w:contextualSpacing/>
        <w:rPr>
          <w:szCs w:val="24"/>
        </w:rPr>
      </w:pPr>
      <w:r w:rsidRPr="007F57B7">
        <w:rPr>
          <w:noProof/>
          <w:szCs w:val="24"/>
          <w:lang w:val="en-US"/>
        </w:rPr>
        <w:drawing>
          <wp:inline distT="0" distB="0" distL="0" distR="0" wp14:anchorId="3D178B5E" wp14:editId="4B4A7B20">
            <wp:extent cx="5791200" cy="27127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91200" cy="2712720"/>
                    </a:xfrm>
                    <a:prstGeom prst="rect">
                      <a:avLst/>
                    </a:prstGeom>
                    <a:noFill/>
                    <a:ln>
                      <a:noFill/>
                    </a:ln>
                  </pic:spPr>
                </pic:pic>
              </a:graphicData>
            </a:graphic>
          </wp:inline>
        </w:drawing>
      </w:r>
    </w:p>
    <w:p w14:paraId="1D0534AB" w14:textId="07AD0D3A" w:rsidR="002833D4" w:rsidRPr="007F57B7" w:rsidRDefault="002833D4" w:rsidP="00845FDA">
      <w:pPr>
        <w:pStyle w:val="Heading5"/>
        <w:ind w:left="1008" w:hanging="1008"/>
      </w:pPr>
      <w:bookmarkStart w:id="115" w:name="_Toc5153254"/>
      <w:r w:rsidRPr="007F57B7">
        <w:t>Figure 3.7: 3D model of the system</w:t>
      </w:r>
      <w:bookmarkEnd w:id="115"/>
      <w:r w:rsidRPr="007F57B7">
        <w:br w:type="page"/>
      </w:r>
    </w:p>
    <w:p w14:paraId="6BC24801" w14:textId="77777777" w:rsidR="002833D4" w:rsidRPr="007F57B7" w:rsidRDefault="002833D4" w:rsidP="00845FDA">
      <w:pPr>
        <w:pStyle w:val="Heading1"/>
        <w:numPr>
          <w:ilvl w:val="0"/>
          <w:numId w:val="0"/>
        </w:numPr>
        <w:rPr>
          <w:lang w:val="en-US"/>
        </w:rPr>
      </w:pPr>
      <w:bookmarkStart w:id="116" w:name="_Toc5170473"/>
      <w:bookmarkStart w:id="117" w:name="_Toc5115088"/>
      <w:r w:rsidRPr="007F57B7">
        <w:rPr>
          <w:lang w:val="en-US"/>
        </w:rPr>
        <w:t>CHAPTER FOUR</w:t>
      </w:r>
      <w:bookmarkEnd w:id="116"/>
    </w:p>
    <w:p w14:paraId="0D882F76" w14:textId="68CACBC3" w:rsidR="00DA6386" w:rsidRDefault="002833D4" w:rsidP="00845FDA">
      <w:pPr>
        <w:pStyle w:val="Heading1"/>
      </w:pPr>
      <w:r w:rsidRPr="007F57B7">
        <w:t xml:space="preserve">   </w:t>
      </w:r>
      <w:bookmarkStart w:id="118" w:name="_Toc5170474"/>
      <w:r w:rsidRPr="00845FDA">
        <w:t>RESULTS</w:t>
      </w:r>
      <w:r w:rsidRPr="00DA6386">
        <w:t xml:space="preserve"> &amp; DISCUSSION</w:t>
      </w:r>
      <w:bookmarkEnd w:id="118"/>
    </w:p>
    <w:p w14:paraId="332D0432" w14:textId="77777777" w:rsidR="00DA6386" w:rsidRPr="00DA6386" w:rsidRDefault="00DA6386" w:rsidP="00845FDA">
      <w:pPr>
        <w:spacing w:line="360" w:lineRule="auto"/>
        <w:contextualSpacing/>
      </w:pPr>
    </w:p>
    <w:p w14:paraId="22C1BF23" w14:textId="77777777" w:rsidR="002833D4" w:rsidRPr="007F57B7" w:rsidRDefault="002833D4" w:rsidP="00845FDA">
      <w:pPr>
        <w:pStyle w:val="Heading2"/>
        <w:spacing w:before="0" w:line="360" w:lineRule="auto"/>
        <w:contextualSpacing/>
      </w:pPr>
      <w:bookmarkStart w:id="119" w:name="_Toc5170475"/>
      <w:r w:rsidRPr="00845FDA">
        <w:t>INTRODUCTION</w:t>
      </w:r>
      <w:bookmarkEnd w:id="117"/>
      <w:bookmarkEnd w:id="119"/>
    </w:p>
    <w:p w14:paraId="7DCE55DD" w14:textId="18C900B3" w:rsidR="002833D4" w:rsidRPr="007F57B7" w:rsidRDefault="002833D4" w:rsidP="00845FDA">
      <w:pPr>
        <w:spacing w:line="360" w:lineRule="auto"/>
        <w:contextualSpacing/>
        <w:rPr>
          <w:szCs w:val="24"/>
        </w:rPr>
      </w:pPr>
      <w:r w:rsidRPr="007F57B7">
        <w:rPr>
          <w:szCs w:val="24"/>
        </w:rPr>
        <w:t xml:space="preserve">This chapter presents the results of the design work and </w:t>
      </w:r>
      <w:r w:rsidR="00E05D0E">
        <w:rPr>
          <w:szCs w:val="24"/>
        </w:rPr>
        <w:t>the discussion of the overall working of the designed and constructed system</w:t>
      </w:r>
      <w:r w:rsidRPr="007F57B7">
        <w:rPr>
          <w:szCs w:val="24"/>
        </w:rPr>
        <w:t>.</w:t>
      </w:r>
    </w:p>
    <w:p w14:paraId="56C35670" w14:textId="64CC7F21" w:rsidR="002833D4" w:rsidRDefault="002833D4" w:rsidP="00845FDA">
      <w:pPr>
        <w:spacing w:line="360" w:lineRule="auto"/>
        <w:contextualSpacing/>
        <w:rPr>
          <w:szCs w:val="24"/>
        </w:rPr>
      </w:pPr>
    </w:p>
    <w:p w14:paraId="14360E26" w14:textId="77777777" w:rsidR="00F22D7A" w:rsidRPr="007F57B7" w:rsidRDefault="00F22D7A" w:rsidP="00845FDA">
      <w:pPr>
        <w:spacing w:line="360" w:lineRule="auto"/>
        <w:contextualSpacing/>
        <w:rPr>
          <w:szCs w:val="24"/>
        </w:rPr>
      </w:pPr>
    </w:p>
    <w:p w14:paraId="1ED7DF54" w14:textId="77777777" w:rsidR="002833D4" w:rsidRPr="007F57B7" w:rsidRDefault="002833D4" w:rsidP="00845FDA">
      <w:pPr>
        <w:pStyle w:val="Heading2"/>
        <w:spacing w:before="0" w:line="360" w:lineRule="auto"/>
        <w:contextualSpacing/>
      </w:pPr>
      <w:bookmarkStart w:id="120" w:name="_Toc5170476"/>
      <w:bookmarkStart w:id="121" w:name="_Hlk9876887"/>
      <w:r w:rsidRPr="00845FDA">
        <w:t>RESULTS</w:t>
      </w:r>
      <w:bookmarkEnd w:id="120"/>
    </w:p>
    <w:bookmarkEnd w:id="121"/>
    <w:p w14:paraId="5A9F6EC8" w14:textId="77777777" w:rsidR="002833D4" w:rsidRPr="007F57B7" w:rsidRDefault="002833D4" w:rsidP="00845FDA">
      <w:pPr>
        <w:spacing w:line="360" w:lineRule="auto"/>
        <w:contextualSpacing/>
        <w:rPr>
          <w:szCs w:val="24"/>
        </w:rPr>
      </w:pPr>
      <w:r w:rsidRPr="007F57B7">
        <w:rPr>
          <w:szCs w:val="24"/>
        </w:rPr>
        <w:t>This section presents the pictorial results of the design work.</w:t>
      </w:r>
    </w:p>
    <w:p w14:paraId="3169E39F" w14:textId="77777777" w:rsidR="002833D4" w:rsidRPr="007F57B7" w:rsidRDefault="002833D4" w:rsidP="00845FDA">
      <w:pPr>
        <w:spacing w:line="360" w:lineRule="auto"/>
        <w:contextualSpacing/>
        <w:rPr>
          <w:szCs w:val="24"/>
          <w:lang w:val="en-US"/>
        </w:rPr>
      </w:pPr>
    </w:p>
    <w:p w14:paraId="464E12FE" w14:textId="77777777" w:rsidR="002833D4" w:rsidRPr="007F57B7" w:rsidRDefault="002833D4" w:rsidP="00845FDA">
      <w:pPr>
        <w:spacing w:line="360" w:lineRule="auto"/>
        <w:contextualSpacing/>
        <w:jc w:val="center"/>
        <w:rPr>
          <w:szCs w:val="24"/>
        </w:rPr>
      </w:pPr>
      <w:r w:rsidRPr="007F57B7">
        <w:rPr>
          <w:noProof/>
          <w:szCs w:val="24"/>
          <w:lang w:val="en-US"/>
        </w:rPr>
        <w:drawing>
          <wp:inline distT="0" distB="0" distL="0" distR="0" wp14:anchorId="03625CA3" wp14:editId="6F887CCE">
            <wp:extent cx="5731510" cy="4281170"/>
            <wp:effectExtent l="19050" t="0" r="2540" b="0"/>
            <wp:docPr id="6" name="Picture 5" descr="IMG_09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79.JPG"/>
                    <pic:cNvPicPr/>
                  </pic:nvPicPr>
                  <pic:blipFill>
                    <a:blip r:embed="rId19" cstate="print"/>
                    <a:stretch>
                      <a:fillRect/>
                    </a:stretch>
                  </pic:blipFill>
                  <pic:spPr>
                    <a:xfrm>
                      <a:off x="0" y="0"/>
                      <a:ext cx="5731510" cy="4281170"/>
                    </a:xfrm>
                    <a:prstGeom prst="rect">
                      <a:avLst/>
                    </a:prstGeom>
                  </pic:spPr>
                </pic:pic>
              </a:graphicData>
            </a:graphic>
          </wp:inline>
        </w:drawing>
      </w:r>
    </w:p>
    <w:p w14:paraId="3C3B7802" w14:textId="77777777" w:rsidR="002833D4" w:rsidRPr="007F57B7" w:rsidRDefault="002833D4" w:rsidP="00845FDA">
      <w:pPr>
        <w:pStyle w:val="Heading5"/>
      </w:pPr>
      <w:bookmarkStart w:id="122" w:name="_Toc5153255"/>
      <w:r w:rsidRPr="007F57B7">
        <w:t>Figure 4.1: Brain box of the system</w:t>
      </w:r>
      <w:bookmarkEnd w:id="122"/>
    </w:p>
    <w:p w14:paraId="5077C77B" w14:textId="77777777" w:rsidR="002833D4" w:rsidRPr="007F57B7" w:rsidRDefault="002833D4" w:rsidP="00845FDA">
      <w:pPr>
        <w:spacing w:line="360" w:lineRule="auto"/>
        <w:contextualSpacing/>
        <w:rPr>
          <w:szCs w:val="24"/>
        </w:rPr>
      </w:pPr>
    </w:p>
    <w:p w14:paraId="1E2CA2F6" w14:textId="77777777" w:rsidR="002833D4" w:rsidRPr="007F57B7" w:rsidRDefault="002833D4" w:rsidP="00845FDA">
      <w:pPr>
        <w:spacing w:line="360" w:lineRule="auto"/>
        <w:contextualSpacing/>
        <w:rPr>
          <w:szCs w:val="24"/>
        </w:rPr>
      </w:pPr>
    </w:p>
    <w:p w14:paraId="317472B6" w14:textId="77777777" w:rsidR="002833D4" w:rsidRPr="007F57B7" w:rsidRDefault="002833D4" w:rsidP="00845FDA">
      <w:pPr>
        <w:spacing w:line="360" w:lineRule="auto"/>
        <w:contextualSpacing/>
        <w:rPr>
          <w:szCs w:val="24"/>
        </w:rPr>
      </w:pPr>
    </w:p>
    <w:p w14:paraId="5B61848F" w14:textId="77777777" w:rsidR="002833D4" w:rsidRPr="007F57B7" w:rsidRDefault="002833D4" w:rsidP="00845FDA">
      <w:pPr>
        <w:spacing w:line="360" w:lineRule="auto"/>
        <w:contextualSpacing/>
        <w:jc w:val="center"/>
        <w:rPr>
          <w:szCs w:val="24"/>
        </w:rPr>
      </w:pPr>
      <w:r w:rsidRPr="007F57B7">
        <w:rPr>
          <w:noProof/>
          <w:szCs w:val="24"/>
          <w:lang w:val="en-US"/>
        </w:rPr>
        <w:drawing>
          <wp:inline distT="0" distB="0" distL="0" distR="0" wp14:anchorId="6228CF63" wp14:editId="52A9002D">
            <wp:extent cx="3882390" cy="2912007"/>
            <wp:effectExtent l="0" t="0" r="3810" b="3175"/>
            <wp:docPr id="13" name="Picture 12" descr="20190213_123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213_123103.jpg"/>
                    <pic:cNvPicPr/>
                  </pic:nvPicPr>
                  <pic:blipFill>
                    <a:blip r:embed="rId20" cstate="print"/>
                    <a:stretch>
                      <a:fillRect/>
                    </a:stretch>
                  </pic:blipFill>
                  <pic:spPr>
                    <a:xfrm>
                      <a:off x="0" y="0"/>
                      <a:ext cx="3886673" cy="2915220"/>
                    </a:xfrm>
                    <a:prstGeom prst="rect">
                      <a:avLst/>
                    </a:prstGeom>
                  </pic:spPr>
                </pic:pic>
              </a:graphicData>
            </a:graphic>
          </wp:inline>
        </w:drawing>
      </w:r>
    </w:p>
    <w:p w14:paraId="472756FD" w14:textId="77777777" w:rsidR="002833D4" w:rsidRPr="007F57B7" w:rsidRDefault="002833D4" w:rsidP="00845FDA">
      <w:pPr>
        <w:pStyle w:val="Heading5"/>
      </w:pPr>
      <w:bookmarkStart w:id="123" w:name="_Toc5153256"/>
      <w:r w:rsidRPr="007F57B7">
        <w:t>Figure 4.2: Water Storage Tank</w:t>
      </w:r>
      <w:bookmarkEnd w:id="123"/>
    </w:p>
    <w:p w14:paraId="4B40F71C" w14:textId="77777777" w:rsidR="002833D4" w:rsidRPr="007F57B7" w:rsidRDefault="002833D4" w:rsidP="00845FDA">
      <w:pPr>
        <w:spacing w:line="360" w:lineRule="auto"/>
        <w:contextualSpacing/>
        <w:rPr>
          <w:szCs w:val="24"/>
        </w:rPr>
      </w:pPr>
    </w:p>
    <w:p w14:paraId="4D5AF026" w14:textId="77777777" w:rsidR="002833D4" w:rsidRPr="007F57B7" w:rsidRDefault="002833D4" w:rsidP="00845FDA">
      <w:pPr>
        <w:spacing w:line="360" w:lineRule="auto"/>
        <w:contextualSpacing/>
        <w:rPr>
          <w:szCs w:val="24"/>
        </w:rPr>
      </w:pPr>
    </w:p>
    <w:p w14:paraId="34BBC78F" w14:textId="77777777" w:rsidR="002833D4" w:rsidRPr="007F57B7" w:rsidRDefault="002833D4" w:rsidP="00845FDA">
      <w:pPr>
        <w:spacing w:line="360" w:lineRule="auto"/>
        <w:contextualSpacing/>
        <w:rPr>
          <w:szCs w:val="24"/>
        </w:rPr>
      </w:pPr>
    </w:p>
    <w:p w14:paraId="22E3860D" w14:textId="77777777" w:rsidR="002833D4" w:rsidRPr="007F57B7" w:rsidRDefault="002833D4" w:rsidP="00845FDA">
      <w:pPr>
        <w:spacing w:line="360" w:lineRule="auto"/>
        <w:contextualSpacing/>
        <w:jc w:val="center"/>
        <w:rPr>
          <w:szCs w:val="24"/>
        </w:rPr>
      </w:pPr>
      <w:r w:rsidRPr="007F57B7">
        <w:rPr>
          <w:noProof/>
          <w:szCs w:val="24"/>
          <w:lang w:val="en-US"/>
        </w:rPr>
        <w:drawing>
          <wp:inline distT="0" distB="0" distL="0" distR="0" wp14:anchorId="387897D0" wp14:editId="74BA0107">
            <wp:extent cx="3978561" cy="2971800"/>
            <wp:effectExtent l="0" t="0" r="3175" b="0"/>
            <wp:docPr id="14" name="Picture 13" descr="IMG_09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80.JPG"/>
                    <pic:cNvPicPr/>
                  </pic:nvPicPr>
                  <pic:blipFill>
                    <a:blip r:embed="rId21" cstate="print"/>
                    <a:stretch>
                      <a:fillRect/>
                    </a:stretch>
                  </pic:blipFill>
                  <pic:spPr>
                    <a:xfrm>
                      <a:off x="0" y="0"/>
                      <a:ext cx="3978561" cy="2971800"/>
                    </a:xfrm>
                    <a:prstGeom prst="rect">
                      <a:avLst/>
                    </a:prstGeom>
                  </pic:spPr>
                </pic:pic>
              </a:graphicData>
            </a:graphic>
          </wp:inline>
        </w:drawing>
      </w:r>
    </w:p>
    <w:p w14:paraId="0D9A770B" w14:textId="6BFE6E0D" w:rsidR="002833D4" w:rsidRDefault="002833D4" w:rsidP="00845FDA">
      <w:pPr>
        <w:pStyle w:val="Heading5"/>
      </w:pPr>
      <w:bookmarkStart w:id="124" w:name="_Toc5153257"/>
      <w:r w:rsidRPr="007F57B7">
        <w:t>Figure 4.3: Solenoid Valve (Installed)</w:t>
      </w:r>
      <w:bookmarkEnd w:id="124"/>
    </w:p>
    <w:p w14:paraId="1AD0D0A7" w14:textId="77777777" w:rsidR="00882349" w:rsidRPr="00882349" w:rsidRDefault="00882349" w:rsidP="00845FDA">
      <w:pPr>
        <w:spacing w:line="360" w:lineRule="auto"/>
        <w:contextualSpacing/>
      </w:pPr>
    </w:p>
    <w:p w14:paraId="79D59E0F" w14:textId="77777777" w:rsidR="002833D4" w:rsidRPr="007F57B7" w:rsidRDefault="002833D4" w:rsidP="00845FDA">
      <w:pPr>
        <w:spacing w:line="360" w:lineRule="auto"/>
        <w:contextualSpacing/>
        <w:jc w:val="center"/>
        <w:rPr>
          <w:szCs w:val="24"/>
        </w:rPr>
      </w:pPr>
      <w:r w:rsidRPr="007F57B7">
        <w:rPr>
          <w:noProof/>
          <w:szCs w:val="24"/>
          <w:lang w:val="en-US"/>
        </w:rPr>
        <w:drawing>
          <wp:inline distT="0" distB="0" distL="0" distR="0" wp14:anchorId="094F691D" wp14:editId="46802386">
            <wp:extent cx="4427426" cy="3307080"/>
            <wp:effectExtent l="19050" t="0" r="0" b="0"/>
            <wp:docPr id="12" name="Picture 11" descr="IMG_09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86.JPG"/>
                    <pic:cNvPicPr/>
                  </pic:nvPicPr>
                  <pic:blipFill>
                    <a:blip r:embed="rId22" cstate="print"/>
                    <a:stretch>
                      <a:fillRect/>
                    </a:stretch>
                  </pic:blipFill>
                  <pic:spPr>
                    <a:xfrm>
                      <a:off x="0" y="0"/>
                      <a:ext cx="4427426" cy="3307080"/>
                    </a:xfrm>
                    <a:prstGeom prst="rect">
                      <a:avLst/>
                    </a:prstGeom>
                  </pic:spPr>
                </pic:pic>
              </a:graphicData>
            </a:graphic>
          </wp:inline>
        </w:drawing>
      </w:r>
    </w:p>
    <w:p w14:paraId="131DA714" w14:textId="77777777" w:rsidR="002833D4" w:rsidRPr="007F57B7" w:rsidRDefault="002833D4" w:rsidP="00845FDA">
      <w:pPr>
        <w:pStyle w:val="Heading5"/>
      </w:pPr>
      <w:bookmarkStart w:id="125" w:name="_Toc5153258"/>
      <w:r w:rsidRPr="007F57B7">
        <w:t>Figure 4.4: Solar Panel (Installed)</w:t>
      </w:r>
      <w:bookmarkEnd w:id="125"/>
    </w:p>
    <w:p w14:paraId="739F6708" w14:textId="77777777" w:rsidR="002833D4" w:rsidRPr="007F57B7" w:rsidRDefault="002833D4" w:rsidP="00845FDA">
      <w:pPr>
        <w:spacing w:line="360" w:lineRule="auto"/>
        <w:contextualSpacing/>
        <w:rPr>
          <w:szCs w:val="24"/>
          <w:lang w:val="en-US"/>
        </w:rPr>
      </w:pPr>
    </w:p>
    <w:p w14:paraId="454083A9" w14:textId="77777777" w:rsidR="002833D4" w:rsidRPr="007F57B7" w:rsidRDefault="002833D4" w:rsidP="00845FDA">
      <w:pPr>
        <w:spacing w:line="360" w:lineRule="auto"/>
        <w:contextualSpacing/>
        <w:rPr>
          <w:szCs w:val="24"/>
          <w:lang w:val="en-US"/>
        </w:rPr>
      </w:pPr>
    </w:p>
    <w:p w14:paraId="5707B7A5" w14:textId="77777777" w:rsidR="002833D4" w:rsidRPr="007F57B7" w:rsidRDefault="002833D4" w:rsidP="00845FDA">
      <w:pPr>
        <w:spacing w:line="360" w:lineRule="auto"/>
        <w:contextualSpacing/>
        <w:rPr>
          <w:szCs w:val="24"/>
        </w:rPr>
      </w:pPr>
    </w:p>
    <w:p w14:paraId="5E1D1932" w14:textId="77777777" w:rsidR="002833D4" w:rsidRPr="007F57B7" w:rsidRDefault="002833D4" w:rsidP="00845FDA">
      <w:pPr>
        <w:spacing w:line="360" w:lineRule="auto"/>
        <w:contextualSpacing/>
        <w:jc w:val="center"/>
        <w:rPr>
          <w:szCs w:val="24"/>
        </w:rPr>
      </w:pPr>
      <w:r w:rsidRPr="007F57B7">
        <w:rPr>
          <w:noProof/>
          <w:szCs w:val="24"/>
          <w:lang w:val="en-US"/>
        </w:rPr>
        <w:drawing>
          <wp:inline distT="0" distB="0" distL="0" distR="0" wp14:anchorId="3CDFA90A" wp14:editId="6B64CAE8">
            <wp:extent cx="4485640" cy="3350563"/>
            <wp:effectExtent l="19050" t="0" r="0" b="0"/>
            <wp:docPr id="15" name="Picture 14" descr="IMG_09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88.JPG"/>
                    <pic:cNvPicPr/>
                  </pic:nvPicPr>
                  <pic:blipFill>
                    <a:blip r:embed="rId23" cstate="print"/>
                    <a:stretch>
                      <a:fillRect/>
                    </a:stretch>
                  </pic:blipFill>
                  <pic:spPr>
                    <a:xfrm>
                      <a:off x="0" y="0"/>
                      <a:ext cx="4485640" cy="3350563"/>
                    </a:xfrm>
                    <a:prstGeom prst="rect">
                      <a:avLst/>
                    </a:prstGeom>
                  </pic:spPr>
                </pic:pic>
              </a:graphicData>
            </a:graphic>
          </wp:inline>
        </w:drawing>
      </w:r>
    </w:p>
    <w:p w14:paraId="1D5C6E5B" w14:textId="77777777" w:rsidR="002833D4" w:rsidRPr="007F57B7" w:rsidRDefault="002833D4" w:rsidP="00845FDA">
      <w:pPr>
        <w:pStyle w:val="Heading5"/>
      </w:pPr>
      <w:bookmarkStart w:id="126" w:name="_Toc5153259"/>
      <w:r w:rsidRPr="007F57B7">
        <w:t>Figure 4.5: Sensor box with distributed sensors</w:t>
      </w:r>
      <w:bookmarkEnd w:id="126"/>
    </w:p>
    <w:p w14:paraId="7E024EB4" w14:textId="77777777" w:rsidR="002833D4" w:rsidRPr="007F57B7" w:rsidRDefault="002833D4" w:rsidP="00845FDA">
      <w:pPr>
        <w:spacing w:line="360" w:lineRule="auto"/>
        <w:contextualSpacing/>
        <w:rPr>
          <w:szCs w:val="24"/>
        </w:rPr>
      </w:pPr>
    </w:p>
    <w:p w14:paraId="399251B1" w14:textId="77777777" w:rsidR="002833D4" w:rsidRPr="007F57B7" w:rsidRDefault="002833D4" w:rsidP="00845FDA">
      <w:pPr>
        <w:spacing w:line="360" w:lineRule="auto"/>
        <w:contextualSpacing/>
        <w:rPr>
          <w:szCs w:val="24"/>
        </w:rPr>
      </w:pPr>
    </w:p>
    <w:p w14:paraId="3D54C858" w14:textId="77777777" w:rsidR="002833D4" w:rsidRPr="007F57B7" w:rsidRDefault="002833D4" w:rsidP="00845FDA">
      <w:pPr>
        <w:spacing w:line="360" w:lineRule="auto"/>
        <w:contextualSpacing/>
        <w:rPr>
          <w:szCs w:val="24"/>
        </w:rPr>
      </w:pPr>
    </w:p>
    <w:p w14:paraId="7896B806" w14:textId="57E147BF" w:rsidR="002833D4" w:rsidRDefault="002833D4" w:rsidP="00845FDA">
      <w:pPr>
        <w:spacing w:line="360" w:lineRule="auto"/>
        <w:contextualSpacing/>
        <w:rPr>
          <w:szCs w:val="24"/>
        </w:rPr>
      </w:pPr>
    </w:p>
    <w:p w14:paraId="788A4340" w14:textId="6B42D86C" w:rsidR="00882349" w:rsidRDefault="00882349" w:rsidP="00845FDA">
      <w:pPr>
        <w:spacing w:line="360" w:lineRule="auto"/>
        <w:contextualSpacing/>
        <w:rPr>
          <w:szCs w:val="24"/>
        </w:rPr>
      </w:pPr>
    </w:p>
    <w:p w14:paraId="7E758FE8" w14:textId="77777777" w:rsidR="00882349" w:rsidRPr="007F57B7" w:rsidRDefault="00882349" w:rsidP="00845FDA">
      <w:pPr>
        <w:spacing w:line="360" w:lineRule="auto"/>
        <w:contextualSpacing/>
        <w:rPr>
          <w:szCs w:val="24"/>
        </w:rPr>
      </w:pPr>
    </w:p>
    <w:p w14:paraId="491EB923" w14:textId="77777777" w:rsidR="002833D4" w:rsidRPr="007F57B7" w:rsidRDefault="002833D4" w:rsidP="00845FDA">
      <w:pPr>
        <w:spacing w:line="360" w:lineRule="auto"/>
        <w:contextualSpacing/>
        <w:rPr>
          <w:szCs w:val="24"/>
        </w:rPr>
      </w:pPr>
    </w:p>
    <w:p w14:paraId="3AB15067" w14:textId="77777777" w:rsidR="002833D4" w:rsidRPr="007F57B7" w:rsidRDefault="002833D4" w:rsidP="00845FDA">
      <w:pPr>
        <w:spacing w:line="360" w:lineRule="auto"/>
        <w:contextualSpacing/>
        <w:rPr>
          <w:szCs w:val="24"/>
        </w:rPr>
      </w:pPr>
    </w:p>
    <w:p w14:paraId="3F664D58" w14:textId="77777777" w:rsidR="002833D4" w:rsidRPr="007F57B7" w:rsidRDefault="002833D4" w:rsidP="00845FDA">
      <w:pPr>
        <w:spacing w:line="360" w:lineRule="auto"/>
        <w:contextualSpacing/>
        <w:jc w:val="center"/>
        <w:rPr>
          <w:szCs w:val="24"/>
        </w:rPr>
      </w:pPr>
      <w:r w:rsidRPr="007F57B7">
        <w:rPr>
          <w:noProof/>
          <w:szCs w:val="24"/>
          <w:lang w:val="en-US"/>
        </w:rPr>
        <w:drawing>
          <wp:inline distT="0" distB="0" distL="0" distR="0" wp14:anchorId="14C9242A" wp14:editId="037D18BB">
            <wp:extent cx="5731510" cy="4281170"/>
            <wp:effectExtent l="19050" t="0" r="2540" b="0"/>
            <wp:docPr id="16" name="Picture 15" descr="IMG_09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91.JPG"/>
                    <pic:cNvPicPr/>
                  </pic:nvPicPr>
                  <pic:blipFill>
                    <a:blip r:embed="rId24" cstate="print"/>
                    <a:stretch>
                      <a:fillRect/>
                    </a:stretch>
                  </pic:blipFill>
                  <pic:spPr>
                    <a:xfrm>
                      <a:off x="0" y="0"/>
                      <a:ext cx="5731510" cy="4281170"/>
                    </a:xfrm>
                    <a:prstGeom prst="rect">
                      <a:avLst/>
                    </a:prstGeom>
                  </pic:spPr>
                </pic:pic>
              </a:graphicData>
            </a:graphic>
          </wp:inline>
        </w:drawing>
      </w:r>
    </w:p>
    <w:p w14:paraId="52B1FF36" w14:textId="77777777" w:rsidR="002833D4" w:rsidRPr="007F57B7" w:rsidRDefault="002833D4" w:rsidP="00845FDA">
      <w:pPr>
        <w:pStyle w:val="Heading5"/>
      </w:pPr>
      <w:bookmarkStart w:id="127" w:name="_Toc5153260"/>
      <w:r w:rsidRPr="007F57B7">
        <w:t>Figure 4.6: Automated irrigation system</w:t>
      </w:r>
      <w:bookmarkEnd w:id="127"/>
    </w:p>
    <w:bookmarkEnd w:id="70"/>
    <w:p w14:paraId="7DDD4F8F" w14:textId="3C041D83" w:rsidR="002833D4" w:rsidRDefault="002833D4" w:rsidP="00845FDA">
      <w:pPr>
        <w:spacing w:line="360" w:lineRule="auto"/>
        <w:contextualSpacing/>
        <w:rPr>
          <w:szCs w:val="24"/>
        </w:rPr>
      </w:pPr>
    </w:p>
    <w:p w14:paraId="04ECEDA8" w14:textId="1065E8F3" w:rsidR="00E05D0E" w:rsidRDefault="00E05D0E" w:rsidP="00845FDA">
      <w:pPr>
        <w:spacing w:line="360" w:lineRule="auto"/>
        <w:contextualSpacing/>
        <w:rPr>
          <w:szCs w:val="24"/>
        </w:rPr>
      </w:pPr>
    </w:p>
    <w:p w14:paraId="30A67E7B" w14:textId="7E4F041B" w:rsidR="00E05D0E" w:rsidRDefault="00E05D0E" w:rsidP="00845FDA">
      <w:pPr>
        <w:spacing w:line="360" w:lineRule="auto"/>
        <w:contextualSpacing/>
        <w:rPr>
          <w:szCs w:val="24"/>
        </w:rPr>
      </w:pPr>
    </w:p>
    <w:p w14:paraId="385D6E54" w14:textId="735E635B" w:rsidR="00E05D0E" w:rsidRDefault="00E05D0E" w:rsidP="00845FDA">
      <w:pPr>
        <w:spacing w:line="360" w:lineRule="auto"/>
        <w:contextualSpacing/>
        <w:rPr>
          <w:szCs w:val="24"/>
        </w:rPr>
      </w:pPr>
    </w:p>
    <w:p w14:paraId="071687E8" w14:textId="06688DDA" w:rsidR="00E05D0E" w:rsidRDefault="00E05D0E" w:rsidP="00845FDA">
      <w:pPr>
        <w:spacing w:line="360" w:lineRule="auto"/>
        <w:contextualSpacing/>
        <w:rPr>
          <w:szCs w:val="24"/>
        </w:rPr>
      </w:pPr>
    </w:p>
    <w:p w14:paraId="74168B01" w14:textId="1FDFA904" w:rsidR="00E05D0E" w:rsidRDefault="00E05D0E" w:rsidP="00845FDA">
      <w:pPr>
        <w:spacing w:line="360" w:lineRule="auto"/>
        <w:contextualSpacing/>
        <w:rPr>
          <w:szCs w:val="24"/>
        </w:rPr>
      </w:pPr>
    </w:p>
    <w:p w14:paraId="6263B779" w14:textId="26827F91" w:rsidR="00E05D0E" w:rsidRDefault="00E05D0E" w:rsidP="00845FDA">
      <w:pPr>
        <w:spacing w:line="360" w:lineRule="auto"/>
        <w:contextualSpacing/>
        <w:rPr>
          <w:szCs w:val="24"/>
        </w:rPr>
      </w:pPr>
    </w:p>
    <w:p w14:paraId="776492A6" w14:textId="685AD440" w:rsidR="00E05D0E" w:rsidRDefault="00E05D0E" w:rsidP="00845FDA">
      <w:pPr>
        <w:spacing w:line="360" w:lineRule="auto"/>
        <w:contextualSpacing/>
        <w:rPr>
          <w:szCs w:val="24"/>
        </w:rPr>
      </w:pPr>
    </w:p>
    <w:p w14:paraId="7F8D9574" w14:textId="75AB8D28" w:rsidR="00E05D0E" w:rsidRDefault="00E05D0E" w:rsidP="00845FDA">
      <w:pPr>
        <w:spacing w:line="360" w:lineRule="auto"/>
        <w:contextualSpacing/>
        <w:rPr>
          <w:szCs w:val="24"/>
        </w:rPr>
      </w:pPr>
    </w:p>
    <w:p w14:paraId="515327D9" w14:textId="77777777" w:rsidR="00E05D0E" w:rsidRPr="007F57B7" w:rsidRDefault="00E05D0E" w:rsidP="00845FDA">
      <w:pPr>
        <w:spacing w:line="360" w:lineRule="auto"/>
        <w:contextualSpacing/>
        <w:rPr>
          <w:szCs w:val="24"/>
        </w:rPr>
      </w:pPr>
    </w:p>
    <w:p w14:paraId="69B3BCDC" w14:textId="7E2C9475" w:rsidR="00E05D0E" w:rsidRDefault="00E05D0E" w:rsidP="00E05D0E">
      <w:pPr>
        <w:pStyle w:val="Heading2"/>
        <w:spacing w:before="0" w:line="360" w:lineRule="auto"/>
      </w:pPr>
      <w:r>
        <w:t>DISCUSSION</w:t>
      </w:r>
    </w:p>
    <w:p w14:paraId="0F484A89" w14:textId="77777777" w:rsidR="00E05D0E" w:rsidRPr="00E05D0E" w:rsidRDefault="00E05D0E" w:rsidP="00E05D0E">
      <w:pPr>
        <w:spacing w:line="360" w:lineRule="auto"/>
      </w:pPr>
    </w:p>
    <w:p w14:paraId="310AE2AB" w14:textId="77777777" w:rsidR="00E05D0E" w:rsidRDefault="00E05D0E" w:rsidP="00E05D0E">
      <w:pPr>
        <w:spacing w:line="360" w:lineRule="auto"/>
        <w:contextualSpacing/>
        <w:rPr>
          <w:szCs w:val="24"/>
          <w:lang w:val="en-US"/>
        </w:rPr>
      </w:pPr>
      <w:r>
        <w:rPr>
          <w:szCs w:val="24"/>
          <w:lang w:val="en-US"/>
        </w:rPr>
        <w:t xml:space="preserve">The automated drip irrigation system as seen above was constructed to operate based on the soil moisture readings gotten by soil moisture sensors. These readings are analyzed and acted upon based on the software (code) loaded onto the microcontrollers. In this system, a microcontroller is assigned each row of crops. Each microcontroller obtains the mean soil moisture from an array of moisture sensors spread across the row. The resultant reading is wirelessly transmitted to and receiver by another microcontroller with the aid of </w:t>
      </w:r>
      <w:r w:rsidRPr="002E14A8">
        <w:rPr>
          <w:b/>
          <w:bCs/>
          <w:i/>
          <w:iCs/>
          <w:szCs w:val="24"/>
          <w:lang w:val="en-US"/>
        </w:rPr>
        <w:t>nRF24L01</w:t>
      </w:r>
      <w:r>
        <w:rPr>
          <w:b/>
          <w:bCs/>
          <w:i/>
          <w:iCs/>
          <w:szCs w:val="24"/>
          <w:lang w:val="en-US"/>
        </w:rPr>
        <w:t xml:space="preserve"> </w:t>
      </w:r>
      <w:r>
        <w:rPr>
          <w:szCs w:val="24"/>
          <w:lang w:val="en-US"/>
        </w:rPr>
        <w:t>transceivers. This microcontroller</w:t>
      </w:r>
      <w:r w:rsidRPr="002E14A8">
        <w:rPr>
          <w:szCs w:val="24"/>
          <w:lang w:val="en-US"/>
        </w:rPr>
        <w:t xml:space="preserve"> </w:t>
      </w:r>
      <w:r>
        <w:rPr>
          <w:szCs w:val="24"/>
          <w:lang w:val="en-US"/>
        </w:rPr>
        <w:t>programmed to maintain a predetermined soil moisture range as required for each type of crop. In this project, for example:</w:t>
      </w:r>
    </w:p>
    <w:p w14:paraId="09A69670" w14:textId="77777777" w:rsidR="00E05D0E" w:rsidRPr="00E05D0E" w:rsidRDefault="00E05D0E" w:rsidP="00E05D0E">
      <w:pPr>
        <w:pStyle w:val="ListParagraph"/>
        <w:numPr>
          <w:ilvl w:val="0"/>
          <w:numId w:val="16"/>
        </w:numPr>
        <w:ind w:left="1701" w:hanging="567"/>
        <w:jc w:val="both"/>
        <w:rPr>
          <w:b w:val="0"/>
          <w:bCs/>
          <w:lang w:val="en-US"/>
        </w:rPr>
      </w:pPr>
      <w:r w:rsidRPr="00E05D0E">
        <w:rPr>
          <w:b w:val="0"/>
          <w:bCs/>
          <w:lang w:val="en-US"/>
        </w:rPr>
        <w:t>Cowpea – 60% - 80%</w:t>
      </w:r>
    </w:p>
    <w:p w14:paraId="56E5F1C5" w14:textId="77777777" w:rsidR="00E05D0E" w:rsidRPr="00E05D0E" w:rsidRDefault="00E05D0E" w:rsidP="00E05D0E">
      <w:pPr>
        <w:pStyle w:val="ListParagraph"/>
        <w:numPr>
          <w:ilvl w:val="0"/>
          <w:numId w:val="16"/>
        </w:numPr>
        <w:ind w:left="1701" w:hanging="567"/>
        <w:jc w:val="both"/>
        <w:rPr>
          <w:b w:val="0"/>
          <w:bCs/>
          <w:lang w:val="en-US"/>
        </w:rPr>
      </w:pPr>
      <w:r w:rsidRPr="00E05D0E">
        <w:rPr>
          <w:b w:val="0"/>
          <w:bCs/>
          <w:lang w:val="en-US"/>
        </w:rPr>
        <w:t>Corn – 40% - 70%</w:t>
      </w:r>
    </w:p>
    <w:p w14:paraId="4E78FD6A" w14:textId="77777777" w:rsidR="00E05D0E" w:rsidRPr="00E05D0E" w:rsidRDefault="00E05D0E" w:rsidP="00E05D0E">
      <w:pPr>
        <w:pStyle w:val="ListParagraph"/>
        <w:numPr>
          <w:ilvl w:val="0"/>
          <w:numId w:val="16"/>
        </w:numPr>
        <w:ind w:left="1701" w:hanging="567"/>
        <w:jc w:val="both"/>
        <w:rPr>
          <w:b w:val="0"/>
          <w:bCs/>
          <w:lang w:val="en-US"/>
        </w:rPr>
      </w:pPr>
      <w:r w:rsidRPr="00E05D0E">
        <w:rPr>
          <w:b w:val="0"/>
          <w:bCs/>
          <w:lang w:val="en-US"/>
        </w:rPr>
        <w:t>Tomato – 20% - 50%</w:t>
      </w:r>
    </w:p>
    <w:p w14:paraId="129EA619" w14:textId="0D54DEE5" w:rsidR="00E05D0E" w:rsidRDefault="00E05D0E" w:rsidP="00E05D0E">
      <w:pPr>
        <w:spacing w:line="360" w:lineRule="auto"/>
        <w:rPr>
          <w:szCs w:val="24"/>
          <w:lang w:val="en-US"/>
        </w:rPr>
      </w:pPr>
      <w:r>
        <w:rPr>
          <w:szCs w:val="24"/>
          <w:lang w:val="en-US"/>
        </w:rPr>
        <w:t>When the soil moisture falls below the accepted ranges, the corresponding solenoid valve is actuated to allow for irrigation of the crops.</w:t>
      </w:r>
    </w:p>
    <w:p w14:paraId="6B56D7B5" w14:textId="77777777" w:rsidR="00E05D0E" w:rsidRDefault="00E05D0E" w:rsidP="00E05D0E">
      <w:pPr>
        <w:spacing w:line="360" w:lineRule="auto"/>
        <w:rPr>
          <w:szCs w:val="24"/>
          <w:lang w:val="en-US"/>
        </w:rPr>
      </w:pPr>
    </w:p>
    <w:p w14:paraId="7D9E37A8" w14:textId="77777777" w:rsidR="00E05D0E" w:rsidRDefault="00E05D0E" w:rsidP="00E05D0E">
      <w:pPr>
        <w:spacing w:line="360" w:lineRule="auto"/>
        <w:rPr>
          <w:szCs w:val="24"/>
          <w:lang w:val="en-US"/>
        </w:rPr>
      </w:pPr>
    </w:p>
    <w:p w14:paraId="39CA2071" w14:textId="77777777" w:rsidR="00E05D0E" w:rsidRDefault="00E05D0E" w:rsidP="00E05D0E">
      <w:pPr>
        <w:spacing w:line="360" w:lineRule="auto"/>
        <w:rPr>
          <w:szCs w:val="24"/>
          <w:lang w:val="en-US"/>
        </w:rPr>
      </w:pPr>
      <w:r>
        <w:rPr>
          <w:szCs w:val="24"/>
          <w:lang w:val="en-US"/>
        </w:rPr>
        <w:t>The setting up of the automated irrigation system is quite simple. The tank and pipe layout are first constructed for proper flow of water to the crops. The water pressure can be obtained with the aid of gravity and tank head as done in this project, or a water pump can be implemented if greater pressure is required in the system. This construction will create the structure for the irrigation system and enable for proper installation of each array of soil moisture sensors and their respective microcontrollers. The solenoid valves are connected to the valve-actuating microcontroller in the brain box of the system. The brain box consists of a battery (charged by a solar panel), relay system and the valve-actuating microcontroller.</w:t>
      </w:r>
    </w:p>
    <w:p w14:paraId="1A4B64FF" w14:textId="77777777" w:rsidR="00E05D0E" w:rsidRPr="00CC0052" w:rsidRDefault="00E05D0E" w:rsidP="00E05D0E">
      <w:pPr>
        <w:spacing w:line="360" w:lineRule="auto"/>
        <w:rPr>
          <w:szCs w:val="24"/>
          <w:lang w:val="en-US"/>
        </w:rPr>
      </w:pPr>
      <w:r>
        <w:rPr>
          <w:szCs w:val="24"/>
          <w:lang w:val="en-US"/>
        </w:rPr>
        <w:t xml:space="preserve">The system is designed to run automatically with little or no maintenance requirements, the user is required only to ensure that the irrigation water tank is not empty. </w:t>
      </w:r>
    </w:p>
    <w:p w14:paraId="59551B73" w14:textId="77777777" w:rsidR="00E05D0E" w:rsidRPr="00E05D0E" w:rsidRDefault="00E05D0E" w:rsidP="00E05D0E"/>
    <w:p w14:paraId="54C4789C" w14:textId="77777777" w:rsidR="00E05D0E" w:rsidRPr="00E05D0E" w:rsidRDefault="00E05D0E" w:rsidP="00E05D0E"/>
    <w:p w14:paraId="6B21909B" w14:textId="77777777" w:rsidR="00316EC8" w:rsidRPr="007F57B7" w:rsidRDefault="00316EC8" w:rsidP="00845FDA">
      <w:pPr>
        <w:spacing w:line="360" w:lineRule="auto"/>
        <w:contextualSpacing/>
        <w:rPr>
          <w:szCs w:val="24"/>
        </w:rPr>
      </w:pPr>
    </w:p>
    <w:p w14:paraId="01B5845F" w14:textId="77777777" w:rsidR="00316EC8" w:rsidRPr="007F57B7" w:rsidRDefault="00316EC8" w:rsidP="00845FDA">
      <w:pPr>
        <w:spacing w:line="360" w:lineRule="auto"/>
        <w:contextualSpacing/>
        <w:rPr>
          <w:szCs w:val="24"/>
        </w:rPr>
      </w:pPr>
    </w:p>
    <w:p w14:paraId="2BA3DFF1" w14:textId="77777777" w:rsidR="00316EC8" w:rsidRPr="007F57B7" w:rsidRDefault="00316EC8" w:rsidP="00845FDA">
      <w:pPr>
        <w:spacing w:line="360" w:lineRule="auto"/>
        <w:contextualSpacing/>
        <w:rPr>
          <w:szCs w:val="24"/>
        </w:rPr>
      </w:pPr>
    </w:p>
    <w:p w14:paraId="16FA7E2F" w14:textId="1141E450" w:rsidR="00043D98" w:rsidRDefault="00043D98" w:rsidP="00845FDA">
      <w:pPr>
        <w:spacing w:line="360" w:lineRule="auto"/>
        <w:contextualSpacing/>
        <w:rPr>
          <w:szCs w:val="24"/>
        </w:rPr>
      </w:pPr>
    </w:p>
    <w:p w14:paraId="27E088D0" w14:textId="77777777" w:rsidR="00E05D0E" w:rsidRPr="007F57B7" w:rsidRDefault="00E05D0E" w:rsidP="00845FDA">
      <w:pPr>
        <w:spacing w:line="360" w:lineRule="auto"/>
        <w:contextualSpacing/>
        <w:rPr>
          <w:szCs w:val="24"/>
        </w:rPr>
      </w:pPr>
    </w:p>
    <w:p w14:paraId="66627F5D" w14:textId="77777777" w:rsidR="00191FFA" w:rsidRPr="00650281" w:rsidRDefault="00191FFA" w:rsidP="00845FDA">
      <w:pPr>
        <w:pStyle w:val="Heading1"/>
        <w:numPr>
          <w:ilvl w:val="0"/>
          <w:numId w:val="0"/>
        </w:numPr>
      </w:pPr>
      <w:bookmarkStart w:id="128" w:name="_Toc5170477"/>
      <w:r w:rsidRPr="00650281">
        <w:t xml:space="preserve">CHAPTER </w:t>
      </w:r>
      <w:r>
        <w:t>FIVE</w:t>
      </w:r>
      <w:bookmarkEnd w:id="128"/>
    </w:p>
    <w:p w14:paraId="6BBD063F" w14:textId="1E81C38A" w:rsidR="00191FFA" w:rsidRPr="00650281" w:rsidRDefault="00191FFA" w:rsidP="00845FDA">
      <w:pPr>
        <w:pStyle w:val="Heading1"/>
      </w:pPr>
      <w:bookmarkStart w:id="129" w:name="_Toc5170478"/>
      <w:r w:rsidRPr="00845FDA">
        <w:t>CONCLUSION</w:t>
      </w:r>
      <w:r>
        <w:t xml:space="preserve"> AND RECOMMENDATIONS</w:t>
      </w:r>
      <w:bookmarkEnd w:id="129"/>
    </w:p>
    <w:p w14:paraId="4DA59B91" w14:textId="77777777" w:rsidR="00191FFA" w:rsidRPr="00650281" w:rsidRDefault="00191FFA" w:rsidP="00845FDA">
      <w:pPr>
        <w:spacing w:line="360" w:lineRule="auto"/>
        <w:contextualSpacing/>
        <w:rPr>
          <w:szCs w:val="24"/>
        </w:rPr>
      </w:pPr>
    </w:p>
    <w:p w14:paraId="654DED1B" w14:textId="77777777" w:rsidR="00191FFA" w:rsidRDefault="00191FFA" w:rsidP="00845FDA">
      <w:pPr>
        <w:pStyle w:val="Heading2"/>
        <w:spacing w:before="0" w:line="360" w:lineRule="auto"/>
        <w:contextualSpacing/>
      </w:pPr>
      <w:bookmarkStart w:id="130" w:name="_Toc5170479"/>
      <w:bookmarkStart w:id="131" w:name="_Hlk5111208"/>
      <w:bookmarkStart w:id="132" w:name="_Hlk5107399"/>
      <w:r w:rsidRPr="00845FDA">
        <w:t>INTRODUCTION</w:t>
      </w:r>
      <w:bookmarkEnd w:id="130"/>
    </w:p>
    <w:bookmarkEnd w:id="131"/>
    <w:p w14:paraId="798E0011" w14:textId="77777777" w:rsidR="00191FFA" w:rsidRDefault="00191FFA" w:rsidP="00845FDA">
      <w:pPr>
        <w:spacing w:line="360" w:lineRule="auto"/>
        <w:contextualSpacing/>
        <w:rPr>
          <w:szCs w:val="24"/>
          <w:lang w:val="en-US"/>
        </w:rPr>
      </w:pPr>
      <w:r w:rsidRPr="001502BE">
        <w:rPr>
          <w:szCs w:val="24"/>
          <w:lang w:val="en-US"/>
        </w:rPr>
        <w:t xml:space="preserve">Water </w:t>
      </w:r>
      <w:r>
        <w:rPr>
          <w:szCs w:val="24"/>
          <w:lang w:val="en-US"/>
        </w:rPr>
        <w:t>is very important and necessary for the survival of all living things on earth</w:t>
      </w:r>
      <w:r w:rsidRPr="001502BE">
        <w:rPr>
          <w:szCs w:val="24"/>
          <w:lang w:val="en-US"/>
        </w:rPr>
        <w:t xml:space="preserve">. </w:t>
      </w:r>
      <w:r>
        <w:rPr>
          <w:szCs w:val="24"/>
          <w:lang w:val="en-US"/>
        </w:rPr>
        <w:t>Most of the fresh water on earth is used in agriculture for irrigation.</w:t>
      </w:r>
      <w:r w:rsidRPr="001502BE">
        <w:rPr>
          <w:szCs w:val="24"/>
          <w:lang w:val="en-US"/>
        </w:rPr>
        <w:t xml:space="preserve"> </w:t>
      </w:r>
      <w:r>
        <w:rPr>
          <w:szCs w:val="24"/>
          <w:lang w:val="en-US"/>
        </w:rPr>
        <w:t xml:space="preserve">Drip method is a method of irrigation used in conserving water usage in agriculture. In drip irrigation process, </w:t>
      </w:r>
      <w:r w:rsidRPr="001502BE">
        <w:rPr>
          <w:szCs w:val="24"/>
          <w:lang w:val="en-US"/>
        </w:rPr>
        <w:t>water</w:t>
      </w:r>
      <w:r>
        <w:rPr>
          <w:szCs w:val="24"/>
          <w:lang w:val="en-US"/>
        </w:rPr>
        <w:t xml:space="preserve"> is distributed continuously to </w:t>
      </w:r>
      <w:r w:rsidRPr="001502BE">
        <w:rPr>
          <w:szCs w:val="24"/>
          <w:lang w:val="en-US"/>
        </w:rPr>
        <w:t>the</w:t>
      </w:r>
      <w:r>
        <w:rPr>
          <w:szCs w:val="24"/>
          <w:lang w:val="en-US"/>
        </w:rPr>
        <w:t xml:space="preserve"> crop </w:t>
      </w:r>
      <w:r w:rsidRPr="001502BE">
        <w:rPr>
          <w:szCs w:val="24"/>
          <w:lang w:val="en-US"/>
        </w:rPr>
        <w:t xml:space="preserve">roots drop by drop. This is </w:t>
      </w:r>
      <w:r>
        <w:rPr>
          <w:szCs w:val="24"/>
          <w:lang w:val="en-US"/>
        </w:rPr>
        <w:t>essential because it reduces water use and ensures the survival of the crops and avoids damage to crops due to</w:t>
      </w:r>
      <w:r w:rsidRPr="001502BE">
        <w:rPr>
          <w:szCs w:val="24"/>
          <w:lang w:val="en-US"/>
        </w:rPr>
        <w:t xml:space="preserve"> excessive irrigation. </w:t>
      </w:r>
      <w:r>
        <w:rPr>
          <w:szCs w:val="24"/>
          <w:lang w:val="en-US"/>
        </w:rPr>
        <w:t>A</w:t>
      </w:r>
      <w:r w:rsidRPr="001502BE">
        <w:rPr>
          <w:szCs w:val="24"/>
          <w:lang w:val="en-US"/>
        </w:rPr>
        <w:t xml:space="preserve"> </w:t>
      </w:r>
      <w:r>
        <w:rPr>
          <w:szCs w:val="24"/>
          <w:lang w:val="en-US"/>
        </w:rPr>
        <w:t>m</w:t>
      </w:r>
      <w:r w:rsidRPr="001502BE">
        <w:rPr>
          <w:szCs w:val="24"/>
          <w:lang w:val="en-US"/>
        </w:rPr>
        <w:t xml:space="preserve">icrocontroller-based drip irrigation mechanism </w:t>
      </w:r>
      <w:r>
        <w:rPr>
          <w:szCs w:val="24"/>
          <w:lang w:val="en-US"/>
        </w:rPr>
        <w:t xml:space="preserve">has been designed to efficiently run </w:t>
      </w:r>
      <w:r w:rsidRPr="001502BE">
        <w:rPr>
          <w:szCs w:val="24"/>
          <w:lang w:val="en-US"/>
        </w:rPr>
        <w:t>all the activities</w:t>
      </w:r>
      <w:r>
        <w:rPr>
          <w:szCs w:val="24"/>
          <w:lang w:val="en-US"/>
        </w:rPr>
        <w:t xml:space="preserve"> involved in a </w:t>
      </w:r>
      <w:r w:rsidRPr="001502BE">
        <w:rPr>
          <w:szCs w:val="24"/>
          <w:lang w:val="en-US"/>
        </w:rPr>
        <w:t xml:space="preserve">drip irrigation system. </w:t>
      </w:r>
      <w:r>
        <w:rPr>
          <w:szCs w:val="24"/>
          <w:lang w:val="en-US"/>
        </w:rPr>
        <w:t>Water is supplied to the crops in</w:t>
      </w:r>
      <w:r w:rsidRPr="001502BE">
        <w:rPr>
          <w:szCs w:val="24"/>
          <w:lang w:val="en-US"/>
        </w:rPr>
        <w:t xml:space="preserve"> the right quantity </w:t>
      </w:r>
      <w:r>
        <w:rPr>
          <w:szCs w:val="24"/>
          <w:lang w:val="en-US"/>
        </w:rPr>
        <w:t xml:space="preserve">and </w:t>
      </w:r>
      <w:r w:rsidRPr="001502BE">
        <w:rPr>
          <w:szCs w:val="24"/>
          <w:lang w:val="en-US"/>
        </w:rPr>
        <w:t xml:space="preserve">at the </w:t>
      </w:r>
      <w:r>
        <w:rPr>
          <w:szCs w:val="24"/>
          <w:lang w:val="en-US"/>
        </w:rPr>
        <w:t>required</w:t>
      </w:r>
      <w:r w:rsidRPr="001502BE">
        <w:rPr>
          <w:szCs w:val="24"/>
          <w:lang w:val="en-US"/>
        </w:rPr>
        <w:t xml:space="preserve"> time. </w:t>
      </w:r>
      <w:r>
        <w:rPr>
          <w:szCs w:val="24"/>
          <w:lang w:val="en-US"/>
        </w:rPr>
        <w:t>This</w:t>
      </w:r>
      <w:r w:rsidRPr="001502BE">
        <w:rPr>
          <w:szCs w:val="24"/>
          <w:lang w:val="en-US"/>
        </w:rPr>
        <w:t xml:space="preserve"> improves crop</w:t>
      </w:r>
      <w:r>
        <w:rPr>
          <w:szCs w:val="24"/>
          <w:lang w:val="en-US"/>
        </w:rPr>
        <w:t xml:space="preserve"> development</w:t>
      </w:r>
      <w:r w:rsidRPr="001502BE">
        <w:rPr>
          <w:szCs w:val="24"/>
          <w:lang w:val="en-US"/>
        </w:rPr>
        <w:t xml:space="preserve"> and help</w:t>
      </w:r>
      <w:r>
        <w:rPr>
          <w:szCs w:val="24"/>
          <w:lang w:val="en-US"/>
        </w:rPr>
        <w:t>s</w:t>
      </w:r>
      <w:r w:rsidRPr="001502BE">
        <w:rPr>
          <w:szCs w:val="24"/>
          <w:lang w:val="en-US"/>
        </w:rPr>
        <w:t xml:space="preserve"> in time</w:t>
      </w:r>
      <w:r>
        <w:rPr>
          <w:szCs w:val="24"/>
          <w:lang w:val="en-US"/>
        </w:rPr>
        <w:t xml:space="preserve"> and cost</w:t>
      </w:r>
      <w:r w:rsidRPr="001502BE">
        <w:rPr>
          <w:szCs w:val="24"/>
          <w:lang w:val="en-US"/>
        </w:rPr>
        <w:t xml:space="preserve"> saving</w:t>
      </w:r>
      <w:r>
        <w:rPr>
          <w:szCs w:val="24"/>
          <w:lang w:val="en-US"/>
        </w:rPr>
        <w:t xml:space="preserve"> </w:t>
      </w:r>
      <w:r>
        <w:rPr>
          <w:szCs w:val="24"/>
          <w:lang w:val="en-US"/>
        </w:rPr>
        <w:fldChar w:fldCharType="begin" w:fldLock="1"/>
      </w:r>
      <w:r>
        <w:rPr>
          <w:szCs w:val="24"/>
          <w:lang w:val="en-US"/>
        </w:rPr>
        <w:instrText>ADDIN CSL_CITATION {"citationItems":[{"id":"ITEM-1","itemData":{"author":[{"dropping-particle":"","family":"Prathyusha","given":"K","non-dropping-particle":"","parse-names":false,"suffix":""},{"dropping-particle":"","family":"Suman","given":"M Chaitanya","non-dropping-particle":"","parse-names":false,"suffix":""}],"id":"ITEM-1","issue":"2","issued":{"date-parts":[["2012"]]},"page":"254-258","title":"Design of Embedded Systems for the Automation of Drip Irrigation","type":"article-journal","volume":"1"},"uris":["http://www.mendeley.com/documents/?uuid=b0c77a14-39a2-4105-8fcd-1c54077d7663"]}],"mendeley":{"formattedCitation":"(Prathyusha &amp; Suman, 2012)","manualFormatting":"(Prathyusha and Suman, 2012)","plainTextFormattedCitation":"(Prathyusha &amp; Suman, 2012)","previouslyFormattedCitation":"(Prathyusha &amp; Suman, 2012)"},"properties":{"noteIndex":0},"schema":"https://github.com/citation-style-language/schema/raw/master/csl-citation.json"}</w:instrText>
      </w:r>
      <w:r>
        <w:rPr>
          <w:szCs w:val="24"/>
          <w:lang w:val="en-US"/>
        </w:rPr>
        <w:fldChar w:fldCharType="separate"/>
      </w:r>
      <w:r w:rsidRPr="006C71D8">
        <w:rPr>
          <w:noProof/>
          <w:szCs w:val="24"/>
          <w:lang w:val="en-US"/>
        </w:rPr>
        <w:t xml:space="preserve">(Prathyusha </w:t>
      </w:r>
      <w:r>
        <w:rPr>
          <w:noProof/>
          <w:szCs w:val="24"/>
          <w:lang w:val="en-US"/>
        </w:rPr>
        <w:t>and</w:t>
      </w:r>
      <w:r w:rsidRPr="006C71D8">
        <w:rPr>
          <w:noProof/>
          <w:szCs w:val="24"/>
          <w:lang w:val="en-US"/>
        </w:rPr>
        <w:t xml:space="preserve"> Suman, 2012)</w:t>
      </w:r>
      <w:r>
        <w:rPr>
          <w:szCs w:val="24"/>
          <w:lang w:val="en-US"/>
        </w:rPr>
        <w:fldChar w:fldCharType="end"/>
      </w:r>
      <w:r w:rsidRPr="001502BE">
        <w:rPr>
          <w:szCs w:val="24"/>
          <w:lang w:val="en-US"/>
        </w:rPr>
        <w:t>.</w:t>
      </w:r>
    </w:p>
    <w:p w14:paraId="0665E736" w14:textId="56891408" w:rsidR="00191FFA" w:rsidRDefault="00191FFA" w:rsidP="00845FDA">
      <w:pPr>
        <w:pStyle w:val="Heading2"/>
        <w:numPr>
          <w:ilvl w:val="0"/>
          <w:numId w:val="0"/>
        </w:numPr>
        <w:spacing w:before="0" w:line="360" w:lineRule="auto"/>
        <w:contextualSpacing/>
      </w:pPr>
    </w:p>
    <w:p w14:paraId="63D25623" w14:textId="77777777" w:rsidR="00DF2AF3" w:rsidRPr="00DF2AF3" w:rsidRDefault="00DF2AF3" w:rsidP="00845FDA">
      <w:pPr>
        <w:spacing w:line="360" w:lineRule="auto"/>
        <w:contextualSpacing/>
      </w:pPr>
    </w:p>
    <w:p w14:paraId="0E63B892" w14:textId="77777777" w:rsidR="00191FFA" w:rsidRPr="00650281" w:rsidRDefault="00191FFA" w:rsidP="00845FDA">
      <w:pPr>
        <w:pStyle w:val="Heading2"/>
        <w:spacing w:before="0" w:line="360" w:lineRule="auto"/>
        <w:contextualSpacing/>
      </w:pPr>
      <w:bookmarkStart w:id="133" w:name="_Toc5170480"/>
      <w:r w:rsidRPr="00845FDA">
        <w:t>CONCLUSION</w:t>
      </w:r>
      <w:bookmarkEnd w:id="133"/>
      <w:r w:rsidRPr="00650281">
        <w:tab/>
      </w:r>
    </w:p>
    <w:bookmarkEnd w:id="132"/>
    <w:p w14:paraId="22AC6420" w14:textId="77777777" w:rsidR="00191FFA" w:rsidRDefault="00191FFA" w:rsidP="00845FDA">
      <w:pPr>
        <w:spacing w:line="360" w:lineRule="auto"/>
        <w:contextualSpacing/>
        <w:rPr>
          <w:szCs w:val="24"/>
        </w:rPr>
      </w:pPr>
      <w:r>
        <w:rPr>
          <w:szCs w:val="24"/>
        </w:rPr>
        <w:t>From the results of our design we were able to apply mechatronics in agriculture by achieving an automated irrigation system. The system</w:t>
      </w:r>
      <w:r w:rsidRPr="003D4130">
        <w:rPr>
          <w:szCs w:val="24"/>
        </w:rPr>
        <w:t xml:space="preserve"> </w:t>
      </w:r>
      <w:r>
        <w:rPr>
          <w:szCs w:val="24"/>
        </w:rPr>
        <w:t>which was d</w:t>
      </w:r>
      <w:r w:rsidRPr="003D4130">
        <w:rPr>
          <w:szCs w:val="24"/>
        </w:rPr>
        <w:t xml:space="preserve">esigned </w:t>
      </w:r>
      <w:r>
        <w:rPr>
          <w:szCs w:val="24"/>
        </w:rPr>
        <w:t xml:space="preserve">and </w:t>
      </w:r>
      <w:r w:rsidRPr="003D4130">
        <w:rPr>
          <w:szCs w:val="24"/>
        </w:rPr>
        <w:t>developed by integrat</w:t>
      </w:r>
      <w:r>
        <w:rPr>
          <w:szCs w:val="24"/>
        </w:rPr>
        <w:t xml:space="preserve">ing several </w:t>
      </w:r>
      <w:r w:rsidRPr="003D4130">
        <w:rPr>
          <w:szCs w:val="24"/>
        </w:rPr>
        <w:t>hardware</w:t>
      </w:r>
      <w:r>
        <w:rPr>
          <w:szCs w:val="24"/>
        </w:rPr>
        <w:t xml:space="preserve"> and software features has been</w:t>
      </w:r>
      <w:r w:rsidRPr="003D4130">
        <w:rPr>
          <w:szCs w:val="24"/>
        </w:rPr>
        <w:t xml:space="preserve"> tested successfully.</w:t>
      </w:r>
      <w:r>
        <w:rPr>
          <w:szCs w:val="24"/>
        </w:rPr>
        <w:t xml:space="preserve"> The designed system was able to accomplish the following:</w:t>
      </w:r>
    </w:p>
    <w:p w14:paraId="4A89E41C" w14:textId="77777777" w:rsidR="00191FFA" w:rsidRPr="00DF2AF3" w:rsidRDefault="00191FFA" w:rsidP="000B199A">
      <w:pPr>
        <w:pStyle w:val="ListParagraph"/>
        <w:numPr>
          <w:ilvl w:val="0"/>
          <w:numId w:val="5"/>
        </w:numPr>
        <w:ind w:left="1701" w:hanging="567"/>
        <w:jc w:val="both"/>
        <w:rPr>
          <w:b w:val="0"/>
        </w:rPr>
      </w:pPr>
      <w:bookmarkStart w:id="134" w:name="_Toc5153367"/>
      <w:r w:rsidRPr="00DF2AF3">
        <w:rPr>
          <w:b w:val="0"/>
        </w:rPr>
        <w:t>Determine when exactly the soil of each crop needs water.</w:t>
      </w:r>
      <w:bookmarkEnd w:id="134"/>
    </w:p>
    <w:p w14:paraId="2700E0C3" w14:textId="77777777" w:rsidR="00191FFA" w:rsidRPr="00DF2AF3" w:rsidRDefault="00191FFA" w:rsidP="000B199A">
      <w:pPr>
        <w:pStyle w:val="ListParagraph"/>
        <w:numPr>
          <w:ilvl w:val="0"/>
          <w:numId w:val="5"/>
        </w:numPr>
        <w:ind w:left="1701" w:hanging="567"/>
        <w:jc w:val="both"/>
        <w:rPr>
          <w:b w:val="0"/>
        </w:rPr>
      </w:pPr>
      <w:bookmarkStart w:id="135" w:name="_Toc5153368"/>
      <w:r w:rsidRPr="00DF2AF3">
        <w:rPr>
          <w:b w:val="0"/>
        </w:rPr>
        <w:t>Wirelessly communicate the moisture state of the soil of the different crops to the control module.</w:t>
      </w:r>
      <w:bookmarkEnd w:id="135"/>
      <w:r w:rsidRPr="00DF2AF3">
        <w:rPr>
          <w:b w:val="0"/>
        </w:rPr>
        <w:t xml:space="preserve"> </w:t>
      </w:r>
    </w:p>
    <w:p w14:paraId="67BB6377" w14:textId="77777777" w:rsidR="00191FFA" w:rsidRPr="00DF2AF3" w:rsidRDefault="00191FFA" w:rsidP="000B199A">
      <w:pPr>
        <w:pStyle w:val="ListParagraph"/>
        <w:numPr>
          <w:ilvl w:val="0"/>
          <w:numId w:val="5"/>
        </w:numPr>
        <w:ind w:left="1701" w:hanging="567"/>
        <w:jc w:val="both"/>
        <w:rPr>
          <w:b w:val="0"/>
        </w:rPr>
      </w:pPr>
      <w:bookmarkStart w:id="136" w:name="_Toc5153369"/>
      <w:r w:rsidRPr="00DF2AF3">
        <w:rPr>
          <w:b w:val="0"/>
        </w:rPr>
        <w:t>Deliver a controlled amount of water to the root zone of the crops based on the soil moisture state.</w:t>
      </w:r>
      <w:bookmarkEnd w:id="136"/>
    </w:p>
    <w:p w14:paraId="1AE3C923" w14:textId="77777777" w:rsidR="00191FFA" w:rsidRPr="00DF2AF3" w:rsidRDefault="00191FFA" w:rsidP="000B199A">
      <w:pPr>
        <w:pStyle w:val="ListParagraph"/>
        <w:numPr>
          <w:ilvl w:val="0"/>
          <w:numId w:val="5"/>
        </w:numPr>
        <w:ind w:left="1701" w:hanging="567"/>
        <w:jc w:val="both"/>
        <w:rPr>
          <w:b w:val="0"/>
        </w:rPr>
      </w:pPr>
      <w:bookmarkStart w:id="137" w:name="_Toc5153370"/>
      <w:r w:rsidRPr="00DF2AF3">
        <w:rPr>
          <w:b w:val="0"/>
        </w:rPr>
        <w:t>Able to run 24/7 on renewable solar energy.</w:t>
      </w:r>
      <w:bookmarkEnd w:id="137"/>
    </w:p>
    <w:p w14:paraId="2FA815B0" w14:textId="173F77C0" w:rsidR="00191FFA" w:rsidRDefault="00191FFA" w:rsidP="00845FDA">
      <w:pPr>
        <w:spacing w:line="360" w:lineRule="auto"/>
        <w:contextualSpacing/>
        <w:rPr>
          <w:szCs w:val="24"/>
        </w:rPr>
      </w:pPr>
    </w:p>
    <w:p w14:paraId="78E1BDF7" w14:textId="77777777" w:rsidR="00DF2AF3" w:rsidRPr="003D5D89" w:rsidRDefault="00DF2AF3" w:rsidP="00845FDA">
      <w:pPr>
        <w:spacing w:line="360" w:lineRule="auto"/>
        <w:contextualSpacing/>
        <w:rPr>
          <w:szCs w:val="24"/>
        </w:rPr>
      </w:pPr>
    </w:p>
    <w:p w14:paraId="3AE29C62" w14:textId="4CDE3302" w:rsidR="00DF2AF3" w:rsidRDefault="00191FFA" w:rsidP="00845FDA">
      <w:pPr>
        <w:pStyle w:val="Heading2"/>
        <w:spacing w:before="0" w:line="360" w:lineRule="auto"/>
        <w:contextualSpacing/>
      </w:pPr>
      <w:r w:rsidRPr="00650281">
        <w:tab/>
      </w:r>
      <w:bookmarkStart w:id="138" w:name="_Toc5170481"/>
      <w:r w:rsidRPr="00845FDA">
        <w:t>RECOMMENDATION</w:t>
      </w:r>
      <w:r w:rsidR="00DF2AF3" w:rsidRPr="00845FDA">
        <w:t>S</w:t>
      </w:r>
      <w:bookmarkEnd w:id="138"/>
    </w:p>
    <w:p w14:paraId="76B628D8" w14:textId="7F827FFF" w:rsidR="00191FFA" w:rsidRPr="00DF2AF3" w:rsidRDefault="00191FFA" w:rsidP="00845FDA">
      <w:pPr>
        <w:pStyle w:val="Heading2"/>
        <w:numPr>
          <w:ilvl w:val="0"/>
          <w:numId w:val="0"/>
        </w:numPr>
        <w:spacing w:before="0" w:line="360" w:lineRule="auto"/>
        <w:contextualSpacing/>
      </w:pPr>
      <w:bookmarkStart w:id="139" w:name="_Toc5153631"/>
      <w:bookmarkStart w:id="140" w:name="_Toc5160096"/>
      <w:bookmarkStart w:id="141" w:name="_Toc5160175"/>
      <w:bookmarkStart w:id="142" w:name="_Toc5166625"/>
      <w:bookmarkStart w:id="143" w:name="_Toc5170482"/>
      <w:r w:rsidRPr="00DF2AF3">
        <w:rPr>
          <w:b w:val="0"/>
        </w:rPr>
        <w:t>Based on the outcome of this project, further work put into consideration the following recommendations:</w:t>
      </w:r>
      <w:bookmarkEnd w:id="139"/>
      <w:bookmarkEnd w:id="140"/>
      <w:bookmarkEnd w:id="141"/>
      <w:bookmarkEnd w:id="142"/>
      <w:bookmarkEnd w:id="143"/>
    </w:p>
    <w:p w14:paraId="4549DA15" w14:textId="77777777" w:rsidR="00191FFA" w:rsidRPr="00DF2AF3" w:rsidRDefault="00191FFA" w:rsidP="000B199A">
      <w:pPr>
        <w:pStyle w:val="ListParagraph"/>
        <w:numPr>
          <w:ilvl w:val="0"/>
          <w:numId w:val="6"/>
        </w:numPr>
        <w:ind w:left="1701" w:hanging="567"/>
        <w:jc w:val="both"/>
        <w:rPr>
          <w:b w:val="0"/>
        </w:rPr>
      </w:pPr>
      <w:bookmarkStart w:id="144" w:name="_Toc5153371"/>
      <w:r w:rsidRPr="00DF2AF3">
        <w:rPr>
          <w:b w:val="0"/>
        </w:rPr>
        <w:t>The system should be simulated on a much larger scale such as an industrial farm, in order to test for variances not captured by the small-scale test carried out in this project.</w:t>
      </w:r>
      <w:bookmarkEnd w:id="144"/>
    </w:p>
    <w:p w14:paraId="3D403BF5" w14:textId="77777777" w:rsidR="00191FFA" w:rsidRPr="00DF2AF3" w:rsidRDefault="00191FFA" w:rsidP="000B199A">
      <w:pPr>
        <w:pStyle w:val="ListParagraph"/>
        <w:numPr>
          <w:ilvl w:val="0"/>
          <w:numId w:val="6"/>
        </w:numPr>
        <w:ind w:left="1701" w:hanging="567"/>
        <w:jc w:val="both"/>
        <w:rPr>
          <w:b w:val="0"/>
        </w:rPr>
      </w:pPr>
      <w:bookmarkStart w:id="145" w:name="_Toc5153372"/>
      <w:r w:rsidRPr="00DF2AF3">
        <w:rPr>
          <w:b w:val="0"/>
        </w:rPr>
        <w:t>A pump can be integrated to add extra pressure in the water delivery system for large scale distribution.</w:t>
      </w:r>
      <w:bookmarkEnd w:id="145"/>
    </w:p>
    <w:p w14:paraId="64490828" w14:textId="77777777" w:rsidR="00191FFA" w:rsidRPr="00DF2AF3" w:rsidRDefault="00191FFA" w:rsidP="000B199A">
      <w:pPr>
        <w:pStyle w:val="ListParagraph"/>
        <w:numPr>
          <w:ilvl w:val="0"/>
          <w:numId w:val="6"/>
        </w:numPr>
        <w:ind w:left="1701" w:hanging="567"/>
        <w:jc w:val="both"/>
        <w:rPr>
          <w:b w:val="0"/>
        </w:rPr>
      </w:pPr>
      <w:bookmarkStart w:id="146" w:name="_Toc5153373"/>
      <w:r w:rsidRPr="00DF2AF3">
        <w:rPr>
          <w:b w:val="0"/>
        </w:rPr>
        <w:t>Soil moisture sensors with better accuracy should be used to avoid fluctuations of reading generated and for increased durability.</w:t>
      </w:r>
      <w:bookmarkEnd w:id="146"/>
    </w:p>
    <w:p w14:paraId="60CAE4C9" w14:textId="77777777" w:rsidR="00191FFA" w:rsidRPr="00DF2AF3" w:rsidRDefault="00191FFA" w:rsidP="000B199A">
      <w:pPr>
        <w:pStyle w:val="ListParagraph"/>
        <w:numPr>
          <w:ilvl w:val="0"/>
          <w:numId w:val="6"/>
        </w:numPr>
        <w:ind w:left="1701" w:hanging="567"/>
        <w:jc w:val="both"/>
        <w:rPr>
          <w:b w:val="0"/>
        </w:rPr>
      </w:pPr>
      <w:bookmarkStart w:id="147" w:name="_Toc5153374"/>
      <w:r w:rsidRPr="00DF2AF3">
        <w:rPr>
          <w:b w:val="0"/>
        </w:rPr>
        <w:t>Soil moisture sensors with water protection should be used.</w:t>
      </w:r>
      <w:bookmarkEnd w:id="147"/>
    </w:p>
    <w:p w14:paraId="62B7CF54" w14:textId="77777777" w:rsidR="00191FFA" w:rsidRPr="00DF2AF3" w:rsidRDefault="00191FFA" w:rsidP="000B199A">
      <w:pPr>
        <w:pStyle w:val="ListParagraph"/>
        <w:numPr>
          <w:ilvl w:val="0"/>
          <w:numId w:val="6"/>
        </w:numPr>
        <w:ind w:left="1701" w:hanging="567"/>
        <w:jc w:val="both"/>
        <w:rPr>
          <w:b w:val="0"/>
        </w:rPr>
      </w:pPr>
      <w:bookmarkStart w:id="148" w:name="_Toc5153375"/>
      <w:r w:rsidRPr="00DF2AF3">
        <w:rPr>
          <w:b w:val="0"/>
        </w:rPr>
        <w:t>Wireless standalone soil moisture sensors can be used to reduce the number of physical connections in the system making it more seamless.</w:t>
      </w:r>
      <w:bookmarkEnd w:id="148"/>
    </w:p>
    <w:p w14:paraId="4099C154" w14:textId="77777777" w:rsidR="00191FFA" w:rsidRPr="00DF2AF3" w:rsidRDefault="00191FFA" w:rsidP="000B199A">
      <w:pPr>
        <w:pStyle w:val="ListParagraph"/>
        <w:numPr>
          <w:ilvl w:val="0"/>
          <w:numId w:val="6"/>
        </w:numPr>
        <w:ind w:left="1701" w:hanging="567"/>
        <w:jc w:val="both"/>
        <w:rPr>
          <w:b w:val="0"/>
        </w:rPr>
      </w:pPr>
      <w:bookmarkStart w:id="149" w:name="_Toc5153376"/>
      <w:r w:rsidRPr="00DF2AF3">
        <w:rPr>
          <w:b w:val="0"/>
        </w:rPr>
        <w:t>Internet of Things (IOT) should be used to have unlimited locus of control for the system.</w:t>
      </w:r>
      <w:bookmarkEnd w:id="149"/>
      <w:r w:rsidRPr="00DF2AF3">
        <w:rPr>
          <w:b w:val="0"/>
        </w:rPr>
        <w:t xml:space="preserve"> </w:t>
      </w:r>
    </w:p>
    <w:p w14:paraId="659A7800" w14:textId="77777777" w:rsidR="00191FFA" w:rsidRPr="00DF2AF3" w:rsidRDefault="00191FFA" w:rsidP="000B199A">
      <w:pPr>
        <w:pStyle w:val="ListParagraph"/>
        <w:numPr>
          <w:ilvl w:val="0"/>
          <w:numId w:val="6"/>
        </w:numPr>
        <w:ind w:left="1701" w:hanging="567"/>
        <w:jc w:val="both"/>
        <w:rPr>
          <w:b w:val="0"/>
        </w:rPr>
      </w:pPr>
      <w:bookmarkStart w:id="150" w:name="_Toc5153377"/>
      <w:r w:rsidRPr="00DF2AF3">
        <w:rPr>
          <w:b w:val="0"/>
        </w:rPr>
        <w:t>The system can be designed such that status of the water tank can be monitored electrically.</w:t>
      </w:r>
      <w:bookmarkEnd w:id="150"/>
    </w:p>
    <w:p w14:paraId="71FA7296" w14:textId="77777777" w:rsidR="00191FFA" w:rsidRDefault="00191FFA" w:rsidP="00845FDA">
      <w:pPr>
        <w:spacing w:line="360" w:lineRule="auto"/>
        <w:contextualSpacing/>
        <w:rPr>
          <w:szCs w:val="24"/>
        </w:rPr>
      </w:pPr>
    </w:p>
    <w:p w14:paraId="300AD57C" w14:textId="77777777" w:rsidR="00191FFA" w:rsidRDefault="00191FFA" w:rsidP="00845FDA">
      <w:pPr>
        <w:spacing w:line="360" w:lineRule="auto"/>
        <w:contextualSpacing/>
        <w:rPr>
          <w:szCs w:val="24"/>
        </w:rPr>
      </w:pPr>
    </w:p>
    <w:p w14:paraId="2AACCC97" w14:textId="77777777" w:rsidR="00191FFA" w:rsidRPr="006E035E" w:rsidRDefault="00191FFA" w:rsidP="00845FDA">
      <w:pPr>
        <w:spacing w:line="360" w:lineRule="auto"/>
        <w:contextualSpacing/>
        <w:rPr>
          <w:szCs w:val="24"/>
        </w:rPr>
      </w:pPr>
    </w:p>
    <w:p w14:paraId="22C78DB1" w14:textId="77777777" w:rsidR="00043D98" w:rsidRPr="007F57B7" w:rsidRDefault="00043D98" w:rsidP="00845FDA">
      <w:pPr>
        <w:spacing w:line="360" w:lineRule="auto"/>
        <w:contextualSpacing/>
        <w:rPr>
          <w:szCs w:val="24"/>
        </w:rPr>
      </w:pPr>
    </w:p>
    <w:p w14:paraId="5C93971E" w14:textId="797C8268" w:rsidR="003E4F84" w:rsidRDefault="003E4F84" w:rsidP="00845FDA">
      <w:pPr>
        <w:spacing w:line="360" w:lineRule="auto"/>
        <w:contextualSpacing/>
        <w:rPr>
          <w:b/>
          <w:szCs w:val="24"/>
        </w:rPr>
      </w:pPr>
    </w:p>
    <w:p w14:paraId="38A3BF33" w14:textId="7CEAE542" w:rsidR="00C40CD2" w:rsidRDefault="00C40CD2" w:rsidP="00845FDA">
      <w:pPr>
        <w:spacing w:line="360" w:lineRule="auto"/>
        <w:contextualSpacing/>
        <w:rPr>
          <w:b/>
          <w:szCs w:val="24"/>
        </w:rPr>
      </w:pPr>
    </w:p>
    <w:p w14:paraId="5A6A1E18" w14:textId="34116825" w:rsidR="00C40CD2" w:rsidRDefault="00C40CD2" w:rsidP="00845FDA">
      <w:pPr>
        <w:spacing w:line="360" w:lineRule="auto"/>
        <w:contextualSpacing/>
        <w:rPr>
          <w:b/>
          <w:szCs w:val="24"/>
        </w:rPr>
      </w:pPr>
    </w:p>
    <w:p w14:paraId="1AD51CB9" w14:textId="7CBBB168" w:rsidR="00C40CD2" w:rsidRDefault="00C40CD2" w:rsidP="00845FDA">
      <w:pPr>
        <w:spacing w:line="360" w:lineRule="auto"/>
        <w:contextualSpacing/>
        <w:rPr>
          <w:b/>
          <w:szCs w:val="24"/>
        </w:rPr>
      </w:pPr>
    </w:p>
    <w:p w14:paraId="4791D892" w14:textId="412E2132" w:rsidR="00C40CD2" w:rsidRDefault="00C40CD2" w:rsidP="00845FDA">
      <w:pPr>
        <w:spacing w:line="360" w:lineRule="auto"/>
        <w:contextualSpacing/>
        <w:rPr>
          <w:b/>
          <w:szCs w:val="24"/>
        </w:rPr>
      </w:pPr>
    </w:p>
    <w:p w14:paraId="21BC51EF" w14:textId="509FFE56" w:rsidR="00C40CD2" w:rsidRDefault="00C40CD2" w:rsidP="00845FDA">
      <w:pPr>
        <w:spacing w:line="360" w:lineRule="auto"/>
        <w:contextualSpacing/>
        <w:rPr>
          <w:b/>
          <w:szCs w:val="24"/>
        </w:rPr>
      </w:pPr>
    </w:p>
    <w:p w14:paraId="24ED1225" w14:textId="35DDD44F" w:rsidR="00C40CD2" w:rsidRDefault="00C40CD2" w:rsidP="00845FDA">
      <w:pPr>
        <w:spacing w:line="360" w:lineRule="auto"/>
        <w:contextualSpacing/>
        <w:rPr>
          <w:b/>
          <w:szCs w:val="24"/>
        </w:rPr>
      </w:pPr>
    </w:p>
    <w:p w14:paraId="1A269D63" w14:textId="5670ABC4" w:rsidR="00C40CD2" w:rsidRDefault="00C40CD2" w:rsidP="00845FDA">
      <w:pPr>
        <w:spacing w:line="360" w:lineRule="auto"/>
        <w:contextualSpacing/>
        <w:rPr>
          <w:b/>
          <w:szCs w:val="24"/>
        </w:rPr>
      </w:pPr>
    </w:p>
    <w:p w14:paraId="3B7A5F03" w14:textId="609BC3A4" w:rsidR="00C40CD2" w:rsidRDefault="00C40CD2" w:rsidP="00845FDA">
      <w:pPr>
        <w:spacing w:line="360" w:lineRule="auto"/>
        <w:contextualSpacing/>
        <w:rPr>
          <w:b/>
          <w:szCs w:val="24"/>
        </w:rPr>
      </w:pPr>
    </w:p>
    <w:p w14:paraId="68F8052E" w14:textId="236D1E08" w:rsidR="00C40CD2" w:rsidRDefault="00C40CD2" w:rsidP="00845FDA">
      <w:pPr>
        <w:spacing w:line="360" w:lineRule="auto"/>
        <w:contextualSpacing/>
        <w:rPr>
          <w:b/>
          <w:szCs w:val="24"/>
        </w:rPr>
      </w:pPr>
    </w:p>
    <w:p w14:paraId="2C25DAD8" w14:textId="77777777" w:rsidR="00845FDA" w:rsidRDefault="00845FDA" w:rsidP="00845FDA">
      <w:pPr>
        <w:spacing w:line="360" w:lineRule="auto"/>
        <w:contextualSpacing/>
        <w:rPr>
          <w:b/>
          <w:szCs w:val="24"/>
        </w:rPr>
      </w:pPr>
    </w:p>
    <w:p w14:paraId="545AE539" w14:textId="3E18ADF9" w:rsidR="00C40CD2" w:rsidRDefault="00C40CD2" w:rsidP="00845FDA">
      <w:pPr>
        <w:spacing w:line="360" w:lineRule="auto"/>
        <w:contextualSpacing/>
        <w:rPr>
          <w:b/>
          <w:szCs w:val="24"/>
        </w:rPr>
      </w:pPr>
    </w:p>
    <w:p w14:paraId="47F1773F" w14:textId="77777777" w:rsidR="00C40CD2" w:rsidRPr="007D70EE" w:rsidRDefault="00C40CD2" w:rsidP="00845FDA">
      <w:pPr>
        <w:pStyle w:val="Heading1"/>
        <w:numPr>
          <w:ilvl w:val="0"/>
          <w:numId w:val="0"/>
        </w:numPr>
        <w:rPr>
          <w:shd w:val="clear" w:color="auto" w:fill="FFFFFF"/>
        </w:rPr>
      </w:pPr>
      <w:bookmarkStart w:id="151" w:name="_Toc5170483"/>
      <w:r w:rsidRPr="007D70EE">
        <w:rPr>
          <w:shd w:val="clear" w:color="auto" w:fill="FFFFFF"/>
        </w:rPr>
        <w:t>BIBLIOGRAPHY</w:t>
      </w:r>
      <w:bookmarkEnd w:id="151"/>
    </w:p>
    <w:p w14:paraId="15789803" w14:textId="77777777" w:rsidR="00C40CD2" w:rsidRDefault="00C40CD2" w:rsidP="00845FDA">
      <w:pPr>
        <w:autoSpaceDE w:val="0"/>
        <w:autoSpaceDN w:val="0"/>
        <w:adjustRightInd w:val="0"/>
        <w:spacing w:line="360" w:lineRule="auto"/>
        <w:ind w:left="567" w:hanging="567"/>
        <w:contextualSpacing/>
        <w:jc w:val="center"/>
        <w:rPr>
          <w:szCs w:val="24"/>
          <w:shd w:val="clear" w:color="auto" w:fill="FFFFFF"/>
        </w:rPr>
      </w:pPr>
    </w:p>
    <w:p w14:paraId="4E6C62B0" w14:textId="77777777" w:rsidR="00C40CD2" w:rsidRPr="00194C8A" w:rsidRDefault="00C40CD2" w:rsidP="00845FDA">
      <w:pPr>
        <w:autoSpaceDE w:val="0"/>
        <w:autoSpaceDN w:val="0"/>
        <w:adjustRightInd w:val="0"/>
        <w:spacing w:line="360" w:lineRule="auto"/>
        <w:ind w:left="567" w:hanging="567"/>
        <w:contextualSpacing/>
        <w:rPr>
          <w:szCs w:val="24"/>
          <w:shd w:val="clear" w:color="auto" w:fill="FFFFFF"/>
        </w:rPr>
      </w:pPr>
      <w:r w:rsidRPr="00194C8A">
        <w:rPr>
          <w:szCs w:val="24"/>
          <w:shd w:val="clear" w:color="auto" w:fill="FFFFFF"/>
        </w:rPr>
        <w:t xml:space="preserve">Abbas, A. (2011). </w:t>
      </w:r>
      <w:r w:rsidRPr="00194C8A">
        <w:rPr>
          <w:i/>
          <w:szCs w:val="24"/>
          <w:shd w:val="clear" w:color="auto" w:fill="FFFFFF"/>
        </w:rPr>
        <w:t>Introduction to Agriculture</w:t>
      </w:r>
      <w:r w:rsidRPr="00194C8A">
        <w:rPr>
          <w:szCs w:val="24"/>
          <w:shd w:val="clear" w:color="auto" w:fill="FFFFFF"/>
        </w:rPr>
        <w:t>. Peshawar Pakistan: The University of Agriculture.</w:t>
      </w:r>
    </w:p>
    <w:p w14:paraId="2F12CB3C" w14:textId="77777777" w:rsidR="00C40CD2" w:rsidRPr="00194C8A" w:rsidRDefault="00C40CD2" w:rsidP="00845FDA">
      <w:pPr>
        <w:autoSpaceDE w:val="0"/>
        <w:autoSpaceDN w:val="0"/>
        <w:adjustRightInd w:val="0"/>
        <w:spacing w:line="360" w:lineRule="auto"/>
        <w:ind w:left="567" w:hanging="567"/>
        <w:contextualSpacing/>
        <w:rPr>
          <w:szCs w:val="24"/>
          <w:shd w:val="clear" w:color="auto" w:fill="FFFFFF"/>
        </w:rPr>
      </w:pPr>
    </w:p>
    <w:p w14:paraId="7F0B99B4"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Abdelkerim, A. I., Eusuf, M. M. R. S., Salami, M. J. E., Aibinu, A., &amp; Eusuf, M. A. (2013). Development of solar powered irrigation system. </w:t>
      </w:r>
      <w:r w:rsidRPr="00194C8A">
        <w:rPr>
          <w:i/>
          <w:iCs/>
          <w:noProof/>
          <w:szCs w:val="24"/>
        </w:rPr>
        <w:t>IOP Conference Series: Materials Science and Engineering</w:t>
      </w:r>
      <w:r w:rsidRPr="00194C8A">
        <w:rPr>
          <w:noProof/>
          <w:szCs w:val="24"/>
        </w:rPr>
        <w:t xml:space="preserve">, </w:t>
      </w:r>
      <w:r w:rsidRPr="00194C8A">
        <w:rPr>
          <w:i/>
          <w:iCs/>
          <w:noProof/>
          <w:szCs w:val="24"/>
        </w:rPr>
        <w:t>53</w:t>
      </w:r>
      <w:r w:rsidRPr="00194C8A">
        <w:rPr>
          <w:noProof/>
          <w:szCs w:val="24"/>
        </w:rPr>
        <w:t>(1). https://doi.org/10.1088/1757-899X/53/1/012005</w:t>
      </w:r>
    </w:p>
    <w:p w14:paraId="7B149795" w14:textId="77777777" w:rsidR="00C40CD2" w:rsidRPr="00194C8A" w:rsidRDefault="00C40CD2" w:rsidP="00845FDA">
      <w:pPr>
        <w:autoSpaceDE w:val="0"/>
        <w:autoSpaceDN w:val="0"/>
        <w:adjustRightInd w:val="0"/>
        <w:spacing w:line="360" w:lineRule="auto"/>
        <w:ind w:left="567" w:hanging="567"/>
        <w:contextualSpacing/>
        <w:rPr>
          <w:szCs w:val="24"/>
          <w:shd w:val="clear" w:color="auto" w:fill="FFFFFF"/>
        </w:rPr>
      </w:pPr>
    </w:p>
    <w:p w14:paraId="60081F72"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AFED. (2008). </w:t>
      </w:r>
      <w:r w:rsidRPr="00194C8A">
        <w:rPr>
          <w:i/>
          <w:iCs/>
          <w:noProof/>
          <w:szCs w:val="24"/>
        </w:rPr>
        <w:t>Water Efficiency in Agriculture</w:t>
      </w:r>
      <w:r w:rsidRPr="00194C8A">
        <w:rPr>
          <w:noProof/>
          <w:szCs w:val="24"/>
        </w:rPr>
        <w:t xml:space="preserve">. Retrieved from </w:t>
      </w:r>
      <w:hyperlink r:id="rId25" w:history="1">
        <w:r w:rsidRPr="00194C8A">
          <w:rPr>
            <w:rStyle w:val="Hyperlink"/>
            <w:noProof/>
            <w:color w:val="auto"/>
            <w:u w:val="none"/>
          </w:rPr>
          <w:t>http://www.afedonline.org/water%20efficiency%20manual/PDF/6Chapter%205_Agriculture.pdf</w:t>
        </w:r>
      </w:hyperlink>
    </w:p>
    <w:p w14:paraId="32AB3D0B"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p>
    <w:p w14:paraId="6E51A6A9"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Agbetuyi, A. F., Orovwode, H. E., Awelewa, A. A., Wara, S. ., &amp; Oyediran, T. (2016). Design and implementation of an automatic irrigation system based on monitoring soil moisture. </w:t>
      </w:r>
      <w:r w:rsidRPr="00194C8A">
        <w:rPr>
          <w:i/>
          <w:iCs/>
          <w:noProof/>
          <w:szCs w:val="24"/>
        </w:rPr>
        <w:t>Journal of Electrical Engineering</w:t>
      </w:r>
      <w:r w:rsidRPr="00194C8A">
        <w:rPr>
          <w:noProof/>
          <w:szCs w:val="24"/>
        </w:rPr>
        <w:t xml:space="preserve">, </w:t>
      </w:r>
      <w:r w:rsidRPr="00194C8A">
        <w:rPr>
          <w:i/>
          <w:iCs/>
          <w:noProof/>
          <w:szCs w:val="24"/>
        </w:rPr>
        <w:t>3</w:t>
      </w:r>
      <w:r w:rsidRPr="00194C8A">
        <w:rPr>
          <w:noProof/>
          <w:szCs w:val="24"/>
        </w:rPr>
        <w:t>(10), 159–162. https://doi.org/10.17148/IARJSET.2016.31030</w:t>
      </w:r>
    </w:p>
    <w:p w14:paraId="4D738F2A" w14:textId="77777777" w:rsidR="00C40CD2" w:rsidRPr="00194C8A" w:rsidRDefault="00C40CD2" w:rsidP="00845FDA">
      <w:pPr>
        <w:autoSpaceDE w:val="0"/>
        <w:autoSpaceDN w:val="0"/>
        <w:adjustRightInd w:val="0"/>
        <w:spacing w:line="360" w:lineRule="auto"/>
        <w:ind w:left="567" w:hanging="567"/>
        <w:contextualSpacing/>
        <w:rPr>
          <w:szCs w:val="24"/>
          <w:shd w:val="clear" w:color="auto" w:fill="FFFFFF"/>
        </w:rPr>
      </w:pPr>
    </w:p>
    <w:p w14:paraId="65481C24" w14:textId="77777777" w:rsidR="00C40CD2" w:rsidRPr="00194C8A" w:rsidRDefault="00C40CD2" w:rsidP="00845FDA">
      <w:pPr>
        <w:autoSpaceDE w:val="0"/>
        <w:autoSpaceDN w:val="0"/>
        <w:adjustRightInd w:val="0"/>
        <w:spacing w:line="360" w:lineRule="auto"/>
        <w:ind w:left="567" w:hanging="567"/>
        <w:contextualSpacing/>
        <w:rPr>
          <w:szCs w:val="24"/>
          <w:shd w:val="clear" w:color="auto" w:fill="FFFFFF"/>
        </w:rPr>
      </w:pPr>
      <w:bookmarkStart w:id="152" w:name="_Hlk531690155"/>
      <w:r w:rsidRPr="00194C8A">
        <w:rPr>
          <w:szCs w:val="24"/>
          <w:shd w:val="clear" w:color="auto" w:fill="FFFFFF"/>
        </w:rPr>
        <w:t>Amrutha</w:t>
      </w:r>
      <w:bookmarkEnd w:id="152"/>
      <w:r w:rsidRPr="00194C8A">
        <w:rPr>
          <w:szCs w:val="24"/>
          <w:shd w:val="clear" w:color="auto" w:fill="FFFFFF"/>
        </w:rPr>
        <w:t>, A., Lekha, R., &amp; Sreedevi, A. (2016). Automatic soil nutrient detection and fertilizer dispensary system. In </w:t>
      </w:r>
      <w:r w:rsidRPr="00194C8A">
        <w:rPr>
          <w:i/>
          <w:iCs/>
          <w:szCs w:val="24"/>
          <w:shd w:val="clear" w:color="auto" w:fill="FFFFFF"/>
        </w:rPr>
        <w:t>Robotics: Current Trends and Future Challenges (RCTFC), International Conference on</w:t>
      </w:r>
      <w:r w:rsidRPr="00194C8A">
        <w:rPr>
          <w:szCs w:val="24"/>
          <w:shd w:val="clear" w:color="auto" w:fill="FFFFFF"/>
        </w:rPr>
        <w:t> (pp. 1-5). IEEE.</w:t>
      </w:r>
    </w:p>
    <w:p w14:paraId="1A6C81C6" w14:textId="77777777" w:rsidR="00C40CD2" w:rsidRPr="00194C8A" w:rsidRDefault="00C40CD2" w:rsidP="00845FDA">
      <w:pPr>
        <w:autoSpaceDE w:val="0"/>
        <w:autoSpaceDN w:val="0"/>
        <w:adjustRightInd w:val="0"/>
        <w:spacing w:line="360" w:lineRule="auto"/>
        <w:ind w:left="567" w:hanging="567"/>
        <w:contextualSpacing/>
        <w:rPr>
          <w:szCs w:val="24"/>
          <w:shd w:val="clear" w:color="auto" w:fill="FFFFFF"/>
        </w:rPr>
      </w:pPr>
    </w:p>
    <w:p w14:paraId="4FBB4399" w14:textId="77777777" w:rsidR="00C40CD2" w:rsidRPr="00194C8A" w:rsidRDefault="00C40CD2" w:rsidP="00845FDA">
      <w:pPr>
        <w:autoSpaceDE w:val="0"/>
        <w:autoSpaceDN w:val="0"/>
        <w:adjustRightInd w:val="0"/>
        <w:spacing w:line="360" w:lineRule="auto"/>
        <w:ind w:left="567" w:hanging="567"/>
        <w:contextualSpacing/>
        <w:rPr>
          <w:szCs w:val="24"/>
          <w:lang w:val="en-US"/>
        </w:rPr>
      </w:pPr>
      <w:r w:rsidRPr="00194C8A">
        <w:rPr>
          <w:szCs w:val="24"/>
          <w:lang w:val="en-US"/>
        </w:rPr>
        <w:t xml:space="preserve">Angal, S. (2017). Raspberry pi and Arduino based automated irrigation system. </w:t>
      </w:r>
      <w:r w:rsidRPr="00194C8A">
        <w:rPr>
          <w:i/>
          <w:iCs/>
          <w:szCs w:val="24"/>
          <w:lang w:val="en-US"/>
        </w:rPr>
        <w:t>International Journal of Science and Research (IJSR)</w:t>
      </w:r>
      <w:r w:rsidRPr="00194C8A">
        <w:rPr>
          <w:szCs w:val="24"/>
          <w:lang w:val="en-US"/>
        </w:rPr>
        <w:t xml:space="preserve">, </w:t>
      </w:r>
      <w:r w:rsidRPr="00194C8A">
        <w:rPr>
          <w:i/>
          <w:iCs/>
          <w:szCs w:val="24"/>
          <w:lang w:val="en-US"/>
        </w:rPr>
        <w:t>5</w:t>
      </w:r>
      <w:r w:rsidRPr="00194C8A">
        <w:rPr>
          <w:szCs w:val="24"/>
          <w:lang w:val="en-US"/>
        </w:rPr>
        <w:t>(7), 1145–1148.</w:t>
      </w:r>
    </w:p>
    <w:p w14:paraId="5E1D2709" w14:textId="77777777" w:rsidR="00C40CD2" w:rsidRPr="00194C8A" w:rsidRDefault="00C40CD2" w:rsidP="00845FDA">
      <w:pPr>
        <w:autoSpaceDE w:val="0"/>
        <w:autoSpaceDN w:val="0"/>
        <w:adjustRightInd w:val="0"/>
        <w:spacing w:line="360" w:lineRule="auto"/>
        <w:ind w:left="567" w:hanging="567"/>
        <w:contextualSpacing/>
        <w:rPr>
          <w:szCs w:val="24"/>
          <w:lang w:val="en-US"/>
        </w:rPr>
      </w:pPr>
    </w:p>
    <w:p w14:paraId="1F6F7809" w14:textId="77777777" w:rsidR="00C40CD2" w:rsidRPr="00194C8A" w:rsidRDefault="00C40CD2" w:rsidP="00845FDA">
      <w:pPr>
        <w:autoSpaceDE w:val="0"/>
        <w:autoSpaceDN w:val="0"/>
        <w:adjustRightInd w:val="0"/>
        <w:spacing w:line="360" w:lineRule="auto"/>
        <w:ind w:left="567" w:hanging="567"/>
        <w:contextualSpacing/>
        <w:rPr>
          <w:szCs w:val="24"/>
        </w:rPr>
      </w:pPr>
      <w:bookmarkStart w:id="153" w:name="_Hlk531699966"/>
      <w:r w:rsidRPr="00194C8A">
        <w:rPr>
          <w:szCs w:val="24"/>
        </w:rPr>
        <w:t>Åstrand, B., &amp; Baerveldt</w:t>
      </w:r>
      <w:bookmarkEnd w:id="153"/>
      <w:r w:rsidRPr="00194C8A">
        <w:rPr>
          <w:szCs w:val="24"/>
        </w:rPr>
        <w:t>, A. J. (2002). An agricultural mobile robot with vision-based perception for mechanical weed control. </w:t>
      </w:r>
      <w:r w:rsidRPr="00194C8A">
        <w:rPr>
          <w:i/>
          <w:iCs/>
          <w:szCs w:val="24"/>
        </w:rPr>
        <w:t>Autonomous robots</w:t>
      </w:r>
      <w:r w:rsidRPr="00194C8A">
        <w:rPr>
          <w:szCs w:val="24"/>
        </w:rPr>
        <w:t>, </w:t>
      </w:r>
      <w:r w:rsidRPr="00194C8A">
        <w:rPr>
          <w:i/>
          <w:iCs/>
          <w:szCs w:val="24"/>
        </w:rPr>
        <w:t>13</w:t>
      </w:r>
      <w:r w:rsidRPr="00194C8A">
        <w:rPr>
          <w:szCs w:val="24"/>
        </w:rPr>
        <w:t>(1), 21-35.</w:t>
      </w:r>
    </w:p>
    <w:p w14:paraId="125CBD1A" w14:textId="77777777" w:rsidR="00C40CD2" w:rsidRPr="00194C8A" w:rsidRDefault="00C40CD2" w:rsidP="00845FDA">
      <w:pPr>
        <w:autoSpaceDE w:val="0"/>
        <w:autoSpaceDN w:val="0"/>
        <w:adjustRightInd w:val="0"/>
        <w:spacing w:line="360" w:lineRule="auto"/>
        <w:ind w:left="567" w:hanging="567"/>
        <w:contextualSpacing/>
        <w:rPr>
          <w:szCs w:val="24"/>
          <w:lang w:val="en-US"/>
        </w:rPr>
      </w:pPr>
    </w:p>
    <w:p w14:paraId="0ACF3B08" w14:textId="1EA32A06"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Awati, J. S., &amp; Patil, V. S. (2012). Automatic irrigation control by using wireless sensor networks, </w:t>
      </w:r>
      <w:r w:rsidRPr="00194C8A">
        <w:rPr>
          <w:i/>
          <w:iCs/>
          <w:noProof/>
          <w:szCs w:val="24"/>
        </w:rPr>
        <w:t>1</w:t>
      </w:r>
      <w:r w:rsidRPr="00194C8A">
        <w:rPr>
          <w:noProof/>
          <w:szCs w:val="24"/>
        </w:rPr>
        <w:t>(6).</w:t>
      </w:r>
    </w:p>
    <w:p w14:paraId="748FE3F8" w14:textId="77777777" w:rsidR="00194C8A" w:rsidRPr="00194C8A" w:rsidRDefault="00194C8A" w:rsidP="00845FDA">
      <w:pPr>
        <w:widowControl w:val="0"/>
        <w:autoSpaceDE w:val="0"/>
        <w:autoSpaceDN w:val="0"/>
        <w:adjustRightInd w:val="0"/>
        <w:spacing w:line="360" w:lineRule="auto"/>
        <w:ind w:left="480" w:hanging="480"/>
        <w:contextualSpacing/>
        <w:rPr>
          <w:noProof/>
          <w:szCs w:val="24"/>
        </w:rPr>
      </w:pPr>
    </w:p>
    <w:p w14:paraId="4B18584E"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szCs w:val="24"/>
        </w:rPr>
        <w:fldChar w:fldCharType="begin" w:fldLock="1"/>
      </w:r>
      <w:r w:rsidRPr="00194C8A">
        <w:rPr>
          <w:szCs w:val="24"/>
        </w:rPr>
        <w:instrText xml:space="preserve">ADDIN Mendeley Bibliography CSL_BIBLIOGRAPHY </w:instrText>
      </w:r>
      <w:r w:rsidRPr="00194C8A">
        <w:rPr>
          <w:szCs w:val="24"/>
        </w:rPr>
        <w:fldChar w:fldCharType="separate"/>
      </w:r>
      <w:r w:rsidRPr="00194C8A">
        <w:rPr>
          <w:noProof/>
          <w:szCs w:val="24"/>
        </w:rPr>
        <w:t xml:space="preserve">Bjorneberg, D. L. (2013). Irrigation methods. </w:t>
      </w:r>
      <w:r w:rsidRPr="00194C8A">
        <w:rPr>
          <w:i/>
          <w:iCs/>
          <w:noProof/>
          <w:szCs w:val="24"/>
        </w:rPr>
        <w:t>Earth Systems and Environmental Sciences</w:t>
      </w:r>
      <w:r w:rsidRPr="00194C8A">
        <w:rPr>
          <w:noProof/>
          <w:szCs w:val="24"/>
        </w:rPr>
        <w:t>. https://doi.org/10.1016/B978-0-12-409548-9.05195-2</w:t>
      </w:r>
    </w:p>
    <w:p w14:paraId="00007D3C"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p>
    <w:p w14:paraId="2DD1128E" w14:textId="77777777" w:rsidR="00C40CD2" w:rsidRPr="00194C8A" w:rsidRDefault="00C40CD2" w:rsidP="00845FDA">
      <w:pPr>
        <w:widowControl w:val="0"/>
        <w:autoSpaceDE w:val="0"/>
        <w:autoSpaceDN w:val="0"/>
        <w:adjustRightInd w:val="0"/>
        <w:spacing w:line="360" w:lineRule="auto"/>
        <w:ind w:left="567" w:hanging="567"/>
        <w:contextualSpacing/>
        <w:rPr>
          <w:noProof/>
          <w:szCs w:val="24"/>
        </w:rPr>
      </w:pPr>
      <w:r w:rsidRPr="00194C8A">
        <w:rPr>
          <w:szCs w:val="24"/>
        </w:rPr>
        <w:fldChar w:fldCharType="end"/>
      </w:r>
      <w:r w:rsidRPr="00194C8A">
        <w:rPr>
          <w:noProof/>
          <w:szCs w:val="24"/>
        </w:rPr>
        <w:t xml:space="preserve"> Bonifaz, J., Happy, S., Linhares, B., &amp; Velasco, J. (2009). Mechatronics in the evolution of our agriculture, 1–7.</w:t>
      </w:r>
    </w:p>
    <w:p w14:paraId="48C1AE6C"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p>
    <w:p w14:paraId="494D4EE2" w14:textId="77777777" w:rsidR="00C40CD2" w:rsidRPr="00194C8A" w:rsidRDefault="00C40CD2" w:rsidP="00845FDA">
      <w:pPr>
        <w:spacing w:line="360" w:lineRule="auto"/>
        <w:ind w:left="567" w:hanging="567"/>
        <w:contextualSpacing/>
        <w:rPr>
          <w:rStyle w:val="Hyperlink"/>
          <w:color w:val="auto"/>
          <w:u w:val="none"/>
        </w:rPr>
      </w:pPr>
      <w:r w:rsidRPr="00194C8A">
        <w:rPr>
          <w:szCs w:val="24"/>
        </w:rPr>
        <w:t xml:space="preserve">Burney, J., Woltering, L., Burke, M., Naylor, R., &amp; Pasternak, D. (2009). Solar-powered drip irrigation enhances food security in the Sudano – Sahel. </w:t>
      </w:r>
      <w:hyperlink r:id="rId26" w:history="1">
        <w:r w:rsidRPr="00194C8A">
          <w:rPr>
            <w:rStyle w:val="Hyperlink"/>
            <w:color w:val="auto"/>
            <w:u w:val="none"/>
          </w:rPr>
          <w:t>https://doi.org/10.1073/pnas.0909678107</w:t>
        </w:r>
      </w:hyperlink>
    </w:p>
    <w:p w14:paraId="368569C1" w14:textId="77777777" w:rsidR="00C40CD2" w:rsidRPr="00194C8A" w:rsidRDefault="00C40CD2" w:rsidP="00845FDA">
      <w:pPr>
        <w:spacing w:line="360" w:lineRule="auto"/>
        <w:contextualSpacing/>
        <w:rPr>
          <w:szCs w:val="24"/>
        </w:rPr>
      </w:pPr>
    </w:p>
    <w:p w14:paraId="3736F512" w14:textId="77777777" w:rsidR="00C40CD2" w:rsidRPr="00194C8A" w:rsidRDefault="00C40CD2" w:rsidP="00845FDA">
      <w:pPr>
        <w:autoSpaceDE w:val="0"/>
        <w:autoSpaceDN w:val="0"/>
        <w:adjustRightInd w:val="0"/>
        <w:spacing w:line="360" w:lineRule="auto"/>
        <w:ind w:left="567" w:hanging="567"/>
        <w:contextualSpacing/>
        <w:rPr>
          <w:szCs w:val="24"/>
        </w:rPr>
      </w:pPr>
      <w:bookmarkStart w:id="154" w:name="_Hlk531702175"/>
      <w:r w:rsidRPr="00194C8A">
        <w:rPr>
          <w:szCs w:val="24"/>
        </w:rPr>
        <w:t>Chang, C. L., &amp; Lin</w:t>
      </w:r>
      <w:bookmarkEnd w:id="154"/>
      <w:r w:rsidRPr="00194C8A">
        <w:rPr>
          <w:szCs w:val="24"/>
        </w:rPr>
        <w:t>, K. M. (2018). Smart agricultural machine with a computer vision-based weeding and variable-rate irrigation scheme. </w:t>
      </w:r>
      <w:r w:rsidRPr="00194C8A">
        <w:rPr>
          <w:i/>
          <w:iCs/>
          <w:szCs w:val="24"/>
        </w:rPr>
        <w:t>Robotics</w:t>
      </w:r>
      <w:r w:rsidRPr="00194C8A">
        <w:rPr>
          <w:szCs w:val="24"/>
        </w:rPr>
        <w:t>, </w:t>
      </w:r>
      <w:r w:rsidRPr="00194C8A">
        <w:rPr>
          <w:i/>
          <w:iCs/>
          <w:szCs w:val="24"/>
        </w:rPr>
        <w:t>7</w:t>
      </w:r>
      <w:r w:rsidRPr="00194C8A">
        <w:rPr>
          <w:szCs w:val="24"/>
        </w:rPr>
        <w:t>(3), 38.</w:t>
      </w:r>
    </w:p>
    <w:p w14:paraId="526472DA" w14:textId="77777777" w:rsidR="00C40CD2" w:rsidRPr="00194C8A" w:rsidRDefault="00C40CD2" w:rsidP="00845FDA">
      <w:pPr>
        <w:spacing w:line="360" w:lineRule="auto"/>
        <w:ind w:left="567" w:hanging="567"/>
        <w:contextualSpacing/>
        <w:rPr>
          <w:szCs w:val="24"/>
        </w:rPr>
      </w:pPr>
    </w:p>
    <w:p w14:paraId="729701B0"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Deo Kumar, B., Srivastava, P., Agrawal, R., &amp; Tiwari, V. (2017). Microcontroller based automatic plant irrigation system. </w:t>
      </w:r>
      <w:r w:rsidRPr="00194C8A">
        <w:rPr>
          <w:i/>
          <w:iCs/>
          <w:noProof/>
          <w:szCs w:val="24"/>
        </w:rPr>
        <w:t>International Research Journal of Engineering and Technology</w:t>
      </w:r>
      <w:r w:rsidRPr="00194C8A">
        <w:rPr>
          <w:noProof/>
          <w:szCs w:val="24"/>
        </w:rPr>
        <w:t>, 2395–56.</w:t>
      </w:r>
    </w:p>
    <w:p w14:paraId="2628BDBE" w14:textId="77777777" w:rsidR="00C40CD2" w:rsidRPr="00194C8A" w:rsidRDefault="00C40CD2" w:rsidP="00845FDA">
      <w:pPr>
        <w:spacing w:line="360" w:lineRule="auto"/>
        <w:ind w:left="567" w:hanging="567"/>
        <w:contextualSpacing/>
        <w:rPr>
          <w:szCs w:val="24"/>
        </w:rPr>
      </w:pPr>
    </w:p>
    <w:p w14:paraId="0403DECB" w14:textId="77777777" w:rsidR="00C40CD2" w:rsidRPr="00194C8A" w:rsidRDefault="00C40CD2" w:rsidP="00845FDA">
      <w:pPr>
        <w:autoSpaceDE w:val="0"/>
        <w:autoSpaceDN w:val="0"/>
        <w:adjustRightInd w:val="0"/>
        <w:spacing w:line="360" w:lineRule="auto"/>
        <w:ind w:left="567" w:hanging="567"/>
        <w:contextualSpacing/>
        <w:rPr>
          <w:noProof/>
          <w:szCs w:val="24"/>
        </w:rPr>
      </w:pPr>
      <w:r w:rsidRPr="00194C8A">
        <w:rPr>
          <w:noProof/>
          <w:szCs w:val="24"/>
        </w:rPr>
        <w:t xml:space="preserve">Dieterle, W. (2004). Mechatronic systems: industrial applications and modern design methodologies. </w:t>
      </w:r>
      <w:r w:rsidRPr="00194C8A">
        <w:rPr>
          <w:i/>
          <w:iCs/>
          <w:noProof/>
          <w:szCs w:val="24"/>
        </w:rPr>
        <w:t>IFAC Proceedings Volumes</w:t>
      </w:r>
      <w:r w:rsidRPr="00194C8A">
        <w:rPr>
          <w:noProof/>
          <w:szCs w:val="24"/>
        </w:rPr>
        <w:t xml:space="preserve">, </w:t>
      </w:r>
      <w:r w:rsidRPr="00194C8A">
        <w:rPr>
          <w:i/>
          <w:iCs/>
          <w:noProof/>
          <w:szCs w:val="24"/>
        </w:rPr>
        <w:t>37</w:t>
      </w:r>
      <w:r w:rsidRPr="00194C8A">
        <w:rPr>
          <w:noProof/>
          <w:szCs w:val="24"/>
        </w:rPr>
        <w:t>(14), 1–5. https://doi.org/10.1016/S1474-6670(17)31071-6</w:t>
      </w:r>
    </w:p>
    <w:p w14:paraId="2386D123" w14:textId="77777777" w:rsidR="00C40CD2" w:rsidRPr="00194C8A" w:rsidRDefault="00C40CD2" w:rsidP="00845FDA">
      <w:pPr>
        <w:spacing w:line="360" w:lineRule="auto"/>
        <w:ind w:left="567" w:hanging="567"/>
        <w:contextualSpacing/>
        <w:rPr>
          <w:szCs w:val="24"/>
        </w:rPr>
      </w:pPr>
    </w:p>
    <w:p w14:paraId="0611F8D2" w14:textId="77777777" w:rsidR="00C40CD2" w:rsidRPr="00194C8A" w:rsidRDefault="00C40CD2" w:rsidP="00845FDA">
      <w:pPr>
        <w:autoSpaceDE w:val="0"/>
        <w:autoSpaceDN w:val="0"/>
        <w:adjustRightInd w:val="0"/>
        <w:spacing w:line="360" w:lineRule="auto"/>
        <w:ind w:left="567" w:hanging="567"/>
        <w:contextualSpacing/>
        <w:rPr>
          <w:szCs w:val="24"/>
          <w:shd w:val="clear" w:color="auto" w:fill="FFFFFF"/>
        </w:rPr>
      </w:pPr>
      <w:bookmarkStart w:id="155" w:name="_Hlk531596635"/>
      <w:r w:rsidRPr="00194C8A">
        <w:rPr>
          <w:szCs w:val="24"/>
          <w:shd w:val="clear" w:color="auto" w:fill="FFFFFF"/>
        </w:rPr>
        <w:t>Duckett</w:t>
      </w:r>
      <w:bookmarkEnd w:id="155"/>
      <w:r w:rsidRPr="00194C8A">
        <w:rPr>
          <w:szCs w:val="24"/>
          <w:shd w:val="clear" w:color="auto" w:fill="FFFFFF"/>
        </w:rPr>
        <w:t>, T., Pearson, S., Blackmore, S., &amp; Grieve, B. (2018). Agricultural robotics: the future of robotic agriculture. </w:t>
      </w:r>
      <w:r w:rsidRPr="00194C8A">
        <w:rPr>
          <w:i/>
          <w:iCs/>
          <w:szCs w:val="24"/>
          <w:shd w:val="clear" w:color="auto" w:fill="FFFFFF"/>
        </w:rPr>
        <w:t>Arxiv preprint arxiv:1806.06762</w:t>
      </w:r>
      <w:r w:rsidRPr="00194C8A">
        <w:rPr>
          <w:szCs w:val="24"/>
          <w:shd w:val="clear" w:color="auto" w:fill="FFFFFF"/>
        </w:rPr>
        <w:t>.</w:t>
      </w:r>
    </w:p>
    <w:p w14:paraId="7A83403D" w14:textId="77777777" w:rsidR="00C40CD2" w:rsidRPr="00194C8A" w:rsidRDefault="00C40CD2" w:rsidP="00845FDA">
      <w:pPr>
        <w:autoSpaceDE w:val="0"/>
        <w:autoSpaceDN w:val="0"/>
        <w:adjustRightInd w:val="0"/>
        <w:spacing w:line="360" w:lineRule="auto"/>
        <w:ind w:left="567" w:hanging="567"/>
        <w:contextualSpacing/>
        <w:rPr>
          <w:szCs w:val="24"/>
          <w:shd w:val="clear" w:color="auto" w:fill="FFFFFF"/>
        </w:rPr>
      </w:pPr>
    </w:p>
    <w:p w14:paraId="18446DF5"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szCs w:val="24"/>
        </w:rPr>
        <w:t>Dugje, I. Y., Omoigui, L. O., Ekeleme, F., Kamara, A. Y., &amp; Ajeigbe, H. (2009). Farmers’ guide to cowpea production in West Africa. </w:t>
      </w:r>
      <w:r w:rsidRPr="00194C8A">
        <w:rPr>
          <w:i/>
          <w:iCs/>
          <w:szCs w:val="24"/>
        </w:rPr>
        <w:t>IITA, Ibadan, Nigeria</w:t>
      </w:r>
      <w:r w:rsidRPr="00194C8A">
        <w:rPr>
          <w:szCs w:val="24"/>
        </w:rPr>
        <w:t>, </w:t>
      </w:r>
      <w:r w:rsidRPr="00194C8A">
        <w:rPr>
          <w:i/>
          <w:iCs/>
          <w:szCs w:val="24"/>
        </w:rPr>
        <w:t>20</w:t>
      </w:r>
      <w:r w:rsidRPr="00194C8A">
        <w:rPr>
          <w:szCs w:val="24"/>
        </w:rPr>
        <w:t>, 12-14.</w:t>
      </w:r>
    </w:p>
    <w:p w14:paraId="143B04FB" w14:textId="77777777" w:rsidR="00C40CD2" w:rsidRPr="00194C8A" w:rsidRDefault="00C40CD2" w:rsidP="00845FDA">
      <w:pPr>
        <w:autoSpaceDE w:val="0"/>
        <w:autoSpaceDN w:val="0"/>
        <w:adjustRightInd w:val="0"/>
        <w:spacing w:line="360" w:lineRule="auto"/>
        <w:ind w:left="567" w:hanging="567"/>
        <w:contextualSpacing/>
        <w:rPr>
          <w:szCs w:val="24"/>
          <w:lang w:val="en-US"/>
        </w:rPr>
      </w:pPr>
    </w:p>
    <w:p w14:paraId="373AD4C5" w14:textId="77777777" w:rsidR="00C40CD2" w:rsidRPr="00194C8A" w:rsidRDefault="00C40CD2" w:rsidP="00845FDA">
      <w:pPr>
        <w:autoSpaceDE w:val="0"/>
        <w:autoSpaceDN w:val="0"/>
        <w:adjustRightInd w:val="0"/>
        <w:spacing w:line="360" w:lineRule="auto"/>
        <w:ind w:left="567" w:hanging="567"/>
        <w:contextualSpacing/>
        <w:rPr>
          <w:szCs w:val="24"/>
          <w:shd w:val="clear" w:color="auto" w:fill="FFFFFF"/>
        </w:rPr>
      </w:pPr>
      <w:r w:rsidRPr="00194C8A">
        <w:rPr>
          <w:szCs w:val="24"/>
          <w:shd w:val="clear" w:color="auto" w:fill="FFFFFF"/>
        </w:rPr>
        <w:t>Erdélyi, V., &amp; Jánosi, L. (2017). Mechatronics in Agriculture. </w:t>
      </w:r>
      <w:r w:rsidRPr="00194C8A">
        <w:rPr>
          <w:i/>
          <w:iCs/>
          <w:szCs w:val="24"/>
          <w:shd w:val="clear" w:color="auto" w:fill="FFFFFF"/>
        </w:rPr>
        <w:t>Scientific Bulletin Series C: Fascicle Mechanics, Tribology, Machine Manufacturing Technology</w:t>
      </w:r>
      <w:r w:rsidRPr="00194C8A">
        <w:rPr>
          <w:szCs w:val="24"/>
          <w:shd w:val="clear" w:color="auto" w:fill="FFFFFF"/>
        </w:rPr>
        <w:t>, </w:t>
      </w:r>
      <w:r w:rsidRPr="00194C8A">
        <w:rPr>
          <w:i/>
          <w:iCs/>
          <w:szCs w:val="24"/>
          <w:shd w:val="clear" w:color="auto" w:fill="FFFFFF"/>
        </w:rPr>
        <w:t>31</w:t>
      </w:r>
      <w:r w:rsidRPr="00194C8A">
        <w:rPr>
          <w:szCs w:val="24"/>
          <w:shd w:val="clear" w:color="auto" w:fill="FFFFFF"/>
        </w:rPr>
        <w:t>, 31-35.</w:t>
      </w:r>
    </w:p>
    <w:p w14:paraId="67015D42" w14:textId="77777777" w:rsidR="00C40CD2" w:rsidRPr="00194C8A" w:rsidRDefault="00C40CD2" w:rsidP="00845FDA">
      <w:pPr>
        <w:autoSpaceDE w:val="0"/>
        <w:autoSpaceDN w:val="0"/>
        <w:adjustRightInd w:val="0"/>
        <w:spacing w:line="360" w:lineRule="auto"/>
        <w:ind w:left="567" w:hanging="567"/>
        <w:contextualSpacing/>
        <w:rPr>
          <w:szCs w:val="24"/>
          <w:shd w:val="clear" w:color="auto" w:fill="FFFFFF"/>
        </w:rPr>
      </w:pPr>
    </w:p>
    <w:p w14:paraId="3A63A90F"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Fisher, D. K., &amp; Kebede, H. (2010). A low-cost microcontroller-based system to monitor crop temperature and water status. </w:t>
      </w:r>
      <w:r w:rsidRPr="00194C8A">
        <w:rPr>
          <w:i/>
          <w:iCs/>
          <w:noProof/>
          <w:szCs w:val="24"/>
        </w:rPr>
        <w:t>Computers and Electronics in Agriculture</w:t>
      </w:r>
      <w:r w:rsidRPr="00194C8A">
        <w:rPr>
          <w:noProof/>
          <w:szCs w:val="24"/>
        </w:rPr>
        <w:t xml:space="preserve">, </w:t>
      </w:r>
      <w:r w:rsidRPr="00194C8A">
        <w:rPr>
          <w:i/>
          <w:iCs/>
          <w:noProof/>
          <w:szCs w:val="24"/>
        </w:rPr>
        <w:t>74</w:t>
      </w:r>
      <w:r w:rsidRPr="00194C8A">
        <w:rPr>
          <w:noProof/>
          <w:szCs w:val="24"/>
        </w:rPr>
        <w:t>(1), 168–173. https://doi.org/10.1016/j.compag.2010.07.006</w:t>
      </w:r>
    </w:p>
    <w:p w14:paraId="1C597680" w14:textId="77777777" w:rsidR="00C40CD2" w:rsidRPr="00194C8A" w:rsidRDefault="00C40CD2" w:rsidP="00845FDA">
      <w:pPr>
        <w:spacing w:line="360" w:lineRule="auto"/>
        <w:contextualSpacing/>
        <w:rPr>
          <w:szCs w:val="24"/>
        </w:rPr>
      </w:pPr>
    </w:p>
    <w:p w14:paraId="2F23BC02" w14:textId="77777777" w:rsidR="00C40CD2" w:rsidRPr="00194C8A" w:rsidRDefault="00C40CD2" w:rsidP="00845FDA">
      <w:pPr>
        <w:autoSpaceDE w:val="0"/>
        <w:autoSpaceDN w:val="0"/>
        <w:adjustRightInd w:val="0"/>
        <w:spacing w:line="360" w:lineRule="auto"/>
        <w:ind w:left="567" w:hanging="567"/>
        <w:contextualSpacing/>
        <w:rPr>
          <w:noProof/>
          <w:szCs w:val="24"/>
        </w:rPr>
      </w:pPr>
      <w:r w:rsidRPr="00194C8A">
        <w:rPr>
          <w:noProof/>
          <w:szCs w:val="24"/>
        </w:rPr>
        <w:t xml:space="preserve">Gore, T. H., Kote, M. P., Varpe, P. B., &amp; Jagtap, M. T. (2016). Crop monitoring analysis and controlling system, </w:t>
      </w:r>
      <w:r w:rsidRPr="00194C8A">
        <w:rPr>
          <w:i/>
          <w:iCs/>
          <w:noProof/>
          <w:szCs w:val="24"/>
        </w:rPr>
        <w:t>6</w:t>
      </w:r>
      <w:r w:rsidRPr="00194C8A">
        <w:rPr>
          <w:noProof/>
          <w:szCs w:val="24"/>
        </w:rPr>
        <w:t>(2), 138–141.</w:t>
      </w:r>
    </w:p>
    <w:p w14:paraId="08F0525A" w14:textId="77777777" w:rsidR="00C40CD2" w:rsidRPr="00194C8A" w:rsidRDefault="00C40CD2" w:rsidP="00845FDA">
      <w:pPr>
        <w:autoSpaceDE w:val="0"/>
        <w:autoSpaceDN w:val="0"/>
        <w:adjustRightInd w:val="0"/>
        <w:spacing w:line="360" w:lineRule="auto"/>
        <w:ind w:left="567" w:hanging="567"/>
        <w:contextualSpacing/>
        <w:rPr>
          <w:noProof/>
          <w:szCs w:val="24"/>
        </w:rPr>
      </w:pPr>
    </w:p>
    <w:p w14:paraId="0693EDF6" w14:textId="77777777" w:rsidR="00C40CD2" w:rsidRPr="00194C8A" w:rsidRDefault="00C40CD2" w:rsidP="00845FDA">
      <w:pPr>
        <w:autoSpaceDE w:val="0"/>
        <w:autoSpaceDN w:val="0"/>
        <w:adjustRightInd w:val="0"/>
        <w:spacing w:line="360" w:lineRule="auto"/>
        <w:ind w:left="567" w:hanging="567"/>
        <w:contextualSpacing/>
        <w:rPr>
          <w:noProof/>
          <w:szCs w:val="24"/>
        </w:rPr>
      </w:pPr>
      <w:r w:rsidRPr="00194C8A">
        <w:rPr>
          <w:noProof/>
          <w:szCs w:val="24"/>
        </w:rPr>
        <w:t>Grau, J. B., Antón, J. M., Packianather, M. S., Ermolov, I., Aphanasiev, R., &amp; Cisneros, J. M. (2009). Sustainable agriculture using an intelligent mechatronic system, (1), 3452–3457. https://doi.org/10.1109/IECON.2009.5415192</w:t>
      </w:r>
    </w:p>
    <w:p w14:paraId="741CB0BC" w14:textId="77777777" w:rsidR="00C40CD2" w:rsidRPr="00194C8A" w:rsidRDefault="00C40CD2" w:rsidP="00845FDA">
      <w:pPr>
        <w:spacing w:line="360" w:lineRule="auto"/>
        <w:contextualSpacing/>
        <w:rPr>
          <w:szCs w:val="24"/>
        </w:rPr>
      </w:pPr>
    </w:p>
    <w:p w14:paraId="0BB5093F" w14:textId="77777777" w:rsidR="00C40CD2" w:rsidRPr="00194C8A" w:rsidRDefault="00C40CD2" w:rsidP="00845FDA">
      <w:pPr>
        <w:autoSpaceDE w:val="0"/>
        <w:autoSpaceDN w:val="0"/>
        <w:adjustRightInd w:val="0"/>
        <w:spacing w:line="360" w:lineRule="auto"/>
        <w:ind w:left="567" w:hanging="567"/>
        <w:contextualSpacing/>
        <w:rPr>
          <w:szCs w:val="24"/>
        </w:rPr>
      </w:pPr>
      <w:bookmarkStart w:id="156" w:name="_Hlk531273768"/>
      <w:r w:rsidRPr="00194C8A">
        <w:rPr>
          <w:szCs w:val="24"/>
        </w:rPr>
        <w:t xml:space="preserve">Greentumble Editorial Team. (2016). </w:t>
      </w:r>
      <w:bookmarkEnd w:id="156"/>
      <w:r w:rsidRPr="00194C8A">
        <w:rPr>
          <w:i/>
          <w:szCs w:val="24"/>
        </w:rPr>
        <w:t xml:space="preserve">Ways to Reduce Water Consumption on Farms. </w:t>
      </w:r>
      <w:r w:rsidRPr="00194C8A">
        <w:rPr>
          <w:szCs w:val="24"/>
        </w:rPr>
        <w:t xml:space="preserve">Retrieved from </w:t>
      </w:r>
      <w:hyperlink r:id="rId27" w:history="1">
        <w:r w:rsidRPr="00194C8A">
          <w:rPr>
            <w:rStyle w:val="Hyperlink"/>
            <w:color w:val="auto"/>
            <w:u w:val="none"/>
          </w:rPr>
          <w:t>https://greentumble.com/ways-to-reduce-water-consumption-on-farms/</w:t>
        </w:r>
      </w:hyperlink>
    </w:p>
    <w:p w14:paraId="3B306D8F" w14:textId="77777777" w:rsidR="00C40CD2" w:rsidRPr="00194C8A" w:rsidRDefault="00C40CD2" w:rsidP="00845FDA">
      <w:pPr>
        <w:spacing w:line="360" w:lineRule="auto"/>
        <w:contextualSpacing/>
        <w:rPr>
          <w:szCs w:val="24"/>
        </w:rPr>
      </w:pPr>
    </w:p>
    <w:p w14:paraId="4BE7DF37" w14:textId="77777777" w:rsidR="00C40CD2" w:rsidRPr="00194C8A" w:rsidRDefault="00C40CD2" w:rsidP="00845FDA">
      <w:pPr>
        <w:spacing w:line="360" w:lineRule="auto"/>
        <w:ind w:left="567" w:hanging="567"/>
        <w:contextualSpacing/>
        <w:rPr>
          <w:szCs w:val="24"/>
        </w:rPr>
      </w:pPr>
      <w:r w:rsidRPr="00194C8A">
        <w:rPr>
          <w:szCs w:val="24"/>
        </w:rPr>
        <w:t>Hessel, L., &amp; Bar-On, D. (2003). </w:t>
      </w:r>
      <w:r w:rsidRPr="00194C8A">
        <w:rPr>
          <w:i/>
          <w:iCs/>
          <w:szCs w:val="24"/>
        </w:rPr>
        <w:t>U.S. Patent No. 6,508,033</w:t>
      </w:r>
      <w:r w:rsidRPr="00194C8A">
        <w:rPr>
          <w:szCs w:val="24"/>
        </w:rPr>
        <w:t>. Washington, DC: U.S. Patent and Trademark Office.</w:t>
      </w:r>
    </w:p>
    <w:p w14:paraId="196B19C6" w14:textId="77777777" w:rsidR="00C40CD2" w:rsidRPr="00194C8A" w:rsidRDefault="00C40CD2" w:rsidP="00845FDA">
      <w:pPr>
        <w:spacing w:line="360" w:lineRule="auto"/>
        <w:ind w:left="567" w:hanging="567"/>
        <w:contextualSpacing/>
        <w:rPr>
          <w:szCs w:val="24"/>
        </w:rPr>
      </w:pPr>
    </w:p>
    <w:p w14:paraId="3CC87DC6"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Hochmuth, G. (2017). </w:t>
      </w:r>
      <w:r w:rsidRPr="00194C8A">
        <w:rPr>
          <w:i/>
          <w:iCs/>
          <w:noProof/>
          <w:szCs w:val="24"/>
        </w:rPr>
        <w:t>Chapter 5: Drip Irrigation</w:t>
      </w:r>
      <w:r w:rsidRPr="00194C8A">
        <w:rPr>
          <w:noProof/>
          <w:szCs w:val="24"/>
        </w:rPr>
        <w:t xml:space="preserve">. </w:t>
      </w:r>
      <w:r w:rsidRPr="00194C8A">
        <w:rPr>
          <w:i/>
          <w:iCs/>
          <w:noProof/>
          <w:szCs w:val="24"/>
        </w:rPr>
        <w:t>A Guide to the Manufacture, Performance, and Potential of Plastics in Agriculture</w:t>
      </w:r>
      <w:r w:rsidRPr="00194C8A">
        <w:rPr>
          <w:noProof/>
          <w:szCs w:val="24"/>
        </w:rPr>
        <w:t>. Elsevier Ltd. https://doi.org/10.1016/B978-0-08-102170-5.00005-1</w:t>
      </w:r>
    </w:p>
    <w:p w14:paraId="728DDB49" w14:textId="77777777" w:rsidR="00C40CD2" w:rsidRPr="00194C8A" w:rsidRDefault="00C40CD2" w:rsidP="00845FDA">
      <w:pPr>
        <w:spacing w:line="360" w:lineRule="auto"/>
        <w:ind w:left="567" w:hanging="567"/>
        <w:contextualSpacing/>
        <w:rPr>
          <w:szCs w:val="24"/>
        </w:rPr>
      </w:pPr>
    </w:p>
    <w:p w14:paraId="47226EDD" w14:textId="77777777" w:rsidR="00C40CD2" w:rsidRPr="00194C8A" w:rsidRDefault="00C40CD2" w:rsidP="00845FDA">
      <w:pPr>
        <w:autoSpaceDE w:val="0"/>
        <w:autoSpaceDN w:val="0"/>
        <w:adjustRightInd w:val="0"/>
        <w:spacing w:line="360" w:lineRule="auto"/>
        <w:ind w:left="567" w:hanging="567"/>
        <w:contextualSpacing/>
        <w:rPr>
          <w:szCs w:val="24"/>
          <w:shd w:val="clear" w:color="auto" w:fill="FFFFFF"/>
        </w:rPr>
      </w:pPr>
      <w:r w:rsidRPr="00194C8A">
        <w:rPr>
          <w:szCs w:val="24"/>
          <w:shd w:val="clear" w:color="auto" w:fill="FFFFFF"/>
        </w:rPr>
        <w:t>Imadi, S. R., Shazadi, K., Gul, A., &amp; Hakeem, K. R. (2016). Sustainable crop production system. In </w:t>
      </w:r>
      <w:r w:rsidRPr="00194C8A">
        <w:rPr>
          <w:i/>
          <w:iCs/>
          <w:szCs w:val="24"/>
          <w:shd w:val="clear" w:color="auto" w:fill="FFFFFF"/>
        </w:rPr>
        <w:t>Plant, Soil and Microbes</w:t>
      </w:r>
      <w:r w:rsidRPr="00194C8A">
        <w:rPr>
          <w:szCs w:val="24"/>
          <w:shd w:val="clear" w:color="auto" w:fill="FFFFFF"/>
        </w:rPr>
        <w:t xml:space="preserve">, 103-116. </w:t>
      </w:r>
    </w:p>
    <w:p w14:paraId="0F03EB21" w14:textId="77777777" w:rsidR="00C40CD2" w:rsidRPr="00194C8A" w:rsidRDefault="00C40CD2" w:rsidP="00845FDA">
      <w:pPr>
        <w:spacing w:line="360" w:lineRule="auto"/>
        <w:ind w:left="567" w:hanging="567"/>
        <w:contextualSpacing/>
        <w:rPr>
          <w:szCs w:val="24"/>
        </w:rPr>
      </w:pPr>
    </w:p>
    <w:p w14:paraId="24601879" w14:textId="77777777" w:rsidR="00C40CD2" w:rsidRPr="00194C8A" w:rsidRDefault="00C40CD2" w:rsidP="00845FDA">
      <w:pPr>
        <w:autoSpaceDE w:val="0"/>
        <w:autoSpaceDN w:val="0"/>
        <w:adjustRightInd w:val="0"/>
        <w:spacing w:line="360" w:lineRule="auto"/>
        <w:ind w:left="567" w:hanging="567"/>
        <w:contextualSpacing/>
        <w:rPr>
          <w:noProof/>
          <w:szCs w:val="24"/>
        </w:rPr>
      </w:pPr>
      <w:r w:rsidRPr="00194C8A">
        <w:rPr>
          <w:noProof/>
          <w:szCs w:val="24"/>
        </w:rPr>
        <w:t>Imam, A. S., &amp; Bicker, R. (n.d.). Establishing mechatronics engineering education in Nigeria. 1–13.</w:t>
      </w:r>
    </w:p>
    <w:p w14:paraId="15979860" w14:textId="77777777" w:rsidR="00C40CD2" w:rsidRPr="00194C8A" w:rsidRDefault="00C40CD2" w:rsidP="00845FDA">
      <w:pPr>
        <w:spacing w:line="360" w:lineRule="auto"/>
        <w:ind w:left="567" w:hanging="567"/>
        <w:contextualSpacing/>
        <w:rPr>
          <w:szCs w:val="24"/>
        </w:rPr>
      </w:pPr>
    </w:p>
    <w:p w14:paraId="73BD5A1D" w14:textId="77777777" w:rsidR="00C40CD2" w:rsidRPr="00194C8A" w:rsidRDefault="00C40CD2" w:rsidP="00845FDA">
      <w:pPr>
        <w:spacing w:line="360" w:lineRule="auto"/>
        <w:ind w:left="567" w:hanging="567"/>
        <w:contextualSpacing/>
        <w:rPr>
          <w:szCs w:val="24"/>
        </w:rPr>
      </w:pPr>
      <w:r w:rsidRPr="00194C8A">
        <w:rPr>
          <w:szCs w:val="24"/>
        </w:rPr>
        <w:t>Iptas, S., &amp; Acar, A. A. (2006). Effects of hybrid and row spacing on maize forage yield and quality. </w:t>
      </w:r>
      <w:r w:rsidRPr="00194C8A">
        <w:rPr>
          <w:i/>
          <w:iCs/>
          <w:szCs w:val="24"/>
        </w:rPr>
        <w:t>Plant Soil and Environment</w:t>
      </w:r>
      <w:r w:rsidRPr="00194C8A">
        <w:rPr>
          <w:szCs w:val="24"/>
        </w:rPr>
        <w:t>, </w:t>
      </w:r>
      <w:r w:rsidRPr="00194C8A">
        <w:rPr>
          <w:i/>
          <w:iCs/>
          <w:szCs w:val="24"/>
        </w:rPr>
        <w:t>52</w:t>
      </w:r>
      <w:r w:rsidRPr="00194C8A">
        <w:rPr>
          <w:szCs w:val="24"/>
        </w:rPr>
        <w:t>(11), 515.</w:t>
      </w:r>
    </w:p>
    <w:p w14:paraId="4236F010" w14:textId="77777777" w:rsidR="00C40CD2" w:rsidRPr="00194C8A" w:rsidRDefault="00C40CD2" w:rsidP="00845FDA">
      <w:pPr>
        <w:spacing w:line="360" w:lineRule="auto"/>
        <w:ind w:left="567" w:hanging="567"/>
        <w:contextualSpacing/>
        <w:rPr>
          <w:szCs w:val="24"/>
        </w:rPr>
      </w:pPr>
    </w:p>
    <w:p w14:paraId="50A47472" w14:textId="6AD9BCA1" w:rsidR="00C40CD2" w:rsidRPr="00194C8A" w:rsidRDefault="00C40CD2" w:rsidP="00845FDA">
      <w:pPr>
        <w:spacing w:line="360" w:lineRule="auto"/>
        <w:ind w:left="567" w:hanging="567"/>
        <w:contextualSpacing/>
        <w:rPr>
          <w:szCs w:val="24"/>
          <w:shd w:val="clear" w:color="auto" w:fill="FFFFFF"/>
        </w:rPr>
      </w:pPr>
      <w:r w:rsidRPr="00194C8A">
        <w:rPr>
          <w:szCs w:val="24"/>
          <w:shd w:val="clear" w:color="auto" w:fill="FFFFFF"/>
        </w:rPr>
        <w:t>Jain, R., Kulkarni, S., Shaikh, A., &amp; Sood, A. (2016). Automatic irrigation system for agriculture field using wireless sensor network (WSN). </w:t>
      </w:r>
      <w:r w:rsidRPr="00194C8A">
        <w:rPr>
          <w:i/>
          <w:iCs/>
          <w:szCs w:val="24"/>
          <w:shd w:val="clear" w:color="auto" w:fill="FFFFFF"/>
        </w:rPr>
        <w:t>International Research Journal of Engineering and Technology (IRJET)</w:t>
      </w:r>
      <w:r w:rsidRPr="00194C8A">
        <w:rPr>
          <w:szCs w:val="24"/>
          <w:shd w:val="clear" w:color="auto" w:fill="FFFFFF"/>
        </w:rPr>
        <w:t>, </w:t>
      </w:r>
      <w:r w:rsidRPr="00194C8A">
        <w:rPr>
          <w:i/>
          <w:iCs/>
          <w:szCs w:val="24"/>
          <w:shd w:val="clear" w:color="auto" w:fill="FFFFFF"/>
        </w:rPr>
        <w:t>3</w:t>
      </w:r>
      <w:r w:rsidRPr="00194C8A">
        <w:rPr>
          <w:szCs w:val="24"/>
          <w:shd w:val="clear" w:color="auto" w:fill="FFFFFF"/>
        </w:rPr>
        <w:t>(04).</w:t>
      </w:r>
    </w:p>
    <w:p w14:paraId="3E264AAD" w14:textId="77777777" w:rsidR="00194C8A" w:rsidRPr="00194C8A" w:rsidRDefault="00194C8A" w:rsidP="00845FDA">
      <w:pPr>
        <w:spacing w:line="360" w:lineRule="auto"/>
        <w:ind w:left="567" w:hanging="567"/>
        <w:contextualSpacing/>
        <w:rPr>
          <w:szCs w:val="24"/>
          <w:shd w:val="clear" w:color="auto" w:fill="FFFFFF"/>
        </w:rPr>
      </w:pPr>
    </w:p>
    <w:p w14:paraId="50142310" w14:textId="77777777" w:rsidR="00C40CD2" w:rsidRPr="00194C8A" w:rsidRDefault="00C40CD2" w:rsidP="00845FDA">
      <w:pPr>
        <w:spacing w:line="360" w:lineRule="auto"/>
        <w:ind w:left="567" w:hanging="567"/>
        <w:contextualSpacing/>
        <w:rPr>
          <w:szCs w:val="24"/>
        </w:rPr>
      </w:pPr>
      <w:r w:rsidRPr="00194C8A">
        <w:rPr>
          <w:szCs w:val="24"/>
        </w:rPr>
        <w:t>Kaku, K. S. (2014). Effect of different levels of nitrogen and intra-row plant intra-row plant spacing on yield and yield components of maize.</w:t>
      </w:r>
    </w:p>
    <w:p w14:paraId="2F91FB00"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p>
    <w:p w14:paraId="0E56EED8"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Khatri, K. L., &amp; Smith, R. (2011). Surface irrigation for energy and water use efficiency. In </w:t>
      </w:r>
      <w:r w:rsidRPr="00194C8A">
        <w:rPr>
          <w:i/>
          <w:iCs/>
          <w:noProof/>
          <w:szCs w:val="24"/>
        </w:rPr>
        <w:t>Proceedings of Irrigation 2011-New Horizons, Fresh Ideas Regional Conference and Exhibition</w:t>
      </w:r>
      <w:r w:rsidRPr="00194C8A">
        <w:rPr>
          <w:noProof/>
          <w:szCs w:val="24"/>
        </w:rPr>
        <w:t>. Irrigation Australia Ltd, 20–21.</w:t>
      </w:r>
    </w:p>
    <w:p w14:paraId="38157EA7" w14:textId="77777777" w:rsidR="00C40CD2" w:rsidRPr="00194C8A" w:rsidRDefault="00C40CD2" w:rsidP="00845FDA">
      <w:pPr>
        <w:spacing w:line="360" w:lineRule="auto"/>
        <w:ind w:left="567" w:hanging="567"/>
        <w:contextualSpacing/>
        <w:rPr>
          <w:szCs w:val="24"/>
        </w:rPr>
      </w:pPr>
    </w:p>
    <w:p w14:paraId="2BA8B0A0" w14:textId="77777777" w:rsidR="00C40CD2" w:rsidRPr="00194C8A" w:rsidRDefault="00C40CD2" w:rsidP="00845FDA">
      <w:pPr>
        <w:spacing w:line="360" w:lineRule="auto"/>
        <w:ind w:left="567" w:hanging="567"/>
        <w:contextualSpacing/>
        <w:rPr>
          <w:szCs w:val="24"/>
        </w:rPr>
      </w:pPr>
      <w:r w:rsidRPr="00194C8A">
        <w:rPr>
          <w:szCs w:val="24"/>
        </w:rPr>
        <w:t xml:space="preserve">Kizito, F., Campbell, C. S., Campbell, G. S., Cobos, D. R., Teare, B. L., Carter, B., &amp; Hopmans, J. W. (2008). Frequency, electrical conductivity and temperature analysis of a low-cost capacitance soil moisture sensor. </w:t>
      </w:r>
      <w:r w:rsidRPr="00194C8A">
        <w:rPr>
          <w:i/>
          <w:iCs/>
          <w:szCs w:val="24"/>
        </w:rPr>
        <w:t>Journal of Hydrology</w:t>
      </w:r>
      <w:r w:rsidRPr="00194C8A">
        <w:rPr>
          <w:szCs w:val="24"/>
        </w:rPr>
        <w:t xml:space="preserve">, </w:t>
      </w:r>
      <w:r w:rsidRPr="00194C8A">
        <w:rPr>
          <w:i/>
          <w:iCs/>
          <w:szCs w:val="24"/>
        </w:rPr>
        <w:t>352</w:t>
      </w:r>
      <w:r w:rsidRPr="00194C8A">
        <w:rPr>
          <w:szCs w:val="24"/>
        </w:rPr>
        <w:t xml:space="preserve">(3–4), 367–378. </w:t>
      </w:r>
      <w:hyperlink r:id="rId28" w:history="1">
        <w:r w:rsidRPr="00194C8A">
          <w:rPr>
            <w:rStyle w:val="Hyperlink"/>
            <w:color w:val="auto"/>
            <w:u w:val="none"/>
          </w:rPr>
          <w:t>https://doi.org/10.1016/j.jhydrol.2008.01.021</w:t>
        </w:r>
      </w:hyperlink>
    </w:p>
    <w:p w14:paraId="018CA972"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p>
    <w:p w14:paraId="0C4D1A30"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Koech, R., Smith, R., &amp; Gillies, M. (2010). Automation and control in surface irrigation systems: current status and expected future trends. In </w:t>
      </w:r>
      <w:r w:rsidRPr="00194C8A">
        <w:rPr>
          <w:i/>
          <w:iCs/>
          <w:noProof/>
          <w:szCs w:val="24"/>
        </w:rPr>
        <w:t>Proceedings of the 2010 Southern Region Engineering Conference (SREC 2010)</w:t>
      </w:r>
      <w:r w:rsidRPr="00194C8A">
        <w:rPr>
          <w:noProof/>
          <w:szCs w:val="24"/>
        </w:rPr>
        <w:t>, 11-17.</w:t>
      </w:r>
    </w:p>
    <w:p w14:paraId="04F25785"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p>
    <w:p w14:paraId="60142B25"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Kumar, D. S., &amp; Palanisami, K. (2010). Impact of Drip Irrigation on Farming System: Evidence from Southern India. </w:t>
      </w:r>
      <w:r w:rsidRPr="00194C8A">
        <w:rPr>
          <w:i/>
          <w:iCs/>
          <w:noProof/>
          <w:szCs w:val="24"/>
        </w:rPr>
        <w:t>Agricultural Economics Research Review</w:t>
      </w:r>
      <w:r w:rsidRPr="00194C8A">
        <w:rPr>
          <w:noProof/>
          <w:szCs w:val="24"/>
        </w:rPr>
        <w:t xml:space="preserve">, </w:t>
      </w:r>
      <w:r w:rsidRPr="00194C8A">
        <w:rPr>
          <w:i/>
          <w:iCs/>
          <w:noProof/>
          <w:szCs w:val="24"/>
        </w:rPr>
        <w:t>23</w:t>
      </w:r>
      <w:r w:rsidRPr="00194C8A">
        <w:rPr>
          <w:noProof/>
          <w:szCs w:val="24"/>
        </w:rPr>
        <w:t>(December), 265–272. Retrieved from https://ageconsearch.umn.edu/bitstream/97154/2/7-D-Suresh.pdf</w:t>
      </w:r>
    </w:p>
    <w:p w14:paraId="00C817E1" w14:textId="77777777" w:rsidR="00C40CD2" w:rsidRPr="00194C8A" w:rsidRDefault="00C40CD2" w:rsidP="00845FDA">
      <w:pPr>
        <w:autoSpaceDE w:val="0"/>
        <w:autoSpaceDN w:val="0"/>
        <w:adjustRightInd w:val="0"/>
        <w:spacing w:line="360" w:lineRule="auto"/>
        <w:ind w:left="567" w:hanging="567"/>
        <w:contextualSpacing/>
        <w:rPr>
          <w:rFonts w:eastAsia="Times New Roman"/>
          <w:noProof/>
          <w:szCs w:val="24"/>
          <w:lang w:val="en-US"/>
        </w:rPr>
      </w:pPr>
    </w:p>
    <w:p w14:paraId="1748BE0D" w14:textId="77777777" w:rsidR="00C40CD2" w:rsidRPr="00194C8A" w:rsidRDefault="00C40CD2" w:rsidP="00845FDA">
      <w:pPr>
        <w:autoSpaceDE w:val="0"/>
        <w:autoSpaceDN w:val="0"/>
        <w:adjustRightInd w:val="0"/>
        <w:spacing w:line="360" w:lineRule="auto"/>
        <w:ind w:left="567" w:hanging="567"/>
        <w:contextualSpacing/>
        <w:rPr>
          <w:rFonts w:eastAsia="Times New Roman"/>
          <w:noProof/>
          <w:szCs w:val="24"/>
          <w:lang w:val="en-US"/>
        </w:rPr>
      </w:pPr>
      <w:r w:rsidRPr="00194C8A">
        <w:rPr>
          <w:rFonts w:eastAsia="Times New Roman"/>
          <w:noProof/>
          <w:szCs w:val="24"/>
          <w:lang w:val="en-US"/>
        </w:rPr>
        <w:t xml:space="preserve">Kumar, G. (2014). Research paper on water irrigation by using wireless sensor network. </w:t>
      </w:r>
      <w:r w:rsidRPr="00194C8A">
        <w:rPr>
          <w:rFonts w:eastAsia="Times New Roman"/>
          <w:i/>
          <w:iCs/>
          <w:noProof/>
          <w:szCs w:val="24"/>
          <w:lang w:val="en-US"/>
        </w:rPr>
        <w:t>International Journal of Scientific Research Engineering &amp; Technology (IJSRET)</w:t>
      </w:r>
      <w:r w:rsidRPr="00194C8A">
        <w:rPr>
          <w:rFonts w:eastAsia="Times New Roman"/>
          <w:noProof/>
          <w:szCs w:val="24"/>
          <w:lang w:val="en-US"/>
        </w:rPr>
        <w:t>, 3–4.</w:t>
      </w:r>
    </w:p>
    <w:p w14:paraId="5CAFABC0" w14:textId="77777777" w:rsidR="00C40CD2" w:rsidRPr="00194C8A" w:rsidRDefault="00C40CD2" w:rsidP="00845FDA">
      <w:pPr>
        <w:spacing w:line="360" w:lineRule="auto"/>
        <w:ind w:left="567" w:hanging="567"/>
        <w:contextualSpacing/>
        <w:rPr>
          <w:szCs w:val="24"/>
        </w:rPr>
      </w:pPr>
    </w:p>
    <w:p w14:paraId="5A5CBE7A"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Kumar, K. M., &amp; Ravi, S. K. (2016). Automation of irrigation system based on Wi-Fi technology and IOT. </w:t>
      </w:r>
      <w:r w:rsidRPr="00194C8A">
        <w:rPr>
          <w:i/>
          <w:iCs/>
          <w:noProof/>
          <w:szCs w:val="24"/>
        </w:rPr>
        <w:t>Indian Journal of Science and Technology</w:t>
      </w:r>
      <w:r w:rsidRPr="00194C8A">
        <w:rPr>
          <w:noProof/>
          <w:szCs w:val="24"/>
        </w:rPr>
        <w:t xml:space="preserve">, </w:t>
      </w:r>
      <w:r w:rsidRPr="00194C8A">
        <w:rPr>
          <w:i/>
          <w:iCs/>
          <w:noProof/>
          <w:szCs w:val="24"/>
        </w:rPr>
        <w:t>9</w:t>
      </w:r>
      <w:r w:rsidRPr="00194C8A">
        <w:rPr>
          <w:noProof/>
          <w:szCs w:val="24"/>
        </w:rPr>
        <w:t>(17). https://doi.org/10.17485/ijst/2016/v9i17/93048</w:t>
      </w:r>
    </w:p>
    <w:p w14:paraId="330428AF" w14:textId="77777777" w:rsidR="00C40CD2" w:rsidRPr="00194C8A" w:rsidRDefault="00C40CD2" w:rsidP="00845FDA">
      <w:pPr>
        <w:spacing w:line="360" w:lineRule="auto"/>
        <w:ind w:left="567" w:hanging="567"/>
        <w:contextualSpacing/>
        <w:rPr>
          <w:szCs w:val="24"/>
        </w:rPr>
      </w:pPr>
    </w:p>
    <w:p w14:paraId="41999DA9" w14:textId="77777777" w:rsidR="00C40CD2" w:rsidRPr="00194C8A" w:rsidRDefault="00C40CD2" w:rsidP="00845FDA">
      <w:pPr>
        <w:autoSpaceDE w:val="0"/>
        <w:autoSpaceDN w:val="0"/>
        <w:adjustRightInd w:val="0"/>
        <w:spacing w:line="360" w:lineRule="auto"/>
        <w:ind w:left="567" w:hanging="567"/>
        <w:contextualSpacing/>
        <w:rPr>
          <w:szCs w:val="24"/>
        </w:rPr>
      </w:pPr>
      <w:r w:rsidRPr="00194C8A">
        <w:rPr>
          <w:szCs w:val="24"/>
        </w:rPr>
        <w:t>Leroux, M. F., &amp; Raghavan, G. V. (2005). Design of an automated irrigation system. </w:t>
      </w:r>
      <w:r w:rsidRPr="00194C8A">
        <w:rPr>
          <w:i/>
          <w:iCs/>
          <w:szCs w:val="24"/>
        </w:rPr>
        <w:t>McGill University Canada, research paper</w:t>
      </w:r>
      <w:r w:rsidRPr="00194C8A">
        <w:rPr>
          <w:szCs w:val="24"/>
        </w:rPr>
        <w:t>.</w:t>
      </w:r>
    </w:p>
    <w:p w14:paraId="3D423F4D" w14:textId="77777777" w:rsidR="00C40CD2" w:rsidRPr="00194C8A" w:rsidRDefault="00C40CD2" w:rsidP="00845FDA">
      <w:pPr>
        <w:spacing w:line="360" w:lineRule="auto"/>
        <w:ind w:left="567" w:hanging="567"/>
        <w:contextualSpacing/>
        <w:rPr>
          <w:szCs w:val="24"/>
        </w:rPr>
      </w:pPr>
    </w:p>
    <w:p w14:paraId="31833DD2" w14:textId="77777777" w:rsidR="00C40CD2" w:rsidRPr="00194C8A" w:rsidRDefault="00C40CD2" w:rsidP="00845FDA">
      <w:pPr>
        <w:spacing w:line="360" w:lineRule="auto"/>
        <w:ind w:left="567" w:hanging="567"/>
        <w:contextualSpacing/>
        <w:rPr>
          <w:noProof/>
          <w:szCs w:val="24"/>
        </w:rPr>
      </w:pPr>
      <w:r w:rsidRPr="00194C8A">
        <w:rPr>
          <w:noProof/>
          <w:szCs w:val="24"/>
        </w:rPr>
        <w:t>Muñoz-Carpena, R., &amp; Dukes, M. D. (2015). Automatic irrigation based on soil moisture for vegetable crops. </w:t>
      </w:r>
      <w:r w:rsidRPr="00194C8A">
        <w:rPr>
          <w:i/>
          <w:iCs/>
          <w:noProof/>
          <w:szCs w:val="24"/>
        </w:rPr>
        <w:t>Nutrient Management of Vegetable and Row Crops Handbook</w:t>
      </w:r>
      <w:r w:rsidRPr="00194C8A">
        <w:rPr>
          <w:noProof/>
          <w:szCs w:val="24"/>
        </w:rPr>
        <w:t>, </w:t>
      </w:r>
      <w:r w:rsidRPr="00194C8A">
        <w:rPr>
          <w:i/>
          <w:iCs/>
          <w:noProof/>
          <w:szCs w:val="24"/>
        </w:rPr>
        <w:t>173</w:t>
      </w:r>
      <w:r w:rsidRPr="00194C8A">
        <w:rPr>
          <w:noProof/>
          <w:szCs w:val="24"/>
        </w:rPr>
        <w:t>.</w:t>
      </w:r>
    </w:p>
    <w:p w14:paraId="12E77AC2" w14:textId="77777777" w:rsidR="00C40CD2" w:rsidRPr="00194C8A" w:rsidRDefault="00C40CD2" w:rsidP="00845FDA">
      <w:pPr>
        <w:spacing w:line="360" w:lineRule="auto"/>
        <w:ind w:left="567" w:hanging="567"/>
        <w:contextualSpacing/>
        <w:rPr>
          <w:noProof/>
          <w:szCs w:val="24"/>
        </w:rPr>
      </w:pPr>
    </w:p>
    <w:p w14:paraId="555D134E" w14:textId="77777777" w:rsidR="00C40CD2" w:rsidRPr="00194C8A" w:rsidRDefault="00C40CD2" w:rsidP="00845FDA">
      <w:pPr>
        <w:autoSpaceDE w:val="0"/>
        <w:autoSpaceDN w:val="0"/>
        <w:adjustRightInd w:val="0"/>
        <w:spacing w:line="360" w:lineRule="auto"/>
        <w:ind w:left="567" w:hanging="567"/>
        <w:contextualSpacing/>
        <w:rPr>
          <w:noProof/>
          <w:szCs w:val="24"/>
        </w:rPr>
      </w:pPr>
      <w:r w:rsidRPr="00194C8A">
        <w:rPr>
          <w:noProof/>
          <w:szCs w:val="24"/>
        </w:rPr>
        <w:t xml:space="preserve">Nääs, I. D. A. (2002). Applications of Mechatronics to Animal Production. </w:t>
      </w:r>
      <w:r w:rsidRPr="00194C8A">
        <w:rPr>
          <w:i/>
          <w:iCs/>
          <w:noProof/>
          <w:szCs w:val="24"/>
        </w:rPr>
        <w:t>Agricultural Engineering International:The CIGR Journal of Scientific Research and Development.</w:t>
      </w:r>
      <w:r w:rsidRPr="00194C8A">
        <w:rPr>
          <w:noProof/>
          <w:szCs w:val="24"/>
        </w:rPr>
        <w:t xml:space="preserve">, </w:t>
      </w:r>
      <w:r w:rsidRPr="00194C8A">
        <w:rPr>
          <w:i/>
          <w:iCs/>
          <w:noProof/>
          <w:szCs w:val="24"/>
        </w:rPr>
        <w:t>IV</w:t>
      </w:r>
      <w:r w:rsidRPr="00194C8A">
        <w:rPr>
          <w:noProof/>
          <w:szCs w:val="24"/>
        </w:rPr>
        <w:t>.</w:t>
      </w:r>
    </w:p>
    <w:p w14:paraId="6EBA8554" w14:textId="77777777" w:rsidR="00C40CD2" w:rsidRPr="00194C8A" w:rsidRDefault="00C40CD2" w:rsidP="00845FDA">
      <w:pPr>
        <w:autoSpaceDE w:val="0"/>
        <w:autoSpaceDN w:val="0"/>
        <w:adjustRightInd w:val="0"/>
        <w:spacing w:line="360" w:lineRule="auto"/>
        <w:ind w:left="567" w:hanging="567"/>
        <w:contextualSpacing/>
        <w:rPr>
          <w:noProof/>
          <w:szCs w:val="24"/>
        </w:rPr>
      </w:pPr>
    </w:p>
    <w:p w14:paraId="0499DA3C" w14:textId="77777777" w:rsidR="00C40CD2" w:rsidRPr="00194C8A" w:rsidRDefault="00C40CD2" w:rsidP="00845FDA">
      <w:pPr>
        <w:autoSpaceDE w:val="0"/>
        <w:autoSpaceDN w:val="0"/>
        <w:adjustRightInd w:val="0"/>
        <w:spacing w:line="360" w:lineRule="auto"/>
        <w:ind w:left="567" w:hanging="567"/>
        <w:contextualSpacing/>
        <w:rPr>
          <w:szCs w:val="24"/>
          <w:lang w:val="en-US"/>
        </w:rPr>
      </w:pPr>
      <w:r w:rsidRPr="00194C8A">
        <w:rPr>
          <w:szCs w:val="24"/>
          <w:lang w:val="en-US"/>
        </w:rPr>
        <w:t xml:space="preserve">National Bank for Agriculture and Rural Development. (2007). </w:t>
      </w:r>
      <w:r w:rsidRPr="00194C8A">
        <w:rPr>
          <w:i/>
          <w:szCs w:val="24"/>
          <w:lang w:val="en-US"/>
        </w:rPr>
        <w:t xml:space="preserve">Model Bankable Projects: Sprinkler irrigation. </w:t>
      </w:r>
      <w:r w:rsidRPr="00194C8A">
        <w:rPr>
          <w:szCs w:val="24"/>
          <w:lang w:val="en-US"/>
        </w:rPr>
        <w:t>Retrieved from http://farmextensionmanager.com/English/ Agribusiness%20oppertunities/Agri%20engineering%20sector/Sprinkler.htm</w:t>
      </w:r>
    </w:p>
    <w:p w14:paraId="1D55E6DF" w14:textId="77777777" w:rsidR="00C40CD2" w:rsidRPr="00194C8A" w:rsidRDefault="00C40CD2" w:rsidP="00845FDA">
      <w:pPr>
        <w:autoSpaceDE w:val="0"/>
        <w:autoSpaceDN w:val="0"/>
        <w:adjustRightInd w:val="0"/>
        <w:spacing w:line="360" w:lineRule="auto"/>
        <w:ind w:left="567" w:hanging="567"/>
        <w:contextualSpacing/>
        <w:rPr>
          <w:szCs w:val="24"/>
          <w:lang w:val="en-US"/>
        </w:rPr>
      </w:pPr>
    </w:p>
    <w:p w14:paraId="0386BFE6" w14:textId="77777777" w:rsidR="00C40CD2" w:rsidRPr="00194C8A" w:rsidRDefault="00C40CD2" w:rsidP="00845FDA">
      <w:pPr>
        <w:spacing w:line="360" w:lineRule="auto"/>
        <w:ind w:left="567" w:hanging="567"/>
        <w:contextualSpacing/>
        <w:rPr>
          <w:i/>
          <w:szCs w:val="24"/>
        </w:rPr>
      </w:pPr>
      <w:r w:rsidRPr="00194C8A">
        <w:rPr>
          <w:szCs w:val="24"/>
        </w:rPr>
        <w:t xml:space="preserve">National Bureau of Statistics. (2012). Annual abstract of statistics. </w:t>
      </w:r>
      <w:r w:rsidRPr="00194C8A">
        <w:rPr>
          <w:i/>
          <w:szCs w:val="24"/>
        </w:rPr>
        <w:t>Federal Republic of Nigeria National Bureau of Statistics.</w:t>
      </w:r>
    </w:p>
    <w:p w14:paraId="637C8796" w14:textId="77777777" w:rsidR="00C40CD2" w:rsidRPr="00194C8A" w:rsidRDefault="00C40CD2" w:rsidP="00845FDA">
      <w:pPr>
        <w:autoSpaceDE w:val="0"/>
        <w:autoSpaceDN w:val="0"/>
        <w:adjustRightInd w:val="0"/>
        <w:spacing w:line="360" w:lineRule="auto"/>
        <w:ind w:left="567" w:hanging="567"/>
        <w:contextualSpacing/>
        <w:rPr>
          <w:szCs w:val="24"/>
          <w:lang w:val="en-US"/>
        </w:rPr>
      </w:pPr>
    </w:p>
    <w:p w14:paraId="3B6A65B3"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Navarro-Hellín, H., Martínez-del-Rincon, J., Domingo-Miguel, R., Soto-Valles, F., &amp; Torres-Sánchez, R. (2016). A decision support system for managing irrigation in agriculture. </w:t>
      </w:r>
      <w:r w:rsidRPr="00194C8A">
        <w:rPr>
          <w:i/>
          <w:iCs/>
          <w:noProof/>
          <w:szCs w:val="24"/>
        </w:rPr>
        <w:t>Computers and Electronics in Agriculture</w:t>
      </w:r>
      <w:r w:rsidRPr="00194C8A">
        <w:rPr>
          <w:noProof/>
          <w:szCs w:val="24"/>
        </w:rPr>
        <w:t xml:space="preserve">, </w:t>
      </w:r>
      <w:r w:rsidRPr="00194C8A">
        <w:rPr>
          <w:i/>
          <w:iCs/>
          <w:noProof/>
          <w:szCs w:val="24"/>
        </w:rPr>
        <w:t>124</w:t>
      </w:r>
      <w:r w:rsidRPr="00194C8A">
        <w:rPr>
          <w:noProof/>
          <w:szCs w:val="24"/>
        </w:rPr>
        <w:t>, 121–131. https://doi.org/10.1016/j.compag.2016.04.003</w:t>
      </w:r>
    </w:p>
    <w:p w14:paraId="7BCC668E" w14:textId="77777777" w:rsidR="00C40CD2" w:rsidRPr="00194C8A" w:rsidRDefault="00C40CD2" w:rsidP="00845FDA">
      <w:pPr>
        <w:spacing w:line="360" w:lineRule="auto"/>
        <w:ind w:left="567" w:hanging="567"/>
        <w:contextualSpacing/>
        <w:rPr>
          <w:noProof/>
          <w:szCs w:val="24"/>
        </w:rPr>
      </w:pPr>
    </w:p>
    <w:p w14:paraId="6B875051" w14:textId="77777777" w:rsidR="00C40CD2" w:rsidRPr="00194C8A" w:rsidRDefault="00C40CD2" w:rsidP="00845FDA">
      <w:pPr>
        <w:autoSpaceDE w:val="0"/>
        <w:autoSpaceDN w:val="0"/>
        <w:adjustRightInd w:val="0"/>
        <w:spacing w:line="360" w:lineRule="auto"/>
        <w:ind w:left="567" w:hanging="567"/>
        <w:contextualSpacing/>
        <w:rPr>
          <w:szCs w:val="24"/>
        </w:rPr>
      </w:pPr>
      <w:bookmarkStart w:id="157" w:name="_Hlk531190360"/>
      <w:r w:rsidRPr="00194C8A">
        <w:rPr>
          <w:szCs w:val="24"/>
        </w:rPr>
        <w:t>Njoroge</w:t>
      </w:r>
      <w:bookmarkEnd w:id="157"/>
      <w:r w:rsidRPr="00194C8A">
        <w:rPr>
          <w:szCs w:val="24"/>
        </w:rPr>
        <w:t xml:space="preserve">, P. K. (2008). </w:t>
      </w:r>
      <w:r w:rsidRPr="00194C8A">
        <w:rPr>
          <w:i/>
          <w:szCs w:val="24"/>
        </w:rPr>
        <w:t>Microcontroller-Based Irrigation System</w:t>
      </w:r>
      <w:r w:rsidRPr="00194C8A">
        <w:rPr>
          <w:szCs w:val="24"/>
        </w:rPr>
        <w:t xml:space="preserve"> (B.Sc. Project). University of Nairobi, Nairobi, Kenya.</w:t>
      </w:r>
    </w:p>
    <w:p w14:paraId="412121A5" w14:textId="77777777" w:rsidR="00C40CD2" w:rsidRPr="00194C8A" w:rsidRDefault="00C40CD2" w:rsidP="00845FDA">
      <w:pPr>
        <w:autoSpaceDE w:val="0"/>
        <w:autoSpaceDN w:val="0"/>
        <w:adjustRightInd w:val="0"/>
        <w:spacing w:line="360" w:lineRule="auto"/>
        <w:ind w:left="567" w:hanging="567"/>
        <w:contextualSpacing/>
        <w:rPr>
          <w:szCs w:val="24"/>
        </w:rPr>
      </w:pPr>
    </w:p>
    <w:p w14:paraId="2F149846"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Okoye, F. A., Orji, E. Z., &amp; Ozor, G. O. (2018). Using Arduino Based Automatic Irrigation System to Determine Irrigation Time for Different Soil Types in Nigeria, 42–47. https://doi.org/10.17148/IJARCCE.2018.777</w:t>
      </w:r>
    </w:p>
    <w:p w14:paraId="44228D65" w14:textId="77777777" w:rsidR="00C40CD2" w:rsidRPr="00194C8A" w:rsidRDefault="00C40CD2" w:rsidP="00845FDA">
      <w:pPr>
        <w:autoSpaceDE w:val="0"/>
        <w:autoSpaceDN w:val="0"/>
        <w:adjustRightInd w:val="0"/>
        <w:spacing w:line="360" w:lineRule="auto"/>
        <w:ind w:left="567" w:hanging="567"/>
        <w:contextualSpacing/>
        <w:rPr>
          <w:szCs w:val="24"/>
        </w:rPr>
      </w:pPr>
    </w:p>
    <w:p w14:paraId="7C973EF8" w14:textId="5A296C42"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Oseko, F. O. (2016). </w:t>
      </w:r>
      <w:r w:rsidRPr="00194C8A">
        <w:rPr>
          <w:i/>
          <w:noProof/>
          <w:szCs w:val="24"/>
        </w:rPr>
        <w:t xml:space="preserve">Design of sprinkler irrigation system for a farm in menara </w:t>
      </w:r>
      <w:r w:rsidRPr="00194C8A">
        <w:rPr>
          <w:noProof/>
          <w:szCs w:val="24"/>
        </w:rPr>
        <w:t>(B.Sc. Project)</w:t>
      </w:r>
      <w:r w:rsidRPr="00194C8A">
        <w:rPr>
          <w:i/>
          <w:noProof/>
          <w:szCs w:val="24"/>
        </w:rPr>
        <w:t xml:space="preserve">. </w:t>
      </w:r>
      <w:r w:rsidRPr="00194C8A">
        <w:rPr>
          <w:noProof/>
          <w:szCs w:val="24"/>
        </w:rPr>
        <w:t>University of Nairobi, Nairobi, Kenya.</w:t>
      </w:r>
    </w:p>
    <w:p w14:paraId="022B06B5" w14:textId="77777777" w:rsidR="00194C8A" w:rsidRPr="00194C8A" w:rsidRDefault="00194C8A" w:rsidP="00845FDA">
      <w:pPr>
        <w:widowControl w:val="0"/>
        <w:autoSpaceDE w:val="0"/>
        <w:autoSpaceDN w:val="0"/>
        <w:adjustRightInd w:val="0"/>
        <w:spacing w:line="360" w:lineRule="auto"/>
        <w:ind w:left="480" w:hanging="480"/>
        <w:contextualSpacing/>
        <w:rPr>
          <w:noProof/>
          <w:szCs w:val="24"/>
        </w:rPr>
      </w:pPr>
    </w:p>
    <w:p w14:paraId="5157A3C8"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Pasha, S., &amp; Yogesha, B. (2014). Microcontroller based automated irrigation system. </w:t>
      </w:r>
      <w:r w:rsidRPr="00194C8A">
        <w:rPr>
          <w:i/>
          <w:iCs/>
          <w:noProof/>
          <w:szCs w:val="24"/>
        </w:rPr>
        <w:t>The International Journal Of Engineering And Science</w:t>
      </w:r>
      <w:r w:rsidRPr="00194C8A">
        <w:rPr>
          <w:noProof/>
          <w:szCs w:val="24"/>
        </w:rPr>
        <w:t xml:space="preserve">, </w:t>
      </w:r>
      <w:r w:rsidRPr="00194C8A">
        <w:rPr>
          <w:i/>
          <w:iCs/>
          <w:noProof/>
          <w:szCs w:val="24"/>
        </w:rPr>
        <w:t> (IJES), Volume3</w:t>
      </w:r>
      <w:r w:rsidRPr="00194C8A">
        <w:rPr>
          <w:noProof/>
          <w:szCs w:val="24"/>
        </w:rPr>
        <w:t xml:space="preserve">, (7), 06-09. </w:t>
      </w:r>
    </w:p>
    <w:p w14:paraId="2A331AE1"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p>
    <w:p w14:paraId="059B00CF"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Patidar, M., &amp; Belsare, S. S. (2015). Design and implementation of automatic irrigation system using arm7. </w:t>
      </w:r>
      <w:r w:rsidRPr="00194C8A">
        <w:rPr>
          <w:i/>
          <w:iCs/>
          <w:noProof/>
          <w:szCs w:val="24"/>
        </w:rPr>
        <w:t>IOSR Journal of Computer Engineering Ver. VII</w:t>
      </w:r>
      <w:r w:rsidRPr="00194C8A">
        <w:rPr>
          <w:noProof/>
          <w:szCs w:val="24"/>
        </w:rPr>
        <w:t xml:space="preserve">, </w:t>
      </w:r>
      <w:r w:rsidRPr="00194C8A">
        <w:rPr>
          <w:i/>
          <w:iCs/>
          <w:noProof/>
          <w:szCs w:val="24"/>
        </w:rPr>
        <w:t>17</w:t>
      </w:r>
      <w:r w:rsidRPr="00194C8A">
        <w:rPr>
          <w:noProof/>
          <w:szCs w:val="24"/>
        </w:rPr>
        <w:t xml:space="preserve">(3), 2278–2661. </w:t>
      </w:r>
      <w:hyperlink r:id="rId29" w:history="1">
        <w:r w:rsidRPr="00194C8A">
          <w:rPr>
            <w:rStyle w:val="Hyperlink"/>
            <w:noProof/>
            <w:color w:val="auto"/>
            <w:u w:val="none"/>
          </w:rPr>
          <w:t>https://doi.org/10.9790/0661-17377991</w:t>
        </w:r>
      </w:hyperlink>
    </w:p>
    <w:p w14:paraId="28518086" w14:textId="77777777" w:rsidR="00194C8A" w:rsidRPr="00194C8A" w:rsidRDefault="00194C8A" w:rsidP="00845FDA">
      <w:pPr>
        <w:widowControl w:val="0"/>
        <w:autoSpaceDE w:val="0"/>
        <w:autoSpaceDN w:val="0"/>
        <w:adjustRightInd w:val="0"/>
        <w:spacing w:line="360" w:lineRule="auto"/>
        <w:contextualSpacing/>
        <w:rPr>
          <w:noProof/>
          <w:szCs w:val="24"/>
        </w:rPr>
      </w:pPr>
    </w:p>
    <w:p w14:paraId="4D6D521F" w14:textId="77777777" w:rsidR="00C40CD2" w:rsidRPr="00194C8A" w:rsidRDefault="00C40CD2" w:rsidP="00845FDA">
      <w:pPr>
        <w:widowControl w:val="0"/>
        <w:autoSpaceDE w:val="0"/>
        <w:autoSpaceDN w:val="0"/>
        <w:adjustRightInd w:val="0"/>
        <w:spacing w:line="360" w:lineRule="auto"/>
        <w:ind w:left="480" w:hanging="480"/>
        <w:contextualSpacing/>
        <w:rPr>
          <w:szCs w:val="24"/>
          <w:shd w:val="clear" w:color="auto" w:fill="FFFFFF"/>
        </w:rPr>
      </w:pPr>
      <w:r w:rsidRPr="00194C8A">
        <w:rPr>
          <w:szCs w:val="24"/>
          <w:shd w:val="clear" w:color="auto" w:fill="FFFFFF"/>
        </w:rPr>
        <w:t>Phocaides, A. (2007). </w:t>
      </w:r>
      <w:r w:rsidRPr="00194C8A">
        <w:rPr>
          <w:i/>
          <w:iCs/>
          <w:szCs w:val="24"/>
          <w:shd w:val="clear" w:color="auto" w:fill="FFFFFF"/>
        </w:rPr>
        <w:t>Handbook on pressurized irrigation techniques</w:t>
      </w:r>
      <w:r w:rsidRPr="00194C8A">
        <w:rPr>
          <w:szCs w:val="24"/>
          <w:shd w:val="clear" w:color="auto" w:fill="FFFFFF"/>
        </w:rPr>
        <w:t>. Food &amp; Agriculture Organisation.</w:t>
      </w:r>
    </w:p>
    <w:p w14:paraId="75F455FC"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p>
    <w:p w14:paraId="3993A5E0"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Prathyusha, K., &amp; Suman, M. C. (2012). Design of embedded systems for the automation of drip irrigation, </w:t>
      </w:r>
      <w:r w:rsidRPr="00194C8A">
        <w:rPr>
          <w:i/>
          <w:iCs/>
          <w:noProof/>
          <w:szCs w:val="24"/>
        </w:rPr>
        <w:t>1</w:t>
      </w:r>
      <w:r w:rsidRPr="00194C8A">
        <w:rPr>
          <w:noProof/>
          <w:szCs w:val="24"/>
        </w:rPr>
        <w:t>(2), 254–258.</w:t>
      </w:r>
    </w:p>
    <w:p w14:paraId="2CC89BBA"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Rajpal, A., Jain, S., Khare, N., &amp; Shukla, A. K. (2011). Microcontroller-based automatic irrigation system with moisture sensors, (Icse), 94–96.</w:t>
      </w:r>
    </w:p>
    <w:p w14:paraId="270AFA53"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p>
    <w:p w14:paraId="6B320E21" w14:textId="77777777" w:rsidR="00C40CD2" w:rsidRPr="00194C8A" w:rsidRDefault="00C40CD2" w:rsidP="00845FDA">
      <w:pPr>
        <w:widowControl w:val="0"/>
        <w:autoSpaceDE w:val="0"/>
        <w:autoSpaceDN w:val="0"/>
        <w:adjustRightInd w:val="0"/>
        <w:spacing w:line="360" w:lineRule="auto"/>
        <w:ind w:left="480" w:hanging="480"/>
        <w:contextualSpacing/>
        <w:rPr>
          <w:rFonts w:eastAsia="Times New Roman"/>
          <w:noProof/>
          <w:szCs w:val="24"/>
          <w:lang w:val="en-US"/>
        </w:rPr>
      </w:pPr>
      <w:r w:rsidRPr="00194C8A">
        <w:rPr>
          <w:rFonts w:eastAsia="Times New Roman"/>
          <w:b/>
          <w:szCs w:val="24"/>
          <w:lang w:val="en-US"/>
        </w:rPr>
        <w:fldChar w:fldCharType="begin" w:fldLock="1"/>
      </w:r>
      <w:r w:rsidRPr="00194C8A">
        <w:rPr>
          <w:rFonts w:eastAsia="Times New Roman"/>
          <w:b/>
          <w:szCs w:val="24"/>
          <w:lang w:val="en-US"/>
        </w:rPr>
        <w:instrText xml:space="preserve">ADDIN Mendeley Bibliography CSL_BIBLIOGRAPHY </w:instrText>
      </w:r>
      <w:r w:rsidRPr="00194C8A">
        <w:rPr>
          <w:rFonts w:eastAsia="Times New Roman"/>
          <w:b/>
          <w:szCs w:val="24"/>
          <w:lang w:val="en-US"/>
        </w:rPr>
        <w:fldChar w:fldCharType="separate"/>
      </w:r>
      <w:r w:rsidRPr="00194C8A">
        <w:rPr>
          <w:rFonts w:eastAsia="Times New Roman"/>
          <w:noProof/>
          <w:szCs w:val="24"/>
          <w:lang w:val="en-US"/>
        </w:rPr>
        <w:t xml:space="preserve">Raju, B. V. (2017). An automatic form monitoring system using arduino and wireless sensor networks. </w:t>
      </w:r>
      <w:r w:rsidRPr="00194C8A">
        <w:rPr>
          <w:rFonts w:eastAsia="Times New Roman"/>
          <w:i/>
          <w:iCs/>
          <w:noProof/>
          <w:szCs w:val="24"/>
          <w:lang w:val="en-US"/>
        </w:rPr>
        <w:t>International Journal of Innovative Research in Science, Engineering and Technology(IJIRSET)</w:t>
      </w:r>
      <w:r w:rsidRPr="00194C8A">
        <w:rPr>
          <w:rFonts w:eastAsia="Times New Roman"/>
          <w:noProof/>
          <w:szCs w:val="24"/>
          <w:lang w:val="en-US"/>
        </w:rPr>
        <w:t xml:space="preserve">, </w:t>
      </w:r>
      <w:r w:rsidRPr="00194C8A">
        <w:rPr>
          <w:rFonts w:eastAsia="Times New Roman"/>
          <w:i/>
          <w:iCs/>
          <w:noProof/>
          <w:szCs w:val="24"/>
          <w:lang w:val="en-US"/>
        </w:rPr>
        <w:t>6</w:t>
      </w:r>
      <w:r w:rsidRPr="00194C8A">
        <w:rPr>
          <w:rFonts w:eastAsia="Times New Roman"/>
          <w:noProof/>
          <w:szCs w:val="24"/>
          <w:lang w:val="en-US"/>
        </w:rPr>
        <w:t xml:space="preserve">(7), 14777–14785. </w:t>
      </w:r>
    </w:p>
    <w:p w14:paraId="7A54E8DE" w14:textId="77777777" w:rsidR="00C40CD2" w:rsidRPr="00194C8A" w:rsidRDefault="00C40CD2" w:rsidP="00845FDA">
      <w:pPr>
        <w:widowControl w:val="0"/>
        <w:autoSpaceDE w:val="0"/>
        <w:autoSpaceDN w:val="0"/>
        <w:adjustRightInd w:val="0"/>
        <w:spacing w:line="360" w:lineRule="auto"/>
        <w:ind w:left="480" w:hanging="480"/>
        <w:contextualSpacing/>
        <w:rPr>
          <w:rFonts w:eastAsia="Times New Roman"/>
          <w:noProof/>
          <w:szCs w:val="24"/>
          <w:lang w:val="en-US"/>
        </w:rPr>
      </w:pPr>
    </w:p>
    <w:p w14:paraId="2676879C" w14:textId="77777777" w:rsidR="00C40CD2" w:rsidRPr="00194C8A" w:rsidRDefault="00C40CD2" w:rsidP="00845FDA">
      <w:pPr>
        <w:spacing w:line="360" w:lineRule="auto"/>
        <w:ind w:left="567" w:hanging="567"/>
        <w:contextualSpacing/>
        <w:rPr>
          <w:szCs w:val="24"/>
        </w:rPr>
      </w:pPr>
      <w:r w:rsidRPr="00194C8A">
        <w:rPr>
          <w:rFonts w:eastAsia="Times New Roman"/>
          <w:b/>
          <w:szCs w:val="24"/>
          <w:lang w:val="en-US"/>
        </w:rPr>
        <w:fldChar w:fldCharType="end"/>
      </w:r>
      <w:r w:rsidRPr="00194C8A">
        <w:rPr>
          <w:szCs w:val="24"/>
        </w:rPr>
        <w:t xml:space="preserve"> Ramli, N. L., Mohd Yamin, N., Ab Ghani, S., Saad, N. M., &amp; Md Sharif, S. A. (2015). Implementation of passive infrared sensor in street lighting automation system. </w:t>
      </w:r>
      <w:r w:rsidRPr="00194C8A">
        <w:rPr>
          <w:i/>
          <w:iCs/>
          <w:szCs w:val="24"/>
        </w:rPr>
        <w:t>ARPN Journal of Engineering and Applied Sciences</w:t>
      </w:r>
      <w:r w:rsidRPr="00194C8A">
        <w:rPr>
          <w:szCs w:val="24"/>
        </w:rPr>
        <w:t xml:space="preserve">, </w:t>
      </w:r>
      <w:r w:rsidRPr="00194C8A">
        <w:rPr>
          <w:i/>
          <w:iCs/>
          <w:szCs w:val="24"/>
        </w:rPr>
        <w:t>10</w:t>
      </w:r>
      <w:r w:rsidRPr="00194C8A">
        <w:rPr>
          <w:szCs w:val="24"/>
        </w:rPr>
        <w:t xml:space="preserve">(22), 17120–17126. </w:t>
      </w:r>
      <w:hyperlink r:id="rId30" w:history="1">
        <w:r w:rsidRPr="00194C8A">
          <w:rPr>
            <w:rStyle w:val="Hyperlink"/>
            <w:color w:val="auto"/>
            <w:u w:val="none"/>
          </w:rPr>
          <w:t>https://doi.org/10.1149/2.1151509jes</w:t>
        </w:r>
      </w:hyperlink>
    </w:p>
    <w:p w14:paraId="2C3D21FF"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p>
    <w:p w14:paraId="404E0190"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Ray, P. P. (2016). Internet of things cloud enabled MISSENARD index measurement for indoor occupants. </w:t>
      </w:r>
      <w:r w:rsidRPr="00194C8A">
        <w:rPr>
          <w:i/>
          <w:iCs/>
          <w:noProof/>
          <w:szCs w:val="24"/>
        </w:rPr>
        <w:t>Measurement</w:t>
      </w:r>
      <w:r w:rsidRPr="00194C8A">
        <w:rPr>
          <w:noProof/>
          <w:szCs w:val="24"/>
        </w:rPr>
        <w:t>, </w:t>
      </w:r>
      <w:r w:rsidRPr="00194C8A">
        <w:rPr>
          <w:i/>
          <w:iCs/>
          <w:noProof/>
          <w:szCs w:val="24"/>
        </w:rPr>
        <w:t>92</w:t>
      </w:r>
      <w:r w:rsidRPr="00194C8A">
        <w:rPr>
          <w:noProof/>
          <w:szCs w:val="24"/>
        </w:rPr>
        <w:t>, 157-165.</w:t>
      </w:r>
    </w:p>
    <w:p w14:paraId="0B9EC78F"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p>
    <w:p w14:paraId="655A6F0C" w14:textId="77777777" w:rsidR="00C40CD2" w:rsidRPr="00194C8A" w:rsidRDefault="00C40CD2" w:rsidP="00845FDA">
      <w:pPr>
        <w:spacing w:line="360" w:lineRule="auto"/>
        <w:ind w:left="567" w:hanging="567"/>
        <w:contextualSpacing/>
        <w:rPr>
          <w:i/>
          <w:szCs w:val="24"/>
        </w:rPr>
      </w:pPr>
      <w:r w:rsidRPr="00194C8A">
        <w:rPr>
          <w:szCs w:val="24"/>
        </w:rPr>
        <w:t xml:space="preserve">Sathyapriya, E., Naveenkumar, M. R., &amp; Dhivya, V. (2017). An empirical study on drip irrigation. </w:t>
      </w:r>
      <w:r w:rsidRPr="00194C8A">
        <w:rPr>
          <w:i/>
          <w:szCs w:val="24"/>
        </w:rPr>
        <w:t>National conference on Micro Irrigation, At TNAU, Coimbatore.</w:t>
      </w:r>
    </w:p>
    <w:p w14:paraId="5962FEBE"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p>
    <w:p w14:paraId="45D3A1A1" w14:textId="77777777" w:rsidR="00C40CD2" w:rsidRPr="00194C8A" w:rsidRDefault="00C40CD2" w:rsidP="00845FDA">
      <w:pPr>
        <w:autoSpaceDE w:val="0"/>
        <w:autoSpaceDN w:val="0"/>
        <w:adjustRightInd w:val="0"/>
        <w:spacing w:line="360" w:lineRule="auto"/>
        <w:ind w:left="567" w:hanging="567"/>
        <w:contextualSpacing/>
        <w:rPr>
          <w:szCs w:val="24"/>
        </w:rPr>
      </w:pPr>
      <w:r w:rsidRPr="00194C8A">
        <w:rPr>
          <w:szCs w:val="24"/>
        </w:rPr>
        <w:t xml:space="preserve">Sigrimis, N., Antsaklis, P., &amp; Groumpos, P. P. (2001). Advances in control of agriculture and the environment. </w:t>
      </w:r>
      <w:r w:rsidRPr="00194C8A">
        <w:rPr>
          <w:i/>
          <w:szCs w:val="24"/>
        </w:rPr>
        <w:t>IEEE Control Systems, 21(5),</w:t>
      </w:r>
      <w:r w:rsidRPr="00194C8A">
        <w:rPr>
          <w:szCs w:val="24"/>
        </w:rPr>
        <w:t xml:space="preserve"> 8-12.</w:t>
      </w:r>
    </w:p>
    <w:p w14:paraId="62EC78D3" w14:textId="77777777" w:rsidR="00C40CD2" w:rsidRPr="00194C8A" w:rsidRDefault="00C40CD2" w:rsidP="00845FDA">
      <w:pPr>
        <w:autoSpaceDE w:val="0"/>
        <w:autoSpaceDN w:val="0"/>
        <w:adjustRightInd w:val="0"/>
        <w:spacing w:line="360" w:lineRule="auto"/>
        <w:ind w:left="567" w:hanging="567"/>
        <w:contextualSpacing/>
        <w:rPr>
          <w:szCs w:val="24"/>
        </w:rPr>
      </w:pPr>
    </w:p>
    <w:p w14:paraId="24E4209A" w14:textId="77777777" w:rsidR="00C40CD2" w:rsidRPr="00194C8A" w:rsidRDefault="00C40CD2" w:rsidP="00845FDA">
      <w:pPr>
        <w:autoSpaceDE w:val="0"/>
        <w:autoSpaceDN w:val="0"/>
        <w:adjustRightInd w:val="0"/>
        <w:spacing w:line="360" w:lineRule="auto"/>
        <w:ind w:left="567" w:hanging="567"/>
        <w:contextualSpacing/>
        <w:rPr>
          <w:szCs w:val="24"/>
        </w:rPr>
      </w:pPr>
      <w:r w:rsidRPr="00194C8A">
        <w:rPr>
          <w:szCs w:val="24"/>
        </w:rPr>
        <w:t>Song, Y., Sun, H., Li, M., &amp; Zhang, Q. (2015). Technology application of smart spray in agriculture: A review. </w:t>
      </w:r>
      <w:r w:rsidRPr="00194C8A">
        <w:rPr>
          <w:i/>
          <w:iCs/>
          <w:szCs w:val="24"/>
        </w:rPr>
        <w:t>Intelligent Automation &amp; Soft Computing</w:t>
      </w:r>
      <w:r w:rsidRPr="00194C8A">
        <w:rPr>
          <w:szCs w:val="24"/>
        </w:rPr>
        <w:t>, </w:t>
      </w:r>
      <w:r w:rsidRPr="00194C8A">
        <w:rPr>
          <w:i/>
          <w:iCs/>
          <w:szCs w:val="24"/>
        </w:rPr>
        <w:t>21</w:t>
      </w:r>
      <w:r w:rsidRPr="00194C8A">
        <w:rPr>
          <w:szCs w:val="24"/>
        </w:rPr>
        <w:t>(3), 319-333.</w:t>
      </w:r>
    </w:p>
    <w:p w14:paraId="5EC387A3"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p>
    <w:p w14:paraId="0E37744D" w14:textId="77777777" w:rsidR="00C40CD2" w:rsidRPr="00194C8A" w:rsidRDefault="00C40CD2" w:rsidP="00845FDA">
      <w:pPr>
        <w:autoSpaceDE w:val="0"/>
        <w:autoSpaceDN w:val="0"/>
        <w:adjustRightInd w:val="0"/>
        <w:spacing w:line="360" w:lineRule="auto"/>
        <w:ind w:left="567" w:hanging="567"/>
        <w:contextualSpacing/>
        <w:rPr>
          <w:szCs w:val="24"/>
        </w:rPr>
      </w:pPr>
      <w:r w:rsidRPr="00194C8A">
        <w:rPr>
          <w:szCs w:val="24"/>
          <w:shd w:val="clear" w:color="auto" w:fill="FFFFFF"/>
        </w:rPr>
        <w:t>Shankar, M. S., Ramanjaneyulu, A., &amp; Neelima, T. (2015). Sprinkler irrigation–an asset in water scarce and undulating areas.</w:t>
      </w:r>
    </w:p>
    <w:p w14:paraId="007559A9"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p>
    <w:p w14:paraId="30FD57E6" w14:textId="62E83199"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Sharma, R. K., &amp; Singh, S. (2008). Integrated water management, irrigation methods. </w:t>
      </w:r>
      <w:r w:rsidRPr="00194C8A">
        <w:rPr>
          <w:i/>
          <w:iCs/>
          <w:noProof/>
          <w:szCs w:val="24"/>
        </w:rPr>
        <w:t>National Science Digital Library</w:t>
      </w:r>
      <w:r w:rsidRPr="00194C8A">
        <w:rPr>
          <w:noProof/>
          <w:szCs w:val="24"/>
        </w:rPr>
        <w:t xml:space="preserve">. Retrieved from </w:t>
      </w:r>
      <w:hyperlink r:id="rId31" w:history="1">
        <w:r w:rsidR="00194C8A" w:rsidRPr="00194C8A">
          <w:rPr>
            <w:rStyle w:val="Hyperlink"/>
            <w:noProof/>
            <w:color w:val="auto"/>
            <w:szCs w:val="24"/>
            <w:u w:val="none"/>
          </w:rPr>
          <w:t>http://nsdl.niscair.res.in/jspui/handle/123456789/552</w:t>
        </w:r>
      </w:hyperlink>
    </w:p>
    <w:p w14:paraId="0221F28B"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p>
    <w:p w14:paraId="6B627142"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Smith, M., Muñoz, G., &amp; Sanz Alvarez, J. (2014). </w:t>
      </w:r>
      <w:r w:rsidRPr="00194C8A">
        <w:rPr>
          <w:iCs/>
          <w:noProof/>
          <w:szCs w:val="24"/>
        </w:rPr>
        <w:t>Irrigation Techniques for Small-scale Farmers: Key Practices for DRR Implementers</w:t>
      </w:r>
      <w:r w:rsidRPr="00194C8A">
        <w:rPr>
          <w:noProof/>
          <w:szCs w:val="24"/>
        </w:rPr>
        <w:t>.</w:t>
      </w:r>
    </w:p>
    <w:p w14:paraId="3A9FE05C"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p>
    <w:p w14:paraId="226F0776" w14:textId="77777777" w:rsidR="00C40CD2" w:rsidRPr="00194C8A" w:rsidRDefault="00C40CD2" w:rsidP="00845FDA">
      <w:pPr>
        <w:autoSpaceDE w:val="0"/>
        <w:autoSpaceDN w:val="0"/>
        <w:adjustRightInd w:val="0"/>
        <w:spacing w:line="360" w:lineRule="auto"/>
        <w:ind w:left="567" w:hanging="567"/>
        <w:contextualSpacing/>
        <w:rPr>
          <w:szCs w:val="24"/>
        </w:rPr>
      </w:pPr>
      <w:bookmarkStart w:id="158" w:name="_Hlk531362563"/>
      <w:r w:rsidRPr="00194C8A">
        <w:rPr>
          <w:szCs w:val="24"/>
        </w:rPr>
        <w:t>Stentz, A., Dima, C., Wellington, C., Herman, H., &amp; Stager, D. (2002). A system for semi-autonomous tractor operations. </w:t>
      </w:r>
      <w:r w:rsidRPr="00194C8A">
        <w:rPr>
          <w:i/>
          <w:iCs/>
          <w:szCs w:val="24"/>
        </w:rPr>
        <w:t>Autonomous Robots</w:t>
      </w:r>
      <w:r w:rsidRPr="00194C8A">
        <w:rPr>
          <w:szCs w:val="24"/>
        </w:rPr>
        <w:t>, </w:t>
      </w:r>
      <w:r w:rsidRPr="00194C8A">
        <w:rPr>
          <w:i/>
          <w:iCs/>
          <w:szCs w:val="24"/>
        </w:rPr>
        <w:t>13</w:t>
      </w:r>
      <w:r w:rsidRPr="00194C8A">
        <w:rPr>
          <w:szCs w:val="24"/>
        </w:rPr>
        <w:t>(1), 87-104.</w:t>
      </w:r>
    </w:p>
    <w:p w14:paraId="187DEBC6" w14:textId="77777777" w:rsidR="00C40CD2" w:rsidRPr="00194C8A" w:rsidRDefault="00C40CD2" w:rsidP="00845FDA">
      <w:pPr>
        <w:autoSpaceDE w:val="0"/>
        <w:autoSpaceDN w:val="0"/>
        <w:adjustRightInd w:val="0"/>
        <w:spacing w:line="360" w:lineRule="auto"/>
        <w:ind w:left="567" w:hanging="567"/>
        <w:contextualSpacing/>
        <w:rPr>
          <w:szCs w:val="24"/>
          <w:shd w:val="clear" w:color="auto" w:fill="FFFFFF"/>
        </w:rPr>
      </w:pPr>
    </w:p>
    <w:p w14:paraId="31CABD5C" w14:textId="77777777" w:rsidR="00C40CD2" w:rsidRPr="00194C8A" w:rsidRDefault="00C40CD2" w:rsidP="00845FDA">
      <w:pPr>
        <w:autoSpaceDE w:val="0"/>
        <w:autoSpaceDN w:val="0"/>
        <w:adjustRightInd w:val="0"/>
        <w:spacing w:line="360" w:lineRule="auto"/>
        <w:ind w:left="567" w:hanging="567"/>
        <w:contextualSpacing/>
        <w:rPr>
          <w:szCs w:val="24"/>
          <w:shd w:val="clear" w:color="auto" w:fill="FFFFFF"/>
        </w:rPr>
      </w:pPr>
      <w:r w:rsidRPr="00194C8A">
        <w:rPr>
          <w:szCs w:val="24"/>
          <w:shd w:val="clear" w:color="auto" w:fill="FFFFFF"/>
        </w:rPr>
        <w:t>Szczepaniak</w:t>
      </w:r>
      <w:bookmarkEnd w:id="158"/>
      <w:r w:rsidRPr="00194C8A">
        <w:rPr>
          <w:szCs w:val="24"/>
          <w:shd w:val="clear" w:color="auto" w:fill="FFFFFF"/>
        </w:rPr>
        <w:t>, J., Pawłowski, T., Rogacki, R., Wojciechowski, J., &amp; Dudziński, P. (2014). Mechatronic control system in a tilling–and–sowing combined machine. </w:t>
      </w:r>
      <w:r w:rsidRPr="00194C8A">
        <w:rPr>
          <w:i/>
          <w:iCs/>
          <w:szCs w:val="24"/>
          <w:shd w:val="clear" w:color="auto" w:fill="FFFFFF"/>
        </w:rPr>
        <w:t>Nauczni Izwiestija</w:t>
      </w:r>
      <w:r w:rsidRPr="00194C8A">
        <w:rPr>
          <w:szCs w:val="24"/>
          <w:shd w:val="clear" w:color="auto" w:fill="FFFFFF"/>
        </w:rPr>
        <w:t>, </w:t>
      </w:r>
      <w:r w:rsidRPr="00194C8A">
        <w:rPr>
          <w:i/>
          <w:iCs/>
          <w:szCs w:val="24"/>
          <w:shd w:val="clear" w:color="auto" w:fill="FFFFFF"/>
        </w:rPr>
        <w:t>154</w:t>
      </w:r>
      <w:r w:rsidRPr="00194C8A">
        <w:rPr>
          <w:szCs w:val="24"/>
          <w:shd w:val="clear" w:color="auto" w:fill="FFFFFF"/>
        </w:rPr>
        <w:t>(5), 72-74.</w:t>
      </w:r>
    </w:p>
    <w:p w14:paraId="49CF2F43" w14:textId="77777777" w:rsidR="00C40CD2" w:rsidRPr="00194C8A" w:rsidRDefault="00C40CD2" w:rsidP="00845FDA">
      <w:pPr>
        <w:autoSpaceDE w:val="0"/>
        <w:autoSpaceDN w:val="0"/>
        <w:adjustRightInd w:val="0"/>
        <w:spacing w:line="360" w:lineRule="auto"/>
        <w:ind w:left="567" w:hanging="567"/>
        <w:contextualSpacing/>
        <w:rPr>
          <w:szCs w:val="24"/>
          <w:shd w:val="clear" w:color="auto" w:fill="FFFFFF"/>
        </w:rPr>
      </w:pPr>
    </w:p>
    <w:p w14:paraId="2C550A10" w14:textId="0B222677" w:rsidR="00C40CD2" w:rsidRPr="00194C8A" w:rsidRDefault="00C40CD2" w:rsidP="00845FDA">
      <w:pPr>
        <w:pStyle w:val="Default"/>
        <w:spacing w:line="360" w:lineRule="auto"/>
        <w:ind w:left="567" w:hanging="567"/>
        <w:contextualSpacing/>
        <w:jc w:val="both"/>
        <w:rPr>
          <w:color w:val="auto"/>
        </w:rPr>
      </w:pPr>
      <w:r w:rsidRPr="00194C8A">
        <w:rPr>
          <w:color w:val="auto"/>
        </w:rPr>
        <w:t xml:space="preserve">Todd Rohde, The Straight Dope on Mechatronics, </w:t>
      </w:r>
      <w:r w:rsidRPr="00194C8A">
        <w:rPr>
          <w:i/>
          <w:iCs/>
          <w:color w:val="auto"/>
        </w:rPr>
        <w:t>Yaskawa, the company that invented the term, describes its evolution</w:t>
      </w:r>
      <w:r w:rsidRPr="00194C8A">
        <w:rPr>
          <w:color w:val="auto"/>
        </w:rPr>
        <w:t>, Yaskawa Electric America, Inc. (2009). Retrieved from http://www.yaskawa.com/site/products.nsf/staticpagesnewwindow/mechatronics.html.</w:t>
      </w:r>
    </w:p>
    <w:p w14:paraId="556FD0CB" w14:textId="77777777" w:rsidR="00C40CD2" w:rsidRPr="00194C8A" w:rsidRDefault="00C40CD2" w:rsidP="00845FDA">
      <w:pPr>
        <w:autoSpaceDE w:val="0"/>
        <w:autoSpaceDN w:val="0"/>
        <w:adjustRightInd w:val="0"/>
        <w:spacing w:line="360" w:lineRule="auto"/>
        <w:ind w:left="567" w:hanging="567"/>
        <w:contextualSpacing/>
        <w:rPr>
          <w:szCs w:val="24"/>
          <w:shd w:val="clear" w:color="auto" w:fill="FFFFFF"/>
        </w:rPr>
      </w:pPr>
    </w:p>
    <w:p w14:paraId="3DA9D270" w14:textId="77777777" w:rsidR="00C40CD2" w:rsidRPr="00194C8A" w:rsidRDefault="00C40CD2" w:rsidP="00845FDA">
      <w:pPr>
        <w:autoSpaceDE w:val="0"/>
        <w:autoSpaceDN w:val="0"/>
        <w:adjustRightInd w:val="0"/>
        <w:spacing w:line="360" w:lineRule="auto"/>
        <w:ind w:left="567" w:hanging="567"/>
        <w:contextualSpacing/>
        <w:rPr>
          <w:szCs w:val="24"/>
        </w:rPr>
      </w:pPr>
      <w:r w:rsidRPr="00194C8A">
        <w:rPr>
          <w:szCs w:val="24"/>
        </w:rPr>
        <w:t>Tyagi, A., Gupta, N., Navani, J. P., Tiwari, M. R., &amp; Gupta, M. A. (2017). Smart irrigation system. </w:t>
      </w:r>
      <w:r w:rsidRPr="00194C8A">
        <w:rPr>
          <w:i/>
          <w:iCs/>
          <w:szCs w:val="24"/>
        </w:rPr>
        <w:t>International Journal for Innovative Research in Science &amp; Technology</w:t>
      </w:r>
      <w:r w:rsidRPr="00194C8A">
        <w:rPr>
          <w:szCs w:val="24"/>
        </w:rPr>
        <w:t>, </w:t>
      </w:r>
      <w:r w:rsidRPr="00194C8A">
        <w:rPr>
          <w:i/>
          <w:iCs/>
          <w:szCs w:val="24"/>
        </w:rPr>
        <w:t>3</w:t>
      </w:r>
      <w:r w:rsidRPr="00194C8A">
        <w:rPr>
          <w:szCs w:val="24"/>
        </w:rPr>
        <w:t>(10).</w:t>
      </w:r>
    </w:p>
    <w:p w14:paraId="36FAF299"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szCs w:val="24"/>
          <w:lang w:val="en-US"/>
        </w:rPr>
        <w:fldChar w:fldCharType="begin" w:fldLock="1"/>
      </w:r>
      <w:r w:rsidRPr="00194C8A">
        <w:rPr>
          <w:szCs w:val="24"/>
          <w:lang w:val="en-US"/>
        </w:rPr>
        <w:instrText xml:space="preserve">ADDIN Mendeley Bibliography CSL_BIBLIOGRAPHY </w:instrText>
      </w:r>
      <w:r w:rsidRPr="00194C8A">
        <w:rPr>
          <w:szCs w:val="24"/>
          <w:lang w:val="en-US"/>
        </w:rPr>
        <w:fldChar w:fldCharType="separate"/>
      </w:r>
    </w:p>
    <w:p w14:paraId="54399E3D"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Umeh, M., Njideka, M., Okafor, S. O., &amp; Agba, F. C. (2015). Intelligent microcontroller-based irrigation system with sensors. </w:t>
      </w:r>
      <w:r w:rsidRPr="00194C8A">
        <w:rPr>
          <w:i/>
          <w:iCs/>
          <w:noProof/>
          <w:szCs w:val="24"/>
        </w:rPr>
        <w:t>American Journal of Computer Science and Engineering</w:t>
      </w:r>
      <w:r w:rsidRPr="00194C8A">
        <w:rPr>
          <w:noProof/>
          <w:szCs w:val="24"/>
        </w:rPr>
        <w:t xml:space="preserve">, </w:t>
      </w:r>
      <w:r w:rsidRPr="00194C8A">
        <w:rPr>
          <w:i/>
          <w:iCs/>
          <w:noProof/>
          <w:szCs w:val="24"/>
        </w:rPr>
        <w:t>2</w:t>
      </w:r>
      <w:r w:rsidRPr="00194C8A">
        <w:rPr>
          <w:noProof/>
          <w:szCs w:val="24"/>
        </w:rPr>
        <w:t>(1), 1–4.</w:t>
      </w:r>
    </w:p>
    <w:p w14:paraId="41786F04"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fldChar w:fldCharType="begin" w:fldLock="1"/>
      </w:r>
      <w:r w:rsidRPr="00194C8A">
        <w:rPr>
          <w:noProof/>
          <w:szCs w:val="24"/>
        </w:rPr>
        <w:instrText xml:space="preserve">ADDIN Mendeley Bibliography CSL_BIBLIOGRAPHY </w:instrText>
      </w:r>
      <w:r w:rsidRPr="00194C8A">
        <w:rPr>
          <w:noProof/>
          <w:szCs w:val="24"/>
        </w:rPr>
        <w:fldChar w:fldCharType="separate"/>
      </w:r>
    </w:p>
    <w:p w14:paraId="4447B2A9"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Van Iersel, M., Seymour, R. M., Chappell, M., Watson, F., &amp; Dove, S. (2009). Soil moisture sensor-based irrigation reduces water use and nutrient leaching in a commercial nursery. In </w:t>
      </w:r>
      <w:r w:rsidRPr="00194C8A">
        <w:rPr>
          <w:i/>
          <w:iCs/>
          <w:noProof/>
          <w:szCs w:val="24"/>
        </w:rPr>
        <w:t>Proc. Southern Nursery Assn. Res. Conference,</w:t>
      </w:r>
      <w:r w:rsidRPr="00194C8A">
        <w:rPr>
          <w:noProof/>
          <w:szCs w:val="24"/>
        </w:rPr>
        <w:t> 54(5), 17-21.</w:t>
      </w:r>
    </w:p>
    <w:p w14:paraId="0D9DDECE" w14:textId="77777777" w:rsidR="00C40CD2" w:rsidRPr="00194C8A" w:rsidRDefault="00C40CD2" w:rsidP="00845FDA">
      <w:pPr>
        <w:widowControl w:val="0"/>
        <w:autoSpaceDE w:val="0"/>
        <w:autoSpaceDN w:val="0"/>
        <w:adjustRightInd w:val="0"/>
        <w:spacing w:line="360" w:lineRule="auto"/>
        <w:ind w:left="480" w:hanging="480"/>
        <w:contextualSpacing/>
        <w:rPr>
          <w:szCs w:val="24"/>
          <w:lang w:val="en-US"/>
        </w:rPr>
      </w:pPr>
      <w:r w:rsidRPr="00194C8A">
        <w:rPr>
          <w:noProof/>
          <w:szCs w:val="24"/>
        </w:rPr>
        <w:fldChar w:fldCharType="end"/>
      </w:r>
      <w:r w:rsidRPr="00194C8A">
        <w:rPr>
          <w:szCs w:val="24"/>
          <w:lang w:val="en-US"/>
        </w:rPr>
        <w:fldChar w:fldCharType="end"/>
      </w:r>
    </w:p>
    <w:p w14:paraId="7C793D67" w14:textId="77777777" w:rsidR="00C40CD2" w:rsidRPr="00194C8A" w:rsidRDefault="00C40CD2" w:rsidP="00845FDA">
      <w:pPr>
        <w:widowControl w:val="0"/>
        <w:autoSpaceDE w:val="0"/>
        <w:autoSpaceDN w:val="0"/>
        <w:adjustRightInd w:val="0"/>
        <w:spacing w:line="360" w:lineRule="auto"/>
        <w:ind w:left="480" w:hanging="480"/>
        <w:contextualSpacing/>
        <w:rPr>
          <w:noProof/>
          <w:szCs w:val="24"/>
        </w:rPr>
      </w:pPr>
      <w:r w:rsidRPr="00194C8A">
        <w:rPr>
          <w:noProof/>
          <w:szCs w:val="24"/>
        </w:rPr>
        <w:t xml:space="preserve">Vellidis, G., Tucker, M., Perry, C., Kvien, C., &amp; Bednarz, C. (2008). A real-time wireless smart sensor array for scheduling irrigation. </w:t>
      </w:r>
      <w:r w:rsidRPr="00194C8A">
        <w:rPr>
          <w:i/>
          <w:iCs/>
          <w:noProof/>
          <w:szCs w:val="24"/>
        </w:rPr>
        <w:t>Computers and Electronics in Agriculture</w:t>
      </w:r>
      <w:r w:rsidRPr="00194C8A">
        <w:rPr>
          <w:noProof/>
          <w:szCs w:val="24"/>
        </w:rPr>
        <w:t xml:space="preserve">, </w:t>
      </w:r>
      <w:r w:rsidRPr="00194C8A">
        <w:rPr>
          <w:i/>
          <w:iCs/>
          <w:noProof/>
          <w:szCs w:val="24"/>
        </w:rPr>
        <w:t>61</w:t>
      </w:r>
      <w:r w:rsidRPr="00194C8A">
        <w:rPr>
          <w:noProof/>
          <w:szCs w:val="24"/>
        </w:rPr>
        <w:t>(1), 44–50. https://doi.org/10.1016/j.compag.2007.05.009</w:t>
      </w:r>
    </w:p>
    <w:p w14:paraId="52359DF0" w14:textId="77777777" w:rsidR="00C40CD2" w:rsidRPr="00194C8A" w:rsidRDefault="00C40CD2" w:rsidP="00845FDA">
      <w:pPr>
        <w:spacing w:line="360" w:lineRule="auto"/>
        <w:contextualSpacing/>
        <w:rPr>
          <w:szCs w:val="24"/>
        </w:rPr>
      </w:pPr>
    </w:p>
    <w:p w14:paraId="2438FB1E" w14:textId="00C39938" w:rsidR="00316EC8" w:rsidRPr="00194C8A" w:rsidRDefault="00C40CD2" w:rsidP="00845FDA">
      <w:pPr>
        <w:spacing w:line="360" w:lineRule="auto"/>
        <w:ind w:left="567" w:hanging="567"/>
        <w:contextualSpacing/>
        <w:rPr>
          <w:shd w:val="clear" w:color="auto" w:fill="FFFFFF"/>
        </w:rPr>
      </w:pPr>
      <w:r w:rsidRPr="00194C8A">
        <w:rPr>
          <w:szCs w:val="24"/>
          <w:shd w:val="clear" w:color="auto" w:fill="FFFFFF"/>
        </w:rPr>
        <w:t>Wikipedia contributors. (2019, January 13). Irrigation. In </w:t>
      </w:r>
      <w:r w:rsidRPr="00194C8A">
        <w:rPr>
          <w:i/>
          <w:iCs/>
          <w:szCs w:val="24"/>
          <w:shd w:val="clear" w:color="auto" w:fill="FFFFFF"/>
        </w:rPr>
        <w:t>Wikipedia, The Free Encyclopedia</w:t>
      </w:r>
      <w:r w:rsidRPr="00194C8A">
        <w:rPr>
          <w:szCs w:val="24"/>
          <w:shd w:val="clear" w:color="auto" w:fill="FFFFFF"/>
        </w:rPr>
        <w:t xml:space="preserve">. Retrieved 12:15, January 19, 2019, </w:t>
      </w:r>
      <w:r w:rsidRPr="00C40CD2">
        <w:rPr>
          <w:szCs w:val="24"/>
          <w:shd w:val="clear" w:color="auto" w:fill="FFFFFF"/>
        </w:rPr>
        <w:t>from </w:t>
      </w:r>
      <w:hyperlink r:id="rId32" w:history="1">
        <w:r w:rsidRPr="00C40CD2">
          <w:rPr>
            <w:rStyle w:val="Hyperlink"/>
            <w:color w:val="auto"/>
            <w:u w:val="none"/>
            <w:shd w:val="clear" w:color="auto" w:fill="FFFFFF"/>
          </w:rPr>
          <w:t>https://en.wikipedia.org/w/index.php?Title=Irrigation &amp;oldid=878263727</w:t>
        </w:r>
      </w:hyperlink>
    </w:p>
    <w:sectPr w:rsidR="00316EC8" w:rsidRPr="00194C8A" w:rsidSect="006E378C">
      <w:pgSz w:w="11906" w:h="16838"/>
      <w:pgMar w:top="1418" w:right="1418" w:bottom="1418"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D84CE0" w14:textId="77777777" w:rsidR="00402DCA" w:rsidRDefault="00402DCA" w:rsidP="00142D73">
      <w:r>
        <w:separator/>
      </w:r>
    </w:p>
  </w:endnote>
  <w:endnote w:type="continuationSeparator" w:id="0">
    <w:p w14:paraId="4F35907E" w14:textId="77777777" w:rsidR="00402DCA" w:rsidRDefault="00402DCA" w:rsidP="00142D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9689618"/>
      <w:docPartObj>
        <w:docPartGallery w:val="Page Numbers (Bottom of Page)"/>
        <w:docPartUnique/>
      </w:docPartObj>
    </w:sdtPr>
    <w:sdtEndPr>
      <w:rPr>
        <w:noProof/>
      </w:rPr>
    </w:sdtEndPr>
    <w:sdtContent>
      <w:p w14:paraId="14CB26E3" w14:textId="77777777" w:rsidR="007261C2" w:rsidRDefault="007261C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9F8BA2" w14:textId="77777777" w:rsidR="007261C2" w:rsidRDefault="007261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B6CCD0" w14:textId="77777777" w:rsidR="00402DCA" w:rsidRDefault="00402DCA" w:rsidP="00142D73">
      <w:r>
        <w:separator/>
      </w:r>
    </w:p>
  </w:footnote>
  <w:footnote w:type="continuationSeparator" w:id="0">
    <w:p w14:paraId="40E0083C" w14:textId="77777777" w:rsidR="00402DCA" w:rsidRDefault="00402DCA" w:rsidP="00142D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9148A2" w14:textId="77777777" w:rsidR="007261C2" w:rsidRPr="005E6420" w:rsidRDefault="007261C2">
    <w:pPr>
      <w:pStyle w:val="Header"/>
      <w:rPr>
        <w:lang w:val="en-US"/>
      </w:rPr>
    </w:pPr>
    <w:r>
      <w:rPr>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C2021"/>
    <w:multiLevelType w:val="multilevel"/>
    <w:tmpl w:val="3DC8823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3EF37C9"/>
    <w:multiLevelType w:val="hybridMultilevel"/>
    <w:tmpl w:val="D556063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686615"/>
    <w:multiLevelType w:val="multilevel"/>
    <w:tmpl w:val="417247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0CC4A46"/>
    <w:multiLevelType w:val="hybridMultilevel"/>
    <w:tmpl w:val="600E8A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FD22D2"/>
    <w:multiLevelType w:val="hybridMultilevel"/>
    <w:tmpl w:val="1A36DE8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439E56FE"/>
    <w:multiLevelType w:val="hybridMultilevel"/>
    <w:tmpl w:val="46DE0AF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A276CCE"/>
    <w:multiLevelType w:val="hybridMultilevel"/>
    <w:tmpl w:val="3AF8C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C64D8F"/>
    <w:multiLevelType w:val="hybridMultilevel"/>
    <w:tmpl w:val="45845E8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47057C"/>
    <w:multiLevelType w:val="hybridMultilevel"/>
    <w:tmpl w:val="470AB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43D7C1E"/>
    <w:multiLevelType w:val="hybridMultilevel"/>
    <w:tmpl w:val="CF766C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552F26BC"/>
    <w:multiLevelType w:val="hybridMultilevel"/>
    <w:tmpl w:val="3DA44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974E80"/>
    <w:multiLevelType w:val="hybridMultilevel"/>
    <w:tmpl w:val="82D21B0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6A5C1EAF"/>
    <w:multiLevelType w:val="hybridMultilevel"/>
    <w:tmpl w:val="D166B65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AA7462"/>
    <w:multiLevelType w:val="hybridMultilevel"/>
    <w:tmpl w:val="B3EE3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6FA1B83"/>
    <w:multiLevelType w:val="hybridMultilevel"/>
    <w:tmpl w:val="F64C701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7F24FE5"/>
    <w:multiLevelType w:val="hybridMultilevel"/>
    <w:tmpl w:val="ADA41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15"/>
  </w:num>
  <w:num w:numId="4">
    <w:abstractNumId w:val="12"/>
  </w:num>
  <w:num w:numId="5">
    <w:abstractNumId w:val="11"/>
  </w:num>
  <w:num w:numId="6">
    <w:abstractNumId w:val="4"/>
  </w:num>
  <w:num w:numId="7">
    <w:abstractNumId w:val="3"/>
  </w:num>
  <w:num w:numId="8">
    <w:abstractNumId w:val="13"/>
  </w:num>
  <w:num w:numId="9">
    <w:abstractNumId w:val="8"/>
  </w:num>
  <w:num w:numId="10">
    <w:abstractNumId w:val="14"/>
  </w:num>
  <w:num w:numId="11">
    <w:abstractNumId w:val="1"/>
  </w:num>
  <w:num w:numId="12">
    <w:abstractNumId w:val="5"/>
  </w:num>
  <w:num w:numId="13">
    <w:abstractNumId w:val="7"/>
  </w:num>
  <w:num w:numId="14">
    <w:abstractNumId w:val="2"/>
  </w:num>
  <w:num w:numId="15">
    <w:abstractNumId w:val="0"/>
  </w:num>
  <w:num w:numId="16">
    <w:abstractNumId w:val="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IwMTUxNLQ0NTG3NDBX0lEKTi0uzszPAykwrAUAtPl51CwAAAA="/>
  </w:docVars>
  <w:rsids>
    <w:rsidRoot w:val="00DD36D2"/>
    <w:rsid w:val="000035C3"/>
    <w:rsid w:val="0000702D"/>
    <w:rsid w:val="00032569"/>
    <w:rsid w:val="000373C7"/>
    <w:rsid w:val="00043D98"/>
    <w:rsid w:val="00051883"/>
    <w:rsid w:val="00057C90"/>
    <w:rsid w:val="000747BA"/>
    <w:rsid w:val="000B1549"/>
    <w:rsid w:val="000B199A"/>
    <w:rsid w:val="000C5A86"/>
    <w:rsid w:val="000D29A8"/>
    <w:rsid w:val="000E0FDA"/>
    <w:rsid w:val="000E13D9"/>
    <w:rsid w:val="000E7830"/>
    <w:rsid w:val="001002E0"/>
    <w:rsid w:val="0011393A"/>
    <w:rsid w:val="0012729B"/>
    <w:rsid w:val="0013568C"/>
    <w:rsid w:val="00137240"/>
    <w:rsid w:val="001428C7"/>
    <w:rsid w:val="00142D73"/>
    <w:rsid w:val="00152F8C"/>
    <w:rsid w:val="00176066"/>
    <w:rsid w:val="00186FC3"/>
    <w:rsid w:val="00191FFA"/>
    <w:rsid w:val="00194C8A"/>
    <w:rsid w:val="001A1266"/>
    <w:rsid w:val="001A1F69"/>
    <w:rsid w:val="001A3503"/>
    <w:rsid w:val="001B33FE"/>
    <w:rsid w:val="001B3590"/>
    <w:rsid w:val="001B71E8"/>
    <w:rsid w:val="001C3336"/>
    <w:rsid w:val="001D3180"/>
    <w:rsid w:val="001E57E0"/>
    <w:rsid w:val="00215F9A"/>
    <w:rsid w:val="00230CAD"/>
    <w:rsid w:val="002471D4"/>
    <w:rsid w:val="00266CA1"/>
    <w:rsid w:val="00267CFF"/>
    <w:rsid w:val="002833D4"/>
    <w:rsid w:val="002879BE"/>
    <w:rsid w:val="002B62D3"/>
    <w:rsid w:val="002D2B34"/>
    <w:rsid w:val="002D7BC6"/>
    <w:rsid w:val="002E2474"/>
    <w:rsid w:val="002E6C9B"/>
    <w:rsid w:val="00305D5B"/>
    <w:rsid w:val="003119E5"/>
    <w:rsid w:val="00316EC8"/>
    <w:rsid w:val="00334A46"/>
    <w:rsid w:val="003374A1"/>
    <w:rsid w:val="003524F4"/>
    <w:rsid w:val="00356EEF"/>
    <w:rsid w:val="00363708"/>
    <w:rsid w:val="00384A9A"/>
    <w:rsid w:val="003858E6"/>
    <w:rsid w:val="00393A88"/>
    <w:rsid w:val="003A7655"/>
    <w:rsid w:val="003D1217"/>
    <w:rsid w:val="003D23BF"/>
    <w:rsid w:val="003E4F84"/>
    <w:rsid w:val="003E56BE"/>
    <w:rsid w:val="00400475"/>
    <w:rsid w:val="00402DCA"/>
    <w:rsid w:val="004070AD"/>
    <w:rsid w:val="00410208"/>
    <w:rsid w:val="004315E4"/>
    <w:rsid w:val="00433EAC"/>
    <w:rsid w:val="004446CF"/>
    <w:rsid w:val="004504A0"/>
    <w:rsid w:val="00453447"/>
    <w:rsid w:val="00464562"/>
    <w:rsid w:val="00475A1F"/>
    <w:rsid w:val="004836DF"/>
    <w:rsid w:val="00497D24"/>
    <w:rsid w:val="004B5970"/>
    <w:rsid w:val="004F1A2D"/>
    <w:rsid w:val="004F1F89"/>
    <w:rsid w:val="004F36B4"/>
    <w:rsid w:val="004F3EBB"/>
    <w:rsid w:val="004F48B3"/>
    <w:rsid w:val="005237CC"/>
    <w:rsid w:val="00532AA2"/>
    <w:rsid w:val="00552926"/>
    <w:rsid w:val="005542B1"/>
    <w:rsid w:val="00554D49"/>
    <w:rsid w:val="005607AD"/>
    <w:rsid w:val="00565A7D"/>
    <w:rsid w:val="005736E1"/>
    <w:rsid w:val="00586FC4"/>
    <w:rsid w:val="005930BE"/>
    <w:rsid w:val="005B06F3"/>
    <w:rsid w:val="005B3A9F"/>
    <w:rsid w:val="005B45B6"/>
    <w:rsid w:val="005B46EB"/>
    <w:rsid w:val="005B6AAE"/>
    <w:rsid w:val="005E6420"/>
    <w:rsid w:val="00627042"/>
    <w:rsid w:val="00641F2B"/>
    <w:rsid w:val="0068192D"/>
    <w:rsid w:val="006A5EC6"/>
    <w:rsid w:val="006C07A6"/>
    <w:rsid w:val="006E378C"/>
    <w:rsid w:val="006F3FB1"/>
    <w:rsid w:val="006F4533"/>
    <w:rsid w:val="0070423C"/>
    <w:rsid w:val="007261C2"/>
    <w:rsid w:val="007331CC"/>
    <w:rsid w:val="00734121"/>
    <w:rsid w:val="00744E0F"/>
    <w:rsid w:val="007779D1"/>
    <w:rsid w:val="007B49C3"/>
    <w:rsid w:val="007D455A"/>
    <w:rsid w:val="007D5BAB"/>
    <w:rsid w:val="007F57B7"/>
    <w:rsid w:val="007F71C1"/>
    <w:rsid w:val="00812186"/>
    <w:rsid w:val="00813902"/>
    <w:rsid w:val="008218D6"/>
    <w:rsid w:val="00841669"/>
    <w:rsid w:val="00845FDA"/>
    <w:rsid w:val="008500A0"/>
    <w:rsid w:val="008565FC"/>
    <w:rsid w:val="00882349"/>
    <w:rsid w:val="00882E44"/>
    <w:rsid w:val="0089184B"/>
    <w:rsid w:val="00893B46"/>
    <w:rsid w:val="00894F55"/>
    <w:rsid w:val="008A3744"/>
    <w:rsid w:val="008B05DE"/>
    <w:rsid w:val="008B6FF6"/>
    <w:rsid w:val="008D7564"/>
    <w:rsid w:val="008E1B1C"/>
    <w:rsid w:val="008E471B"/>
    <w:rsid w:val="008E6EBE"/>
    <w:rsid w:val="008E767E"/>
    <w:rsid w:val="008F0B56"/>
    <w:rsid w:val="0090606B"/>
    <w:rsid w:val="009211ED"/>
    <w:rsid w:val="0092636D"/>
    <w:rsid w:val="00926AD7"/>
    <w:rsid w:val="0092758D"/>
    <w:rsid w:val="00941F97"/>
    <w:rsid w:val="00945BF3"/>
    <w:rsid w:val="00956351"/>
    <w:rsid w:val="009626C0"/>
    <w:rsid w:val="00966F8D"/>
    <w:rsid w:val="0096781A"/>
    <w:rsid w:val="00967BBD"/>
    <w:rsid w:val="009B2F13"/>
    <w:rsid w:val="009C7A10"/>
    <w:rsid w:val="00A04057"/>
    <w:rsid w:val="00A1241B"/>
    <w:rsid w:val="00A22336"/>
    <w:rsid w:val="00A263D3"/>
    <w:rsid w:val="00A81DCC"/>
    <w:rsid w:val="00A91538"/>
    <w:rsid w:val="00A953F4"/>
    <w:rsid w:val="00AB22A6"/>
    <w:rsid w:val="00AE0FCB"/>
    <w:rsid w:val="00AF3753"/>
    <w:rsid w:val="00AF3F0B"/>
    <w:rsid w:val="00AF5AA2"/>
    <w:rsid w:val="00B02480"/>
    <w:rsid w:val="00B12614"/>
    <w:rsid w:val="00B140DF"/>
    <w:rsid w:val="00B15FC9"/>
    <w:rsid w:val="00B1601A"/>
    <w:rsid w:val="00B23472"/>
    <w:rsid w:val="00B23A84"/>
    <w:rsid w:val="00B34C30"/>
    <w:rsid w:val="00B351A1"/>
    <w:rsid w:val="00B37470"/>
    <w:rsid w:val="00B43121"/>
    <w:rsid w:val="00B600D6"/>
    <w:rsid w:val="00B726F4"/>
    <w:rsid w:val="00BC4F20"/>
    <w:rsid w:val="00BD6F9D"/>
    <w:rsid w:val="00BD72AC"/>
    <w:rsid w:val="00BF2C5A"/>
    <w:rsid w:val="00C40219"/>
    <w:rsid w:val="00C40CD2"/>
    <w:rsid w:val="00C46315"/>
    <w:rsid w:val="00C57798"/>
    <w:rsid w:val="00C751D3"/>
    <w:rsid w:val="00C85A61"/>
    <w:rsid w:val="00C90D08"/>
    <w:rsid w:val="00C95CC5"/>
    <w:rsid w:val="00CA4BA2"/>
    <w:rsid w:val="00CB3748"/>
    <w:rsid w:val="00CB6EE4"/>
    <w:rsid w:val="00CB772F"/>
    <w:rsid w:val="00CF6DBF"/>
    <w:rsid w:val="00D011F2"/>
    <w:rsid w:val="00D21E1F"/>
    <w:rsid w:val="00D450B2"/>
    <w:rsid w:val="00D47896"/>
    <w:rsid w:val="00D60804"/>
    <w:rsid w:val="00D64867"/>
    <w:rsid w:val="00D848E2"/>
    <w:rsid w:val="00D95AE1"/>
    <w:rsid w:val="00DA533E"/>
    <w:rsid w:val="00DA6386"/>
    <w:rsid w:val="00DB0DB3"/>
    <w:rsid w:val="00DC6A3C"/>
    <w:rsid w:val="00DD13D8"/>
    <w:rsid w:val="00DD36D2"/>
    <w:rsid w:val="00DE2296"/>
    <w:rsid w:val="00DE547F"/>
    <w:rsid w:val="00DF2AF3"/>
    <w:rsid w:val="00E05D0E"/>
    <w:rsid w:val="00E14B70"/>
    <w:rsid w:val="00E14C6F"/>
    <w:rsid w:val="00E5796D"/>
    <w:rsid w:val="00E66658"/>
    <w:rsid w:val="00E67BA9"/>
    <w:rsid w:val="00E74BBE"/>
    <w:rsid w:val="00E74BF4"/>
    <w:rsid w:val="00E87717"/>
    <w:rsid w:val="00E919C0"/>
    <w:rsid w:val="00E943C5"/>
    <w:rsid w:val="00E94DA0"/>
    <w:rsid w:val="00E96CAC"/>
    <w:rsid w:val="00EB253B"/>
    <w:rsid w:val="00EB70F4"/>
    <w:rsid w:val="00EB798E"/>
    <w:rsid w:val="00EC6A38"/>
    <w:rsid w:val="00EF568C"/>
    <w:rsid w:val="00F01600"/>
    <w:rsid w:val="00F062BB"/>
    <w:rsid w:val="00F22D7A"/>
    <w:rsid w:val="00F270B6"/>
    <w:rsid w:val="00F70495"/>
    <w:rsid w:val="00F83C51"/>
    <w:rsid w:val="00F878EB"/>
    <w:rsid w:val="00F879C5"/>
    <w:rsid w:val="00F92B50"/>
    <w:rsid w:val="00F95BCB"/>
    <w:rsid w:val="00FA047C"/>
    <w:rsid w:val="00FA314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08AEA"/>
  <w15:docId w15:val="{FB93CDB4-9722-4C1B-A4E5-D789FC8A0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GB" w:eastAsia="en-US" w:bidi="ar-SA"/>
      </w:rPr>
    </w:rPrDefault>
    <w:pPrDefault>
      <w:pPr>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2F8C"/>
  </w:style>
  <w:style w:type="paragraph" w:styleId="Heading1">
    <w:name w:val="heading 1"/>
    <w:basedOn w:val="ListParagraph"/>
    <w:next w:val="Normal"/>
    <w:link w:val="Heading1Char"/>
    <w:uiPriority w:val="9"/>
    <w:qFormat/>
    <w:rsid w:val="0011393A"/>
    <w:pPr>
      <w:numPr>
        <w:numId w:val="15"/>
      </w:numPr>
      <w:outlineLvl w:val="0"/>
    </w:pPr>
  </w:style>
  <w:style w:type="paragraph" w:styleId="Heading2">
    <w:name w:val="heading 2"/>
    <w:basedOn w:val="Normal"/>
    <w:next w:val="Normal"/>
    <w:link w:val="Heading2Char"/>
    <w:uiPriority w:val="9"/>
    <w:unhideWhenUsed/>
    <w:qFormat/>
    <w:rsid w:val="002833D4"/>
    <w:pPr>
      <w:keepNext/>
      <w:keepLines/>
      <w:numPr>
        <w:ilvl w:val="1"/>
        <w:numId w:val="15"/>
      </w:numPr>
      <w:spacing w:before="20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7F57B7"/>
    <w:pPr>
      <w:keepNext/>
      <w:keepLines/>
      <w:numPr>
        <w:ilvl w:val="2"/>
        <w:numId w:val="15"/>
      </w:numPr>
      <w:spacing w:line="360" w:lineRule="auto"/>
      <w:contextualSpacing/>
      <w:outlineLvl w:val="2"/>
    </w:pPr>
    <w:rPr>
      <w:rFonts w:eastAsiaTheme="majorEastAsia"/>
      <w:b/>
      <w:bCs/>
      <w:color w:val="000000" w:themeColor="text1"/>
      <w:szCs w:val="24"/>
    </w:rPr>
  </w:style>
  <w:style w:type="paragraph" w:styleId="Heading4">
    <w:name w:val="heading 4"/>
    <w:basedOn w:val="Normal"/>
    <w:next w:val="Normal"/>
    <w:link w:val="Heading4Char"/>
    <w:uiPriority w:val="9"/>
    <w:unhideWhenUsed/>
    <w:qFormat/>
    <w:rsid w:val="00D64867"/>
    <w:pPr>
      <w:numPr>
        <w:ilvl w:val="3"/>
        <w:numId w:val="15"/>
      </w:numPr>
      <w:spacing w:line="360" w:lineRule="auto"/>
      <w:contextualSpacing/>
      <w:outlineLvl w:val="3"/>
    </w:pPr>
    <w:rPr>
      <w:rFonts w:eastAsiaTheme="majorEastAsia"/>
      <w:b/>
      <w:bCs/>
      <w:i/>
      <w:iCs/>
      <w:szCs w:val="24"/>
    </w:rPr>
  </w:style>
  <w:style w:type="paragraph" w:styleId="Heading5">
    <w:name w:val="heading 5"/>
    <w:basedOn w:val="Normal"/>
    <w:next w:val="Normal"/>
    <w:link w:val="Heading5Char"/>
    <w:uiPriority w:val="9"/>
    <w:unhideWhenUsed/>
    <w:qFormat/>
    <w:rsid w:val="00845FDA"/>
    <w:pPr>
      <w:keepNext/>
      <w:keepLines/>
      <w:spacing w:line="360" w:lineRule="auto"/>
      <w:contextualSpacing/>
      <w:jc w:val="center"/>
      <w:outlineLvl w:val="4"/>
    </w:pPr>
    <w:rPr>
      <w:rFonts w:eastAsiaTheme="majorEastAsia"/>
      <w:b/>
      <w:szCs w:val="24"/>
    </w:rPr>
  </w:style>
  <w:style w:type="paragraph" w:styleId="Heading6">
    <w:name w:val="heading 6"/>
    <w:basedOn w:val="Normal"/>
    <w:next w:val="Normal"/>
    <w:link w:val="Heading6Char"/>
    <w:uiPriority w:val="9"/>
    <w:semiHidden/>
    <w:unhideWhenUsed/>
    <w:qFormat/>
    <w:rsid w:val="0011393A"/>
    <w:pPr>
      <w:keepNext/>
      <w:keepLines/>
      <w:numPr>
        <w:ilvl w:val="5"/>
        <w:numId w:val="1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1393A"/>
    <w:pPr>
      <w:keepNext/>
      <w:keepLines/>
      <w:numPr>
        <w:ilvl w:val="6"/>
        <w:numId w:val="1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1393A"/>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393A"/>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93A"/>
    <w:rPr>
      <w:b/>
      <w:szCs w:val="24"/>
    </w:rPr>
  </w:style>
  <w:style w:type="character" w:customStyle="1" w:styleId="Heading2Char">
    <w:name w:val="Heading 2 Char"/>
    <w:basedOn w:val="DefaultParagraphFont"/>
    <w:link w:val="Heading2"/>
    <w:uiPriority w:val="9"/>
    <w:rsid w:val="002833D4"/>
    <w:rPr>
      <w:rFonts w:eastAsiaTheme="majorEastAsia" w:cstheme="majorBidi"/>
      <w:b/>
      <w:bCs/>
      <w:color w:val="000000" w:themeColor="text1"/>
      <w:szCs w:val="26"/>
    </w:rPr>
  </w:style>
  <w:style w:type="character" w:customStyle="1" w:styleId="Heading3Char">
    <w:name w:val="Heading 3 Char"/>
    <w:basedOn w:val="DefaultParagraphFont"/>
    <w:link w:val="Heading3"/>
    <w:uiPriority w:val="9"/>
    <w:rsid w:val="007F57B7"/>
    <w:rPr>
      <w:rFonts w:eastAsiaTheme="majorEastAsia"/>
      <w:b/>
      <w:bCs/>
      <w:color w:val="000000" w:themeColor="text1"/>
      <w:szCs w:val="24"/>
    </w:rPr>
  </w:style>
  <w:style w:type="character" w:customStyle="1" w:styleId="Heading4Char">
    <w:name w:val="Heading 4 Char"/>
    <w:basedOn w:val="DefaultParagraphFont"/>
    <w:link w:val="Heading4"/>
    <w:uiPriority w:val="9"/>
    <w:rsid w:val="00D64867"/>
    <w:rPr>
      <w:rFonts w:eastAsiaTheme="majorEastAsia"/>
      <w:b/>
      <w:bCs/>
      <w:i/>
      <w:iCs/>
      <w:szCs w:val="24"/>
    </w:rPr>
  </w:style>
  <w:style w:type="paragraph" w:styleId="ListParagraph">
    <w:name w:val="List Paragraph"/>
    <w:basedOn w:val="Normal"/>
    <w:uiPriority w:val="34"/>
    <w:qFormat/>
    <w:rsid w:val="00D64867"/>
    <w:pPr>
      <w:spacing w:line="360" w:lineRule="auto"/>
      <w:contextualSpacing/>
      <w:jc w:val="center"/>
    </w:pPr>
    <w:rPr>
      <w:b/>
      <w:szCs w:val="24"/>
    </w:rPr>
  </w:style>
  <w:style w:type="paragraph" w:styleId="Header">
    <w:name w:val="header"/>
    <w:basedOn w:val="Normal"/>
    <w:link w:val="HeaderChar"/>
    <w:uiPriority w:val="99"/>
    <w:unhideWhenUsed/>
    <w:rsid w:val="00142D73"/>
    <w:pPr>
      <w:tabs>
        <w:tab w:val="center" w:pos="4680"/>
        <w:tab w:val="right" w:pos="9360"/>
      </w:tabs>
    </w:pPr>
  </w:style>
  <w:style w:type="character" w:customStyle="1" w:styleId="HeaderChar">
    <w:name w:val="Header Char"/>
    <w:basedOn w:val="DefaultParagraphFont"/>
    <w:link w:val="Header"/>
    <w:uiPriority w:val="99"/>
    <w:rsid w:val="00142D73"/>
  </w:style>
  <w:style w:type="paragraph" w:styleId="Footer">
    <w:name w:val="footer"/>
    <w:basedOn w:val="Normal"/>
    <w:link w:val="FooterChar"/>
    <w:uiPriority w:val="99"/>
    <w:unhideWhenUsed/>
    <w:rsid w:val="00142D73"/>
    <w:pPr>
      <w:tabs>
        <w:tab w:val="center" w:pos="4680"/>
        <w:tab w:val="right" w:pos="9360"/>
      </w:tabs>
    </w:pPr>
  </w:style>
  <w:style w:type="character" w:customStyle="1" w:styleId="FooterChar">
    <w:name w:val="Footer Char"/>
    <w:basedOn w:val="DefaultParagraphFont"/>
    <w:link w:val="Footer"/>
    <w:uiPriority w:val="99"/>
    <w:rsid w:val="00142D73"/>
  </w:style>
  <w:style w:type="paragraph" w:styleId="BalloonText">
    <w:name w:val="Balloon Text"/>
    <w:basedOn w:val="Normal"/>
    <w:link w:val="BalloonTextChar"/>
    <w:uiPriority w:val="99"/>
    <w:semiHidden/>
    <w:unhideWhenUsed/>
    <w:rsid w:val="00EB798E"/>
    <w:rPr>
      <w:rFonts w:ascii="Tahoma" w:hAnsi="Tahoma" w:cs="Tahoma"/>
      <w:sz w:val="16"/>
      <w:szCs w:val="16"/>
    </w:rPr>
  </w:style>
  <w:style w:type="character" w:customStyle="1" w:styleId="BalloonTextChar">
    <w:name w:val="Balloon Text Char"/>
    <w:basedOn w:val="DefaultParagraphFont"/>
    <w:link w:val="BalloonText"/>
    <w:uiPriority w:val="99"/>
    <w:semiHidden/>
    <w:rsid w:val="00EB798E"/>
    <w:rPr>
      <w:rFonts w:ascii="Tahoma" w:hAnsi="Tahoma" w:cs="Tahoma"/>
      <w:sz w:val="16"/>
      <w:szCs w:val="16"/>
    </w:rPr>
  </w:style>
  <w:style w:type="character" w:customStyle="1" w:styleId="Heading5Char">
    <w:name w:val="Heading 5 Char"/>
    <w:basedOn w:val="DefaultParagraphFont"/>
    <w:link w:val="Heading5"/>
    <w:uiPriority w:val="9"/>
    <w:rsid w:val="00D64867"/>
    <w:rPr>
      <w:rFonts w:eastAsiaTheme="majorEastAsia"/>
      <w:b/>
      <w:szCs w:val="24"/>
    </w:rPr>
  </w:style>
  <w:style w:type="table" w:styleId="TableGrid">
    <w:name w:val="Table Grid"/>
    <w:basedOn w:val="TableNormal"/>
    <w:uiPriority w:val="39"/>
    <w:rsid w:val="00BD72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05D5B"/>
  </w:style>
  <w:style w:type="character" w:styleId="Hyperlink">
    <w:name w:val="Hyperlink"/>
    <w:basedOn w:val="DefaultParagraphFont"/>
    <w:uiPriority w:val="99"/>
    <w:unhideWhenUsed/>
    <w:rsid w:val="00E96CAC"/>
    <w:rPr>
      <w:color w:val="0563C1" w:themeColor="hyperlink"/>
      <w:u w:val="single"/>
    </w:rPr>
  </w:style>
  <w:style w:type="paragraph" w:customStyle="1" w:styleId="Default">
    <w:name w:val="Default"/>
    <w:rsid w:val="00043D98"/>
    <w:pPr>
      <w:autoSpaceDE w:val="0"/>
      <w:autoSpaceDN w:val="0"/>
      <w:adjustRightInd w:val="0"/>
      <w:jc w:val="left"/>
    </w:pPr>
    <w:rPr>
      <w:color w:val="000000"/>
      <w:szCs w:val="24"/>
    </w:rPr>
  </w:style>
  <w:style w:type="paragraph" w:styleId="TOCHeading">
    <w:name w:val="TOC Heading"/>
    <w:basedOn w:val="ListParagraph"/>
    <w:next w:val="Normal"/>
    <w:uiPriority w:val="39"/>
    <w:unhideWhenUsed/>
    <w:qFormat/>
    <w:rsid w:val="00CB3748"/>
  </w:style>
  <w:style w:type="paragraph" w:styleId="TOC1">
    <w:name w:val="toc 1"/>
    <w:basedOn w:val="Normal"/>
    <w:next w:val="Normal"/>
    <w:autoRedefine/>
    <w:uiPriority w:val="39"/>
    <w:unhideWhenUsed/>
    <w:rsid w:val="004F48B3"/>
    <w:pPr>
      <w:tabs>
        <w:tab w:val="left" w:pos="480"/>
        <w:tab w:val="right" w:leader="dot" w:pos="8777"/>
      </w:tabs>
      <w:spacing w:after="100" w:line="360" w:lineRule="auto"/>
    </w:pPr>
    <w:rPr>
      <w:b/>
      <w:noProof/>
    </w:rPr>
  </w:style>
  <w:style w:type="paragraph" w:styleId="TOC2">
    <w:name w:val="toc 2"/>
    <w:basedOn w:val="Normal"/>
    <w:next w:val="Normal"/>
    <w:autoRedefine/>
    <w:uiPriority w:val="39"/>
    <w:unhideWhenUsed/>
    <w:rsid w:val="00334A46"/>
    <w:pPr>
      <w:tabs>
        <w:tab w:val="left" w:pos="880"/>
        <w:tab w:val="right" w:leader="dot" w:pos="8777"/>
      </w:tabs>
      <w:spacing w:after="100"/>
      <w:ind w:left="240"/>
    </w:pPr>
    <w:rPr>
      <w:b/>
      <w:noProof/>
    </w:rPr>
  </w:style>
  <w:style w:type="paragraph" w:styleId="TOC3">
    <w:name w:val="toc 3"/>
    <w:basedOn w:val="Normal"/>
    <w:next w:val="Normal"/>
    <w:autoRedefine/>
    <w:uiPriority w:val="39"/>
    <w:unhideWhenUsed/>
    <w:rsid w:val="002E6C9B"/>
    <w:pPr>
      <w:spacing w:after="100"/>
      <w:ind w:left="480"/>
    </w:pPr>
  </w:style>
  <w:style w:type="numbering" w:customStyle="1" w:styleId="NoList1">
    <w:name w:val="No List1"/>
    <w:next w:val="NoList"/>
    <w:uiPriority w:val="99"/>
    <w:semiHidden/>
    <w:unhideWhenUsed/>
    <w:rsid w:val="003D23BF"/>
  </w:style>
  <w:style w:type="table" w:customStyle="1" w:styleId="TableGrid1">
    <w:name w:val="Table Grid1"/>
    <w:basedOn w:val="TableNormal"/>
    <w:next w:val="TableGrid"/>
    <w:uiPriority w:val="39"/>
    <w:rsid w:val="003D23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5796D"/>
  </w:style>
  <w:style w:type="paragraph" w:styleId="TOC4">
    <w:name w:val="toc 4"/>
    <w:basedOn w:val="Normal"/>
    <w:next w:val="Normal"/>
    <w:autoRedefine/>
    <w:uiPriority w:val="39"/>
    <w:unhideWhenUsed/>
    <w:rsid w:val="00D450B2"/>
    <w:pPr>
      <w:spacing w:after="100"/>
      <w:ind w:left="720"/>
    </w:pPr>
  </w:style>
  <w:style w:type="character" w:styleId="UnresolvedMention">
    <w:name w:val="Unresolved Mention"/>
    <w:basedOn w:val="DefaultParagraphFont"/>
    <w:uiPriority w:val="99"/>
    <w:semiHidden/>
    <w:unhideWhenUsed/>
    <w:rsid w:val="00194C8A"/>
    <w:rPr>
      <w:color w:val="605E5C"/>
      <w:shd w:val="clear" w:color="auto" w:fill="E1DFDD"/>
    </w:rPr>
  </w:style>
  <w:style w:type="character" w:customStyle="1" w:styleId="Heading6Char">
    <w:name w:val="Heading 6 Char"/>
    <w:basedOn w:val="DefaultParagraphFont"/>
    <w:link w:val="Heading6"/>
    <w:uiPriority w:val="9"/>
    <w:semiHidden/>
    <w:rsid w:val="0011393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1393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1393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1393A"/>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hyperlink" Target="https://doi.org/10.1073/pnas.0909678107" TargetMode="External"/><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hyperlink" Target="http://www.afedonline.org/water%20efficiency%20manual/PDF/6Chapter%205_Agriculture.pdf"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hyperlink" Target="https://doi.org/10.9790/0661-1737799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hyperlink" Target="https://en.wikipedia.org/w/index.php?title=Irrigation%20&amp;oldid=878263727"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hyperlink" Target="https://doi.org/10.1016/j.jhydrol.2008.01.021" TargetMode="External"/><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hyperlink" Target="http://nsdl.niscair.res.in/jspui/handle/123456789/55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hyperlink" Target="https://greentumble.com/ways-to-reduce-water-consumption-on-farms/" TargetMode="External"/><Relationship Id="rId30" Type="http://schemas.openxmlformats.org/officeDocument/2006/relationships/hyperlink" Target="https://doi.org/10.1149/2.1151509jes"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665212-B0E8-4B4B-8EE4-F6A61E0D6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3</Pages>
  <Words>35532</Words>
  <Characters>202536</Characters>
  <Application>Microsoft Office Word</Application>
  <DocSecurity>0</DocSecurity>
  <Lines>1687</Lines>
  <Paragraphs>475</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237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mous;Emmanuel;Precious</dc:creator>
  <cp:lastModifiedBy>Nwakile</cp:lastModifiedBy>
  <cp:revision>22</cp:revision>
  <cp:lastPrinted>2019-05-27T15:17:00Z</cp:lastPrinted>
  <dcterms:created xsi:type="dcterms:W3CDTF">2019-04-03T00:01:00Z</dcterms:created>
  <dcterms:modified xsi:type="dcterms:W3CDTF">2020-05-01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d36edee-4239-3cca-aef6-73e87ce58f7b</vt:lpwstr>
  </property>
</Properties>
</file>